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BB35A" w14:textId="50975B67" w:rsidR="00E965E4" w:rsidRPr="00AB6643" w:rsidRDefault="00E965E4" w:rsidP="00513996">
      <w:pPr>
        <w:pStyle w:val="pre-textthesis"/>
        <w:jc w:val="left"/>
      </w:pPr>
      <w:bookmarkStart w:id="0" w:name="_GoBack"/>
      <w:bookmarkEnd w:id="0"/>
      <w:r w:rsidRPr="00AB6643">
        <w:br w:type="page"/>
      </w:r>
    </w:p>
    <w:p w14:paraId="7EEC76EE" w14:textId="77777777" w:rsidR="00E965E4" w:rsidRPr="00AB6643" w:rsidRDefault="00E965E4" w:rsidP="00E965E4">
      <w:pPr>
        <w:pStyle w:val="pre-textthesis"/>
      </w:pPr>
      <w:r w:rsidRPr="00AB6643">
        <w:lastRenderedPageBreak/>
        <w:t>AN ABSTRACT OF THE THESIS OF</w:t>
      </w:r>
    </w:p>
    <w:p w14:paraId="509B96C0" w14:textId="77777777" w:rsidR="00E965E4" w:rsidRPr="00AB6643" w:rsidRDefault="00E965E4" w:rsidP="00E965E4">
      <w:pPr>
        <w:pStyle w:val="pre-textthesis"/>
      </w:pPr>
    </w:p>
    <w:p w14:paraId="7BF31B30" w14:textId="770557F3" w:rsidR="00E965E4" w:rsidRPr="00AB6643" w:rsidRDefault="007D583A" w:rsidP="0053615D">
      <w:pPr>
        <w:pStyle w:val="pre-textthesis"/>
        <w:jc w:val="left"/>
        <w:rPr>
          <w:u w:val="single"/>
        </w:rPr>
      </w:pPr>
      <w:r>
        <w:rPr>
          <w:u w:val="single"/>
        </w:rPr>
        <w:t>Allison Swartz</w:t>
      </w:r>
      <w:r w:rsidR="00E965E4" w:rsidRPr="00AB6643">
        <w:t xml:space="preserve"> </w:t>
      </w:r>
      <w:r w:rsidR="00E965E4" w:rsidRPr="00AB6643">
        <w:rPr>
          <w:rStyle w:val="Level1TextChar"/>
          <w:rFonts w:eastAsiaTheme="minorEastAsia"/>
        </w:rPr>
        <w:t xml:space="preserve">for the degree of </w:t>
      </w:r>
      <w:r w:rsidR="00E965E4" w:rsidRPr="00AB6643">
        <w:rPr>
          <w:u w:val="single"/>
        </w:rPr>
        <w:t>Master of Science</w:t>
      </w:r>
      <w:r w:rsidR="00E965E4" w:rsidRPr="00AB6643">
        <w:t xml:space="preserve"> </w:t>
      </w:r>
      <w:r w:rsidR="00E965E4" w:rsidRPr="00AB6643">
        <w:rPr>
          <w:rStyle w:val="Level1TextChar"/>
          <w:rFonts w:eastAsiaTheme="minorEastAsia"/>
        </w:rPr>
        <w:t xml:space="preserve">in </w:t>
      </w:r>
      <w:r w:rsidR="00E965E4" w:rsidRPr="00AB6643">
        <w:rPr>
          <w:u w:val="single"/>
        </w:rPr>
        <w:t>Forest Ecosystems and Society</w:t>
      </w:r>
      <w:r w:rsidR="00E965E4" w:rsidRPr="00AB6643">
        <w:t xml:space="preserve"> </w:t>
      </w:r>
      <w:r w:rsidR="00E965E4" w:rsidRPr="00AB6643">
        <w:rPr>
          <w:rStyle w:val="Level1TextChar"/>
          <w:rFonts w:eastAsiaTheme="minorEastAsia"/>
        </w:rPr>
        <w:t>presented on</w:t>
      </w:r>
      <w:r w:rsidR="00E965E4" w:rsidRPr="00AB6643">
        <w:rPr>
          <w:u w:val="single"/>
        </w:rPr>
        <w:t xml:space="preserve"> </w:t>
      </w:r>
      <w:r>
        <w:rPr>
          <w:u w:val="single"/>
        </w:rPr>
        <w:t>June 6</w:t>
      </w:r>
      <w:r w:rsidR="00E965E4" w:rsidRPr="00AB6643">
        <w:rPr>
          <w:u w:val="single"/>
        </w:rPr>
        <w:t>, 201</w:t>
      </w:r>
      <w:r>
        <w:rPr>
          <w:u w:val="single"/>
        </w:rPr>
        <w:t>9</w:t>
      </w:r>
      <w:r w:rsidR="00E965E4" w:rsidRPr="00AB6643">
        <w:rPr>
          <w:u w:val="single"/>
        </w:rPr>
        <w:t>.</w:t>
      </w:r>
    </w:p>
    <w:p w14:paraId="3866FFAB" w14:textId="77777777" w:rsidR="00E965E4" w:rsidRPr="00AB6643" w:rsidRDefault="00E965E4" w:rsidP="0053615D">
      <w:pPr>
        <w:pStyle w:val="pre-textthesis"/>
        <w:jc w:val="left"/>
        <w:rPr>
          <w:u w:val="single"/>
        </w:rPr>
      </w:pPr>
    </w:p>
    <w:p w14:paraId="626B0714" w14:textId="7F7B4E05" w:rsidR="00E965E4" w:rsidRPr="00AB6643" w:rsidRDefault="00E965E4" w:rsidP="0053615D">
      <w:pPr>
        <w:pStyle w:val="pre-textthesis"/>
        <w:jc w:val="left"/>
        <w:rPr>
          <w:u w:val="single"/>
        </w:rPr>
      </w:pPr>
      <w:r w:rsidRPr="00AB6643">
        <w:t xml:space="preserve">Title:  </w:t>
      </w:r>
      <w:r w:rsidR="00F1690D">
        <w:rPr>
          <w:u w:val="single"/>
        </w:rPr>
        <w:t xml:space="preserve">Stream Temperature and Periphyton Responses to Riparian Canopy Gaps </w:t>
      </w:r>
      <w:r w:rsidR="0096346D">
        <w:rPr>
          <w:u w:val="single"/>
        </w:rPr>
        <w:t>O</w:t>
      </w:r>
      <w:r w:rsidR="00DD2AF3">
        <w:rPr>
          <w:u w:val="single"/>
        </w:rPr>
        <w:t xml:space="preserve">ver Forested </w:t>
      </w:r>
      <w:r w:rsidR="00F1690D">
        <w:rPr>
          <w:u w:val="single"/>
        </w:rPr>
        <w:t xml:space="preserve">Headwater Streams </w:t>
      </w:r>
      <w:r w:rsidR="0096346D">
        <w:rPr>
          <w:u w:val="single"/>
        </w:rPr>
        <w:t>in the Western Cascade</w:t>
      </w:r>
      <w:r w:rsidR="00DD2AF3">
        <w:rPr>
          <w:u w:val="single"/>
        </w:rPr>
        <w:t xml:space="preserve"> Mountains</w:t>
      </w:r>
      <w:r w:rsidR="0096346D">
        <w:rPr>
          <w:u w:val="single"/>
        </w:rPr>
        <w:t xml:space="preserve"> of Oregon</w:t>
      </w:r>
    </w:p>
    <w:p w14:paraId="3EFB80CD" w14:textId="77777777" w:rsidR="00E965E4" w:rsidRPr="00AB6643" w:rsidRDefault="00E965E4" w:rsidP="00E965E4">
      <w:pPr>
        <w:pStyle w:val="pre-textthesis"/>
      </w:pPr>
    </w:p>
    <w:p w14:paraId="51891FF3" w14:textId="77777777" w:rsidR="00E965E4" w:rsidRPr="00AB6643" w:rsidRDefault="00E965E4" w:rsidP="00E965E4">
      <w:pPr>
        <w:pStyle w:val="pre-textthesis"/>
      </w:pPr>
    </w:p>
    <w:p w14:paraId="149B8133" w14:textId="77777777" w:rsidR="00E965E4" w:rsidRPr="00AB6643" w:rsidRDefault="00E965E4" w:rsidP="00E965E4">
      <w:pPr>
        <w:pStyle w:val="pre-textthesis"/>
        <w:jc w:val="left"/>
      </w:pPr>
      <w:bookmarkStart w:id="1" w:name="_Toc124670208"/>
      <w:r w:rsidRPr="00AB6643">
        <w:t>Abstract approved: ______________________________________________________</w:t>
      </w:r>
      <w:bookmarkEnd w:id="1"/>
    </w:p>
    <w:p w14:paraId="57972E40" w14:textId="7449D780" w:rsidR="0053615D" w:rsidRPr="00AB6643" w:rsidRDefault="00F1690D" w:rsidP="0053615D">
      <w:pPr>
        <w:pStyle w:val="pre-textthesis"/>
      </w:pPr>
      <w:r>
        <w:t xml:space="preserve">Dana </w:t>
      </w:r>
      <w:r w:rsidR="004A3DF4">
        <w:t xml:space="preserve">R. </w:t>
      </w:r>
      <w:r>
        <w:t>Warren</w:t>
      </w:r>
      <w:r w:rsidR="0053615D" w:rsidRPr="00AB6643">
        <w:tab/>
      </w:r>
      <w:r w:rsidR="0053615D" w:rsidRPr="00AB6643">
        <w:tab/>
      </w:r>
      <w:r w:rsidR="0053615D" w:rsidRPr="00AB6643">
        <w:tab/>
      </w:r>
    </w:p>
    <w:p w14:paraId="2CB845CA" w14:textId="77717B61" w:rsidR="00E965E4" w:rsidRPr="00AB6643" w:rsidRDefault="00E965E4" w:rsidP="0053615D">
      <w:pPr>
        <w:pStyle w:val="pre-textthesis"/>
        <w:ind w:left="2160"/>
        <w:jc w:val="left"/>
      </w:pPr>
    </w:p>
    <w:p w14:paraId="0941492C" w14:textId="7F09E703" w:rsidR="00A34064" w:rsidRDefault="00A34064" w:rsidP="00350459">
      <w:pPr>
        <w:pStyle w:val="pre-textthesis"/>
        <w:spacing w:line="480" w:lineRule="auto"/>
        <w:jc w:val="left"/>
        <w:rPr>
          <w:color w:val="000000" w:themeColor="text1"/>
        </w:rPr>
      </w:pPr>
      <w:bookmarkStart w:id="2" w:name="_Toc124670209"/>
    </w:p>
    <w:p w14:paraId="63DCFF09" w14:textId="23FFA133" w:rsidR="00A34064" w:rsidRPr="004D1491" w:rsidRDefault="00826B19" w:rsidP="004D1491">
      <w:pPr>
        <w:pStyle w:val="pre-textthesis"/>
        <w:spacing w:line="480" w:lineRule="auto"/>
        <w:jc w:val="left"/>
        <w:rPr>
          <w:color w:val="000000" w:themeColor="text1"/>
        </w:rPr>
      </w:pPr>
      <w:r>
        <w:rPr>
          <w:color w:val="000000" w:themeColor="text1"/>
        </w:rPr>
        <w:tab/>
      </w:r>
      <w:r>
        <w:t>Across much of North America</w:t>
      </w:r>
      <w:r w:rsidRPr="00D558FD">
        <w:t xml:space="preserve">, legacies of historic timber management </w:t>
      </w:r>
      <w:r>
        <w:t>and</w:t>
      </w:r>
      <w:r w:rsidRPr="00D558FD">
        <w:t xml:space="preserve"> ongoing timber harvest have </w:t>
      </w:r>
      <w:r w:rsidRPr="00D558FD">
        <w:rPr>
          <w:color w:val="000000" w:themeColor="text1"/>
        </w:rPr>
        <w:t xml:space="preserve">created a landscape </w:t>
      </w:r>
      <w:r>
        <w:rPr>
          <w:color w:val="000000" w:themeColor="text1"/>
        </w:rPr>
        <w:t>dominated by</w:t>
      </w:r>
      <w:r w:rsidRPr="00D558FD">
        <w:rPr>
          <w:color w:val="000000" w:themeColor="text1"/>
        </w:rPr>
        <w:t xml:space="preserve"> second-growth </w:t>
      </w:r>
      <w:r>
        <w:rPr>
          <w:color w:val="000000" w:themeColor="text1"/>
        </w:rPr>
        <w:t xml:space="preserve">forest </w:t>
      </w:r>
      <w:r w:rsidRPr="00D558FD">
        <w:rPr>
          <w:color w:val="000000" w:themeColor="text1"/>
        </w:rPr>
        <w:t>stands in the early to middle stages of development</w:t>
      </w:r>
      <w:r w:rsidR="00DF32A5">
        <w:rPr>
          <w:color w:val="000000" w:themeColor="text1"/>
        </w:rPr>
        <w:t xml:space="preserve">. Most streamside forests are currently in </w:t>
      </w:r>
      <w:r w:rsidR="00DF32A5" w:rsidRPr="00D558FD">
        <w:t xml:space="preserve">the stem-exclusion phase of stand development </w:t>
      </w:r>
      <w:r w:rsidR="00DF32A5">
        <w:t xml:space="preserve">and these closed canopies </w:t>
      </w:r>
      <w:r w:rsidR="00DF32A5" w:rsidRPr="00D558FD">
        <w:rPr>
          <w:color w:val="000000" w:themeColor="text1"/>
        </w:rPr>
        <w:t>shade the forest understory and reduce light flux to streams.</w:t>
      </w:r>
      <w:r w:rsidR="004C6058">
        <w:rPr>
          <w:color w:val="000000" w:themeColor="text1"/>
        </w:rPr>
        <w:t xml:space="preserve"> </w:t>
      </w:r>
      <w:r w:rsidR="004C6058" w:rsidRPr="00D558FD">
        <w:t xml:space="preserve">However, </w:t>
      </w:r>
      <w:r w:rsidR="004C6058" w:rsidRPr="00D558FD">
        <w:rPr>
          <w:color w:val="000000" w:themeColor="text1"/>
        </w:rPr>
        <w:t xml:space="preserve">this highly-shaded environment </w:t>
      </w:r>
      <w:r w:rsidR="004C6058">
        <w:rPr>
          <w:color w:val="000000" w:themeColor="text1"/>
        </w:rPr>
        <w:t>in second-growth forest</w:t>
      </w:r>
      <w:r w:rsidR="00A0134D">
        <w:rPr>
          <w:color w:val="000000" w:themeColor="text1"/>
        </w:rPr>
        <w:t xml:space="preserve"> streams</w:t>
      </w:r>
      <w:r w:rsidR="004C6058">
        <w:rPr>
          <w:color w:val="000000" w:themeColor="text1"/>
        </w:rPr>
        <w:t xml:space="preserve"> </w:t>
      </w:r>
      <w:r w:rsidR="004C6058" w:rsidRPr="00D558FD">
        <w:rPr>
          <w:color w:val="000000" w:themeColor="text1"/>
        </w:rPr>
        <w:t>contrasts with</w:t>
      </w:r>
      <w:r w:rsidR="00A0134D">
        <w:rPr>
          <w:color w:val="000000" w:themeColor="text1"/>
        </w:rPr>
        <w:t xml:space="preserve"> those in</w:t>
      </w:r>
      <w:r w:rsidR="004C6058" w:rsidRPr="00D558FD">
        <w:rPr>
          <w:color w:val="000000" w:themeColor="text1"/>
        </w:rPr>
        <w:t xml:space="preserve"> old-growth forests, which contain spatially dynamic and temporally complex light conditions created by canopy gaps</w:t>
      </w:r>
      <w:r w:rsidR="004C6058">
        <w:rPr>
          <w:color w:val="000000" w:themeColor="text1"/>
        </w:rPr>
        <w:t xml:space="preserve">. </w:t>
      </w:r>
      <w:r w:rsidR="004C6058" w:rsidRPr="00906F35">
        <w:rPr>
          <w:color w:val="000000" w:themeColor="text1"/>
        </w:rPr>
        <w:t>Gaps in</w:t>
      </w:r>
      <w:r w:rsidR="004C6058">
        <w:rPr>
          <w:color w:val="000000" w:themeColor="text1"/>
        </w:rPr>
        <w:t xml:space="preserve"> the riparian canopy that increase local light availability can enhance primary production in streams, which can propagate up the food web leading to increased fish abundances</w:t>
      </w:r>
      <w:r w:rsidR="00961812">
        <w:rPr>
          <w:color w:val="000000" w:themeColor="text1"/>
        </w:rPr>
        <w:t xml:space="preserve">. </w:t>
      </w:r>
      <w:r w:rsidR="00A0134D">
        <w:rPr>
          <w:color w:val="000000" w:themeColor="text1"/>
        </w:rPr>
        <w:t>Although increasing light</w:t>
      </w:r>
      <w:r w:rsidR="00AD2AC1">
        <w:rPr>
          <w:color w:val="000000" w:themeColor="text1"/>
        </w:rPr>
        <w:t xml:space="preserve"> availability to streams</w:t>
      </w:r>
      <w:r w:rsidR="00A0134D">
        <w:rPr>
          <w:color w:val="000000" w:themeColor="text1"/>
        </w:rPr>
        <w:t xml:space="preserve"> can enhance bottom-up drivers of invertebrate, fish and salamander in streams</w:t>
      </w:r>
      <w:r w:rsidR="004C6058">
        <w:rPr>
          <w:color w:val="000000" w:themeColor="text1"/>
        </w:rPr>
        <w:t xml:space="preserve">, </w:t>
      </w:r>
      <w:r w:rsidR="00A0134D">
        <w:rPr>
          <w:color w:val="000000" w:themeColor="text1"/>
        </w:rPr>
        <w:t xml:space="preserve">this </w:t>
      </w:r>
      <w:r w:rsidR="004C6058">
        <w:rPr>
          <w:color w:val="000000" w:themeColor="text1"/>
        </w:rPr>
        <w:t xml:space="preserve">can also increase stream temperature, which </w:t>
      </w:r>
      <w:r w:rsidR="00A0134D">
        <w:rPr>
          <w:color w:val="000000" w:themeColor="text1"/>
        </w:rPr>
        <w:t xml:space="preserve">can be detrimental if temperatures increase too much and </w:t>
      </w:r>
      <w:r w:rsidR="004C6058">
        <w:rPr>
          <w:color w:val="000000" w:themeColor="text1"/>
        </w:rPr>
        <w:t>many current riparian forest management regulations</w:t>
      </w:r>
      <w:r w:rsidR="00A0134D">
        <w:rPr>
          <w:color w:val="000000" w:themeColor="text1"/>
        </w:rPr>
        <w:t xml:space="preserve"> focus on maintaining cool temperatures</w:t>
      </w:r>
      <w:r w:rsidR="004C6058">
        <w:rPr>
          <w:color w:val="000000" w:themeColor="text1"/>
        </w:rPr>
        <w:t>.</w:t>
      </w:r>
      <w:r w:rsidR="004D1491">
        <w:rPr>
          <w:color w:val="000000" w:themeColor="text1"/>
        </w:rPr>
        <w:t xml:space="preserve"> </w:t>
      </w:r>
      <w:r w:rsidR="00A0134D">
        <w:rPr>
          <w:color w:val="000000" w:themeColor="text1"/>
        </w:rPr>
        <w:t>Therefore, knowing whether a</w:t>
      </w:r>
      <w:r w:rsidR="00AD2AC1">
        <w:rPr>
          <w:color w:val="000000" w:themeColor="text1"/>
        </w:rPr>
        <w:t>n</w:t>
      </w:r>
      <w:r w:rsidR="00A0134D">
        <w:rPr>
          <w:color w:val="000000" w:themeColor="text1"/>
        </w:rPr>
        <w:t xml:space="preserve">d to what degree opening riparian canopies through gap creation (via natural or anthropogenic processes that increase light exposure to forested streams) leads a change in temperature has important ecological and management implications. </w:t>
      </w:r>
      <w:r w:rsidR="00A34064">
        <w:rPr>
          <w:rFonts w:cstheme="minorHAnsi"/>
        </w:rPr>
        <w:t>To determine the</w:t>
      </w:r>
      <w:r w:rsidR="00A34064" w:rsidRPr="00BB098A">
        <w:rPr>
          <w:rFonts w:cstheme="minorHAnsi"/>
        </w:rPr>
        <w:t xml:space="preserve"> impacts of </w:t>
      </w:r>
      <w:r w:rsidR="004D1491">
        <w:rPr>
          <w:rFonts w:cstheme="minorHAnsi"/>
        </w:rPr>
        <w:t xml:space="preserve">riparian canopy gaps with subsequent </w:t>
      </w:r>
      <w:r w:rsidR="00A34064" w:rsidRPr="00BB098A">
        <w:rPr>
          <w:rFonts w:cstheme="minorHAnsi"/>
        </w:rPr>
        <w:t xml:space="preserve">localized increases in light on stream </w:t>
      </w:r>
      <w:r w:rsidR="00A34064" w:rsidRPr="00BB098A">
        <w:rPr>
          <w:rFonts w:cstheme="minorHAnsi"/>
        </w:rPr>
        <w:lastRenderedPageBreak/>
        <w:t>temperature</w:t>
      </w:r>
      <w:r w:rsidR="004D1491">
        <w:rPr>
          <w:rFonts w:cstheme="minorHAnsi"/>
        </w:rPr>
        <w:t xml:space="preserve"> and </w:t>
      </w:r>
      <w:r w:rsidR="00A0134D">
        <w:rPr>
          <w:rFonts w:cstheme="minorHAnsi"/>
        </w:rPr>
        <w:t>on stream biofilms</w:t>
      </w:r>
      <w:r w:rsidR="00A0134D" w:rsidRPr="00BD59D3">
        <w:rPr>
          <w:rFonts w:cstheme="minorHAnsi"/>
        </w:rPr>
        <w:t xml:space="preserve"> </w:t>
      </w:r>
      <w:r w:rsidR="00A34064" w:rsidRPr="00BB098A">
        <w:rPr>
          <w:rFonts w:cstheme="minorHAnsi"/>
        </w:rPr>
        <w:t xml:space="preserve">we created </w:t>
      </w:r>
      <w:r w:rsidR="00A34064">
        <w:rPr>
          <w:rFonts w:cstheme="minorHAnsi"/>
        </w:rPr>
        <w:t xml:space="preserve">experimental </w:t>
      </w:r>
      <w:r w:rsidR="00A34064" w:rsidRPr="00BB098A">
        <w:rPr>
          <w:rFonts w:cstheme="minorHAnsi"/>
        </w:rPr>
        <w:t xml:space="preserve">gaps in second-growth riparian forest canopies. </w:t>
      </w:r>
      <w:r w:rsidR="00A34064">
        <w:rPr>
          <w:rFonts w:cstheme="minorHAnsi"/>
        </w:rPr>
        <w:t>Using a Before-After-Control-Impact design, w</w:t>
      </w:r>
      <w:r w:rsidR="00A34064" w:rsidRPr="00BB098A">
        <w:rPr>
          <w:rFonts w:cstheme="minorHAnsi"/>
        </w:rPr>
        <w:t xml:space="preserve">e analyzed </w:t>
      </w:r>
      <w:r w:rsidR="00A0134D">
        <w:rPr>
          <w:rFonts w:cstheme="minorHAnsi"/>
        </w:rPr>
        <w:t xml:space="preserve">the following stream summer temperature metrics: </w:t>
      </w:r>
      <w:r w:rsidR="00DB39CE">
        <w:rPr>
          <w:rFonts w:cstheme="minorHAnsi"/>
        </w:rPr>
        <w:t xml:space="preserve">the </w:t>
      </w:r>
      <w:r w:rsidR="00A34064">
        <w:rPr>
          <w:rFonts w:cstheme="minorHAnsi"/>
        </w:rPr>
        <w:t>maximum seven day moving average maximum</w:t>
      </w:r>
      <w:r w:rsidR="00DB39CE">
        <w:rPr>
          <w:rFonts w:cstheme="minorHAnsi"/>
        </w:rPr>
        <w:t xml:space="preserve">, the maximum seven day moving average mean, daily maximum and daily mean </w:t>
      </w:r>
      <w:r w:rsidR="00A34064" w:rsidRPr="00BB098A">
        <w:rPr>
          <w:rFonts w:cstheme="minorHAnsi"/>
        </w:rPr>
        <w:t>summer temperature responses</w:t>
      </w:r>
      <w:r w:rsidR="00A0134D">
        <w:rPr>
          <w:rFonts w:cstheme="minorHAnsi"/>
        </w:rPr>
        <w:t>.  We also quantified</w:t>
      </w:r>
      <w:r w:rsidR="002C493E">
        <w:rPr>
          <w:rFonts w:cstheme="minorHAnsi"/>
        </w:rPr>
        <w:t xml:space="preserve"> </w:t>
      </w:r>
      <w:r w:rsidR="00A0134D">
        <w:rPr>
          <w:rFonts w:cstheme="minorHAnsi"/>
        </w:rPr>
        <w:t xml:space="preserve">changes in light and </w:t>
      </w:r>
      <w:r w:rsidR="00C54F3F">
        <w:rPr>
          <w:rFonts w:cstheme="minorHAnsi"/>
        </w:rPr>
        <w:t>reach scale</w:t>
      </w:r>
      <w:r w:rsidR="002C493E">
        <w:rPr>
          <w:rFonts w:cstheme="minorHAnsi"/>
        </w:rPr>
        <w:t xml:space="preserve"> </w:t>
      </w:r>
      <w:r w:rsidR="00C54F3F">
        <w:rPr>
          <w:rFonts w:cstheme="minorHAnsi"/>
        </w:rPr>
        <w:t>chlorophyll</w:t>
      </w:r>
      <w:r w:rsidR="002C493E">
        <w:rPr>
          <w:rFonts w:cstheme="minorHAnsi"/>
        </w:rPr>
        <w:t xml:space="preserve"> </w:t>
      </w:r>
      <w:r w:rsidR="002C493E" w:rsidRPr="002C493E">
        <w:rPr>
          <w:rFonts w:cstheme="minorHAnsi"/>
          <w:i/>
        </w:rPr>
        <w:t>a</w:t>
      </w:r>
      <w:r w:rsidR="00A34064" w:rsidRPr="00BB098A">
        <w:rPr>
          <w:rFonts w:cstheme="minorHAnsi"/>
        </w:rPr>
        <w:t xml:space="preserve"> </w:t>
      </w:r>
      <w:r w:rsidR="00A0134D">
        <w:rPr>
          <w:rFonts w:cstheme="minorHAnsi"/>
        </w:rPr>
        <w:t>at finer spatial scales following</w:t>
      </w:r>
      <w:r w:rsidR="00A0134D" w:rsidRPr="00BB098A">
        <w:rPr>
          <w:rFonts w:cstheme="minorHAnsi"/>
        </w:rPr>
        <w:t xml:space="preserve"> </w:t>
      </w:r>
      <w:r w:rsidR="00A34064" w:rsidRPr="00BB098A">
        <w:rPr>
          <w:rFonts w:cstheme="minorHAnsi"/>
        </w:rPr>
        <w:t>the implementation of riparian canopy gap</w:t>
      </w:r>
      <w:r w:rsidR="00A0134D">
        <w:rPr>
          <w:rFonts w:cstheme="minorHAnsi"/>
        </w:rPr>
        <w:t>s</w:t>
      </w:r>
      <w:r w:rsidR="00A34064" w:rsidRPr="00BB098A">
        <w:rPr>
          <w:rFonts w:cstheme="minorHAnsi"/>
        </w:rPr>
        <w:t xml:space="preserve"> </w:t>
      </w:r>
      <w:r w:rsidR="00A0134D">
        <w:rPr>
          <w:rFonts w:cstheme="minorHAnsi"/>
        </w:rPr>
        <w:t xml:space="preserve">in six </w:t>
      </w:r>
      <w:r w:rsidR="00A34064" w:rsidRPr="00BB098A">
        <w:rPr>
          <w:rFonts w:cstheme="minorHAnsi"/>
        </w:rPr>
        <w:t>heavily shaded headwater stream</w:t>
      </w:r>
      <w:r w:rsidR="00AD2AC1">
        <w:rPr>
          <w:rFonts w:cstheme="minorHAnsi"/>
        </w:rPr>
        <w:t>s</w:t>
      </w:r>
      <w:r w:rsidR="00A0134D">
        <w:rPr>
          <w:rFonts w:cstheme="minorHAnsi"/>
        </w:rPr>
        <w:t xml:space="preserve"> with </w:t>
      </w:r>
      <w:r w:rsidR="00A34064">
        <w:rPr>
          <w:rFonts w:cstheme="minorHAnsi"/>
        </w:rPr>
        <w:t xml:space="preserve">second-growth </w:t>
      </w:r>
      <w:r w:rsidR="00A34064" w:rsidRPr="00BB098A">
        <w:rPr>
          <w:rFonts w:cstheme="minorHAnsi"/>
        </w:rPr>
        <w:t>stands regenerating from forest harvest</w:t>
      </w:r>
      <w:r w:rsidR="00A34064" w:rsidRPr="00C54F3F">
        <w:rPr>
          <w:rFonts w:cstheme="minorHAnsi"/>
        </w:rPr>
        <w:t>.</w:t>
      </w:r>
      <w:r w:rsidR="00A34064" w:rsidRPr="00C54F3F">
        <w:t xml:space="preserve"> We observed small </w:t>
      </w:r>
      <w:r w:rsidR="00C54F3F">
        <w:t xml:space="preserve">but consistent </w:t>
      </w:r>
      <w:r w:rsidR="00A34064" w:rsidRPr="00C54F3F">
        <w:t>increases in temperature due to the gap treatment</w:t>
      </w:r>
      <w:r w:rsidR="00C54F3F">
        <w:t xml:space="preserve"> and also increases in chlorophyll </w:t>
      </w:r>
      <w:r w:rsidR="00C54F3F" w:rsidRPr="00C54F3F">
        <w:rPr>
          <w:i/>
        </w:rPr>
        <w:t>a</w:t>
      </w:r>
      <w:r w:rsidR="00A34064" w:rsidRPr="00C54F3F">
        <w:t>.</w:t>
      </w:r>
      <w:r w:rsidR="00A34064">
        <w:t xml:space="preserve"> </w:t>
      </w:r>
      <w:r w:rsidR="00A34064">
        <w:rPr>
          <w:rFonts w:cstheme="minorHAnsi"/>
        </w:rPr>
        <w:t>In addition to considerations regarding</w:t>
      </w:r>
      <w:r w:rsidR="00A34064" w:rsidRPr="00BB098A">
        <w:rPr>
          <w:rFonts w:cstheme="minorHAnsi"/>
        </w:rPr>
        <w:t xml:space="preserve"> forest management, understanding temperature </w:t>
      </w:r>
      <w:r w:rsidR="00DB39CE">
        <w:rPr>
          <w:rFonts w:cstheme="minorHAnsi"/>
        </w:rPr>
        <w:t xml:space="preserve">and aquatic ecosystem </w:t>
      </w:r>
      <w:r w:rsidR="00A34064" w:rsidRPr="00BB098A">
        <w:rPr>
          <w:rFonts w:cstheme="minorHAnsi"/>
        </w:rPr>
        <w:t xml:space="preserve">responses to riparian canopy gaps is critical to </w:t>
      </w:r>
      <w:r w:rsidR="00A34064">
        <w:rPr>
          <w:rFonts w:cstheme="minorHAnsi"/>
        </w:rPr>
        <w:t>predicting</w:t>
      </w:r>
      <w:r w:rsidR="00A34064" w:rsidRPr="00BB098A">
        <w:rPr>
          <w:rFonts w:cstheme="minorHAnsi"/>
        </w:rPr>
        <w:t xml:space="preserve"> stream respon</w:t>
      </w:r>
      <w:r w:rsidR="00A34064">
        <w:rPr>
          <w:rFonts w:cstheme="minorHAnsi"/>
        </w:rPr>
        <w:t xml:space="preserve">ses </w:t>
      </w:r>
      <w:r w:rsidR="00A34064" w:rsidRPr="00BB098A">
        <w:rPr>
          <w:rFonts w:cstheme="minorHAnsi"/>
        </w:rPr>
        <w:t>to natural disturbances and stand development in unmanaged forests recovering from past use</w:t>
      </w:r>
      <w:r w:rsidR="00A34064">
        <w:rPr>
          <w:rFonts w:cstheme="minorHAnsi"/>
        </w:rPr>
        <w:t xml:space="preserve">. </w:t>
      </w:r>
    </w:p>
    <w:p w14:paraId="3C8E27F1" w14:textId="64B431DF" w:rsidR="00D023CD" w:rsidRPr="00AB6643" w:rsidRDefault="007636E5" w:rsidP="00A34064">
      <w:pPr>
        <w:pStyle w:val="pre-textthesis"/>
        <w:spacing w:line="480" w:lineRule="auto"/>
        <w:jc w:val="left"/>
        <w:rPr>
          <w:b/>
          <w:bCs/>
        </w:rPr>
      </w:pPr>
      <w:r w:rsidRPr="00AB6643">
        <w:t xml:space="preserve"> </w:t>
      </w:r>
    </w:p>
    <w:p w14:paraId="349F2444" w14:textId="77777777" w:rsidR="007636E5" w:rsidRPr="00AB6643" w:rsidRDefault="007636E5" w:rsidP="00E965E4">
      <w:pPr>
        <w:pStyle w:val="pre-textthesis"/>
        <w:jc w:val="left"/>
        <w:rPr>
          <w:b/>
          <w:bCs/>
        </w:rPr>
      </w:pPr>
    </w:p>
    <w:p w14:paraId="583F04C4" w14:textId="77777777" w:rsidR="00E965E4" w:rsidRPr="00AB6643" w:rsidRDefault="00E965E4" w:rsidP="00E965E4">
      <w:pPr>
        <w:pStyle w:val="pre-textthesis"/>
        <w:rPr>
          <w:rFonts w:eastAsia="Times New Roman"/>
        </w:rPr>
      </w:pPr>
    </w:p>
    <w:p w14:paraId="04A6B8A9" w14:textId="77777777" w:rsidR="00E965E4" w:rsidRPr="00AB6643" w:rsidRDefault="00E965E4" w:rsidP="00E965E4">
      <w:pPr>
        <w:pStyle w:val="pre-textthesis"/>
      </w:pPr>
    </w:p>
    <w:bookmarkEnd w:id="2"/>
    <w:p w14:paraId="0B06DCA0" w14:textId="77777777" w:rsidR="00E965E4" w:rsidRPr="00AB6643" w:rsidRDefault="00E965E4" w:rsidP="00E965E4">
      <w:pPr>
        <w:pStyle w:val="pre-textthesis"/>
      </w:pPr>
    </w:p>
    <w:p w14:paraId="214AA691" w14:textId="77777777" w:rsidR="00E965E4" w:rsidRPr="00AB6643" w:rsidRDefault="00E965E4" w:rsidP="00E965E4">
      <w:pPr>
        <w:pStyle w:val="pre-textthesis"/>
      </w:pPr>
    </w:p>
    <w:p w14:paraId="47E4C43E" w14:textId="77777777" w:rsidR="00E965E4" w:rsidRPr="00AB6643" w:rsidRDefault="00E965E4" w:rsidP="00E965E4">
      <w:pPr>
        <w:pStyle w:val="pre-textthesis"/>
      </w:pPr>
    </w:p>
    <w:p w14:paraId="2E4967E0" w14:textId="77777777" w:rsidR="00E965E4" w:rsidRPr="00AB6643" w:rsidRDefault="00E965E4" w:rsidP="00E965E4">
      <w:pPr>
        <w:pStyle w:val="pre-textthesis"/>
      </w:pPr>
    </w:p>
    <w:p w14:paraId="5122BEB0" w14:textId="77777777" w:rsidR="00E965E4" w:rsidRPr="00AB6643" w:rsidRDefault="00E965E4" w:rsidP="00E965E4">
      <w:pPr>
        <w:pStyle w:val="pre-textthesis"/>
      </w:pPr>
    </w:p>
    <w:p w14:paraId="3CFA3643" w14:textId="77777777" w:rsidR="00E965E4" w:rsidRPr="00AB6643" w:rsidRDefault="00E965E4" w:rsidP="00E965E4">
      <w:pPr>
        <w:pStyle w:val="pre-textthesis"/>
      </w:pPr>
    </w:p>
    <w:p w14:paraId="66007763" w14:textId="77777777" w:rsidR="00E965E4" w:rsidRPr="00AB6643" w:rsidRDefault="00E965E4" w:rsidP="00E965E4">
      <w:pPr>
        <w:pStyle w:val="pre-textthesis"/>
      </w:pPr>
    </w:p>
    <w:p w14:paraId="3AF10302" w14:textId="77777777" w:rsidR="00E965E4" w:rsidRPr="00AB6643" w:rsidRDefault="00E965E4" w:rsidP="00E965E4">
      <w:pPr>
        <w:pStyle w:val="pre-textthesis"/>
      </w:pPr>
      <w:r w:rsidRPr="00AB6643">
        <w:br w:type="page"/>
      </w:r>
    </w:p>
    <w:p w14:paraId="4B0D28BC" w14:textId="77777777" w:rsidR="00E965E4" w:rsidRPr="00AB6643" w:rsidRDefault="00E965E4" w:rsidP="00E965E4">
      <w:pPr>
        <w:pStyle w:val="pre-textthesis"/>
      </w:pPr>
    </w:p>
    <w:p w14:paraId="52E0994D" w14:textId="77777777" w:rsidR="00E965E4" w:rsidRPr="00AB6643" w:rsidRDefault="00E965E4" w:rsidP="00E965E4">
      <w:pPr>
        <w:pStyle w:val="pre-textthesis"/>
      </w:pPr>
    </w:p>
    <w:p w14:paraId="0D65F31F" w14:textId="77777777" w:rsidR="00E965E4" w:rsidRPr="00AB6643" w:rsidRDefault="00E965E4" w:rsidP="00E965E4">
      <w:pPr>
        <w:pStyle w:val="pre-textthesis"/>
      </w:pPr>
    </w:p>
    <w:p w14:paraId="1B2C9F11" w14:textId="77777777" w:rsidR="00E965E4" w:rsidRPr="00AB6643" w:rsidRDefault="00E965E4" w:rsidP="00E965E4">
      <w:pPr>
        <w:pStyle w:val="pre-textthesis"/>
      </w:pPr>
    </w:p>
    <w:p w14:paraId="19DF0880" w14:textId="77777777" w:rsidR="00E965E4" w:rsidRPr="00AB6643" w:rsidRDefault="00E965E4" w:rsidP="00E965E4">
      <w:pPr>
        <w:pStyle w:val="pre-textthesis"/>
      </w:pPr>
    </w:p>
    <w:p w14:paraId="1C55C841" w14:textId="77777777" w:rsidR="00E965E4" w:rsidRPr="00AB6643" w:rsidRDefault="00E965E4" w:rsidP="00E965E4">
      <w:pPr>
        <w:pStyle w:val="pre-textthesis"/>
      </w:pPr>
    </w:p>
    <w:p w14:paraId="21F03078" w14:textId="77777777" w:rsidR="00E965E4" w:rsidRPr="00AB6643" w:rsidRDefault="00E965E4" w:rsidP="00E965E4">
      <w:pPr>
        <w:pStyle w:val="pre-textthesis"/>
      </w:pPr>
    </w:p>
    <w:p w14:paraId="168030AE" w14:textId="77777777" w:rsidR="00E965E4" w:rsidRPr="00AB6643" w:rsidRDefault="00E965E4" w:rsidP="00E965E4">
      <w:pPr>
        <w:pStyle w:val="pre-textthesis"/>
      </w:pPr>
    </w:p>
    <w:p w14:paraId="4ED848D2" w14:textId="2ED9C471" w:rsidR="00E965E4" w:rsidRPr="00AB6643" w:rsidRDefault="00E965E4" w:rsidP="00E965E4">
      <w:pPr>
        <w:pStyle w:val="pre-textthesis"/>
        <w:rPr>
          <w:iCs/>
        </w:rPr>
      </w:pPr>
      <w:r w:rsidRPr="00AB6643">
        <w:rPr>
          <w:iCs/>
        </w:rPr>
        <w:t xml:space="preserve">©Copyright by </w:t>
      </w:r>
      <w:r w:rsidR="00A34064">
        <w:rPr>
          <w:iCs/>
        </w:rPr>
        <w:t>Allison Swartz</w:t>
      </w:r>
    </w:p>
    <w:p w14:paraId="5A6E7050" w14:textId="0F371785" w:rsidR="00E965E4" w:rsidRPr="00AB6643" w:rsidRDefault="00A34064" w:rsidP="00E965E4">
      <w:pPr>
        <w:pStyle w:val="pre-textthesis"/>
        <w:rPr>
          <w:iCs/>
        </w:rPr>
      </w:pPr>
      <w:r>
        <w:rPr>
          <w:iCs/>
        </w:rPr>
        <w:t>June</w:t>
      </w:r>
      <w:r w:rsidR="00E965E4" w:rsidRPr="00AB6643">
        <w:rPr>
          <w:iCs/>
        </w:rPr>
        <w:t xml:space="preserve"> </w:t>
      </w:r>
      <w:r>
        <w:rPr>
          <w:iCs/>
        </w:rPr>
        <w:t>6</w:t>
      </w:r>
      <w:r w:rsidR="00E965E4" w:rsidRPr="00AB6643">
        <w:rPr>
          <w:iCs/>
        </w:rPr>
        <w:t>, 201</w:t>
      </w:r>
      <w:r>
        <w:rPr>
          <w:iCs/>
        </w:rPr>
        <w:t>9</w:t>
      </w:r>
    </w:p>
    <w:p w14:paraId="59D7869A" w14:textId="77777777" w:rsidR="00E965E4" w:rsidRPr="00AB6643" w:rsidRDefault="00E965E4" w:rsidP="00E965E4">
      <w:pPr>
        <w:pStyle w:val="pre-textthesis"/>
        <w:rPr>
          <w:iCs/>
        </w:rPr>
      </w:pPr>
      <w:r w:rsidRPr="00AB6643">
        <w:rPr>
          <w:iCs/>
        </w:rPr>
        <w:t>All Rights Reserved</w:t>
      </w:r>
    </w:p>
    <w:p w14:paraId="6EE55BAE" w14:textId="6AE107BD" w:rsidR="00E965E4" w:rsidRPr="00313200" w:rsidRDefault="00E965E4" w:rsidP="00E965E4">
      <w:pPr>
        <w:pStyle w:val="pre-textthesis"/>
      </w:pPr>
      <w:r w:rsidRPr="00AB6643">
        <w:br w:type="page"/>
      </w:r>
      <w:r w:rsidR="00313200" w:rsidRPr="00313200">
        <w:lastRenderedPageBreak/>
        <w:t>Stream Temperature and Periphyton Responses to Riparian Canopy Gaps Over Headwater Streams within Second-Growth Forests in the Western Cascades of Oregon</w:t>
      </w:r>
    </w:p>
    <w:p w14:paraId="6FFB154C" w14:textId="77777777" w:rsidR="00E965E4" w:rsidRPr="00AB6643" w:rsidRDefault="00E965E4" w:rsidP="00E965E4">
      <w:pPr>
        <w:pStyle w:val="pre-textthesis"/>
      </w:pPr>
    </w:p>
    <w:p w14:paraId="0E6D04D1" w14:textId="77777777" w:rsidR="00E965E4" w:rsidRPr="00AB6643" w:rsidRDefault="00E965E4" w:rsidP="00E965E4">
      <w:pPr>
        <w:pStyle w:val="pre-textthesis"/>
      </w:pPr>
      <w:r w:rsidRPr="00AB6643">
        <w:t>by</w:t>
      </w:r>
    </w:p>
    <w:p w14:paraId="075E7150" w14:textId="2C708B52" w:rsidR="00E965E4" w:rsidRPr="00AB6643" w:rsidRDefault="00A34064" w:rsidP="00E965E4">
      <w:pPr>
        <w:pStyle w:val="pre-textthesis"/>
      </w:pPr>
      <w:r>
        <w:t>Allison Swartz</w:t>
      </w:r>
    </w:p>
    <w:p w14:paraId="4D2DC40E" w14:textId="77777777" w:rsidR="00E965E4" w:rsidRPr="00AB6643" w:rsidRDefault="00E965E4" w:rsidP="00E965E4">
      <w:pPr>
        <w:pStyle w:val="pre-textthesis"/>
      </w:pPr>
    </w:p>
    <w:p w14:paraId="6FC73D8D" w14:textId="77777777" w:rsidR="00E965E4" w:rsidRPr="00AB6643" w:rsidRDefault="00E965E4" w:rsidP="00E965E4">
      <w:pPr>
        <w:pStyle w:val="pre-textthesis"/>
      </w:pPr>
    </w:p>
    <w:p w14:paraId="49913CB6" w14:textId="77777777" w:rsidR="00E965E4" w:rsidRPr="00AB6643" w:rsidRDefault="00E965E4" w:rsidP="00E965E4">
      <w:pPr>
        <w:pStyle w:val="pre-textthesis"/>
      </w:pPr>
    </w:p>
    <w:p w14:paraId="63D300EF" w14:textId="77777777" w:rsidR="00E965E4" w:rsidRPr="00AB6643" w:rsidRDefault="00E965E4" w:rsidP="00E965E4">
      <w:pPr>
        <w:pStyle w:val="pre-textthesis"/>
      </w:pPr>
    </w:p>
    <w:p w14:paraId="30D7C377" w14:textId="77777777" w:rsidR="00E965E4" w:rsidRPr="00AB6643" w:rsidRDefault="00E965E4" w:rsidP="00E965E4">
      <w:pPr>
        <w:pStyle w:val="pre-textthesis"/>
      </w:pPr>
    </w:p>
    <w:p w14:paraId="6072829F" w14:textId="77777777" w:rsidR="00E965E4" w:rsidRPr="00AB6643" w:rsidRDefault="00E965E4" w:rsidP="00E965E4">
      <w:pPr>
        <w:pStyle w:val="pre-textthesis"/>
      </w:pPr>
    </w:p>
    <w:p w14:paraId="2409F829" w14:textId="77777777" w:rsidR="00E965E4" w:rsidRPr="00AB6643" w:rsidRDefault="00E965E4" w:rsidP="00E965E4">
      <w:pPr>
        <w:pStyle w:val="pre-textthesis"/>
      </w:pPr>
    </w:p>
    <w:p w14:paraId="2D82140A" w14:textId="77777777" w:rsidR="00E965E4" w:rsidRPr="00AB6643" w:rsidRDefault="00E965E4" w:rsidP="00E965E4">
      <w:pPr>
        <w:pStyle w:val="pre-textthesis"/>
      </w:pPr>
    </w:p>
    <w:p w14:paraId="7247809F" w14:textId="77777777" w:rsidR="00E965E4" w:rsidRPr="00AB6643" w:rsidRDefault="00E965E4" w:rsidP="00E965E4">
      <w:pPr>
        <w:pStyle w:val="pre-textthesis"/>
      </w:pPr>
      <w:r w:rsidRPr="00AB6643">
        <w:t>A THESIS</w:t>
      </w:r>
    </w:p>
    <w:p w14:paraId="3C1E4E6B" w14:textId="77777777" w:rsidR="00E965E4" w:rsidRPr="00AB6643" w:rsidRDefault="00E965E4" w:rsidP="00E965E4">
      <w:pPr>
        <w:pStyle w:val="pre-textthesis"/>
      </w:pPr>
    </w:p>
    <w:p w14:paraId="71B3460B" w14:textId="77777777" w:rsidR="00E965E4" w:rsidRPr="00AB6643" w:rsidRDefault="00E965E4" w:rsidP="00E965E4">
      <w:pPr>
        <w:pStyle w:val="pre-textthesis"/>
      </w:pPr>
    </w:p>
    <w:p w14:paraId="059318C6" w14:textId="77777777" w:rsidR="00E965E4" w:rsidRPr="00AB6643" w:rsidRDefault="00E965E4" w:rsidP="00E965E4">
      <w:pPr>
        <w:pStyle w:val="pre-textthesis"/>
      </w:pPr>
      <w:r w:rsidRPr="00AB6643">
        <w:t>submitted to</w:t>
      </w:r>
    </w:p>
    <w:p w14:paraId="772A124F" w14:textId="77777777" w:rsidR="00E965E4" w:rsidRPr="00AB6643" w:rsidRDefault="00E965E4" w:rsidP="00E965E4">
      <w:pPr>
        <w:pStyle w:val="pre-textthesis"/>
      </w:pPr>
    </w:p>
    <w:p w14:paraId="240D4B40" w14:textId="77777777" w:rsidR="00E965E4" w:rsidRPr="00AB6643" w:rsidRDefault="00E965E4" w:rsidP="00E965E4">
      <w:pPr>
        <w:pStyle w:val="pre-textthesis"/>
      </w:pPr>
    </w:p>
    <w:p w14:paraId="2D0C951E" w14:textId="77777777" w:rsidR="00E965E4" w:rsidRPr="00AB6643" w:rsidRDefault="00E965E4" w:rsidP="00E965E4">
      <w:pPr>
        <w:pStyle w:val="pre-textthesis"/>
      </w:pPr>
      <w:r w:rsidRPr="00AB6643">
        <w:t>Oregon State University</w:t>
      </w:r>
    </w:p>
    <w:p w14:paraId="56C16295" w14:textId="77777777" w:rsidR="00E965E4" w:rsidRPr="00AB6643" w:rsidRDefault="00E965E4" w:rsidP="00E965E4">
      <w:pPr>
        <w:pStyle w:val="pre-textthesis"/>
      </w:pPr>
    </w:p>
    <w:p w14:paraId="53EFE14B" w14:textId="77777777" w:rsidR="00E965E4" w:rsidRPr="00AB6643" w:rsidRDefault="00E965E4" w:rsidP="00E965E4">
      <w:pPr>
        <w:pStyle w:val="pre-textthesis"/>
      </w:pPr>
    </w:p>
    <w:p w14:paraId="34A2DB0E" w14:textId="77777777" w:rsidR="00E965E4" w:rsidRPr="00AB6643" w:rsidRDefault="00E965E4" w:rsidP="00E965E4">
      <w:pPr>
        <w:pStyle w:val="pre-textthesis"/>
      </w:pPr>
    </w:p>
    <w:p w14:paraId="66BA75A2" w14:textId="77777777" w:rsidR="00E965E4" w:rsidRPr="00AB6643" w:rsidRDefault="00E965E4" w:rsidP="00E965E4">
      <w:pPr>
        <w:pStyle w:val="pre-textthesis"/>
      </w:pPr>
    </w:p>
    <w:p w14:paraId="1A3FC7FB" w14:textId="77777777" w:rsidR="00E965E4" w:rsidRPr="00AB6643" w:rsidRDefault="00E965E4" w:rsidP="00E965E4">
      <w:pPr>
        <w:pStyle w:val="pre-textthesis"/>
      </w:pPr>
    </w:p>
    <w:p w14:paraId="1BE7B2E4" w14:textId="77777777" w:rsidR="00E965E4" w:rsidRPr="00AB6643" w:rsidRDefault="00E965E4" w:rsidP="00E965E4">
      <w:pPr>
        <w:pStyle w:val="pre-textthesis"/>
      </w:pPr>
    </w:p>
    <w:p w14:paraId="22C68BFA" w14:textId="77777777" w:rsidR="00E965E4" w:rsidRPr="00AB6643" w:rsidRDefault="00E965E4" w:rsidP="00E965E4">
      <w:pPr>
        <w:pStyle w:val="pre-textthesis"/>
      </w:pPr>
    </w:p>
    <w:p w14:paraId="35F4C3AC" w14:textId="77777777" w:rsidR="00E965E4" w:rsidRPr="00AB6643" w:rsidRDefault="00E965E4" w:rsidP="00E965E4">
      <w:pPr>
        <w:pStyle w:val="pre-textthesis"/>
      </w:pPr>
    </w:p>
    <w:p w14:paraId="0A036CC3" w14:textId="77777777" w:rsidR="00E965E4" w:rsidRPr="00AB6643" w:rsidRDefault="00E965E4" w:rsidP="00E965E4">
      <w:pPr>
        <w:pStyle w:val="pre-textthesis"/>
      </w:pPr>
      <w:r w:rsidRPr="00AB6643">
        <w:t>in partial fulfillment of</w:t>
      </w:r>
    </w:p>
    <w:p w14:paraId="40702F0F" w14:textId="77777777" w:rsidR="00E965E4" w:rsidRPr="00AB6643" w:rsidRDefault="00E965E4" w:rsidP="00E965E4">
      <w:pPr>
        <w:pStyle w:val="pre-textthesis"/>
      </w:pPr>
      <w:r w:rsidRPr="00AB6643">
        <w:t xml:space="preserve">the requirements for the </w:t>
      </w:r>
    </w:p>
    <w:p w14:paraId="2ACA3176" w14:textId="77777777" w:rsidR="00E965E4" w:rsidRPr="00AB6643" w:rsidRDefault="00E965E4" w:rsidP="00E965E4">
      <w:pPr>
        <w:pStyle w:val="pre-textthesis"/>
      </w:pPr>
      <w:r w:rsidRPr="00AB6643">
        <w:t>degree of</w:t>
      </w:r>
    </w:p>
    <w:p w14:paraId="29D83BA2" w14:textId="77777777" w:rsidR="00E965E4" w:rsidRPr="00AB6643" w:rsidRDefault="00E965E4" w:rsidP="00E965E4">
      <w:pPr>
        <w:pStyle w:val="pre-textthesis"/>
      </w:pPr>
    </w:p>
    <w:p w14:paraId="67747F6E" w14:textId="77777777" w:rsidR="00E965E4" w:rsidRPr="00AB6643" w:rsidRDefault="00E965E4" w:rsidP="00E965E4">
      <w:pPr>
        <w:pStyle w:val="pre-textthesis"/>
      </w:pPr>
    </w:p>
    <w:p w14:paraId="7B498708" w14:textId="77777777" w:rsidR="00E965E4" w:rsidRPr="00AB6643" w:rsidRDefault="00E965E4" w:rsidP="00E965E4">
      <w:pPr>
        <w:pStyle w:val="pre-textthesis"/>
      </w:pPr>
      <w:r w:rsidRPr="00AB6643">
        <w:t>Master of Science</w:t>
      </w:r>
    </w:p>
    <w:p w14:paraId="4ECE4992" w14:textId="77777777" w:rsidR="00E965E4" w:rsidRPr="00AB6643" w:rsidRDefault="00E965E4" w:rsidP="00E965E4">
      <w:pPr>
        <w:pStyle w:val="pre-textthesis"/>
      </w:pPr>
    </w:p>
    <w:p w14:paraId="5AE9560E" w14:textId="77777777" w:rsidR="00E965E4" w:rsidRPr="00AB6643" w:rsidRDefault="00E965E4" w:rsidP="00E965E4">
      <w:pPr>
        <w:pStyle w:val="pre-textthesis"/>
      </w:pPr>
    </w:p>
    <w:p w14:paraId="44974621" w14:textId="77777777" w:rsidR="00E965E4" w:rsidRPr="00AB6643" w:rsidRDefault="00E965E4" w:rsidP="00E965E4">
      <w:pPr>
        <w:pStyle w:val="pre-textthesis"/>
      </w:pPr>
    </w:p>
    <w:p w14:paraId="7A6A412B" w14:textId="77777777" w:rsidR="00E965E4" w:rsidRPr="00AB6643" w:rsidRDefault="00E965E4" w:rsidP="00E965E4">
      <w:pPr>
        <w:pStyle w:val="pre-textthesis"/>
      </w:pPr>
    </w:p>
    <w:p w14:paraId="5952FF03" w14:textId="77777777" w:rsidR="00E965E4" w:rsidRPr="00AB6643" w:rsidRDefault="00E965E4" w:rsidP="00E965E4">
      <w:pPr>
        <w:pStyle w:val="pre-textthesis"/>
      </w:pPr>
    </w:p>
    <w:p w14:paraId="600E019C" w14:textId="03CB7861" w:rsidR="00E965E4" w:rsidRPr="00AB6643" w:rsidRDefault="00E965E4" w:rsidP="00E965E4">
      <w:pPr>
        <w:pStyle w:val="pre-textthesis"/>
      </w:pPr>
      <w:r w:rsidRPr="00AB6643">
        <w:t xml:space="preserve">Presented </w:t>
      </w:r>
      <w:r w:rsidR="00A34064">
        <w:t>June</w:t>
      </w:r>
      <w:r w:rsidRPr="00AB6643">
        <w:t xml:space="preserve"> </w:t>
      </w:r>
      <w:r w:rsidR="00A34064">
        <w:t>6</w:t>
      </w:r>
      <w:r w:rsidRPr="00AB6643">
        <w:t>, 201</w:t>
      </w:r>
      <w:r w:rsidR="00A34064">
        <w:t>9</w:t>
      </w:r>
    </w:p>
    <w:p w14:paraId="1460B09D" w14:textId="365A442A" w:rsidR="00E965E4" w:rsidRPr="00AB6643" w:rsidRDefault="00E965E4" w:rsidP="00E965E4">
      <w:pPr>
        <w:pStyle w:val="pre-textthesis"/>
      </w:pPr>
      <w:r w:rsidRPr="00AB6643">
        <w:t xml:space="preserve">Commencement </w:t>
      </w:r>
      <w:r w:rsidR="0053615D" w:rsidRPr="00AB6643">
        <w:t>June 201</w:t>
      </w:r>
      <w:r w:rsidR="00A34064">
        <w:t>9</w:t>
      </w:r>
    </w:p>
    <w:p w14:paraId="5C6442F0" w14:textId="672CCCD5" w:rsidR="00E965E4" w:rsidRPr="00AB6643" w:rsidRDefault="00E965E4" w:rsidP="00E965E4">
      <w:pPr>
        <w:pStyle w:val="pre-textthesis"/>
        <w:jc w:val="left"/>
      </w:pPr>
      <w:r w:rsidRPr="00AB6643">
        <w:br w:type="page"/>
      </w:r>
      <w:r w:rsidRPr="00AB6643">
        <w:rPr>
          <w:u w:val="single"/>
        </w:rPr>
        <w:lastRenderedPageBreak/>
        <w:t>Master of Science</w:t>
      </w:r>
      <w:r w:rsidRPr="00AB6643">
        <w:t xml:space="preserve"> thesis of </w:t>
      </w:r>
      <w:r w:rsidR="00A34064">
        <w:rPr>
          <w:u w:val="single"/>
        </w:rPr>
        <w:t>Allison Swartz</w:t>
      </w:r>
      <w:r w:rsidRPr="00AB6643">
        <w:t xml:space="preserve"> presented on </w:t>
      </w:r>
      <w:r w:rsidR="00A34064">
        <w:rPr>
          <w:u w:val="single"/>
        </w:rPr>
        <w:t>June 6</w:t>
      </w:r>
      <w:r w:rsidRPr="00AB6643">
        <w:rPr>
          <w:u w:val="single"/>
        </w:rPr>
        <w:t>, 201</w:t>
      </w:r>
      <w:r w:rsidR="00A34064">
        <w:rPr>
          <w:u w:val="single"/>
        </w:rPr>
        <w:t>9</w:t>
      </w:r>
      <w:r w:rsidRPr="00AB6643">
        <w:rPr>
          <w:u w:val="single"/>
        </w:rPr>
        <w:t>.</w:t>
      </w:r>
    </w:p>
    <w:p w14:paraId="0D68CB1B" w14:textId="77777777" w:rsidR="00E965E4" w:rsidRPr="00AB6643" w:rsidRDefault="00E965E4" w:rsidP="00E965E4">
      <w:pPr>
        <w:pStyle w:val="pre-textthesis"/>
      </w:pPr>
    </w:p>
    <w:p w14:paraId="08447D17" w14:textId="77777777" w:rsidR="00E965E4" w:rsidRPr="00AB6643" w:rsidRDefault="00E965E4" w:rsidP="00E965E4">
      <w:pPr>
        <w:pStyle w:val="pre-textthesis"/>
      </w:pPr>
    </w:p>
    <w:p w14:paraId="467F8A43" w14:textId="77777777" w:rsidR="00E965E4" w:rsidRPr="00AB6643" w:rsidRDefault="00E965E4" w:rsidP="00E965E4">
      <w:pPr>
        <w:pStyle w:val="pre-textthesis"/>
      </w:pPr>
    </w:p>
    <w:p w14:paraId="25E7FAF1" w14:textId="77777777" w:rsidR="00E965E4" w:rsidRPr="00AB6643" w:rsidRDefault="00E965E4" w:rsidP="00E965E4">
      <w:pPr>
        <w:pStyle w:val="pre-textthesis"/>
      </w:pPr>
    </w:p>
    <w:p w14:paraId="4F92B7C8" w14:textId="77777777" w:rsidR="00E965E4" w:rsidRPr="00AB6643" w:rsidRDefault="00E965E4" w:rsidP="00E965E4">
      <w:pPr>
        <w:pStyle w:val="pre-textthesis"/>
      </w:pPr>
    </w:p>
    <w:p w14:paraId="4AA15164" w14:textId="77777777" w:rsidR="00E965E4" w:rsidRPr="00AB6643" w:rsidRDefault="00E965E4" w:rsidP="00E965E4">
      <w:pPr>
        <w:pStyle w:val="pre-textthesis"/>
        <w:jc w:val="left"/>
      </w:pPr>
      <w:r w:rsidRPr="00AB6643">
        <w:t>APPROVED:</w:t>
      </w:r>
    </w:p>
    <w:p w14:paraId="29BC4C16" w14:textId="77777777" w:rsidR="00E965E4" w:rsidRPr="00AB6643" w:rsidRDefault="00E965E4" w:rsidP="00E965E4">
      <w:pPr>
        <w:pStyle w:val="pre-textthesis"/>
      </w:pPr>
    </w:p>
    <w:p w14:paraId="37BFAAE7" w14:textId="77777777" w:rsidR="00E965E4" w:rsidRPr="00AB6643" w:rsidRDefault="00E965E4" w:rsidP="00E965E4">
      <w:pPr>
        <w:pStyle w:val="pre-textthesis"/>
      </w:pPr>
    </w:p>
    <w:p w14:paraId="4F0C41A0" w14:textId="77777777" w:rsidR="00E965E4" w:rsidRPr="00AB6643" w:rsidRDefault="00E965E4" w:rsidP="00E965E4">
      <w:pPr>
        <w:pStyle w:val="pre-textthesis"/>
        <w:jc w:val="left"/>
      </w:pPr>
      <w:r w:rsidRPr="00AB6643">
        <w:t>_____________________________________________________________________</w:t>
      </w:r>
    </w:p>
    <w:p w14:paraId="243E6B92" w14:textId="4118F90E" w:rsidR="00E965E4" w:rsidRPr="00AB6643" w:rsidRDefault="0053615D" w:rsidP="00E965E4">
      <w:pPr>
        <w:pStyle w:val="pre-textthesis"/>
        <w:jc w:val="left"/>
      </w:pPr>
      <w:r w:rsidRPr="00AB6643">
        <w:t>Co-</w:t>
      </w:r>
      <w:r w:rsidR="00E965E4" w:rsidRPr="00AB6643">
        <w:t>Major Professor, representing Forest Ecosystems and Society</w:t>
      </w:r>
    </w:p>
    <w:p w14:paraId="09B18EB8" w14:textId="77777777" w:rsidR="00E965E4" w:rsidRPr="00AB6643" w:rsidRDefault="00E965E4" w:rsidP="00E965E4">
      <w:pPr>
        <w:pStyle w:val="pre-textthesis"/>
        <w:jc w:val="left"/>
      </w:pPr>
    </w:p>
    <w:p w14:paraId="5831B53F" w14:textId="77777777" w:rsidR="00E965E4" w:rsidRPr="00AB6643" w:rsidRDefault="00E965E4" w:rsidP="00E965E4">
      <w:pPr>
        <w:pStyle w:val="pre-textthesis"/>
        <w:jc w:val="left"/>
      </w:pPr>
    </w:p>
    <w:p w14:paraId="06030835" w14:textId="77777777" w:rsidR="00E965E4" w:rsidRPr="00AB6643" w:rsidRDefault="00E965E4" w:rsidP="00E965E4">
      <w:pPr>
        <w:pStyle w:val="pre-textthesis"/>
        <w:jc w:val="left"/>
      </w:pPr>
      <w:r w:rsidRPr="00AB6643">
        <w:t>_____________________________________________________________________</w:t>
      </w:r>
    </w:p>
    <w:p w14:paraId="3D5E9652" w14:textId="77777777" w:rsidR="00E965E4" w:rsidRPr="00AB6643" w:rsidRDefault="00E965E4" w:rsidP="00E965E4">
      <w:pPr>
        <w:pStyle w:val="pre-textthesis"/>
        <w:jc w:val="left"/>
      </w:pPr>
      <w:r w:rsidRPr="00AB6643">
        <w:t>Head of the Department of Forest Ecosystems and Society</w:t>
      </w:r>
    </w:p>
    <w:p w14:paraId="70B9A30D" w14:textId="77777777" w:rsidR="00E965E4" w:rsidRPr="00AB6643" w:rsidRDefault="00E965E4" w:rsidP="00E965E4">
      <w:pPr>
        <w:pStyle w:val="pre-textthesis"/>
        <w:jc w:val="left"/>
      </w:pPr>
    </w:p>
    <w:p w14:paraId="1CB10CB5" w14:textId="77777777" w:rsidR="00E965E4" w:rsidRPr="00AB6643" w:rsidRDefault="00E965E4" w:rsidP="00E965E4">
      <w:pPr>
        <w:pStyle w:val="pre-textthesis"/>
        <w:jc w:val="left"/>
      </w:pPr>
    </w:p>
    <w:p w14:paraId="4F412D48" w14:textId="77777777" w:rsidR="00E965E4" w:rsidRPr="00AB6643" w:rsidRDefault="00E965E4" w:rsidP="00E965E4">
      <w:pPr>
        <w:pStyle w:val="pre-textthesis"/>
        <w:jc w:val="left"/>
      </w:pPr>
    </w:p>
    <w:p w14:paraId="1272FF79" w14:textId="77777777" w:rsidR="00E965E4" w:rsidRPr="00AB6643" w:rsidRDefault="00E965E4" w:rsidP="00E965E4">
      <w:pPr>
        <w:pStyle w:val="pre-textthesis"/>
        <w:jc w:val="left"/>
      </w:pPr>
      <w:r w:rsidRPr="00AB6643">
        <w:t>_____________________________________________________________________</w:t>
      </w:r>
    </w:p>
    <w:p w14:paraId="60BF700A" w14:textId="77777777" w:rsidR="00E965E4" w:rsidRPr="00AB6643" w:rsidRDefault="00E965E4" w:rsidP="00E965E4">
      <w:pPr>
        <w:pStyle w:val="pre-textthesis"/>
        <w:jc w:val="left"/>
      </w:pPr>
      <w:r w:rsidRPr="00AB6643">
        <w:t>Dean of the Graduate School</w:t>
      </w:r>
    </w:p>
    <w:p w14:paraId="2B3A1A7B" w14:textId="77777777" w:rsidR="00E965E4" w:rsidRPr="00AB6643" w:rsidRDefault="00E965E4" w:rsidP="00E965E4">
      <w:pPr>
        <w:pStyle w:val="pre-textthesis"/>
        <w:jc w:val="left"/>
      </w:pPr>
    </w:p>
    <w:p w14:paraId="6F16BB45" w14:textId="77777777" w:rsidR="00E965E4" w:rsidRPr="00AB6643" w:rsidRDefault="00E965E4" w:rsidP="00E965E4">
      <w:pPr>
        <w:pStyle w:val="pre-textthesis"/>
      </w:pPr>
    </w:p>
    <w:p w14:paraId="561B370F" w14:textId="77777777" w:rsidR="00E965E4" w:rsidRPr="00AB6643" w:rsidRDefault="00E965E4" w:rsidP="00E965E4">
      <w:pPr>
        <w:pStyle w:val="pre-textthesis"/>
      </w:pPr>
    </w:p>
    <w:p w14:paraId="6D1C10FD" w14:textId="77777777" w:rsidR="00E965E4" w:rsidRPr="00AB6643" w:rsidRDefault="00E965E4" w:rsidP="00E965E4">
      <w:pPr>
        <w:pStyle w:val="pre-textthesis"/>
      </w:pPr>
    </w:p>
    <w:p w14:paraId="68C4B23E" w14:textId="77777777" w:rsidR="00E965E4" w:rsidRPr="00AB6643" w:rsidRDefault="00E965E4" w:rsidP="00E965E4">
      <w:pPr>
        <w:pStyle w:val="pre-textthesis"/>
      </w:pPr>
    </w:p>
    <w:p w14:paraId="5CF6E9EF" w14:textId="77777777" w:rsidR="00E965E4" w:rsidRPr="00AB6643" w:rsidRDefault="00E965E4" w:rsidP="00E965E4">
      <w:pPr>
        <w:pStyle w:val="pre-textthesis"/>
      </w:pPr>
    </w:p>
    <w:p w14:paraId="077967DE" w14:textId="77777777" w:rsidR="00E965E4" w:rsidRPr="00AB6643" w:rsidRDefault="00E965E4" w:rsidP="00E965E4">
      <w:pPr>
        <w:pStyle w:val="pre-textthesis"/>
      </w:pPr>
    </w:p>
    <w:p w14:paraId="579274A8" w14:textId="77777777" w:rsidR="00E965E4" w:rsidRPr="00AB6643" w:rsidRDefault="00E965E4" w:rsidP="00E965E4">
      <w:pPr>
        <w:pStyle w:val="pre-textthesis"/>
      </w:pPr>
    </w:p>
    <w:p w14:paraId="28923609" w14:textId="77777777" w:rsidR="00E965E4" w:rsidRPr="00AB6643" w:rsidRDefault="00E965E4" w:rsidP="00E965E4">
      <w:pPr>
        <w:pStyle w:val="pre-textthesis"/>
      </w:pPr>
    </w:p>
    <w:p w14:paraId="0C2FCB6B" w14:textId="77777777" w:rsidR="00E965E4" w:rsidRPr="00AB6643" w:rsidRDefault="00E965E4" w:rsidP="00E965E4">
      <w:pPr>
        <w:pStyle w:val="pre-textthesis"/>
      </w:pPr>
    </w:p>
    <w:p w14:paraId="209B7AAD" w14:textId="77777777" w:rsidR="00E965E4" w:rsidRPr="00AB6643" w:rsidRDefault="00E965E4" w:rsidP="00E965E4">
      <w:pPr>
        <w:pStyle w:val="pre-textthesis"/>
        <w:jc w:val="left"/>
      </w:pPr>
      <w:r w:rsidRPr="00AB6643">
        <w:t>I understand that my thesis will become part of the permanent collection of Oregon State University libraries.  My signature below authorizes release of my thesis to any reader upon request.</w:t>
      </w:r>
    </w:p>
    <w:p w14:paraId="07BDF82C" w14:textId="77777777" w:rsidR="00E965E4" w:rsidRPr="00AB6643" w:rsidRDefault="00E965E4" w:rsidP="00E965E4">
      <w:pPr>
        <w:pStyle w:val="pre-textthesis"/>
      </w:pPr>
    </w:p>
    <w:p w14:paraId="1DE661BD" w14:textId="77777777" w:rsidR="00E965E4" w:rsidRPr="00AB6643" w:rsidRDefault="00E965E4" w:rsidP="00E965E4">
      <w:pPr>
        <w:pStyle w:val="pre-textthesis"/>
        <w:jc w:val="left"/>
      </w:pPr>
    </w:p>
    <w:p w14:paraId="2A405A84" w14:textId="77777777" w:rsidR="00E965E4" w:rsidRPr="00AB6643" w:rsidRDefault="00E965E4" w:rsidP="00E965E4">
      <w:pPr>
        <w:pStyle w:val="pre-textthesis"/>
        <w:jc w:val="left"/>
      </w:pPr>
      <w:r w:rsidRPr="00AB6643">
        <w:t>_____________________________________________________________________</w:t>
      </w:r>
    </w:p>
    <w:p w14:paraId="01DD3F0B" w14:textId="6E539449" w:rsidR="00E965E4" w:rsidRPr="00AB6643" w:rsidRDefault="00DD4DC4" w:rsidP="00E965E4">
      <w:pPr>
        <w:pStyle w:val="pre-textthesis"/>
      </w:pPr>
      <w:r>
        <w:t>Allison Swartz</w:t>
      </w:r>
      <w:r w:rsidR="00E965E4" w:rsidRPr="00AB6643">
        <w:t>, Author</w:t>
      </w:r>
    </w:p>
    <w:p w14:paraId="1FC8283E" w14:textId="77777777" w:rsidR="008D0F79" w:rsidRPr="00AB6643" w:rsidRDefault="008D0F79">
      <w:pPr>
        <w:spacing w:after="200"/>
        <w:rPr>
          <w:rFonts w:cs="Times New Roman"/>
        </w:rPr>
      </w:pPr>
      <w:r w:rsidRPr="00AB6643">
        <w:rPr>
          <w:rFonts w:cs="Times New Roman"/>
        </w:rPr>
        <w:br w:type="page"/>
      </w:r>
    </w:p>
    <w:p w14:paraId="5CBCA28C" w14:textId="77777777" w:rsidR="008D0F79" w:rsidRPr="00AB6643" w:rsidRDefault="008D0F79" w:rsidP="008D0F79">
      <w:pPr>
        <w:jc w:val="center"/>
        <w:rPr>
          <w:rFonts w:cs="Times New Roman"/>
          <w:sz w:val="28"/>
        </w:rPr>
      </w:pPr>
      <w:r w:rsidRPr="00AB6643">
        <w:rPr>
          <w:rFonts w:cs="Times New Roman"/>
          <w:sz w:val="28"/>
        </w:rPr>
        <w:lastRenderedPageBreak/>
        <w:t>ACKNOWLEDGEMENTS</w:t>
      </w:r>
    </w:p>
    <w:p w14:paraId="4BB4C567" w14:textId="77777777" w:rsidR="008D0F79" w:rsidRPr="00AB6643" w:rsidRDefault="008D0F79" w:rsidP="008D0F79">
      <w:pPr>
        <w:pStyle w:val="Level1Text"/>
      </w:pPr>
    </w:p>
    <w:p w14:paraId="7105D383" w14:textId="75ED0E5E" w:rsidR="008D0F79" w:rsidRPr="00AB6643" w:rsidRDefault="008D0F79" w:rsidP="00C86436">
      <w:pPr>
        <w:pStyle w:val="pre-textthesis"/>
        <w:spacing w:line="360" w:lineRule="auto"/>
        <w:jc w:val="left"/>
      </w:pPr>
      <w:r w:rsidRPr="00AB6643">
        <w:t xml:space="preserve">I would like to thank </w:t>
      </w:r>
      <w:r w:rsidR="00DD4DC4">
        <w:t>Dana Warren for his</w:t>
      </w:r>
      <w:r w:rsidRPr="00AB6643">
        <w:t xml:space="preserve"> continued support</w:t>
      </w:r>
      <w:r w:rsidR="00B26121">
        <w:t xml:space="preserve">, guidance, mentorship, and </w:t>
      </w:r>
      <w:r w:rsidR="0074499E">
        <w:t xml:space="preserve">positive attitude </w:t>
      </w:r>
      <w:r w:rsidR="0074499E" w:rsidRPr="00AB6643">
        <w:t>through</w:t>
      </w:r>
      <w:r w:rsidR="0074499E">
        <w:t>o</w:t>
      </w:r>
      <w:r w:rsidR="0074499E" w:rsidRPr="00AB6643">
        <w:t>ut</w:t>
      </w:r>
      <w:r w:rsidRPr="00AB6643">
        <w:t xml:space="preserve"> my experience in graduate school. </w:t>
      </w:r>
    </w:p>
    <w:p w14:paraId="55B74F93" w14:textId="7BDB2CB4" w:rsidR="000647DD" w:rsidRDefault="000647DD" w:rsidP="00C86436">
      <w:pPr>
        <w:pStyle w:val="pre-textthesis"/>
        <w:spacing w:line="360" w:lineRule="auto"/>
        <w:jc w:val="left"/>
      </w:pPr>
      <w:r w:rsidRPr="00AB6643">
        <w:t xml:space="preserve">I would also like to thank </w:t>
      </w:r>
      <w:r>
        <w:t>Steven Perakis, Maryanne Reiter, and Matthew Powers</w:t>
      </w:r>
      <w:r w:rsidRPr="00AB6643">
        <w:t xml:space="preserve"> for their support</w:t>
      </w:r>
      <w:r w:rsidR="00D749E9">
        <w:t xml:space="preserve"> and feedback</w:t>
      </w:r>
      <w:r w:rsidRPr="00AB6643">
        <w:t xml:space="preserve"> </w:t>
      </w:r>
      <w:r>
        <w:t>and help in the field</w:t>
      </w:r>
      <w:r w:rsidRPr="00AB6643">
        <w:t>.</w:t>
      </w:r>
    </w:p>
    <w:p w14:paraId="0790334B" w14:textId="099CD40C" w:rsidR="008D0F79" w:rsidRPr="00AB6643" w:rsidRDefault="003F066E" w:rsidP="00C86436">
      <w:pPr>
        <w:pStyle w:val="pre-textthesis"/>
        <w:spacing w:line="360" w:lineRule="auto"/>
        <w:jc w:val="left"/>
      </w:pPr>
      <w:r w:rsidRPr="00AB6643">
        <w:t xml:space="preserve">I would also like to thank </w:t>
      </w:r>
      <w:r w:rsidR="008D0F79" w:rsidRPr="00AB6643">
        <w:t xml:space="preserve">Mark Schulze, </w:t>
      </w:r>
      <w:r w:rsidR="00313200">
        <w:t>Greg Downing, Jay Sexton</w:t>
      </w:r>
      <w:r w:rsidRPr="00AB6643">
        <w:t>,</w:t>
      </w:r>
      <w:r w:rsidR="009F225E">
        <w:t xml:space="preserve"> </w:t>
      </w:r>
      <w:r w:rsidRPr="00AB6643">
        <w:t xml:space="preserve">as well as the staff and community of the HJ Andrews. </w:t>
      </w:r>
      <w:r w:rsidR="00E92718">
        <w:t xml:space="preserve">Greg and Jay performed the cutting treatments and this project would not have been possible without them. </w:t>
      </w:r>
    </w:p>
    <w:p w14:paraId="2DBC4AA9" w14:textId="703601C1" w:rsidR="003F066E" w:rsidRDefault="003F066E" w:rsidP="00C86436">
      <w:pPr>
        <w:pStyle w:val="pre-textthesis"/>
        <w:spacing w:line="360" w:lineRule="auto"/>
        <w:jc w:val="left"/>
      </w:pPr>
      <w:r w:rsidRPr="00AB6643">
        <w:t xml:space="preserve">I would like to thank </w:t>
      </w:r>
      <w:r w:rsidR="00B26121">
        <w:t xml:space="preserve">Emily Heaston, </w:t>
      </w:r>
      <w:r w:rsidR="005B760E">
        <w:t xml:space="preserve">Dave Roon, </w:t>
      </w:r>
      <w:r w:rsidR="00B26121">
        <w:t>Matt Kaylor</w:t>
      </w:r>
      <w:r w:rsidR="006627CE">
        <w:t xml:space="preserve"> and</w:t>
      </w:r>
      <w:r w:rsidR="00474597">
        <w:t xml:space="preserve"> Sami Cargill</w:t>
      </w:r>
      <w:r w:rsidRPr="00AB6643">
        <w:t xml:space="preserve"> </w:t>
      </w:r>
      <w:r w:rsidR="000647DD">
        <w:t xml:space="preserve">for </w:t>
      </w:r>
      <w:r w:rsidR="00E32737" w:rsidRPr="00AB6643">
        <w:t xml:space="preserve">being </w:t>
      </w:r>
      <w:r w:rsidRPr="00AB6643">
        <w:t>a</w:t>
      </w:r>
      <w:r w:rsidR="00AD126B">
        <w:t>wesome</w:t>
      </w:r>
      <w:r w:rsidRPr="00AB6643">
        <w:t xml:space="preserve"> lab-mates.</w:t>
      </w:r>
    </w:p>
    <w:p w14:paraId="670026BC" w14:textId="1AD78AD7" w:rsidR="00483302" w:rsidRDefault="00B26121" w:rsidP="00C86436">
      <w:pPr>
        <w:pStyle w:val="pre-textthesis"/>
        <w:spacing w:line="360" w:lineRule="auto"/>
        <w:jc w:val="left"/>
      </w:pPr>
      <w:r>
        <w:t xml:space="preserve">I would like to thank Cedar Mackaness for helping collect these data and </w:t>
      </w:r>
      <w:r w:rsidR="008B7830">
        <w:t xml:space="preserve">being </w:t>
      </w:r>
      <w:r w:rsidR="003E3045">
        <w:t>an awesome field</w:t>
      </w:r>
      <w:r w:rsidR="008B7830">
        <w:t xml:space="preserve"> technician</w:t>
      </w:r>
      <w:r w:rsidR="003E3045">
        <w:t>.</w:t>
      </w:r>
    </w:p>
    <w:p w14:paraId="35EC6A12" w14:textId="35711E09" w:rsidR="009F225E" w:rsidRDefault="00003469" w:rsidP="00B73D84">
      <w:pPr>
        <w:pStyle w:val="pre-textthesis"/>
        <w:spacing w:line="360" w:lineRule="auto"/>
        <w:jc w:val="left"/>
      </w:pPr>
      <w:r>
        <w:t xml:space="preserve">I would like to thank </w:t>
      </w:r>
      <w:r w:rsidR="002B30E1">
        <w:t>Alvaro</w:t>
      </w:r>
      <w:r w:rsidR="009F225E">
        <w:t xml:space="preserve"> Cortes</w:t>
      </w:r>
      <w:r w:rsidR="002B30E1">
        <w:t>,</w:t>
      </w:r>
      <w:r w:rsidR="009F225E">
        <w:t xml:space="preserve"> Brain VerWey, Brook Mackaness, Nate Day, Corey Culp</w:t>
      </w:r>
      <w:r>
        <w:t xml:space="preserve"> for their </w:t>
      </w:r>
      <w:r w:rsidR="00B714E8">
        <w:t>hard work</w:t>
      </w:r>
      <w:r>
        <w:t xml:space="preserve"> and positive attitudes in the field.</w:t>
      </w:r>
      <w:r w:rsidR="009F225E">
        <w:t xml:space="preserve"> </w:t>
      </w:r>
    </w:p>
    <w:p w14:paraId="2B8911A2" w14:textId="412FE128" w:rsidR="00E32737" w:rsidRDefault="00E32737" w:rsidP="00B73D84">
      <w:pPr>
        <w:pStyle w:val="pre-textthesis"/>
        <w:spacing w:line="360" w:lineRule="auto"/>
        <w:jc w:val="left"/>
      </w:pPr>
      <w:r w:rsidRPr="00AB6643">
        <w:t xml:space="preserve">I would also like to thank </w:t>
      </w:r>
      <w:r w:rsidR="00B26121">
        <w:t>Karla Jarecke</w:t>
      </w:r>
      <w:r w:rsidR="00FF6123">
        <w:t xml:space="preserve"> and Evan Thaler</w:t>
      </w:r>
      <w:r w:rsidR="00B26121">
        <w:t xml:space="preserve"> </w:t>
      </w:r>
      <w:r w:rsidRPr="00AB6643">
        <w:t>for</w:t>
      </w:r>
      <w:r w:rsidR="009648C3">
        <w:t xml:space="preserve"> </w:t>
      </w:r>
      <w:r w:rsidR="00FF6123">
        <w:t>their</w:t>
      </w:r>
      <w:r w:rsidR="009648C3">
        <w:t xml:space="preserve"> </w:t>
      </w:r>
      <w:r w:rsidR="000A18FE">
        <w:t>help</w:t>
      </w:r>
      <w:r w:rsidR="00FF6123">
        <w:t xml:space="preserve">, </w:t>
      </w:r>
      <w:r w:rsidR="009648C3">
        <w:t>support</w:t>
      </w:r>
      <w:r w:rsidR="00FF6123">
        <w:t xml:space="preserve"> and encouragement</w:t>
      </w:r>
      <w:r w:rsidR="009648C3">
        <w:t xml:space="preserve">. </w:t>
      </w:r>
      <w:r w:rsidR="00597F57">
        <w:t xml:space="preserve"> </w:t>
      </w:r>
    </w:p>
    <w:p w14:paraId="44763E55" w14:textId="36AC8552" w:rsidR="00E32737" w:rsidRPr="00AB6643" w:rsidRDefault="00E32737" w:rsidP="00B73D84">
      <w:pPr>
        <w:pStyle w:val="pre-textthesis"/>
        <w:spacing w:line="360" w:lineRule="auto"/>
        <w:jc w:val="left"/>
      </w:pPr>
      <w:r w:rsidRPr="00AB6643">
        <w:t xml:space="preserve">Finally, I’d like to thank my family, </w:t>
      </w:r>
      <w:r w:rsidR="00B26121">
        <w:t>Logan, Karen and Barry</w:t>
      </w:r>
      <w:r w:rsidR="000647DD">
        <w:t xml:space="preserve"> Swartz</w:t>
      </w:r>
      <w:r w:rsidRPr="00AB6643">
        <w:t xml:space="preserve"> for their constant encouragement and support. </w:t>
      </w:r>
    </w:p>
    <w:p w14:paraId="07420B7D" w14:textId="77777777" w:rsidR="001627FB" w:rsidRPr="00AB6643" w:rsidRDefault="001627FB" w:rsidP="003F066E">
      <w:pPr>
        <w:pStyle w:val="pre-textthesis"/>
        <w:spacing w:line="360" w:lineRule="auto"/>
        <w:ind w:firstLine="720"/>
        <w:jc w:val="left"/>
      </w:pPr>
    </w:p>
    <w:p w14:paraId="0BBF6E44" w14:textId="737560C3" w:rsidR="001627FB" w:rsidRPr="00AB6643" w:rsidRDefault="001627FB" w:rsidP="003F066E">
      <w:pPr>
        <w:pStyle w:val="pre-textthesis"/>
        <w:spacing w:line="360" w:lineRule="auto"/>
        <w:ind w:firstLine="720"/>
        <w:jc w:val="left"/>
      </w:pPr>
      <w:r w:rsidRPr="00AB6643">
        <w:t>Funding was provided by the HJ Andrews LTER</w:t>
      </w:r>
      <w:r w:rsidR="00597F57">
        <w:t>, the Fish and Wildlife Habitat in Managed Forests Grant Program</w:t>
      </w:r>
      <w:r w:rsidR="00003469">
        <w:t>,</w:t>
      </w:r>
      <w:r w:rsidR="00597F57">
        <w:t xml:space="preserve"> </w:t>
      </w:r>
      <w:r w:rsidR="00597F57" w:rsidRPr="00AB6643">
        <w:t>an</w:t>
      </w:r>
      <w:r w:rsidRPr="00AB6643">
        <w:t>d the College of Forestry at Oregon State University.</w:t>
      </w:r>
    </w:p>
    <w:p w14:paraId="49F5CE7D" w14:textId="77777777" w:rsidR="001627FB" w:rsidRPr="00AB6643" w:rsidRDefault="001627FB" w:rsidP="003F066E">
      <w:pPr>
        <w:pStyle w:val="pre-textthesis"/>
        <w:spacing w:line="360" w:lineRule="auto"/>
        <w:ind w:firstLine="720"/>
        <w:jc w:val="left"/>
      </w:pPr>
    </w:p>
    <w:p w14:paraId="75FF7C8E" w14:textId="77777777" w:rsidR="001627FB" w:rsidRPr="00AB6643" w:rsidRDefault="001627FB" w:rsidP="003F066E">
      <w:pPr>
        <w:pStyle w:val="pre-textthesis"/>
        <w:spacing w:line="360" w:lineRule="auto"/>
        <w:ind w:firstLine="720"/>
        <w:jc w:val="left"/>
        <w:sectPr w:rsidR="001627FB" w:rsidRPr="00AB6643" w:rsidSect="008254D7">
          <w:footerReference w:type="default" r:id="rId8"/>
          <w:pgSz w:w="12240" w:h="15840"/>
          <w:pgMar w:top="1440" w:right="1440" w:bottom="1440" w:left="1440" w:header="720" w:footer="720" w:gutter="0"/>
          <w:cols w:space="720"/>
        </w:sectPr>
      </w:pPr>
    </w:p>
    <w:p w14:paraId="655A4A0C" w14:textId="77777777" w:rsidR="001627FB" w:rsidRPr="00AB6643" w:rsidRDefault="001627FB" w:rsidP="001627FB">
      <w:pPr>
        <w:pStyle w:val="pre-textthesis"/>
        <w:spacing w:line="360" w:lineRule="auto"/>
        <w:ind w:firstLine="720"/>
      </w:pPr>
      <w:r w:rsidRPr="00AB6643">
        <w:lastRenderedPageBreak/>
        <w:t>TABLE OF CONTENTS</w:t>
      </w:r>
    </w:p>
    <w:p w14:paraId="2F828906" w14:textId="733A7B92" w:rsidR="00B23027" w:rsidRDefault="009429B6" w:rsidP="009E3894">
      <w:pPr>
        <w:pStyle w:val="TOC1"/>
        <w:rPr>
          <w:rFonts w:asciiTheme="minorHAnsi" w:hAnsiTheme="minorHAnsi"/>
          <w:noProof/>
          <w:lang w:eastAsia="ja-JP"/>
        </w:rPr>
      </w:pPr>
      <w:r w:rsidRPr="00AB6643">
        <w:rPr>
          <w:rFonts w:cs="Times New Roman"/>
        </w:rPr>
        <w:fldChar w:fldCharType="begin"/>
      </w:r>
      <w:r w:rsidRPr="00AB6643">
        <w:rPr>
          <w:rFonts w:cs="Times New Roman"/>
        </w:rPr>
        <w:instrText xml:space="preserve"> TOC \t "ThesisH1,1,ThesisH2,2,ThesisH3,3" </w:instrText>
      </w:r>
      <w:r w:rsidRPr="00AB6643">
        <w:rPr>
          <w:rFonts w:cs="Times New Roman"/>
        </w:rPr>
        <w:fldChar w:fldCharType="separate"/>
      </w:r>
    </w:p>
    <w:p w14:paraId="3DCF6DB7" w14:textId="512C52CB" w:rsidR="00B23027" w:rsidRDefault="009E3894" w:rsidP="00B23027">
      <w:pPr>
        <w:pStyle w:val="TOC1"/>
        <w:rPr>
          <w:rFonts w:asciiTheme="minorHAnsi" w:hAnsiTheme="minorHAnsi"/>
          <w:noProof/>
          <w:lang w:eastAsia="ja-JP"/>
        </w:rPr>
      </w:pPr>
      <w:r>
        <w:rPr>
          <w:noProof/>
        </w:rPr>
        <w:t xml:space="preserve">Chapter 1. </w:t>
      </w:r>
      <w:r w:rsidRPr="00AB6643">
        <w:t xml:space="preserve">Chapter 1: </w:t>
      </w:r>
      <w:r>
        <w:t>Stream Temperature responses to riparian canopy gaps</w:t>
      </w:r>
      <w:r w:rsidR="00B23027">
        <w:rPr>
          <w:noProof/>
        </w:rPr>
        <w:tab/>
      </w:r>
      <w:r w:rsidR="00AB02BA">
        <w:rPr>
          <w:noProof/>
        </w:rPr>
        <w:t>1</w:t>
      </w:r>
    </w:p>
    <w:p w14:paraId="59B0EAB5" w14:textId="008A1C9B" w:rsidR="00B23027" w:rsidRDefault="009E3894" w:rsidP="00B23027">
      <w:pPr>
        <w:pStyle w:val="TOC2"/>
        <w:tabs>
          <w:tab w:val="right" w:leader="dot" w:pos="9350"/>
        </w:tabs>
        <w:spacing w:line="360" w:lineRule="auto"/>
        <w:rPr>
          <w:rFonts w:asciiTheme="minorHAnsi" w:hAnsiTheme="minorHAnsi"/>
          <w:noProof/>
          <w:lang w:eastAsia="ja-JP"/>
        </w:rPr>
      </w:pPr>
      <w:r>
        <w:rPr>
          <w:noProof/>
        </w:rPr>
        <w:t>Introduction</w:t>
      </w:r>
      <w:r w:rsidR="00B23027">
        <w:rPr>
          <w:noProof/>
        </w:rPr>
        <w:tab/>
      </w:r>
      <w:r w:rsidR="005828FA">
        <w:rPr>
          <w:noProof/>
        </w:rPr>
        <w:t>1</w:t>
      </w:r>
    </w:p>
    <w:p w14:paraId="73290ACD" w14:textId="0E8D2604" w:rsidR="00B23027" w:rsidRDefault="00B23027" w:rsidP="00B23027">
      <w:pPr>
        <w:pStyle w:val="TOC2"/>
        <w:tabs>
          <w:tab w:val="right" w:leader="dot" w:pos="9350"/>
        </w:tabs>
        <w:spacing w:line="360" w:lineRule="auto"/>
        <w:rPr>
          <w:rFonts w:asciiTheme="minorHAnsi" w:hAnsiTheme="minorHAnsi"/>
          <w:noProof/>
          <w:lang w:eastAsia="ja-JP"/>
        </w:rPr>
      </w:pPr>
      <w:r>
        <w:rPr>
          <w:noProof/>
        </w:rPr>
        <w:t>Methods</w:t>
      </w:r>
      <w:r>
        <w:rPr>
          <w:noProof/>
        </w:rPr>
        <w:tab/>
      </w:r>
      <w:r w:rsidR="001C3239">
        <w:rPr>
          <w:noProof/>
        </w:rPr>
        <w:t>5</w:t>
      </w:r>
    </w:p>
    <w:p w14:paraId="08904DA4" w14:textId="57F81396" w:rsidR="00B23027" w:rsidRDefault="00B23027" w:rsidP="009E3894">
      <w:pPr>
        <w:pStyle w:val="TOC3"/>
        <w:rPr>
          <w:rFonts w:asciiTheme="minorHAnsi" w:hAnsiTheme="minorHAnsi"/>
          <w:noProof/>
          <w:lang w:eastAsia="ja-JP"/>
        </w:rPr>
      </w:pPr>
      <w:r>
        <w:rPr>
          <w:noProof/>
        </w:rPr>
        <w:t xml:space="preserve">Study </w:t>
      </w:r>
      <w:r w:rsidR="009E3894">
        <w:rPr>
          <w:noProof/>
        </w:rPr>
        <w:t>design and locaiton</w:t>
      </w:r>
      <w:r>
        <w:rPr>
          <w:noProof/>
        </w:rPr>
        <w:tab/>
      </w:r>
      <w:r>
        <w:rPr>
          <w:noProof/>
        </w:rPr>
        <w:fldChar w:fldCharType="begin"/>
      </w:r>
      <w:r>
        <w:rPr>
          <w:noProof/>
        </w:rPr>
        <w:instrText xml:space="preserve"> PAGEREF _Toc370350596 \h </w:instrText>
      </w:r>
      <w:r>
        <w:rPr>
          <w:noProof/>
        </w:rPr>
      </w:r>
      <w:r>
        <w:rPr>
          <w:noProof/>
        </w:rPr>
        <w:fldChar w:fldCharType="separate"/>
      </w:r>
      <w:r>
        <w:rPr>
          <w:noProof/>
        </w:rPr>
        <w:t>5</w:t>
      </w:r>
      <w:r>
        <w:rPr>
          <w:noProof/>
        </w:rPr>
        <w:fldChar w:fldCharType="end"/>
      </w:r>
    </w:p>
    <w:p w14:paraId="22FF4719" w14:textId="7A02FE60" w:rsidR="00B23027" w:rsidRDefault="00B23027" w:rsidP="009E3894">
      <w:pPr>
        <w:pStyle w:val="TOC3"/>
        <w:rPr>
          <w:rFonts w:asciiTheme="minorHAnsi" w:hAnsiTheme="minorHAnsi"/>
          <w:noProof/>
          <w:lang w:eastAsia="ja-JP"/>
        </w:rPr>
      </w:pPr>
      <w:r>
        <w:rPr>
          <w:noProof/>
        </w:rPr>
        <w:t xml:space="preserve">Canopy </w:t>
      </w:r>
      <w:r w:rsidR="009E3894">
        <w:rPr>
          <w:noProof/>
        </w:rPr>
        <w:t>treatment</w:t>
      </w:r>
      <w:r>
        <w:rPr>
          <w:noProof/>
        </w:rPr>
        <w:tab/>
      </w:r>
      <w:r w:rsidR="001C3239">
        <w:rPr>
          <w:noProof/>
        </w:rPr>
        <w:t>6</w:t>
      </w:r>
    </w:p>
    <w:p w14:paraId="36575E9A" w14:textId="06720E97" w:rsidR="00B23027" w:rsidRDefault="00B23027" w:rsidP="009E3894">
      <w:pPr>
        <w:pStyle w:val="TOC3"/>
        <w:rPr>
          <w:noProof/>
        </w:rPr>
      </w:pPr>
      <w:r>
        <w:rPr>
          <w:noProof/>
        </w:rPr>
        <w:t xml:space="preserve">Data </w:t>
      </w:r>
      <w:r w:rsidR="009E3894">
        <w:rPr>
          <w:noProof/>
        </w:rPr>
        <w:t>Collection</w:t>
      </w:r>
      <w:r>
        <w:rPr>
          <w:noProof/>
        </w:rPr>
        <w:tab/>
      </w:r>
      <w:r w:rsidR="001C3239">
        <w:rPr>
          <w:noProof/>
        </w:rPr>
        <w:t>7</w:t>
      </w:r>
    </w:p>
    <w:p w14:paraId="5E521F9B" w14:textId="7646DC1E" w:rsidR="009E3894" w:rsidRPr="009E3894" w:rsidRDefault="009E3894" w:rsidP="009E3894">
      <w:pPr>
        <w:pStyle w:val="TOC3"/>
        <w:rPr>
          <w:noProof/>
        </w:rPr>
      </w:pPr>
      <w:r>
        <w:rPr>
          <w:noProof/>
        </w:rPr>
        <w:t>Statistical Analysis</w:t>
      </w:r>
      <w:r>
        <w:rPr>
          <w:noProof/>
        </w:rPr>
        <w:tab/>
      </w:r>
      <w:r w:rsidR="001C3239">
        <w:rPr>
          <w:noProof/>
        </w:rPr>
        <w:t>11</w:t>
      </w:r>
    </w:p>
    <w:p w14:paraId="50D50F96" w14:textId="4D244BD2" w:rsidR="00B23027" w:rsidRDefault="00B23027" w:rsidP="00B23027">
      <w:pPr>
        <w:pStyle w:val="TOC2"/>
        <w:tabs>
          <w:tab w:val="right" w:leader="dot" w:pos="9350"/>
        </w:tabs>
        <w:spacing w:line="360" w:lineRule="auto"/>
        <w:rPr>
          <w:rFonts w:asciiTheme="minorHAnsi" w:hAnsiTheme="minorHAnsi"/>
          <w:noProof/>
          <w:lang w:eastAsia="ja-JP"/>
        </w:rPr>
      </w:pPr>
      <w:r>
        <w:rPr>
          <w:noProof/>
        </w:rPr>
        <w:t>Results</w:t>
      </w:r>
      <w:r>
        <w:rPr>
          <w:noProof/>
        </w:rPr>
        <w:tab/>
      </w:r>
      <w:r w:rsidR="008858C5">
        <w:rPr>
          <w:noProof/>
        </w:rPr>
        <w:t>13</w:t>
      </w:r>
    </w:p>
    <w:p w14:paraId="18C3DEF0" w14:textId="477E09ED" w:rsidR="00B23027" w:rsidRDefault="009E3894" w:rsidP="009E3894">
      <w:pPr>
        <w:pStyle w:val="TOC3"/>
        <w:rPr>
          <w:rFonts w:asciiTheme="minorHAnsi" w:hAnsiTheme="minorHAnsi"/>
          <w:noProof/>
          <w:lang w:eastAsia="ja-JP"/>
        </w:rPr>
      </w:pPr>
      <w:r>
        <w:rPr>
          <w:noProof/>
        </w:rPr>
        <w:t>Gaps, shading and light responses</w:t>
      </w:r>
      <w:r w:rsidR="00B23027">
        <w:rPr>
          <w:noProof/>
        </w:rPr>
        <w:tab/>
      </w:r>
      <w:r w:rsidR="00CD735F">
        <w:rPr>
          <w:noProof/>
        </w:rPr>
        <w:t>13</w:t>
      </w:r>
    </w:p>
    <w:p w14:paraId="2D4C50D1" w14:textId="3DF6601C" w:rsidR="00B23027" w:rsidRPr="009E3894" w:rsidRDefault="009E3894" w:rsidP="009E3894">
      <w:pPr>
        <w:pStyle w:val="TOC3"/>
        <w:rPr>
          <w:noProof/>
        </w:rPr>
      </w:pPr>
      <w:r>
        <w:rPr>
          <w:noProof/>
        </w:rPr>
        <w:t>Summer temperature (T</w:t>
      </w:r>
      <w:r w:rsidRPr="009E3894">
        <w:rPr>
          <w:noProof/>
          <w:vertAlign w:val="subscript"/>
        </w:rPr>
        <w:t>7DayMax</w:t>
      </w:r>
      <w:r>
        <w:rPr>
          <w:noProof/>
        </w:rPr>
        <w:t>, T</w:t>
      </w:r>
      <w:r w:rsidRPr="009E3894">
        <w:rPr>
          <w:noProof/>
          <w:vertAlign w:val="subscript"/>
        </w:rPr>
        <w:t>7DayMean</w:t>
      </w:r>
      <w:r>
        <w:rPr>
          <w:noProof/>
        </w:rPr>
        <w:t>, maximum daily maximum, average daily mean, regressions of daily maximums and daily means)</w:t>
      </w:r>
      <w:r w:rsidR="00B23027">
        <w:rPr>
          <w:noProof/>
        </w:rPr>
        <w:tab/>
      </w:r>
      <w:r w:rsidR="00CD735F">
        <w:rPr>
          <w:noProof/>
        </w:rPr>
        <w:t>14</w:t>
      </w:r>
    </w:p>
    <w:p w14:paraId="63C51B2B" w14:textId="2C5E632B" w:rsidR="00B23027" w:rsidRDefault="009E3894" w:rsidP="009E3894">
      <w:pPr>
        <w:pStyle w:val="TOC3"/>
        <w:rPr>
          <w:rFonts w:asciiTheme="minorHAnsi" w:hAnsiTheme="minorHAnsi"/>
          <w:noProof/>
          <w:lang w:eastAsia="ja-JP"/>
        </w:rPr>
      </w:pPr>
      <w:r>
        <w:rPr>
          <w:noProof/>
        </w:rPr>
        <w:t>Explanatory Variables</w:t>
      </w:r>
      <w:r w:rsidR="00B23027">
        <w:rPr>
          <w:noProof/>
        </w:rPr>
        <w:tab/>
      </w:r>
      <w:r w:rsidR="007A1D3D">
        <w:rPr>
          <w:noProof/>
        </w:rPr>
        <w:t>16</w:t>
      </w:r>
    </w:p>
    <w:p w14:paraId="1BB03822" w14:textId="7F73D648" w:rsidR="00B23027" w:rsidRDefault="00B23027" w:rsidP="00B23027">
      <w:pPr>
        <w:pStyle w:val="TOC2"/>
        <w:tabs>
          <w:tab w:val="right" w:leader="dot" w:pos="9350"/>
        </w:tabs>
        <w:spacing w:line="360" w:lineRule="auto"/>
        <w:rPr>
          <w:rFonts w:asciiTheme="minorHAnsi" w:hAnsiTheme="minorHAnsi"/>
          <w:noProof/>
          <w:lang w:eastAsia="ja-JP"/>
        </w:rPr>
      </w:pPr>
      <w:r>
        <w:rPr>
          <w:noProof/>
        </w:rPr>
        <w:t>Discussio</w:t>
      </w:r>
      <w:r w:rsidR="009E3894">
        <w:rPr>
          <w:noProof/>
        </w:rPr>
        <w:t>n</w:t>
      </w:r>
      <w:r>
        <w:rPr>
          <w:noProof/>
        </w:rPr>
        <w:tab/>
      </w:r>
      <w:r w:rsidR="00CD735F">
        <w:rPr>
          <w:noProof/>
        </w:rPr>
        <w:t>16</w:t>
      </w:r>
    </w:p>
    <w:p w14:paraId="52663F53" w14:textId="105F44C1" w:rsidR="00B23027" w:rsidRDefault="008E42E4" w:rsidP="00B23027">
      <w:pPr>
        <w:pStyle w:val="TOC2"/>
        <w:tabs>
          <w:tab w:val="right" w:leader="dot" w:pos="9350"/>
        </w:tabs>
        <w:spacing w:line="360" w:lineRule="auto"/>
        <w:rPr>
          <w:rFonts w:asciiTheme="minorHAnsi" w:hAnsiTheme="minorHAnsi"/>
          <w:noProof/>
          <w:lang w:eastAsia="ja-JP"/>
        </w:rPr>
      </w:pPr>
      <w:r>
        <w:rPr>
          <w:noProof/>
        </w:rPr>
        <w:t>Conclusion</w:t>
      </w:r>
      <w:r w:rsidR="00B23027">
        <w:rPr>
          <w:noProof/>
        </w:rPr>
        <w:tab/>
      </w:r>
      <w:r w:rsidR="007A1D3D">
        <w:rPr>
          <w:noProof/>
        </w:rPr>
        <w:t>25</w:t>
      </w:r>
    </w:p>
    <w:p w14:paraId="37983E3A" w14:textId="30B4282E" w:rsidR="00B23027" w:rsidRDefault="00B23027" w:rsidP="00B23027">
      <w:pPr>
        <w:pStyle w:val="TOC2"/>
        <w:tabs>
          <w:tab w:val="right" w:leader="dot" w:pos="9350"/>
        </w:tabs>
        <w:spacing w:line="360" w:lineRule="auto"/>
        <w:rPr>
          <w:noProof/>
        </w:rPr>
      </w:pPr>
      <w:r>
        <w:rPr>
          <w:noProof/>
        </w:rPr>
        <w:t>References</w:t>
      </w:r>
      <w:r>
        <w:rPr>
          <w:noProof/>
        </w:rPr>
        <w:tab/>
      </w:r>
      <w:r w:rsidR="007A1D3D">
        <w:rPr>
          <w:noProof/>
        </w:rPr>
        <w:t>26</w:t>
      </w:r>
    </w:p>
    <w:p w14:paraId="3C770FB7" w14:textId="1DFCC91E" w:rsidR="007A1D3D" w:rsidRDefault="00852875" w:rsidP="007A1D3D">
      <w:pPr>
        <w:pStyle w:val="TOC2"/>
        <w:tabs>
          <w:tab w:val="right" w:leader="dot" w:pos="9350"/>
        </w:tabs>
        <w:spacing w:line="360" w:lineRule="auto"/>
        <w:rPr>
          <w:rFonts w:asciiTheme="minorHAnsi" w:hAnsiTheme="minorHAnsi"/>
          <w:noProof/>
          <w:lang w:eastAsia="ja-JP"/>
        </w:rPr>
      </w:pPr>
      <w:r>
        <w:rPr>
          <w:noProof/>
        </w:rPr>
        <w:t>Figures</w:t>
      </w:r>
      <w:r w:rsidR="007A1D3D">
        <w:rPr>
          <w:noProof/>
        </w:rPr>
        <w:tab/>
        <w:t>30</w:t>
      </w:r>
    </w:p>
    <w:p w14:paraId="7E1ECA07" w14:textId="5535427B" w:rsidR="007A1D3D" w:rsidRPr="007A1D3D" w:rsidRDefault="007A1D3D" w:rsidP="007A1D3D">
      <w:pPr>
        <w:pStyle w:val="TOC2"/>
        <w:tabs>
          <w:tab w:val="right" w:leader="dot" w:pos="9350"/>
        </w:tabs>
        <w:spacing w:line="360" w:lineRule="auto"/>
        <w:rPr>
          <w:noProof/>
        </w:rPr>
      </w:pPr>
      <w:r>
        <w:rPr>
          <w:noProof/>
        </w:rPr>
        <w:t>References</w:t>
      </w:r>
      <w:r>
        <w:rPr>
          <w:noProof/>
        </w:rPr>
        <w:tab/>
        <w:t>37</w:t>
      </w:r>
    </w:p>
    <w:p w14:paraId="4F12BD1A" w14:textId="77777777" w:rsidR="007A1D3D" w:rsidRDefault="007A1D3D" w:rsidP="00B23027">
      <w:pPr>
        <w:pStyle w:val="TOC1"/>
        <w:rPr>
          <w:noProof/>
        </w:rPr>
      </w:pPr>
    </w:p>
    <w:p w14:paraId="66980033" w14:textId="3D7BBD1C" w:rsidR="00B23027" w:rsidRDefault="00B23027" w:rsidP="00B23027">
      <w:pPr>
        <w:pStyle w:val="TOC1"/>
        <w:rPr>
          <w:rFonts w:asciiTheme="minorHAnsi" w:hAnsiTheme="minorHAnsi"/>
          <w:noProof/>
          <w:lang w:eastAsia="ja-JP"/>
        </w:rPr>
      </w:pPr>
      <w:r>
        <w:rPr>
          <w:noProof/>
        </w:rPr>
        <w:t xml:space="preserve">Chapter </w:t>
      </w:r>
      <w:r w:rsidR="00B75A54">
        <w:rPr>
          <w:noProof/>
        </w:rPr>
        <w:t>2</w:t>
      </w:r>
      <w:r>
        <w:rPr>
          <w:noProof/>
        </w:rPr>
        <w:t xml:space="preserve">: </w:t>
      </w:r>
      <w:r w:rsidR="00B75A54">
        <w:t>Influence of riparian canopy gaps on in-stream periphyton</w:t>
      </w:r>
      <w:r>
        <w:rPr>
          <w:noProof/>
        </w:rPr>
        <w:tab/>
      </w:r>
      <w:r w:rsidR="007A1D3D">
        <w:rPr>
          <w:noProof/>
        </w:rPr>
        <w:t>39</w:t>
      </w:r>
    </w:p>
    <w:p w14:paraId="43369B33" w14:textId="1D6EEE11" w:rsidR="00B23027" w:rsidRDefault="00B23027" w:rsidP="00B23027">
      <w:pPr>
        <w:pStyle w:val="TOC2"/>
        <w:tabs>
          <w:tab w:val="right" w:leader="dot" w:pos="9350"/>
        </w:tabs>
        <w:spacing w:line="360" w:lineRule="auto"/>
        <w:rPr>
          <w:rFonts w:asciiTheme="minorHAnsi" w:hAnsiTheme="minorHAnsi"/>
          <w:noProof/>
          <w:lang w:eastAsia="ja-JP"/>
        </w:rPr>
      </w:pPr>
      <w:r>
        <w:rPr>
          <w:noProof/>
        </w:rPr>
        <w:t>Introduction</w:t>
      </w:r>
      <w:r>
        <w:rPr>
          <w:noProof/>
        </w:rPr>
        <w:tab/>
      </w:r>
      <w:r w:rsidR="00DD67DD">
        <w:rPr>
          <w:noProof/>
        </w:rPr>
        <w:t>3</w:t>
      </w:r>
      <w:r w:rsidR="007A1D3D">
        <w:rPr>
          <w:noProof/>
        </w:rPr>
        <w:t>9</w:t>
      </w:r>
    </w:p>
    <w:p w14:paraId="20ECBB16" w14:textId="494C48F2" w:rsidR="00B23027" w:rsidRDefault="00B23027" w:rsidP="00B23027">
      <w:pPr>
        <w:pStyle w:val="TOC2"/>
        <w:tabs>
          <w:tab w:val="right" w:leader="dot" w:pos="9350"/>
        </w:tabs>
        <w:spacing w:line="360" w:lineRule="auto"/>
        <w:rPr>
          <w:rFonts w:asciiTheme="minorHAnsi" w:hAnsiTheme="minorHAnsi"/>
          <w:noProof/>
          <w:lang w:eastAsia="ja-JP"/>
        </w:rPr>
      </w:pPr>
      <w:r>
        <w:rPr>
          <w:noProof/>
        </w:rPr>
        <w:t>Methods</w:t>
      </w:r>
      <w:r>
        <w:rPr>
          <w:noProof/>
        </w:rPr>
        <w:tab/>
      </w:r>
      <w:r w:rsidR="007A1D3D">
        <w:rPr>
          <w:noProof/>
        </w:rPr>
        <w:t>42</w:t>
      </w:r>
    </w:p>
    <w:p w14:paraId="34D20060" w14:textId="4DE5A21F" w:rsidR="00B23027" w:rsidRDefault="000B5273" w:rsidP="009E3894">
      <w:pPr>
        <w:pStyle w:val="TOC3"/>
        <w:rPr>
          <w:rFonts w:asciiTheme="minorHAnsi" w:hAnsiTheme="minorHAnsi"/>
          <w:noProof/>
          <w:lang w:eastAsia="ja-JP"/>
        </w:rPr>
      </w:pPr>
      <w:r>
        <w:rPr>
          <w:noProof/>
        </w:rPr>
        <w:t>Spatial Light</w:t>
      </w:r>
      <w:r w:rsidR="00B23027">
        <w:rPr>
          <w:noProof/>
        </w:rPr>
        <w:tab/>
      </w:r>
      <w:r w:rsidR="007A1D3D">
        <w:rPr>
          <w:noProof/>
        </w:rPr>
        <w:t>42</w:t>
      </w:r>
    </w:p>
    <w:p w14:paraId="7765445B" w14:textId="756F1DED" w:rsidR="00B23027" w:rsidRDefault="000B5273" w:rsidP="009E3894">
      <w:pPr>
        <w:pStyle w:val="TOC3"/>
        <w:rPr>
          <w:rFonts w:asciiTheme="minorHAnsi" w:hAnsiTheme="minorHAnsi"/>
          <w:noProof/>
          <w:lang w:eastAsia="ja-JP"/>
        </w:rPr>
      </w:pPr>
      <w:r>
        <w:rPr>
          <w:noProof/>
        </w:rPr>
        <w:t xml:space="preserve">Chlorophyll </w:t>
      </w:r>
      <w:r w:rsidRPr="000B5273">
        <w:rPr>
          <w:i/>
          <w:noProof/>
        </w:rPr>
        <w:t>a</w:t>
      </w:r>
      <w:r w:rsidR="00B23027">
        <w:rPr>
          <w:noProof/>
        </w:rPr>
        <w:tab/>
      </w:r>
      <w:r w:rsidR="007A1D3D">
        <w:rPr>
          <w:noProof/>
        </w:rPr>
        <w:t>42</w:t>
      </w:r>
    </w:p>
    <w:p w14:paraId="02FC3CF7" w14:textId="435054D0" w:rsidR="00B23027" w:rsidRDefault="000B5273" w:rsidP="009E3894">
      <w:pPr>
        <w:pStyle w:val="TOC3"/>
        <w:rPr>
          <w:rFonts w:asciiTheme="minorHAnsi" w:hAnsiTheme="minorHAnsi"/>
          <w:noProof/>
          <w:lang w:eastAsia="ja-JP"/>
        </w:rPr>
      </w:pPr>
      <w:r>
        <w:rPr>
          <w:noProof/>
        </w:rPr>
        <w:t>Data analysis</w:t>
      </w:r>
      <w:r w:rsidR="00B23027">
        <w:rPr>
          <w:noProof/>
        </w:rPr>
        <w:tab/>
      </w:r>
      <w:r w:rsidR="007A1D3D">
        <w:rPr>
          <w:noProof/>
        </w:rPr>
        <w:t>43</w:t>
      </w:r>
    </w:p>
    <w:p w14:paraId="31D357DC" w14:textId="779D683D" w:rsidR="00B23027" w:rsidRDefault="00B23027" w:rsidP="00B23027">
      <w:pPr>
        <w:pStyle w:val="TOC2"/>
        <w:tabs>
          <w:tab w:val="right" w:leader="dot" w:pos="9350"/>
        </w:tabs>
        <w:spacing w:line="360" w:lineRule="auto"/>
        <w:rPr>
          <w:rFonts w:asciiTheme="minorHAnsi" w:hAnsiTheme="minorHAnsi"/>
          <w:noProof/>
          <w:lang w:eastAsia="ja-JP"/>
        </w:rPr>
      </w:pPr>
      <w:r>
        <w:rPr>
          <w:noProof/>
        </w:rPr>
        <w:t>Results</w:t>
      </w:r>
      <w:r>
        <w:rPr>
          <w:noProof/>
        </w:rPr>
        <w:tab/>
      </w:r>
      <w:r w:rsidR="007A1D3D">
        <w:rPr>
          <w:noProof/>
        </w:rPr>
        <w:t>43</w:t>
      </w:r>
    </w:p>
    <w:p w14:paraId="13DE67BE" w14:textId="67957AFE" w:rsidR="00B23027" w:rsidRDefault="005647F5" w:rsidP="009E3894">
      <w:pPr>
        <w:pStyle w:val="TOC3"/>
        <w:rPr>
          <w:rFonts w:asciiTheme="minorHAnsi" w:hAnsiTheme="minorHAnsi"/>
          <w:noProof/>
          <w:lang w:eastAsia="ja-JP"/>
        </w:rPr>
      </w:pPr>
      <w:r>
        <w:rPr>
          <w:noProof/>
        </w:rPr>
        <w:t>Light</w:t>
      </w:r>
      <w:r w:rsidR="00B23027">
        <w:rPr>
          <w:noProof/>
        </w:rPr>
        <w:tab/>
      </w:r>
      <w:r w:rsidR="007A1D3D">
        <w:rPr>
          <w:noProof/>
        </w:rPr>
        <w:t>43</w:t>
      </w:r>
    </w:p>
    <w:p w14:paraId="563EAF2D" w14:textId="6165BD08" w:rsidR="00B23027" w:rsidRDefault="005647F5" w:rsidP="009E3894">
      <w:pPr>
        <w:pStyle w:val="TOC3"/>
        <w:rPr>
          <w:noProof/>
        </w:rPr>
      </w:pPr>
      <w:r>
        <w:rPr>
          <w:noProof/>
        </w:rPr>
        <w:t xml:space="preserve">Chlorophyll </w:t>
      </w:r>
      <w:r w:rsidRPr="005647F5">
        <w:rPr>
          <w:i/>
          <w:noProof/>
        </w:rPr>
        <w:t>a</w:t>
      </w:r>
      <w:r w:rsidR="00B23027">
        <w:rPr>
          <w:noProof/>
        </w:rPr>
        <w:tab/>
      </w:r>
      <w:r w:rsidR="007A1D3D">
        <w:rPr>
          <w:noProof/>
        </w:rPr>
        <w:t>44</w:t>
      </w:r>
    </w:p>
    <w:p w14:paraId="3DD3324E" w14:textId="25BCB9E5" w:rsidR="00B23027" w:rsidRDefault="00B23027" w:rsidP="00B23027">
      <w:pPr>
        <w:pStyle w:val="TOC2"/>
        <w:tabs>
          <w:tab w:val="right" w:leader="dot" w:pos="9350"/>
        </w:tabs>
        <w:spacing w:line="360" w:lineRule="auto"/>
        <w:rPr>
          <w:rFonts w:asciiTheme="minorHAnsi" w:hAnsiTheme="minorHAnsi"/>
          <w:noProof/>
          <w:lang w:eastAsia="ja-JP"/>
        </w:rPr>
      </w:pPr>
      <w:r>
        <w:rPr>
          <w:noProof/>
        </w:rPr>
        <w:t>Discussion</w:t>
      </w:r>
      <w:r>
        <w:rPr>
          <w:noProof/>
        </w:rPr>
        <w:tab/>
      </w:r>
      <w:r w:rsidR="007A1D3D">
        <w:rPr>
          <w:noProof/>
        </w:rPr>
        <w:t>45</w:t>
      </w:r>
    </w:p>
    <w:p w14:paraId="6A3DB5D2" w14:textId="04876B90" w:rsidR="00B23027" w:rsidRDefault="00B23027" w:rsidP="00B23027">
      <w:pPr>
        <w:pStyle w:val="TOC2"/>
        <w:tabs>
          <w:tab w:val="right" w:leader="dot" w:pos="9350"/>
        </w:tabs>
        <w:spacing w:line="360" w:lineRule="auto"/>
        <w:rPr>
          <w:rFonts w:asciiTheme="minorHAnsi" w:hAnsiTheme="minorHAnsi"/>
          <w:noProof/>
          <w:lang w:eastAsia="ja-JP"/>
        </w:rPr>
      </w:pPr>
      <w:r>
        <w:rPr>
          <w:noProof/>
        </w:rPr>
        <w:t>Conclusion</w:t>
      </w:r>
      <w:r>
        <w:rPr>
          <w:noProof/>
        </w:rPr>
        <w:tab/>
      </w:r>
      <w:r w:rsidR="007A1D3D">
        <w:rPr>
          <w:noProof/>
        </w:rPr>
        <w:t>48</w:t>
      </w:r>
    </w:p>
    <w:p w14:paraId="5C75312C" w14:textId="115413D2" w:rsidR="00B23027" w:rsidRDefault="00B23027" w:rsidP="00B23027">
      <w:pPr>
        <w:pStyle w:val="TOC2"/>
        <w:tabs>
          <w:tab w:val="right" w:leader="dot" w:pos="9350"/>
        </w:tabs>
        <w:spacing w:line="360" w:lineRule="auto"/>
        <w:rPr>
          <w:noProof/>
        </w:rPr>
      </w:pPr>
      <w:r>
        <w:rPr>
          <w:noProof/>
        </w:rPr>
        <w:t>References</w:t>
      </w:r>
      <w:r>
        <w:rPr>
          <w:noProof/>
        </w:rPr>
        <w:tab/>
      </w:r>
      <w:r w:rsidR="007A1D3D">
        <w:rPr>
          <w:noProof/>
        </w:rPr>
        <w:t>49</w:t>
      </w:r>
    </w:p>
    <w:p w14:paraId="0C80B8F2" w14:textId="139D8F7D" w:rsidR="007A1D3D" w:rsidRPr="007A1D3D" w:rsidRDefault="00852875" w:rsidP="007A1D3D">
      <w:pPr>
        <w:pStyle w:val="TOC2"/>
        <w:tabs>
          <w:tab w:val="right" w:leader="dot" w:pos="9350"/>
        </w:tabs>
        <w:spacing w:line="360" w:lineRule="auto"/>
        <w:rPr>
          <w:noProof/>
        </w:rPr>
      </w:pPr>
      <w:r>
        <w:rPr>
          <w:noProof/>
        </w:rPr>
        <w:lastRenderedPageBreak/>
        <w:t>Figures</w:t>
      </w:r>
      <w:r w:rsidR="007A1D3D">
        <w:rPr>
          <w:noProof/>
        </w:rPr>
        <w:tab/>
        <w:t>52</w:t>
      </w:r>
    </w:p>
    <w:p w14:paraId="6A08065F" w14:textId="12B123FE" w:rsidR="00B23027" w:rsidRDefault="00B23027" w:rsidP="00B23027">
      <w:pPr>
        <w:pStyle w:val="TOC1"/>
        <w:rPr>
          <w:noProof/>
        </w:rPr>
      </w:pPr>
      <w:r>
        <w:rPr>
          <w:noProof/>
        </w:rPr>
        <w:t>Appendix</w:t>
      </w:r>
      <w:r>
        <w:rPr>
          <w:noProof/>
        </w:rPr>
        <w:tab/>
      </w:r>
      <w:r w:rsidR="00701EB9">
        <w:rPr>
          <w:noProof/>
        </w:rPr>
        <w:t>59</w:t>
      </w:r>
    </w:p>
    <w:p w14:paraId="33E442DD" w14:textId="77777777" w:rsidR="007A1D3D" w:rsidRPr="007A1D3D" w:rsidRDefault="007A1D3D" w:rsidP="007A1D3D"/>
    <w:p w14:paraId="53D78EF1" w14:textId="77777777" w:rsidR="00BB56D6" w:rsidRPr="00AB6643" w:rsidRDefault="009429B6" w:rsidP="00B23027">
      <w:pPr>
        <w:pStyle w:val="pre-textthesis"/>
        <w:spacing w:line="360" w:lineRule="auto"/>
        <w:ind w:firstLine="720"/>
        <w:jc w:val="left"/>
      </w:pPr>
      <w:r w:rsidRPr="00AB6643">
        <w:fldChar w:fldCharType="end"/>
      </w:r>
    </w:p>
    <w:p w14:paraId="448F9BFA" w14:textId="77777777" w:rsidR="00743A34" w:rsidRPr="00AB6643" w:rsidRDefault="00743A34" w:rsidP="009A5C94">
      <w:pPr>
        <w:pStyle w:val="ThesisH1"/>
        <w:sectPr w:rsidR="00743A34" w:rsidRPr="00AB6643" w:rsidSect="008254D7">
          <w:pgSz w:w="12240" w:h="15840"/>
          <w:pgMar w:top="1440" w:right="1440" w:bottom="1440" w:left="1440" w:header="720" w:footer="720" w:gutter="0"/>
          <w:cols w:space="720"/>
        </w:sectPr>
      </w:pPr>
    </w:p>
    <w:p w14:paraId="5D591F2E" w14:textId="5A46EC01" w:rsidR="009A5C94" w:rsidRPr="00AB6643" w:rsidRDefault="00743A34" w:rsidP="005D6FCD">
      <w:pPr>
        <w:jc w:val="center"/>
        <w:rPr>
          <w:b/>
        </w:rPr>
      </w:pPr>
      <w:r w:rsidRPr="00AB6643">
        <w:lastRenderedPageBreak/>
        <w:t>LIST OF FIGURES</w:t>
      </w:r>
    </w:p>
    <w:p w14:paraId="6DD8D6E0" w14:textId="77777777" w:rsidR="00743A34" w:rsidRPr="00AB6643" w:rsidRDefault="00743A34" w:rsidP="00743A34">
      <w:pPr>
        <w:rPr>
          <w:rFonts w:cs="Times New Roman"/>
        </w:rPr>
      </w:pPr>
    </w:p>
    <w:p w14:paraId="41CFDF5F" w14:textId="5A5FF23C" w:rsidR="00B23027" w:rsidRDefault="00756F35" w:rsidP="00B23027">
      <w:pPr>
        <w:pStyle w:val="TOC1"/>
        <w:spacing w:line="360" w:lineRule="auto"/>
        <w:rPr>
          <w:rFonts w:asciiTheme="minorHAnsi" w:hAnsiTheme="minorHAnsi"/>
          <w:noProof/>
          <w:lang w:eastAsia="ja-JP"/>
        </w:rPr>
      </w:pPr>
      <w:r w:rsidRPr="00AB6643">
        <w:rPr>
          <w:rFonts w:cs="Times New Roman"/>
        </w:rPr>
        <w:fldChar w:fldCharType="begin"/>
      </w:r>
      <w:r w:rsidRPr="00AB6643">
        <w:rPr>
          <w:rFonts w:cs="Times New Roman"/>
        </w:rPr>
        <w:instrText xml:space="preserve"> TOC \t "Thesis FIgure,1" </w:instrText>
      </w:r>
      <w:r w:rsidRPr="00AB6643">
        <w:rPr>
          <w:rFonts w:cs="Times New Roman"/>
        </w:rPr>
        <w:fldChar w:fldCharType="separate"/>
      </w:r>
      <w:r w:rsidR="00B23027">
        <w:rPr>
          <w:noProof/>
        </w:rPr>
        <w:t xml:space="preserve">Figure </w:t>
      </w:r>
      <w:r w:rsidR="009E260F">
        <w:rPr>
          <w:noProof/>
        </w:rPr>
        <w:t>1</w:t>
      </w:r>
      <w:r w:rsidR="00B23027">
        <w:rPr>
          <w:noProof/>
        </w:rPr>
        <w:t xml:space="preserve">.1: </w:t>
      </w:r>
      <w:r w:rsidR="009E260F">
        <w:t>Map of study site locations</w:t>
      </w:r>
      <w:r w:rsidR="00B23027">
        <w:rPr>
          <w:noProof/>
        </w:rPr>
        <w:tab/>
      </w:r>
      <w:r w:rsidR="009E260F">
        <w:rPr>
          <w:noProof/>
        </w:rPr>
        <w:t>29</w:t>
      </w:r>
    </w:p>
    <w:p w14:paraId="5EB929E9" w14:textId="0C9252A3" w:rsidR="00B23027" w:rsidRDefault="00B23027" w:rsidP="00B23027">
      <w:pPr>
        <w:pStyle w:val="TOC1"/>
        <w:spacing w:line="360" w:lineRule="auto"/>
        <w:rPr>
          <w:rFonts w:asciiTheme="minorHAnsi" w:hAnsiTheme="minorHAnsi"/>
          <w:noProof/>
          <w:lang w:eastAsia="ja-JP"/>
        </w:rPr>
      </w:pPr>
      <w:r>
        <w:rPr>
          <w:noProof/>
        </w:rPr>
        <w:t xml:space="preserve">Figure </w:t>
      </w:r>
      <w:r w:rsidR="009E260F">
        <w:rPr>
          <w:noProof/>
        </w:rPr>
        <w:t>1</w:t>
      </w:r>
      <w:r>
        <w:rPr>
          <w:noProof/>
        </w:rPr>
        <w:t xml:space="preserve">.2: </w:t>
      </w:r>
      <w:r w:rsidR="009E260F">
        <w:rPr>
          <w:noProof/>
        </w:rPr>
        <w:t>Temperature logger locations</w:t>
      </w:r>
      <w:r>
        <w:rPr>
          <w:noProof/>
        </w:rPr>
        <w:tab/>
      </w:r>
      <w:r w:rsidR="009E260F">
        <w:rPr>
          <w:noProof/>
        </w:rPr>
        <w:t>30</w:t>
      </w:r>
    </w:p>
    <w:p w14:paraId="0089A6CA" w14:textId="0C354C78" w:rsidR="00B23027" w:rsidRDefault="00B23027" w:rsidP="00B23027">
      <w:pPr>
        <w:pStyle w:val="TOC1"/>
        <w:spacing w:line="360" w:lineRule="auto"/>
        <w:rPr>
          <w:rFonts w:asciiTheme="minorHAnsi" w:hAnsiTheme="minorHAnsi"/>
          <w:noProof/>
          <w:lang w:eastAsia="ja-JP"/>
        </w:rPr>
      </w:pPr>
      <w:r>
        <w:rPr>
          <w:noProof/>
        </w:rPr>
        <w:t xml:space="preserve">Figure </w:t>
      </w:r>
      <w:r w:rsidR="009E260F">
        <w:rPr>
          <w:noProof/>
        </w:rPr>
        <w:t>1</w:t>
      </w:r>
      <w:r>
        <w:rPr>
          <w:noProof/>
        </w:rPr>
        <w:t xml:space="preserve">.3: </w:t>
      </w:r>
      <w:r w:rsidR="009E260F">
        <w:t>Reach differences by year of shade and light</w:t>
      </w:r>
      <w:r>
        <w:rPr>
          <w:noProof/>
        </w:rPr>
        <w:tab/>
      </w:r>
      <w:r w:rsidR="009E260F">
        <w:rPr>
          <w:noProof/>
        </w:rPr>
        <w:t>31</w:t>
      </w:r>
    </w:p>
    <w:p w14:paraId="3BD05060" w14:textId="5F52F90D" w:rsidR="00B23027" w:rsidRDefault="00B23027" w:rsidP="00B23027">
      <w:pPr>
        <w:pStyle w:val="TOC1"/>
        <w:spacing w:line="360" w:lineRule="auto"/>
        <w:rPr>
          <w:rFonts w:asciiTheme="minorHAnsi" w:hAnsiTheme="minorHAnsi"/>
          <w:noProof/>
          <w:lang w:eastAsia="ja-JP"/>
        </w:rPr>
      </w:pPr>
      <w:r>
        <w:rPr>
          <w:noProof/>
        </w:rPr>
        <w:t xml:space="preserve">Figure </w:t>
      </w:r>
      <w:r w:rsidR="009E260F">
        <w:rPr>
          <w:noProof/>
        </w:rPr>
        <w:t>1</w:t>
      </w:r>
      <w:r>
        <w:rPr>
          <w:noProof/>
        </w:rPr>
        <w:t xml:space="preserve">.4: </w:t>
      </w:r>
      <w:r w:rsidR="009503C8">
        <w:t>Maximum 7 day moving average maximum temperatures</w:t>
      </w:r>
      <w:r>
        <w:rPr>
          <w:noProof/>
        </w:rPr>
        <w:tab/>
      </w:r>
      <w:r w:rsidR="009E260F">
        <w:rPr>
          <w:noProof/>
        </w:rPr>
        <w:t>32</w:t>
      </w:r>
    </w:p>
    <w:p w14:paraId="41A8472C" w14:textId="0E216F3B" w:rsidR="00B23027" w:rsidRDefault="00B23027" w:rsidP="00B23027">
      <w:pPr>
        <w:pStyle w:val="TOC1"/>
        <w:spacing w:line="360" w:lineRule="auto"/>
        <w:rPr>
          <w:rFonts w:asciiTheme="minorHAnsi" w:hAnsiTheme="minorHAnsi"/>
          <w:noProof/>
          <w:lang w:eastAsia="ja-JP"/>
        </w:rPr>
      </w:pPr>
      <w:r>
        <w:rPr>
          <w:noProof/>
        </w:rPr>
        <w:t xml:space="preserve">Figure </w:t>
      </w:r>
      <w:r w:rsidR="009E260F">
        <w:rPr>
          <w:noProof/>
        </w:rPr>
        <w:t>1</w:t>
      </w:r>
      <w:r>
        <w:rPr>
          <w:noProof/>
        </w:rPr>
        <w:t xml:space="preserve">.5: </w:t>
      </w:r>
      <w:r w:rsidR="00C67F45">
        <w:t>Maximum daily temperature yearly regressions</w:t>
      </w:r>
      <w:r>
        <w:rPr>
          <w:noProof/>
        </w:rPr>
        <w:tab/>
      </w:r>
      <w:r w:rsidR="009E260F">
        <w:rPr>
          <w:noProof/>
        </w:rPr>
        <w:t>33</w:t>
      </w:r>
    </w:p>
    <w:p w14:paraId="6FBF2F2F" w14:textId="28F0687C" w:rsidR="00B23027" w:rsidRDefault="009503C8" w:rsidP="00B23027">
      <w:pPr>
        <w:pStyle w:val="TOC1"/>
        <w:spacing w:line="360" w:lineRule="auto"/>
        <w:rPr>
          <w:rFonts w:asciiTheme="minorHAnsi" w:hAnsiTheme="minorHAnsi"/>
          <w:noProof/>
          <w:lang w:eastAsia="ja-JP"/>
        </w:rPr>
      </w:pPr>
      <w:r>
        <w:rPr>
          <w:noProof/>
        </w:rPr>
        <w:t xml:space="preserve">Figure 1.6: </w:t>
      </w:r>
      <w:r w:rsidR="00C67F45">
        <w:rPr>
          <w:noProof/>
        </w:rPr>
        <w:t>Longitudinal temperatures</w:t>
      </w:r>
      <w:r w:rsidR="00B23027">
        <w:rPr>
          <w:noProof/>
        </w:rPr>
        <w:tab/>
      </w:r>
      <w:r w:rsidR="009E260F">
        <w:rPr>
          <w:noProof/>
        </w:rPr>
        <w:t>34</w:t>
      </w:r>
    </w:p>
    <w:p w14:paraId="148213DD" w14:textId="7BD234FE" w:rsidR="00B23027" w:rsidRDefault="009503C8" w:rsidP="00B23027">
      <w:pPr>
        <w:pStyle w:val="TOC1"/>
        <w:spacing w:line="360" w:lineRule="auto"/>
        <w:rPr>
          <w:rFonts w:asciiTheme="minorHAnsi" w:hAnsiTheme="minorHAnsi"/>
          <w:noProof/>
          <w:lang w:eastAsia="ja-JP"/>
        </w:rPr>
      </w:pPr>
      <w:r>
        <w:rPr>
          <w:noProof/>
        </w:rPr>
        <w:t xml:space="preserve">Figure 1.7: </w:t>
      </w:r>
      <w:r w:rsidR="00C67F45">
        <w:t>Explanatory variables of the maximum 7 day moving average temperature respons</w:t>
      </w:r>
      <w:r w:rsidR="005C305F">
        <w:t>e</w:t>
      </w:r>
      <w:r w:rsidR="00C67F45">
        <w:t>.</w:t>
      </w:r>
      <w:r w:rsidR="00B23027">
        <w:rPr>
          <w:noProof/>
        </w:rPr>
        <w:tab/>
      </w:r>
      <w:r w:rsidR="009E260F">
        <w:rPr>
          <w:noProof/>
        </w:rPr>
        <w:t>35</w:t>
      </w:r>
    </w:p>
    <w:p w14:paraId="5D40CD71" w14:textId="3ED2DB3B" w:rsidR="00B23027" w:rsidRDefault="00B23027" w:rsidP="00B23027">
      <w:pPr>
        <w:pStyle w:val="TOC1"/>
        <w:spacing w:line="360" w:lineRule="auto"/>
        <w:rPr>
          <w:rFonts w:asciiTheme="minorHAnsi" w:hAnsiTheme="minorHAnsi"/>
          <w:noProof/>
          <w:lang w:eastAsia="ja-JP"/>
        </w:rPr>
      </w:pPr>
      <w:r>
        <w:rPr>
          <w:noProof/>
        </w:rPr>
        <w:t xml:space="preserve">Figure </w:t>
      </w:r>
      <w:r w:rsidR="00EB12B9">
        <w:rPr>
          <w:noProof/>
        </w:rPr>
        <w:t>2</w:t>
      </w:r>
      <w:r>
        <w:rPr>
          <w:noProof/>
        </w:rPr>
        <w:t xml:space="preserve">.1: </w:t>
      </w:r>
      <w:r w:rsidR="00E924EC">
        <w:rPr>
          <w:noProof/>
        </w:rPr>
        <w:t xml:space="preserve">Spatial </w:t>
      </w:r>
      <w:r w:rsidR="00DA4D46">
        <w:rPr>
          <w:noProof/>
        </w:rPr>
        <w:t>daily PAR</w:t>
      </w:r>
      <w:r>
        <w:rPr>
          <w:noProof/>
        </w:rPr>
        <w:tab/>
      </w:r>
      <w:r w:rsidR="00A851C4">
        <w:rPr>
          <w:noProof/>
        </w:rPr>
        <w:t>51</w:t>
      </w:r>
    </w:p>
    <w:p w14:paraId="1A163ED2" w14:textId="0F4F93D4" w:rsidR="00B23027" w:rsidRDefault="00B23027" w:rsidP="00B23027">
      <w:pPr>
        <w:pStyle w:val="TOC1"/>
        <w:spacing w:line="360" w:lineRule="auto"/>
        <w:rPr>
          <w:rFonts w:asciiTheme="minorHAnsi" w:hAnsiTheme="minorHAnsi"/>
          <w:noProof/>
          <w:lang w:eastAsia="ja-JP"/>
        </w:rPr>
      </w:pPr>
      <w:r>
        <w:rPr>
          <w:noProof/>
        </w:rPr>
        <w:t xml:space="preserve">Figure </w:t>
      </w:r>
      <w:r w:rsidR="00EB12B9">
        <w:rPr>
          <w:noProof/>
        </w:rPr>
        <w:t>2</w:t>
      </w:r>
      <w:r>
        <w:rPr>
          <w:noProof/>
        </w:rPr>
        <w:t xml:space="preserve">.2: </w:t>
      </w:r>
      <w:r w:rsidR="00DA4D46">
        <w:rPr>
          <w:noProof/>
        </w:rPr>
        <w:t>Reach avearges of daily PAR</w:t>
      </w:r>
      <w:r>
        <w:rPr>
          <w:noProof/>
        </w:rPr>
        <w:tab/>
      </w:r>
      <w:r w:rsidR="00A851C4">
        <w:rPr>
          <w:noProof/>
        </w:rPr>
        <w:t>52</w:t>
      </w:r>
    </w:p>
    <w:p w14:paraId="6274BECD" w14:textId="3E78ABBC" w:rsidR="00B23027" w:rsidRDefault="00B23027" w:rsidP="00B23027">
      <w:pPr>
        <w:pStyle w:val="TOC1"/>
        <w:spacing w:line="360" w:lineRule="auto"/>
        <w:rPr>
          <w:rFonts w:asciiTheme="minorHAnsi" w:hAnsiTheme="minorHAnsi"/>
          <w:noProof/>
          <w:lang w:eastAsia="ja-JP"/>
        </w:rPr>
      </w:pPr>
      <w:r>
        <w:rPr>
          <w:noProof/>
        </w:rPr>
        <w:t xml:space="preserve">Figure </w:t>
      </w:r>
      <w:r w:rsidR="00EB12B9">
        <w:rPr>
          <w:noProof/>
        </w:rPr>
        <w:t>2</w:t>
      </w:r>
      <w:r>
        <w:rPr>
          <w:noProof/>
        </w:rPr>
        <w:t xml:space="preserve">.3: </w:t>
      </w:r>
      <w:r w:rsidR="00E924EC">
        <w:rPr>
          <w:noProof/>
        </w:rPr>
        <w:t xml:space="preserve">Spatial chlorophyll </w:t>
      </w:r>
      <w:r w:rsidR="00E924EC" w:rsidRPr="00E924EC">
        <w:rPr>
          <w:i/>
          <w:noProof/>
        </w:rPr>
        <w:t>a</w:t>
      </w:r>
      <w:r>
        <w:rPr>
          <w:noProof/>
        </w:rPr>
        <w:tab/>
      </w:r>
      <w:r w:rsidR="00A851C4">
        <w:rPr>
          <w:noProof/>
        </w:rPr>
        <w:t>53</w:t>
      </w:r>
    </w:p>
    <w:p w14:paraId="33C8A760" w14:textId="4F1A1A48" w:rsidR="00B23027" w:rsidRDefault="00B23027" w:rsidP="00B23027">
      <w:pPr>
        <w:pStyle w:val="TOC1"/>
        <w:spacing w:line="360" w:lineRule="auto"/>
        <w:rPr>
          <w:rFonts w:asciiTheme="minorHAnsi" w:hAnsiTheme="minorHAnsi"/>
          <w:noProof/>
          <w:lang w:eastAsia="ja-JP"/>
        </w:rPr>
      </w:pPr>
      <w:r>
        <w:rPr>
          <w:noProof/>
        </w:rPr>
        <w:t xml:space="preserve">Figure </w:t>
      </w:r>
      <w:r w:rsidR="00EB12B9">
        <w:rPr>
          <w:noProof/>
        </w:rPr>
        <w:t>2</w:t>
      </w:r>
      <w:r>
        <w:rPr>
          <w:noProof/>
        </w:rPr>
        <w:t xml:space="preserve">.4: </w:t>
      </w:r>
      <w:r w:rsidR="00E924EC">
        <w:rPr>
          <w:noProof/>
        </w:rPr>
        <w:t xml:space="preserve">Reach averages of chlorophyll </w:t>
      </w:r>
      <w:r w:rsidR="00E924EC" w:rsidRPr="00E924EC">
        <w:rPr>
          <w:i/>
          <w:noProof/>
        </w:rPr>
        <w:t>a</w:t>
      </w:r>
      <w:r>
        <w:rPr>
          <w:noProof/>
        </w:rPr>
        <w:tab/>
      </w:r>
      <w:r w:rsidR="00A851C4">
        <w:rPr>
          <w:noProof/>
        </w:rPr>
        <w:t>54</w:t>
      </w:r>
    </w:p>
    <w:p w14:paraId="5FC057B5" w14:textId="4584F739" w:rsidR="00B23027" w:rsidRDefault="00B23027" w:rsidP="00B23027">
      <w:pPr>
        <w:pStyle w:val="TOC1"/>
        <w:spacing w:line="360" w:lineRule="auto"/>
        <w:rPr>
          <w:rFonts w:asciiTheme="minorHAnsi" w:hAnsiTheme="minorHAnsi"/>
          <w:noProof/>
          <w:lang w:eastAsia="ja-JP"/>
        </w:rPr>
      </w:pPr>
      <w:r>
        <w:rPr>
          <w:noProof/>
        </w:rPr>
        <w:t xml:space="preserve">Figure </w:t>
      </w:r>
      <w:r w:rsidR="00EB12B9">
        <w:rPr>
          <w:noProof/>
        </w:rPr>
        <w:t>2</w:t>
      </w:r>
      <w:r>
        <w:rPr>
          <w:noProof/>
        </w:rPr>
        <w:t>.</w:t>
      </w:r>
      <w:r w:rsidR="00EB12B9">
        <w:rPr>
          <w:noProof/>
        </w:rPr>
        <w:t>5</w:t>
      </w:r>
      <w:r>
        <w:rPr>
          <w:noProof/>
        </w:rPr>
        <w:t xml:space="preserve">: </w:t>
      </w:r>
      <w:r w:rsidR="009E108C">
        <w:t xml:space="preserve">Explanatory variables of chlorophyll </w:t>
      </w:r>
      <w:r w:rsidR="009E108C" w:rsidRPr="00927799">
        <w:rPr>
          <w:i/>
        </w:rPr>
        <w:t>a</w:t>
      </w:r>
      <w:r w:rsidR="009E108C">
        <w:t xml:space="preserve"> responses</w:t>
      </w:r>
      <w:r>
        <w:rPr>
          <w:noProof/>
        </w:rPr>
        <w:tab/>
      </w:r>
      <w:r w:rsidR="009E108C">
        <w:rPr>
          <w:noProof/>
        </w:rPr>
        <w:t>53</w:t>
      </w:r>
    </w:p>
    <w:p w14:paraId="4064D5D1" w14:textId="77777777" w:rsidR="00756F35" w:rsidRPr="00AB6643" w:rsidRDefault="00756F35" w:rsidP="00B23027">
      <w:pPr>
        <w:spacing w:after="200" w:line="360" w:lineRule="auto"/>
        <w:rPr>
          <w:rFonts w:cs="Times New Roman"/>
        </w:rPr>
      </w:pPr>
      <w:r w:rsidRPr="00AB6643">
        <w:rPr>
          <w:rFonts w:cs="Times New Roman"/>
        </w:rPr>
        <w:fldChar w:fldCharType="end"/>
      </w:r>
      <w:r w:rsidRPr="00AB6643">
        <w:rPr>
          <w:rFonts w:cs="Times New Roman"/>
        </w:rPr>
        <w:br w:type="page"/>
      </w:r>
    </w:p>
    <w:p w14:paraId="32B83A86" w14:textId="7478265E" w:rsidR="00743A34" w:rsidRPr="00AB6643" w:rsidRDefault="007C1D9A" w:rsidP="007C1D9A">
      <w:pPr>
        <w:jc w:val="center"/>
        <w:rPr>
          <w:rFonts w:cs="Times New Roman"/>
        </w:rPr>
      </w:pPr>
      <w:r w:rsidRPr="00AB6643">
        <w:rPr>
          <w:rFonts w:cs="Times New Roman"/>
        </w:rPr>
        <w:lastRenderedPageBreak/>
        <w:t>LIST OF TABLES</w:t>
      </w:r>
    </w:p>
    <w:p w14:paraId="3AA31E04" w14:textId="77777777" w:rsidR="007C1D9A" w:rsidRPr="00AB6643" w:rsidRDefault="007C1D9A" w:rsidP="007C1D9A">
      <w:pPr>
        <w:rPr>
          <w:rFonts w:cs="Times New Roman"/>
        </w:rPr>
      </w:pPr>
    </w:p>
    <w:p w14:paraId="4CFE3000" w14:textId="0DDBECC2" w:rsidR="00B23027" w:rsidRDefault="00756F35" w:rsidP="00B23027">
      <w:pPr>
        <w:pStyle w:val="TOC1"/>
        <w:spacing w:line="360" w:lineRule="auto"/>
        <w:rPr>
          <w:rFonts w:asciiTheme="minorHAnsi" w:hAnsiTheme="minorHAnsi"/>
          <w:noProof/>
          <w:lang w:eastAsia="ja-JP"/>
        </w:rPr>
      </w:pPr>
      <w:r w:rsidRPr="00AB6643">
        <w:rPr>
          <w:rFonts w:cs="Times New Roman"/>
        </w:rPr>
        <w:fldChar w:fldCharType="begin"/>
      </w:r>
      <w:r w:rsidRPr="00AB6643">
        <w:rPr>
          <w:rFonts w:cs="Times New Roman"/>
        </w:rPr>
        <w:instrText xml:space="preserve"> TOC \t "Thesis Table,1" </w:instrText>
      </w:r>
      <w:r w:rsidRPr="00AB6643">
        <w:rPr>
          <w:rFonts w:cs="Times New Roman"/>
        </w:rPr>
        <w:fldChar w:fldCharType="separate"/>
      </w:r>
      <w:r w:rsidR="00B23027">
        <w:rPr>
          <w:noProof/>
        </w:rPr>
        <w:t xml:space="preserve">Table </w:t>
      </w:r>
      <w:r w:rsidR="009960D9">
        <w:rPr>
          <w:noProof/>
        </w:rPr>
        <w:t>1</w:t>
      </w:r>
      <w:r w:rsidR="00B23027">
        <w:rPr>
          <w:noProof/>
        </w:rPr>
        <w:t>.1:</w:t>
      </w:r>
      <w:r w:rsidR="0013457C">
        <w:rPr>
          <w:noProof/>
        </w:rPr>
        <w:t xml:space="preserve"> Site description details for the six streams</w:t>
      </w:r>
      <w:r w:rsidR="00B23027">
        <w:rPr>
          <w:noProof/>
        </w:rPr>
        <w:tab/>
      </w:r>
      <w:r w:rsidR="00B23027">
        <w:rPr>
          <w:noProof/>
        </w:rPr>
        <w:fldChar w:fldCharType="begin"/>
      </w:r>
      <w:r w:rsidR="00B23027">
        <w:rPr>
          <w:noProof/>
        </w:rPr>
        <w:instrText xml:space="preserve"> PAGEREF _Toc370350648 \h </w:instrText>
      </w:r>
      <w:r w:rsidR="00B23027">
        <w:rPr>
          <w:noProof/>
        </w:rPr>
      </w:r>
      <w:r w:rsidR="00B23027">
        <w:rPr>
          <w:noProof/>
        </w:rPr>
        <w:fldChar w:fldCharType="separate"/>
      </w:r>
      <w:r w:rsidR="00B23027">
        <w:rPr>
          <w:noProof/>
        </w:rPr>
        <w:t>41</w:t>
      </w:r>
      <w:r w:rsidR="00B23027">
        <w:rPr>
          <w:noProof/>
        </w:rPr>
        <w:fldChar w:fldCharType="end"/>
      </w:r>
    </w:p>
    <w:p w14:paraId="4E845A2C" w14:textId="08813F16" w:rsidR="00B23027" w:rsidRDefault="00B23027" w:rsidP="00B23027">
      <w:pPr>
        <w:pStyle w:val="TOC1"/>
        <w:spacing w:line="360" w:lineRule="auto"/>
        <w:rPr>
          <w:noProof/>
        </w:rPr>
      </w:pPr>
      <w:r>
        <w:rPr>
          <w:noProof/>
        </w:rPr>
        <w:t xml:space="preserve">Table </w:t>
      </w:r>
      <w:r w:rsidR="009960D9">
        <w:rPr>
          <w:noProof/>
        </w:rPr>
        <w:t>1</w:t>
      </w:r>
      <w:r>
        <w:rPr>
          <w:noProof/>
        </w:rPr>
        <w:t xml:space="preserve">.2: </w:t>
      </w:r>
      <w:r w:rsidR="0013457C">
        <w:t>Overall temperature responses for six metrics across all the stream sites</w:t>
      </w:r>
      <w:r>
        <w:rPr>
          <w:noProof/>
        </w:rPr>
        <w:tab/>
      </w:r>
      <w:r>
        <w:rPr>
          <w:noProof/>
        </w:rPr>
        <w:fldChar w:fldCharType="begin"/>
      </w:r>
      <w:r>
        <w:rPr>
          <w:noProof/>
        </w:rPr>
        <w:instrText xml:space="preserve"> PAGEREF _Toc370350649 \h </w:instrText>
      </w:r>
      <w:r>
        <w:rPr>
          <w:noProof/>
        </w:rPr>
      </w:r>
      <w:r>
        <w:rPr>
          <w:noProof/>
        </w:rPr>
        <w:fldChar w:fldCharType="separate"/>
      </w:r>
      <w:r>
        <w:rPr>
          <w:noProof/>
        </w:rPr>
        <w:t>42</w:t>
      </w:r>
      <w:r>
        <w:rPr>
          <w:noProof/>
        </w:rPr>
        <w:fldChar w:fldCharType="end"/>
      </w:r>
    </w:p>
    <w:p w14:paraId="615DE979" w14:textId="43D2C0AE" w:rsidR="00DB5516" w:rsidRDefault="00DB5516" w:rsidP="00DB5516"/>
    <w:p w14:paraId="0736A09E" w14:textId="22D3EFC3" w:rsidR="00DB5516" w:rsidRDefault="00DB5516" w:rsidP="00DB5516"/>
    <w:p w14:paraId="37A1C41D" w14:textId="18A44D29" w:rsidR="005E6DC5" w:rsidRDefault="005E6DC5" w:rsidP="00DB5516"/>
    <w:p w14:paraId="7230EE71" w14:textId="5A384901" w:rsidR="005E6DC5" w:rsidRDefault="005E6DC5" w:rsidP="00DB5516"/>
    <w:p w14:paraId="3C559131" w14:textId="39AFD8DF" w:rsidR="005E6DC5" w:rsidRDefault="005E6DC5" w:rsidP="00DB5516"/>
    <w:p w14:paraId="2A1FB536" w14:textId="77777777" w:rsidR="005E6DC5" w:rsidRDefault="005E6DC5" w:rsidP="00DB5516"/>
    <w:p w14:paraId="6318714A" w14:textId="73DF05DC" w:rsidR="00DB5516" w:rsidRDefault="00DB5516" w:rsidP="00DB5516">
      <w:pPr>
        <w:jc w:val="center"/>
        <w:rPr>
          <w:rFonts w:cs="Times New Roman"/>
        </w:rPr>
      </w:pPr>
      <w:r>
        <w:rPr>
          <w:rFonts w:cs="Times New Roman"/>
        </w:rPr>
        <w:t>LIST OF APPENDICES</w:t>
      </w:r>
    </w:p>
    <w:p w14:paraId="4EB8D9AA" w14:textId="27975573" w:rsidR="00CB046F" w:rsidRPr="005E6DC5" w:rsidRDefault="00CB046F" w:rsidP="00CB046F">
      <w:pPr>
        <w:rPr>
          <w:b/>
        </w:rPr>
      </w:pPr>
      <w:r>
        <w:rPr>
          <w:b/>
        </w:rPr>
        <w:t xml:space="preserve"> </w:t>
      </w:r>
    </w:p>
    <w:p w14:paraId="236F7023" w14:textId="38996921" w:rsidR="00CB046F" w:rsidRDefault="00CB046F" w:rsidP="00CB046F">
      <w:pPr>
        <w:pStyle w:val="TOC1"/>
        <w:spacing w:line="360" w:lineRule="auto"/>
        <w:rPr>
          <w:rFonts w:asciiTheme="minorHAnsi" w:hAnsiTheme="minorHAnsi"/>
          <w:noProof/>
          <w:lang w:eastAsia="ja-JP"/>
        </w:rPr>
      </w:pPr>
      <w:r>
        <w:rPr>
          <w:noProof/>
        </w:rPr>
        <w:t xml:space="preserve">Figure A.1: </w:t>
      </w:r>
      <w:r w:rsidRPr="00CB046F">
        <w:t>T</w:t>
      </w:r>
      <w:r w:rsidRPr="00CB046F">
        <w:rPr>
          <w:vertAlign w:val="subscript"/>
        </w:rPr>
        <w:t xml:space="preserve">7DayMean </w:t>
      </w:r>
      <w:r w:rsidRPr="00CB046F">
        <w:t>values</w:t>
      </w:r>
      <w:r>
        <w:rPr>
          <w:noProof/>
        </w:rPr>
        <w:tab/>
        <w:t>59</w:t>
      </w:r>
    </w:p>
    <w:p w14:paraId="1B0021A9" w14:textId="7C58D892" w:rsidR="00CB046F" w:rsidRDefault="00CB046F" w:rsidP="00DB5516">
      <w:pPr>
        <w:pStyle w:val="TOC1"/>
        <w:spacing w:line="360" w:lineRule="auto"/>
        <w:rPr>
          <w:noProof/>
        </w:rPr>
      </w:pPr>
      <w:r>
        <w:rPr>
          <w:noProof/>
        </w:rPr>
        <w:t xml:space="preserve">Figure A.2: </w:t>
      </w:r>
      <w:r w:rsidRPr="00CB046F">
        <w:t>Daily mean yearly regressions</w:t>
      </w:r>
      <w:r>
        <w:rPr>
          <w:noProof/>
        </w:rPr>
        <w:tab/>
        <w:t>60</w:t>
      </w:r>
    </w:p>
    <w:p w14:paraId="7A5E377A" w14:textId="1C4454AE" w:rsidR="00DB5516" w:rsidRDefault="00DB5516" w:rsidP="00DB5516">
      <w:pPr>
        <w:pStyle w:val="TOC1"/>
        <w:spacing w:line="360" w:lineRule="auto"/>
        <w:rPr>
          <w:rFonts w:asciiTheme="minorHAnsi" w:hAnsiTheme="minorHAnsi"/>
          <w:noProof/>
          <w:lang w:eastAsia="ja-JP"/>
        </w:rPr>
      </w:pPr>
      <w:r>
        <w:rPr>
          <w:noProof/>
        </w:rPr>
        <w:t xml:space="preserve">Table </w:t>
      </w:r>
      <w:r w:rsidR="00CB046F">
        <w:rPr>
          <w:noProof/>
        </w:rPr>
        <w:t>A</w:t>
      </w:r>
      <w:r w:rsidR="00BE5D8B">
        <w:rPr>
          <w:noProof/>
        </w:rPr>
        <w:t>.3</w:t>
      </w:r>
      <w:r>
        <w:rPr>
          <w:noProof/>
        </w:rPr>
        <w:t xml:space="preserve">: </w:t>
      </w:r>
      <w:r w:rsidR="00CB046F" w:rsidRPr="00CB046F">
        <w:t>BACI Statistical Analyses for T</w:t>
      </w:r>
      <w:r w:rsidR="00CB046F" w:rsidRPr="00CB046F">
        <w:rPr>
          <w:vertAlign w:val="subscript"/>
        </w:rPr>
        <w:t>7DayMax</w:t>
      </w:r>
      <w:r w:rsidR="00CB046F" w:rsidRPr="00CB046F">
        <w:t xml:space="preserve"> and T</w:t>
      </w:r>
      <w:r w:rsidR="00CB046F" w:rsidRPr="00CB046F">
        <w:rPr>
          <w:vertAlign w:val="subscript"/>
        </w:rPr>
        <w:t xml:space="preserve">7DayMean </w:t>
      </w:r>
      <w:r w:rsidR="00CB046F" w:rsidRPr="00CB046F">
        <w:t>values</w:t>
      </w:r>
      <w:r>
        <w:rPr>
          <w:noProof/>
        </w:rPr>
        <w:tab/>
      </w:r>
      <w:r>
        <w:rPr>
          <w:noProof/>
        </w:rPr>
        <w:fldChar w:fldCharType="begin"/>
      </w:r>
      <w:r>
        <w:rPr>
          <w:noProof/>
        </w:rPr>
        <w:instrText xml:space="preserve"> PAGEREF _Toc370350648 \h </w:instrText>
      </w:r>
      <w:r>
        <w:rPr>
          <w:noProof/>
        </w:rPr>
      </w:r>
      <w:r>
        <w:rPr>
          <w:noProof/>
        </w:rPr>
        <w:fldChar w:fldCharType="separate"/>
      </w:r>
      <w:r w:rsidR="002B175F">
        <w:rPr>
          <w:noProof/>
        </w:rPr>
        <w:t>6</w:t>
      </w:r>
      <w:r>
        <w:rPr>
          <w:noProof/>
        </w:rPr>
        <w:t>1</w:t>
      </w:r>
      <w:r>
        <w:rPr>
          <w:noProof/>
        </w:rPr>
        <w:fldChar w:fldCharType="end"/>
      </w:r>
    </w:p>
    <w:p w14:paraId="0B832DDF" w14:textId="69AEAEDF" w:rsidR="00DB5516" w:rsidRDefault="00DB5516" w:rsidP="00DB5516">
      <w:pPr>
        <w:pStyle w:val="TOC1"/>
        <w:spacing w:line="360" w:lineRule="auto"/>
        <w:rPr>
          <w:noProof/>
        </w:rPr>
      </w:pPr>
      <w:r>
        <w:rPr>
          <w:noProof/>
        </w:rPr>
        <w:t xml:space="preserve">Table </w:t>
      </w:r>
      <w:r w:rsidR="00CB046F">
        <w:rPr>
          <w:noProof/>
        </w:rPr>
        <w:t>A</w:t>
      </w:r>
      <w:r w:rsidR="00BE5D8B">
        <w:rPr>
          <w:noProof/>
        </w:rPr>
        <w:t>.4</w:t>
      </w:r>
      <w:r>
        <w:rPr>
          <w:noProof/>
        </w:rPr>
        <w:t>:</w:t>
      </w:r>
      <w:r w:rsidRPr="00CB046F">
        <w:rPr>
          <w:noProof/>
        </w:rPr>
        <w:t xml:space="preserve"> </w:t>
      </w:r>
      <w:r w:rsidR="00CB046F" w:rsidRPr="00CB046F">
        <w:t xml:space="preserve">BACI Statistical Analyses for </w:t>
      </w:r>
      <w:r w:rsidR="00CB046F">
        <w:t>daily maximums and daily minimums</w:t>
      </w:r>
      <w:r>
        <w:rPr>
          <w:noProof/>
        </w:rPr>
        <w:tab/>
      </w:r>
      <w:r w:rsidR="002B175F">
        <w:rPr>
          <w:noProof/>
        </w:rPr>
        <w:t>61</w:t>
      </w:r>
    </w:p>
    <w:p w14:paraId="4BC556A8" w14:textId="20A013C3" w:rsidR="00CB046F" w:rsidRDefault="00CB046F" w:rsidP="00CB046F">
      <w:pPr>
        <w:pStyle w:val="TOC1"/>
        <w:spacing w:line="360" w:lineRule="auto"/>
        <w:rPr>
          <w:rFonts w:asciiTheme="minorHAnsi" w:hAnsiTheme="minorHAnsi"/>
          <w:noProof/>
          <w:lang w:eastAsia="ja-JP"/>
        </w:rPr>
      </w:pPr>
      <w:r>
        <w:rPr>
          <w:noProof/>
        </w:rPr>
        <w:t>Table A</w:t>
      </w:r>
      <w:r w:rsidR="00BE5D8B">
        <w:rPr>
          <w:noProof/>
        </w:rPr>
        <w:t>.5</w:t>
      </w:r>
      <w:r>
        <w:rPr>
          <w:noProof/>
        </w:rPr>
        <w:t xml:space="preserve">: </w:t>
      </w:r>
      <w:r w:rsidR="002165E6">
        <w:t>Regression estimates for each site before and after the cut</w:t>
      </w:r>
      <w:r>
        <w:rPr>
          <w:noProof/>
        </w:rPr>
        <w:tab/>
      </w:r>
      <w:r w:rsidR="002B175F">
        <w:rPr>
          <w:noProof/>
        </w:rPr>
        <w:t>62</w:t>
      </w:r>
    </w:p>
    <w:p w14:paraId="6C9A4744" w14:textId="2DE034FB" w:rsidR="00CB046F" w:rsidRDefault="00CB046F" w:rsidP="00CB046F">
      <w:pPr>
        <w:pStyle w:val="TOC1"/>
        <w:spacing w:line="360" w:lineRule="auto"/>
        <w:rPr>
          <w:noProof/>
        </w:rPr>
      </w:pPr>
      <w:r>
        <w:rPr>
          <w:noProof/>
        </w:rPr>
        <w:t>Table A</w:t>
      </w:r>
      <w:r w:rsidR="00BE5D8B">
        <w:rPr>
          <w:noProof/>
        </w:rPr>
        <w:t>.6</w:t>
      </w:r>
      <w:r>
        <w:rPr>
          <w:noProof/>
        </w:rPr>
        <w:t>:</w:t>
      </w:r>
      <w:r w:rsidRPr="00CB046F">
        <w:rPr>
          <w:noProof/>
        </w:rPr>
        <w:t xml:space="preserve"> </w:t>
      </w:r>
      <w:r w:rsidR="002165E6">
        <w:t>Fitted estimates for explanatory variables</w:t>
      </w:r>
      <w:r>
        <w:rPr>
          <w:noProof/>
        </w:rPr>
        <w:tab/>
      </w:r>
      <w:r>
        <w:rPr>
          <w:noProof/>
        </w:rPr>
        <w:fldChar w:fldCharType="begin"/>
      </w:r>
      <w:r>
        <w:rPr>
          <w:noProof/>
        </w:rPr>
        <w:instrText xml:space="preserve"> PAGEREF _Toc370350649 \h </w:instrText>
      </w:r>
      <w:r>
        <w:rPr>
          <w:noProof/>
        </w:rPr>
      </w:r>
      <w:r>
        <w:rPr>
          <w:noProof/>
        </w:rPr>
        <w:fldChar w:fldCharType="separate"/>
      </w:r>
      <w:r w:rsidR="002B175F">
        <w:rPr>
          <w:noProof/>
        </w:rPr>
        <w:t>6</w:t>
      </w:r>
      <w:r>
        <w:rPr>
          <w:noProof/>
        </w:rPr>
        <w:t>2</w:t>
      </w:r>
      <w:r>
        <w:rPr>
          <w:noProof/>
        </w:rPr>
        <w:fldChar w:fldCharType="end"/>
      </w:r>
    </w:p>
    <w:p w14:paraId="61751407" w14:textId="2898656D" w:rsidR="00CB046F" w:rsidRDefault="00CB046F" w:rsidP="00CB046F">
      <w:pPr>
        <w:pStyle w:val="TOC1"/>
        <w:spacing w:line="360" w:lineRule="auto"/>
        <w:rPr>
          <w:noProof/>
        </w:rPr>
      </w:pPr>
      <w:r>
        <w:rPr>
          <w:noProof/>
        </w:rPr>
        <w:t>Table A</w:t>
      </w:r>
      <w:r w:rsidR="00BE5D8B">
        <w:rPr>
          <w:noProof/>
        </w:rPr>
        <w:t>.7</w:t>
      </w:r>
      <w:r>
        <w:rPr>
          <w:noProof/>
        </w:rPr>
        <w:t>:</w:t>
      </w:r>
      <w:r w:rsidRPr="00CB046F">
        <w:rPr>
          <w:noProof/>
        </w:rPr>
        <w:t xml:space="preserve"> </w:t>
      </w:r>
      <w:r w:rsidRPr="00CB046F">
        <w:t xml:space="preserve">BACI Statistical Analyses for </w:t>
      </w:r>
      <w:r w:rsidR="002B175F">
        <w:t xml:space="preserve">mean PAR and mean chlorophyll </w:t>
      </w:r>
      <w:r w:rsidR="002B175F" w:rsidRPr="002B175F">
        <w:rPr>
          <w:i/>
        </w:rPr>
        <w:t>a</w:t>
      </w:r>
      <w:r>
        <w:rPr>
          <w:noProof/>
        </w:rPr>
        <w:tab/>
      </w:r>
      <w:r>
        <w:rPr>
          <w:noProof/>
        </w:rPr>
        <w:fldChar w:fldCharType="begin"/>
      </w:r>
      <w:r>
        <w:rPr>
          <w:noProof/>
        </w:rPr>
        <w:instrText xml:space="preserve"> PAGEREF _Toc370350649 \h </w:instrText>
      </w:r>
      <w:r>
        <w:rPr>
          <w:noProof/>
        </w:rPr>
      </w:r>
      <w:r>
        <w:rPr>
          <w:noProof/>
        </w:rPr>
        <w:fldChar w:fldCharType="separate"/>
      </w:r>
      <w:r w:rsidR="002B175F">
        <w:rPr>
          <w:noProof/>
        </w:rPr>
        <w:t>6</w:t>
      </w:r>
      <w:r>
        <w:rPr>
          <w:noProof/>
        </w:rPr>
        <w:t>2</w:t>
      </w:r>
      <w:r>
        <w:rPr>
          <w:noProof/>
        </w:rPr>
        <w:fldChar w:fldCharType="end"/>
      </w:r>
    </w:p>
    <w:p w14:paraId="4CBF6988" w14:textId="77777777" w:rsidR="00DB5516" w:rsidRPr="00DB5516" w:rsidRDefault="00DB5516" w:rsidP="00DB5516"/>
    <w:p w14:paraId="1EC36343" w14:textId="6C7D6E15" w:rsidR="007C1D9A" w:rsidRPr="00AB6643" w:rsidRDefault="00756F35" w:rsidP="00B23027">
      <w:pPr>
        <w:spacing w:line="360" w:lineRule="auto"/>
        <w:rPr>
          <w:rFonts w:cs="Times New Roman"/>
        </w:rPr>
        <w:sectPr w:rsidR="007C1D9A" w:rsidRPr="00AB6643" w:rsidSect="008254D7">
          <w:pgSz w:w="12240" w:h="15840"/>
          <w:pgMar w:top="1440" w:right="1440" w:bottom="1440" w:left="1440" w:header="720" w:footer="720" w:gutter="0"/>
          <w:cols w:space="720"/>
        </w:sectPr>
      </w:pPr>
      <w:r w:rsidRPr="00AB6643">
        <w:rPr>
          <w:rFonts w:cs="Times New Roman"/>
        </w:rPr>
        <w:fldChar w:fldCharType="end"/>
      </w:r>
    </w:p>
    <w:p w14:paraId="4DCA5786" w14:textId="516B3B6A" w:rsidR="00AB6643" w:rsidRPr="00AB6643" w:rsidRDefault="00AB6643" w:rsidP="00DB5516">
      <w:pPr>
        <w:pStyle w:val="ThesisH1"/>
        <w:pageBreakBefore/>
      </w:pPr>
      <w:bookmarkStart w:id="3" w:name="_Toc370350585"/>
      <w:r w:rsidRPr="00AB6643">
        <w:lastRenderedPageBreak/>
        <w:t xml:space="preserve">Chapter 1: </w:t>
      </w:r>
      <w:bookmarkEnd w:id="3"/>
      <w:r w:rsidR="009648C3">
        <w:t>Stream Temperature responses to riparian canopy gaps</w:t>
      </w:r>
    </w:p>
    <w:p w14:paraId="656A5860" w14:textId="77777777" w:rsidR="0008518A" w:rsidRDefault="0008518A" w:rsidP="0008518A">
      <w:pPr>
        <w:pStyle w:val="ThesisH1"/>
      </w:pPr>
    </w:p>
    <w:p w14:paraId="668C94FB" w14:textId="77777777" w:rsidR="00AB6643" w:rsidRPr="00AB6643" w:rsidRDefault="00AB6643" w:rsidP="0008518A">
      <w:pPr>
        <w:pStyle w:val="ThesisH2"/>
      </w:pPr>
      <w:bookmarkStart w:id="4" w:name="_Toc370350586"/>
      <w:r w:rsidRPr="00AB6643">
        <w:t>Introduction</w:t>
      </w:r>
      <w:bookmarkEnd w:id="4"/>
    </w:p>
    <w:p w14:paraId="63F0BF9A" w14:textId="249C1509" w:rsidR="009648C3" w:rsidRPr="00D558FD" w:rsidRDefault="009648C3" w:rsidP="000952BA">
      <w:pPr>
        <w:widowControl w:val="0"/>
        <w:autoSpaceDE w:val="0"/>
        <w:autoSpaceDN w:val="0"/>
        <w:adjustRightInd w:val="0"/>
        <w:spacing w:line="480" w:lineRule="auto"/>
        <w:ind w:firstLine="720"/>
        <w:rPr>
          <w:rFonts w:cs="Times New Roman"/>
        </w:rPr>
      </w:pPr>
      <w:r>
        <w:rPr>
          <w:rFonts w:cs="Times New Roman"/>
        </w:rPr>
        <w:t>Across much of North America</w:t>
      </w:r>
      <w:r w:rsidRPr="00D558FD">
        <w:rPr>
          <w:rFonts w:cs="Times New Roman"/>
        </w:rPr>
        <w:t xml:space="preserve">, legacies of historic timber management </w:t>
      </w:r>
      <w:r>
        <w:rPr>
          <w:rFonts w:cs="Times New Roman"/>
        </w:rPr>
        <w:t>and</w:t>
      </w:r>
      <w:r w:rsidRPr="00D558FD">
        <w:rPr>
          <w:rFonts w:cs="Times New Roman"/>
        </w:rPr>
        <w:t xml:space="preserve"> ongoing timber harvest have </w:t>
      </w:r>
      <w:r w:rsidRPr="00D558FD">
        <w:rPr>
          <w:rFonts w:cs="Times New Roman"/>
          <w:color w:val="000000" w:themeColor="text1"/>
        </w:rPr>
        <w:t xml:space="preserve">created a landscape </w:t>
      </w:r>
      <w:r>
        <w:rPr>
          <w:rFonts w:cs="Times New Roman"/>
          <w:color w:val="000000" w:themeColor="text1"/>
        </w:rPr>
        <w:t>dominated by</w:t>
      </w:r>
      <w:r w:rsidR="004F45D0">
        <w:rPr>
          <w:rFonts w:cs="Times New Roman"/>
          <w:color w:val="000000" w:themeColor="text1"/>
        </w:rPr>
        <w:t xml:space="preserve"> second </w:t>
      </w:r>
      <w:r w:rsidRPr="00D558FD">
        <w:rPr>
          <w:rFonts w:cs="Times New Roman"/>
          <w:color w:val="000000" w:themeColor="text1"/>
        </w:rPr>
        <w:t xml:space="preserve">growth </w:t>
      </w:r>
      <w:r>
        <w:rPr>
          <w:rFonts w:cs="Times New Roman"/>
          <w:color w:val="000000" w:themeColor="text1"/>
        </w:rPr>
        <w:t xml:space="preserve">forest </w:t>
      </w:r>
      <w:r w:rsidRPr="00D558FD">
        <w:rPr>
          <w:rFonts w:cs="Times New Roman"/>
          <w:color w:val="000000" w:themeColor="text1"/>
        </w:rPr>
        <w:t>stands in the early to middle stages of developmen</w:t>
      </w:r>
      <w:r w:rsidR="004F5E42">
        <w:rPr>
          <w:rFonts w:cs="Times New Roman"/>
          <w:color w:val="000000" w:themeColor="text1"/>
        </w:rPr>
        <w:t xml:space="preserve">t </w:t>
      </w:r>
      <w:r w:rsidR="003C51F5">
        <w:rPr>
          <w:rFonts w:cs="Times New Roman"/>
          <w:color w:val="000000" w:themeColor="text1"/>
        </w:rPr>
        <w:fldChar w:fldCharType="begin" w:fldLock="1"/>
      </w:r>
      <w:r w:rsidR="003C51F5">
        <w:rPr>
          <w:rFonts w:cs="Times New Roman"/>
          <w:color w:val="000000" w:themeColor="text1"/>
        </w:rPr>
        <w:instrText>ADDIN CSL_CITATION {"citationItems":[{"id":"ITEM-1","itemData":{"DOI":"10.5194/bg-8-715-2011","ISBN":"1726-4170","ISSN":"17264170","abstract":"Most forests of the world are recovering from a past disturbance. It is well known that forest disturbances profoundly affect carbon stocks and fluxes in forest ecosystems, yet it has been a great challenge to assess disturbance impacts in estimates of forest carbon budgets. Net sequestration or loss of CO2 by forests after disturbance follows a predictable pattern with forest recovery. Forest age, which is related to time since disturbance, is a useful surrogate variable for analyses of the impact of disturbance on forest carbon. In this study, we compiled the first continental forest age map of North America by combining forest inventory data, historical fire data, optical satellite data and the dataset from NASA's Landsat Ecosystem Disturbance Adaptive Processing System (LEDAPS) project. A companion map of the standard deviations for age estimates was developed for quantifying uncertainty. We discuss the significance of the disturbance legacy from the past, as represented by current forest age structure in different regions of the US and Canada, by analyzing the causes of disturbances from land management and nature over centuries and at various scales. We also show how such information can be used with inventory data for analyzing carbon management opportunities. By combining geographic information about forest age with estimated C dynamics by forest type, it is possible to conduct a simple but powerful analysis of the net CO2 uptake by forests, and the potential for increasing (or decreasing) this rate as a result of direct human intervention in the disturbance/age status. Finally, we describe how the forest age data can be used in large-scale carbon modeling, both for land-based biogeochemistry models and atmosphere-based inversion models, in order to improve the spatial accuracy of carbon cycle simulations.","author":[{"dropping-particle":"","family":"Pan","given":"Y","non-dropping-particle":"","parse-names":false,"suffix":""},{"dropping-particle":"","family":"Chen","given":"J M","non-dropping-particle":"","parse-names":false,"suffix":""},{"dropping-particle":"","family":"Birdsey","given":"R","non-dropping-particle":"","parse-names":false,"suffix":""},{"dropping-particle":"","family":"McCullough","given":"K.","non-dropping-particle":"","parse-names":false,"suffix":""},{"dropping-particle":"","family":"He","given":"L","non-dropping-particle":"","parse-names":false,"suffix":""},{"dropping-particle":"","family":"Deng","given":"F","non-dropping-particle":"","parse-names":false,"suffix":""}],"container-title":"Biogeosciences","id":"ITEM-1","issue":"3","issued":{"date-parts":[["2011"]]},"page":"715-732","title":"Age structure and disturbance legacy of North American forests","type":"article-journal","volume":"8"},"uris":["http://www.mendeley.com/documents/?uuid=8299ca0f-d1aa-30ba-b65a-55fffdb5c0ec"]}],"mendeley":{"formattedCitation":"(Pan et al. 2011)","plainTextFormattedCitation":"(Pan et al. 2011)","previouslyFormattedCitation":"(Pan et al. 2011)"},"properties":{"noteIndex":0},"schema":"https://github.com/citation-style-language/schema/raw/master/csl-citation.json"}</w:instrText>
      </w:r>
      <w:r w:rsidR="003C51F5">
        <w:rPr>
          <w:rFonts w:cs="Times New Roman"/>
          <w:color w:val="000000" w:themeColor="text1"/>
        </w:rPr>
        <w:fldChar w:fldCharType="separate"/>
      </w:r>
      <w:r w:rsidR="003C51F5" w:rsidRPr="003C51F5">
        <w:rPr>
          <w:rFonts w:cs="Times New Roman"/>
          <w:noProof/>
          <w:color w:val="000000" w:themeColor="text1"/>
        </w:rPr>
        <w:t>(Pan et al. 2011)</w:t>
      </w:r>
      <w:r w:rsidR="003C51F5">
        <w:rPr>
          <w:rFonts w:cs="Times New Roman"/>
          <w:color w:val="000000" w:themeColor="text1"/>
        </w:rPr>
        <w:fldChar w:fldCharType="end"/>
      </w:r>
      <w:r w:rsidR="003C51F5">
        <w:rPr>
          <w:rFonts w:cs="Times New Roman"/>
          <w:color w:val="000000" w:themeColor="text1"/>
        </w:rPr>
        <w:t xml:space="preserve">. </w:t>
      </w:r>
      <w:r>
        <w:rPr>
          <w:rFonts w:cs="Times New Roman"/>
          <w:color w:val="000000" w:themeColor="text1"/>
        </w:rPr>
        <w:t>Past land clearing has encompassed both upland and streamside (riparian) areas, and while contemporary management regulations commonly restr</w:t>
      </w:r>
      <w:r w:rsidR="00477E2E">
        <w:rPr>
          <w:rFonts w:cs="Times New Roman"/>
          <w:color w:val="000000" w:themeColor="text1"/>
        </w:rPr>
        <w:t xml:space="preserve">ict clearing the riparian zone </w:t>
      </w:r>
      <w:r w:rsidR="00477E2E">
        <w:rPr>
          <w:rFonts w:cs="Times New Roman"/>
        </w:rPr>
        <w:fldChar w:fldCharType="begin" w:fldLock="1"/>
      </w:r>
      <w:r w:rsidR="00477E2E">
        <w:rPr>
          <w:rFonts w:cs="Times New Roman"/>
        </w:rPr>
        <w:instrText>ADDIN CSL_CITATION {"citationItems":[{"id":"ITEM-1","itemData":{"author":[{"dropping-particle":"","family":"Lorensen","given":"Ted","non-dropping-particle":"","parse-names":false,"suffix":""},{"dropping-particle":"","family":"Andrus","given":"Chip","non-dropping-particle":"","parse-names":false,"suffix":""},{"dropping-particle":"","family":"Runyon","given":"John","non-dropping-particle":"","parse-names":false,"suffix":""}],"id":"ITEM-1","issued":{"date-parts":[["1994"]]},"title":"The Oregon Forest Practices Act Water Protection Rules Scientific and policy considerations","type":"report"},"uris":["http://www.mendeley.com/documents/?uuid=455e4236-4b2c-3d1f-b142-b16d88c3b6dd"]},{"id":"ITEM-2","itemData":{"DOI":"10.1139/cjfas-57-S2-30","ISBN":"0706-652X","ISSN":"12057533","abstract":"Stream temperature controls the rates of many biotic and abiotic processes and is influenced by changes in streamside land use practices. We compiled historic stream temperature data and reestablished study sites in three small basins in the H.J. Andrews Experimental Forest in the western Cascades, Oregon, to reexamine the effects on and re- covery of stream temperatures following removal of riparian vegetation. Maximum stream temperatures increased 7°C and occurred earlier in the summer after clear-cutting and burning in one basin and after debris flows and patch-cutting in another. Diurnal fluctuations in June increased from approximately 2 to 8°C. Stream temperatures in both basins gradually returned to preharvest levels after 15 years. The influence of the primary factor controlling stream tempera- tures, shortwave solar radiation, was amplified following removal of riparian vegetation, and conduction between stream water and nearby soils or substrates also appeared to be an important factor. Shifts in the timing of summer maxima and greater increases in early summer stream temperatures could impact sensitive stages of aquatic biota.","author":[{"dropping-particle":"","family":"Johnson","given":"Sherri L.","non-dropping-particle":"","parse-names":false,"suffix":""},{"dropping-particle":"","family":"Jones","given":"Julia A.","non-dropping-particle":"","parse-names":false,"suffix":""}],"container-title":"Canadian Journal of Fisheries and Aquatic Sciences","id":"ITEM-2","issue":"S2","issued":{"date-parts":[["2000"]]},"page":"30-39","title":"Stream temperature responses to forest harvest and debris flows in western Cascades, Oregon","type":"article-journal","volume":"57"},"uris":["http://www.mendeley.com/documents/?uuid=b04f576c-efef-4608-bc87-7979e444c8a1"]},{"id":"ITEM-3","itemData":{"DOI":"10.1007/s002670010188","ISSN":"0364-152X","author":[{"dropping-particle":"","family":"Poole","given":"Geoffrey C.","non-dropping-particle":"","parse-names":false,"suffix":""},{"dropping-particle":"","family":"Berman","given":"Cara H.","non-dropping-particle":"","parse-names":false,"suffix":""}],"container-title":"Environmental Management","id":"ITEM-3","issue":"6","issued":{"date-parts":[["2001","6","30"]]},"page":"787-802","publisher":"Springer-Verlag","title":"An Ecological Perspective on In-Stream Temperature: Natural Heat Dynamics and Mechanisms of Human-CausedThermal Degradation","type":"article-journal","volume":"27"},"uris":["http://www.mendeley.com/documents/?uuid=885c2d2c-0125-365d-9815-b5e0a0a24f6e"]},{"id":"ITEM-4","itemData":{"DOI":"10.1111/j.1752-1688.2005.tb03772.x","ISSN":"1093-474X","author":[{"dropping-particle":"","family":"Moore","given":"R. Dan.","non-dropping-particle":"","parse-names":false,"suffix":""},{"dropping-particle":"","family":"Spittlehouse","given":"D. L.","non-dropping-particle":"","parse-names":false,"suffix":""},{"dropping-particle":"","family":"Story","given":"Anthony","non-dropping-particle":"","parse-names":false,"suffix":""}],"container-title":"Journal of the American Water Resources Association","id":"ITEM-4","issue":"4","issued":{"date-parts":[["2005","8","1"]]},"page":"813-834","publisher":"John Wiley &amp; Sons, Ltd (10.1111)","title":"RIPARIAN MICROCLIMATE AND STREAM TEMPERATURE RESPONSE TO FOREST HARVESTING: A REVIEW","type":"article-journal","volume":"41"},"uris":["http://www.mendeley.com/documents/?uuid=729add7a-5aee-3216-a337-fc1a33d2fbc6"]},{"id":"ITEM-5","itemData":{"DOI":"10.1016/j.foreco.2011.07.012","ISBN":"0378-1127","ISSN":"03781127","abstract":"A replicated before-after-control-impact study was used to test effectiveness of Oregon's (USA) riparian protection measures at minimizing increases in summer stream temperature associated with timber harvest. Sites were located on private and state forest land. Practices on private forests require riparian management areas around fish-bearing streams; state forest's prescriptions are similar but wider. Overall we found no change in maximum temperatures for state forest streams while private sites increased pre-harvest to post-harvest on average by 0.7 ??C with an observed range of response from -0.9 to 2.5 ??C. The observed increases are less than changes observed with historic management practices. The observed changes in stream temperature were most strongly correlated with shade levels measured before and after harvest. Treatment reach length, stream gradient, and changes in the upstream reach stream temperature were additionally useful in explaining treatment reach temperature change. Our models indicated that maximum, mean, minimum, and diel fluctuations in summer stream temperature increased with a reduction in shade, longer treatment reaches, and low gradient. Shade was best predicted by riparian basal area and tree height. Findings suggest that riparian protection measures that maintain higher shade such as the state forests were more likely to maintain stream temperatures similar to control conditions. ?? 2011 Elsevier B.V.","author":[{"dropping-particle":"","family":"Groom","given":"Jeremiah D.","non-dropping-particle":"","parse-names":false,"suffix":""},{"dropping-particle":"","family":"Dent","given":"Liz","non-dropping-particle":"","parse-names":false,"suffix":""},{"dropping-particle":"","family":"Madsen","given":"Lisa J.","non-dropping-particle":"","parse-names":false,"suffix":""},{"dropping-particle":"","family":"Fleuret","given":"Jennifer","non-dropping-particle":"","parse-names":false,"suffix":""}],"container-title":"Forest Ecology and Management","id":"ITEM-5","issue":"8","issued":{"date-parts":[["2011","10"]]},"page":"1618-1629","title":"Response of western Oregon (USA) stream temperatures to contemporary forest management","type":"article-journal","volume":"262"},"uris":["http://www.mendeley.com/documents/?uuid=f6f10685-4679-3195-81a8-386359db1c52"]}],"mendeley":{"formattedCitation":"(Lorensen et al. 1994, Johnson and Jones 2000, Poole and Berman 2001, Moore et al. 2005a, Groom et al. 2011b)","manualFormatting":"(Lorensen et al. 1994)","plainTextFormattedCitation":"(Lorensen et al. 1994, Johnson and Jones 2000, Poole and Berman 2001, Moore et al. 2005a, Groom et al. 2011b)","previouslyFormattedCitation":"(Lorensen et al. 1994, Johnson and Jones 2000, Poole and Berman 2001, Moore et al. 2005a, Groom et al. 2011b)"},"properties":{"noteIndex":0},"schema":"https://github.com/citation-style-language/schema/raw/master/csl-citation.json"}</w:instrText>
      </w:r>
      <w:r w:rsidR="00477E2E">
        <w:rPr>
          <w:rFonts w:cs="Times New Roman"/>
        </w:rPr>
        <w:fldChar w:fldCharType="separate"/>
      </w:r>
      <w:r w:rsidR="00477E2E">
        <w:rPr>
          <w:rFonts w:cs="Times New Roman"/>
          <w:noProof/>
        </w:rPr>
        <w:t>(Lorensen et al. 1994</w:t>
      </w:r>
      <w:r w:rsidR="00477E2E" w:rsidRPr="002C598D">
        <w:rPr>
          <w:rFonts w:cs="Times New Roman"/>
          <w:noProof/>
        </w:rPr>
        <w:t>)</w:t>
      </w:r>
      <w:r w:rsidR="00477E2E">
        <w:rPr>
          <w:rFonts w:cs="Times New Roman"/>
        </w:rPr>
        <w:fldChar w:fldCharType="end"/>
      </w:r>
      <w:r>
        <w:rPr>
          <w:rFonts w:cs="Times New Roman"/>
          <w:color w:val="000000" w:themeColor="text1"/>
        </w:rPr>
        <w:t xml:space="preserve">, most streamside forests are currently in </w:t>
      </w:r>
      <w:r w:rsidRPr="00D558FD">
        <w:rPr>
          <w:rFonts w:cs="Times New Roman"/>
        </w:rPr>
        <w:t>the stem-exclusion phase of stand development</w:t>
      </w:r>
      <w:r w:rsidR="003C51F5">
        <w:rPr>
          <w:rFonts w:cs="Times New Roman"/>
        </w:rPr>
        <w:t xml:space="preserve"> </w:t>
      </w:r>
      <w:r w:rsidR="003C51F5">
        <w:rPr>
          <w:rFonts w:cs="Times New Roman"/>
        </w:rPr>
        <w:fldChar w:fldCharType="begin" w:fldLock="1"/>
      </w:r>
      <w:r w:rsidR="003C51F5">
        <w:rPr>
          <w:rFonts w:cs="Times New Roman"/>
        </w:rPr>
        <w:instrText>ADDIN CSL_CITATION {"citationItems":[{"id":"ITEM-1","itemData":{"DOI":"10.1016/S0378-1127(01)00575-8","ISSN":"0378-1127","abstract":"Forest managers need a comprehensive scientific understanding of natural stand development processes when designing silvicultural systems that integrate ecological and economic objectives, including a better appreciation of the nature of disturbance regimes and the biological legacies, such as live trees, snags, and logs, that they leave behind. Most conceptual forest development models do not incorporate current knowledge of the: (1) complexity of structures (including spatial patterns) and developmental processes; (2) duration of development in long-lived forests; (3) complex spatial patterns of stands that develop in later stages of seres; and particularly (4) the role of disturbances in creating structural legacies that become key elements of the post-disturbance stands. We elaborate on existing models for stand structural development using natural stand development of the Douglas-fir-western hemlock sere in the Pacific Northwest as our primary example; most of the principles are broadly applicable while some processes (e.g. role of epicormic branches) are related to specific species. We discuss the use of principles from disturbance ecology and natural stand development to create silvicultural approaches that are more aligned with natural processes. Such approaches provide for a greater abundance of standing dead and down wood and large old trees, perhaps reducing short-term commercial productivity but ultimately enhancing wildlife habitat, biodiversity, and ecosystem function, including soil protection and nutrient retention. #","author":[{"dropping-particle":"","family":"Franklin","given":"Jerry F","non-dropping-particle":"","parse-names":false,"suffix":""},{"dropping-particle":"","family":"Spies","given":"Thomas A","non-dropping-particle":"","parse-names":false,"suffix":""},{"dropping-particle":"","family":"Pelt","given":"Robert","non-dropping-particle":"Van","parse-names":false,"suffix":""},{"dropping-particle":"","family":"Carey","given":"Andrew B","non-dropping-particle":"","parse-names":false,"suffix":""},{"dropping-particle":"","family":"Thornburgh","given":"Dale A","non-dropping-particle":"","parse-names":false,"suffix":""},{"dropping-particle":"","family":"Berg","given":"Rae","non-dropping-particle":"","parse-names":false,"suffix":""},{"dropping-particle":"","family":"Lindenmayer","given":"David B","non-dropping-particle":"","parse-names":false,"suffix":""},{"dropping-particle":"","family":"Harmon","given":"Mark E","non-dropping-particle":"","parse-names":false,"suffix":""},{"dropping-particle":"","family":"Keeton","given":"William S","non-dropping-particle":"","parse-names":false,"suffix":""},{"dropping-particle":"","family":"Shaw","given":"David C","non-dropping-particle":"","parse-names":false,"suffix":""},{"dropping-particle":"","family":"Bible","given":"Ken","non-dropping-particle":"","parse-names":false,"suffix":""},{"dropping-particle":"","family":"Chen","given":"Jiquan","non-dropping-particle":"","parse-names":false,"suffix":""},{"dropping-particle":"Van","family":"Pelt","given":"Robert","non-dropping-particle":"","parse-names":false,"suffix":""},{"dropping-particle":"","family":"Carey","given":"Andrew B","non-dropping-particle":"","parse-names":false,"suffix":""},{"dropping-particle":"","family":"Thornburgh","given":"Dale A","non-dropping-particle":"","parse-names":false,"suffix":""},{"dropping-particle":"","family":"Berg","given":"Dean Rae","non-dropping-particle":"","parse-names":false,"suffix":""},{"dropping-particle":"","family":"Lindenmayer","given":"David B","non-dropping-particle":"","parse-names":false,"suffix":""},{"dropping-particle":"","family":"Harmon","given":"Mark E","non-dropping-particle":"","parse-names":false,"suffix":""},{"dropping-particle":"","family":"Keeton","given":"William S","non-dropping-particle":"","parse-names":false,"suffix":""},{"dropping-particle":"","family":"Shaw","given":"David C","non-dropping-particle":"","parse-names":false,"suffix":""},{"dropping-particle":"","family":"Bible","given":"Ken","non-dropping-particle":"","parse-names":false,"suffix":""},{"dropping-particle":"","family":"Chen","given":"Jiquan","non-dropping-particle":"","parse-names":false,"suffix":""},{"dropping-particle":"","family":"Pelt","given":"Robert","non-dropping-particle":"Van","parse-names":false,"suffix":""},{"dropping-particle":"","family":"Carey","given":"Andrew B","non-dropping-particle":"","parse-names":false,"suffix":""},{"dropping-particle":"","family":"Thornburgh","given":"Dale A","non-dropping-particle":"","parse-names":false,"suffix":""},{"dropping-particle":"","family":"Berg","given":"Rae","non-dropping-particle":"","parse-names":false,"suffix":""},{"dropping-particle":"","family":"Lindenmayer","given":"David B","non-dropping-particle":"","parse-names":false,"suffix":""},{"dropping-particle":"","family":"Harmon","given":"Mark E","non-dropping-particle":"","parse-names":false,"suffix":""},{"dropping-particle":"","family":"Keeton","given":"William S","non-dropping-particle":"","parse-names":false,"suffix":""},{"dropping-particle":"","family":"Shaw","given":"David C","non-dropping-particle":"","parse-names":false,"suffix":""},{"dropping-particle":"","family":"Bible","given":"Ken","non-dropping-particle":"","parse-names":false,"suffix":""},{"dropping-particle":"","family":"Chen","given":"Jiquan","non-dropping-particle":"","parse-names":false,"suffix":""}],"container-title":"Forest Ecology and Management","id":"ITEM-1","issue":"1-3","issued":{"date-parts":[["2002","1","1"]]},"number-of-pages":"399-423","publisher":"Elsevier","title":"Disturbances and structural development of natural forest ecosystems with silvicultural implications, using Douglas-fir forests as an example","type":"report","volume":"155"},"uris":["http://www.mendeley.com/documents/?uuid=1f3b0f5d-96bb-4e7a-96bc-0e101eb0add0"]}],"mendeley":{"formattedCitation":"(Franklin et al. 2002)","plainTextFormattedCitation":"(Franklin et al. 2002)","previouslyFormattedCitation":"(Franklin et al. 2002)"},"properties":{"noteIndex":0},"schema":"https://github.com/citation-style-language/schema/raw/master/csl-citation.json"}</w:instrText>
      </w:r>
      <w:r w:rsidR="003C51F5">
        <w:rPr>
          <w:rFonts w:cs="Times New Roman"/>
        </w:rPr>
        <w:fldChar w:fldCharType="separate"/>
      </w:r>
      <w:r w:rsidR="003C51F5" w:rsidRPr="003C51F5">
        <w:rPr>
          <w:rFonts w:cs="Times New Roman"/>
          <w:noProof/>
        </w:rPr>
        <w:t>(Franklin et al. 2002)</w:t>
      </w:r>
      <w:r w:rsidR="003C51F5">
        <w:rPr>
          <w:rFonts w:cs="Times New Roman"/>
        </w:rPr>
        <w:fldChar w:fldCharType="end"/>
      </w:r>
      <w:r w:rsidR="003C51F5">
        <w:rPr>
          <w:rFonts w:cs="Times New Roman"/>
        </w:rPr>
        <w:t xml:space="preserve">. </w:t>
      </w:r>
      <w:r w:rsidRPr="00D558FD">
        <w:rPr>
          <w:rFonts w:cs="Times New Roman"/>
        </w:rPr>
        <w:t>The closed canopies</w:t>
      </w:r>
      <w:r>
        <w:rPr>
          <w:rFonts w:cs="Times New Roman"/>
        </w:rPr>
        <w:t>,</w:t>
      </w:r>
      <w:r w:rsidR="004F45D0">
        <w:rPr>
          <w:rFonts w:cs="Times New Roman"/>
        </w:rPr>
        <w:t xml:space="preserve"> characteristic of these second </w:t>
      </w:r>
      <w:r w:rsidRPr="00D558FD">
        <w:rPr>
          <w:rFonts w:cs="Times New Roman"/>
        </w:rPr>
        <w:t>growth stands</w:t>
      </w:r>
      <w:r>
        <w:rPr>
          <w:rFonts w:cs="Times New Roman"/>
        </w:rPr>
        <w:t>,</w:t>
      </w:r>
      <w:r w:rsidRPr="00D558FD">
        <w:rPr>
          <w:rFonts w:cs="Times New Roman"/>
          <w:color w:val="000000" w:themeColor="text1"/>
        </w:rPr>
        <w:t xml:space="preserve"> shade the forest understory and reduce light flux to </w:t>
      </w:r>
      <w:r w:rsidRPr="001E1E4E">
        <w:rPr>
          <w:rFonts w:cs="Times New Roman"/>
          <w:color w:val="000000" w:themeColor="text1"/>
        </w:rPr>
        <w:t>streams</w:t>
      </w:r>
      <w:r w:rsidR="003C51F5">
        <w:rPr>
          <w:rFonts w:cs="Times New Roman"/>
          <w:color w:val="000000" w:themeColor="text1"/>
        </w:rPr>
        <w:t xml:space="preserve"> </w:t>
      </w:r>
      <w:r w:rsidR="003C51F5">
        <w:rPr>
          <w:rFonts w:cs="Times New Roman"/>
          <w:color w:val="000000" w:themeColor="text1"/>
        </w:rPr>
        <w:fldChar w:fldCharType="begin" w:fldLock="1"/>
      </w:r>
      <w:r w:rsidR="00EB3AAD">
        <w:rPr>
          <w:rFonts w:cs="Times New Roman"/>
          <w:color w:val="000000" w:themeColor="text1"/>
        </w:rPr>
        <w:instrText>ADDIN CSL_CITATION {"citationItems":[{"id":"ITEM-1","itemData":{"DOI":"10.1086/690624","ISSN":"2161-9549","abstract":"AbstractRiparian forests exert strong influence on abiotic and biotic processes in adjacent streams by regulating light. Harvesting of riparian forests was once common practice, and consequently, many streamside forests across North America are in varying stages of development as they regenerate, thereby affecting stream light regimes. We used 2 approaches to evaluate the influence of riparian forest harvest and stand recovery on light availability in small mountain streams. We estimated light and canopy cover every 25 m along 11.5 km of a 4th-order stream network dominated by late-successional riparian forests that included 7 streamside harvest units 50 to 60 y old. Estimates of stream light fluxes were lower in harvest units than in up- and downstream sections bordered by old-growth forests even though only 1 stream bank was harvested in 5 of 7 units. Differences in stream light between harvested reaches and adjacent old-growth sections were greater when both banks had been logged. We also conducted a s...","author":[{"dropping-particle":"","family":"Kaylor","given":"Matthew J.","non-dropping-particle":"","parse-names":false,"suffix":""},{"dropping-particle":"","family":"Warren","given":"Dana R.","non-dropping-particle":"","parse-names":false,"suffix":""},{"dropping-particle":"","family":"Kiffney","given":"Peter M.","non-dropping-particle":"","parse-names":false,"suffix":""}],"container-title":"Freshwater Science","id":"ITEM-1","issue":"1","issued":{"date-parts":[["2016","3","22"]]},"page":"000-000","publisher":"University of Chicago PressChicago, IL","title":"Long-term effects of riparian forest harvest on light in Pacific Northwest (USA) streams","type":"article-journal","volume":"36"},"uris":["http://www.mendeley.com/documents/?uuid=23fd4d99-36b1-4173-9bdc-8db4deef9c2d"]}],"mendeley":{"formattedCitation":"(Kaylor et al. 2016)","plainTextFormattedCitation":"(Kaylor et al. 2016)","previouslyFormattedCitation":"(Kaylor et al. 2016)"},"properties":{"noteIndex":0},"schema":"https://github.com/citation-style-language/schema/raw/master/csl-citation.json"}</w:instrText>
      </w:r>
      <w:r w:rsidR="003C51F5">
        <w:rPr>
          <w:rFonts w:cs="Times New Roman"/>
          <w:color w:val="000000" w:themeColor="text1"/>
        </w:rPr>
        <w:fldChar w:fldCharType="separate"/>
      </w:r>
      <w:r w:rsidR="00B63EF9" w:rsidRPr="00B63EF9">
        <w:rPr>
          <w:rFonts w:cs="Times New Roman"/>
          <w:noProof/>
          <w:color w:val="000000" w:themeColor="text1"/>
        </w:rPr>
        <w:t>(Kaylor et al. 2016)</w:t>
      </w:r>
      <w:r w:rsidR="003C51F5">
        <w:rPr>
          <w:rFonts w:cs="Times New Roman"/>
          <w:color w:val="000000" w:themeColor="text1"/>
        </w:rPr>
        <w:fldChar w:fldCharType="end"/>
      </w:r>
      <w:r w:rsidRPr="007901A1">
        <w:rPr>
          <w:rFonts w:cs="Times New Roman"/>
          <w:color w:val="000000" w:themeColor="text1"/>
        </w:rPr>
        <w:t>.</w:t>
      </w:r>
      <w:r w:rsidRPr="00D558FD">
        <w:rPr>
          <w:rFonts w:cs="Times New Roman"/>
          <w:color w:val="000000" w:themeColor="text1"/>
        </w:rPr>
        <w:t xml:space="preserve"> </w:t>
      </w:r>
      <w:r w:rsidRPr="00D558FD">
        <w:rPr>
          <w:rFonts w:cs="Times New Roman"/>
        </w:rPr>
        <w:t xml:space="preserve">However, </w:t>
      </w:r>
      <w:r w:rsidRPr="00D558FD">
        <w:rPr>
          <w:rFonts w:cs="Times New Roman"/>
          <w:color w:val="000000" w:themeColor="text1"/>
        </w:rPr>
        <w:t xml:space="preserve">this highly-shaded environment </w:t>
      </w:r>
      <w:r w:rsidR="004F45D0">
        <w:rPr>
          <w:rFonts w:cs="Times New Roman"/>
          <w:color w:val="000000" w:themeColor="text1"/>
        </w:rPr>
        <w:t xml:space="preserve">in second </w:t>
      </w:r>
      <w:r>
        <w:rPr>
          <w:rFonts w:cs="Times New Roman"/>
          <w:color w:val="000000" w:themeColor="text1"/>
        </w:rPr>
        <w:t xml:space="preserve">growth forests </w:t>
      </w:r>
      <w:r w:rsidRPr="00D558FD">
        <w:rPr>
          <w:rFonts w:cs="Times New Roman"/>
          <w:color w:val="000000" w:themeColor="text1"/>
        </w:rPr>
        <w:t>contrasts with old-growth forests, which contain spatially dynamic and temporally complex light conditions created by canopy gaps</w:t>
      </w:r>
      <w:r w:rsidR="003C51F5">
        <w:rPr>
          <w:rFonts w:cs="Times New Roman"/>
          <w:color w:val="000000" w:themeColor="text1"/>
        </w:rPr>
        <w:t xml:space="preserve"> </w:t>
      </w:r>
      <w:r w:rsidR="003C51F5">
        <w:rPr>
          <w:rFonts w:cs="Times New Roman"/>
          <w:color w:val="000000" w:themeColor="text1"/>
        </w:rPr>
        <w:fldChar w:fldCharType="begin" w:fldLock="1"/>
      </w:r>
      <w:r w:rsidR="00A6608E">
        <w:rPr>
          <w:rFonts w:cs="Times New Roman"/>
          <w:color w:val="000000" w:themeColor="text1"/>
        </w:rPr>
        <w:instrText>ADDIN CSL_CITATION {"citationItems":[{"id":"ITEM-1","itemData":{"DOI":"10.1139/x90-084","ISSN":"0045-5067","abstract":"Light regimes beneath closed canopies and tree-fall gaps are compared for five temperate and tropical forests using fish-eye photography of intact forest canopies and a model for calculating light penetration through idealized gaps. Beneath intact canopies, analyses of canopy photographs indicate that sunflecks potentially contribute 37–68% of seasonal total photosynthetically active radiation. In all of the forests, potential sunfleck duration is brief (4–6 min), but the frequency distributions of potential sunfleck duration vary because of differences in canopy geometry and recent disturbance history. Analysis of the photographs reveals that incidence angles for photosynthetically active radiation beneath closed canopies are not generally vertical for any of the forests, but there was considerable variation both among and within sites in the contribution of overhead versus low-angle lighting. Calculations of light penetration through idealized single-tree gaps in old growth Douglas-fir – hemlock forests...","author":[{"dropping-particle":"","family":"Canham","given":"Charles D.","non-dropping-particle":"","parse-names":false,"suffix":""},{"dropping-particle":"","family":"Denslow","given":"Julie S.","non-dropping-particle":"","parse-names":false,"suffix":""},{"dropping-particle":"","family":"Platt","given":"William J.","non-dropping-particle":"","parse-names":false,"suffix":""},{"dropping-particle":"","family":"Runkle","given":"James R.","non-dropping-particle":"","parse-names":false,"suffix":""},{"dropping-particle":"","family":"Spies","given":"Tom A.","non-dropping-particle":"","parse-names":false,"suffix":""},{"dropping-particle":"","family":"White","given":"Peter S.","non-dropping-particle":"","parse-names":false,"suffix":""}],"container-title":"Canadian Journal of Forest Research","id":"ITEM-1","issue":"5","issued":{"date-parts":[["1990","5"]]},"page":"620-631","publisher":" NRC Research Press Ottawa, Canada ","title":"Light regimes beneath closed canopies and tree-fall gaps in temperate and tropical forests","type":"article-journal","volume":"20"},"uris":["http://www.mendeley.com/documents/?uuid=a1dc5760-135d-31b7-ab0c-0c6e9eb4f23f"]}],"mendeley":{"formattedCitation":"(Canham et al. 1990)","plainTextFormattedCitation":"(Canham et al. 1990)","previouslyFormattedCitation":"(Canham et al. 1990)"},"properties":{"noteIndex":0},"schema":"https://github.com/citation-style-language/schema/raw/master/csl-citation.json"}</w:instrText>
      </w:r>
      <w:r w:rsidR="003C51F5">
        <w:rPr>
          <w:rFonts w:cs="Times New Roman"/>
          <w:color w:val="000000" w:themeColor="text1"/>
        </w:rPr>
        <w:fldChar w:fldCharType="separate"/>
      </w:r>
      <w:r w:rsidR="003C51F5" w:rsidRPr="003C51F5">
        <w:rPr>
          <w:rFonts w:cs="Times New Roman"/>
          <w:noProof/>
          <w:color w:val="000000" w:themeColor="text1"/>
        </w:rPr>
        <w:t>(Canham et al. 1990)</w:t>
      </w:r>
      <w:r w:rsidR="003C51F5">
        <w:rPr>
          <w:rFonts w:cs="Times New Roman"/>
          <w:color w:val="000000" w:themeColor="text1"/>
        </w:rPr>
        <w:fldChar w:fldCharType="end"/>
      </w:r>
      <w:r w:rsidR="003C51F5">
        <w:rPr>
          <w:rFonts w:cs="Times New Roman"/>
          <w:color w:val="000000" w:themeColor="text1"/>
        </w:rPr>
        <w:t xml:space="preserve">. </w:t>
      </w:r>
      <w:r>
        <w:rPr>
          <w:rFonts w:cs="Times New Roman"/>
        </w:rPr>
        <w:t>I</w:t>
      </w:r>
      <w:r>
        <w:rPr>
          <w:rFonts w:cs="Times New Roman"/>
          <w:color w:val="000000" w:themeColor="text1"/>
        </w:rPr>
        <w:t xml:space="preserve">f left unmanaged, riparian forest buffer zones will </w:t>
      </w:r>
      <w:r w:rsidRPr="00906F35">
        <w:rPr>
          <w:rFonts w:cs="Times New Roman"/>
          <w:color w:val="000000" w:themeColor="text1"/>
        </w:rPr>
        <w:t xml:space="preserve">naturally progress toward later developmental stages when gaps become </w:t>
      </w:r>
      <w:r w:rsidR="004F45D0">
        <w:rPr>
          <w:rFonts w:cs="Times New Roman"/>
          <w:color w:val="000000" w:themeColor="text1"/>
        </w:rPr>
        <w:t>common over long timescales.</w:t>
      </w:r>
      <w:r w:rsidRPr="00906F35">
        <w:rPr>
          <w:rFonts w:cs="Times New Roman"/>
          <w:color w:val="000000" w:themeColor="text1"/>
        </w:rPr>
        <w:t xml:space="preserve"> </w:t>
      </w:r>
      <w:r w:rsidR="004F45D0">
        <w:rPr>
          <w:rFonts w:cs="Times New Roman"/>
        </w:rPr>
        <w:t>I</w:t>
      </w:r>
      <w:r w:rsidRPr="00906F35">
        <w:rPr>
          <w:rFonts w:cs="Times New Roman"/>
        </w:rPr>
        <w:t xml:space="preserve">n the interim, short-term active management practices to implement canopy gaps may </w:t>
      </w:r>
      <w:r w:rsidR="00FE1928">
        <w:rPr>
          <w:rFonts w:cs="Times New Roman"/>
        </w:rPr>
        <w:t xml:space="preserve">help promote the restoration of </w:t>
      </w:r>
      <w:r w:rsidRPr="00906F35">
        <w:rPr>
          <w:rFonts w:cs="Times New Roman"/>
          <w:color w:val="000000" w:themeColor="text1"/>
        </w:rPr>
        <w:t>old-growth forest structure and enhance stand complexity</w:t>
      </w:r>
      <w:r w:rsidR="00FE1928">
        <w:rPr>
          <w:rFonts w:cs="Times New Roman"/>
          <w:color w:val="000000" w:themeColor="text1"/>
        </w:rPr>
        <w:t>.</w:t>
      </w:r>
      <w:r w:rsidRPr="00906F35">
        <w:rPr>
          <w:rFonts w:cs="Times New Roman"/>
          <w:color w:val="000000" w:themeColor="text1"/>
        </w:rPr>
        <w:t xml:space="preserve"> Gaps in</w:t>
      </w:r>
      <w:r>
        <w:rPr>
          <w:rFonts w:cs="Times New Roman"/>
          <w:color w:val="000000" w:themeColor="text1"/>
        </w:rPr>
        <w:t xml:space="preserve"> the riparian canopy that increase local light availability to streams can enhance primary production in streams, which can propagate up the food web </w:t>
      </w:r>
      <w:r w:rsidR="00E47C02">
        <w:rPr>
          <w:rFonts w:cs="Times New Roman"/>
          <w:color w:val="000000" w:themeColor="text1"/>
        </w:rPr>
        <w:t xml:space="preserve">and has been linked </w:t>
      </w:r>
      <w:r>
        <w:rPr>
          <w:rFonts w:cs="Times New Roman"/>
          <w:color w:val="000000" w:themeColor="text1"/>
        </w:rPr>
        <w:t xml:space="preserve">to </w:t>
      </w:r>
      <w:r w:rsidR="00E47C02">
        <w:rPr>
          <w:rFonts w:cs="Times New Roman"/>
          <w:color w:val="000000" w:themeColor="text1"/>
        </w:rPr>
        <w:t xml:space="preserve">greater </w:t>
      </w:r>
      <w:r>
        <w:rPr>
          <w:rFonts w:cs="Times New Roman"/>
          <w:color w:val="000000" w:themeColor="text1"/>
        </w:rPr>
        <w:t xml:space="preserve">fish </w:t>
      </w:r>
      <w:r w:rsidR="00E47C02">
        <w:rPr>
          <w:rFonts w:cs="Times New Roman"/>
          <w:color w:val="000000" w:themeColor="text1"/>
        </w:rPr>
        <w:t>biomass</w:t>
      </w:r>
      <w:r w:rsidR="00A6608E">
        <w:rPr>
          <w:rFonts w:cs="Times New Roman"/>
          <w:color w:val="000000" w:themeColor="text1"/>
        </w:rPr>
        <w:t xml:space="preserve"> </w:t>
      </w:r>
      <w:r w:rsidR="00A6608E">
        <w:rPr>
          <w:rFonts w:cs="Times New Roman"/>
          <w:color w:val="000000" w:themeColor="text1"/>
        </w:rPr>
        <w:fldChar w:fldCharType="begin" w:fldLock="1"/>
      </w:r>
      <w:r w:rsidR="00EB3AAD">
        <w:rPr>
          <w:rFonts w:cs="Times New Roman"/>
          <w:color w:val="000000" w:themeColor="text1"/>
        </w:rPr>
        <w:instrText>ADDIN CSL_CITATION {"citationItems":[{"id":"ITEM-1","itemData":{"DOI":"10.1086/690624","ISSN":"2161-9549","abstract":"AbstractRiparian forests exert strong influence on abiotic and biotic processes in adjacent streams by regulating light. Harvesting of riparian forests was once common practice, and consequently, many streamside forests across North America are in varying stages of development as they regenerate, thereby affecting stream light regimes. We used 2 approaches to evaluate the influence of riparian forest harvest and stand recovery on light availability in small mountain streams. We estimated light and canopy cover every 25 m along 11.5 km of a 4th-order stream network dominated by late-successional riparian forests that included 7 streamside harvest units 50 to 60 y old. Estimates of stream light fluxes were lower in harvest units than in up- and downstream sections bordered by old-growth forests even though only 1 stream bank was harvested in 5 of 7 units. Differences in stream light between harvested reaches and adjacent old-growth sections were greater when both banks had been logged. We also conducted a s...","author":[{"dropping-particle":"","family":"Kaylor","given":"Matthew J.","non-dropping-particle":"","parse-names":false,"suffix":""},{"dropping-particle":"","family":"Warren","given":"Dana R.","non-dropping-particle":"","parse-names":false,"suffix":""},{"dropping-particle":"","family":"Kiffney","given":"Peter M.","non-dropping-particle":"","parse-names":false,"suffix":""}],"container-title":"Freshwater Science","id":"ITEM-1","issue":"1","issued":{"date-parts":[["2016","3","22"]]},"page":"000-000","publisher":"University of Chicago PressChicago, IL","title":"Long-term effects of riparian forest harvest on light in Pacific Northwest (USA) streams","type":"article-journal","volume":"36"},"uris":["http://www.mendeley.com/documents/?uuid=23fd4d99-36b1-4173-9bdc-8db4deef9c2d"]}],"mendeley":{"formattedCitation":"(Kaylor et al. 2016)","plainTextFormattedCitation":"(Kaylor et al. 2016)","previouslyFormattedCitation":"(Kaylor et al. 2016)"},"properties":{"noteIndex":0},"schema":"https://github.com/citation-style-language/schema/raw/master/csl-citation.json"}</w:instrText>
      </w:r>
      <w:r w:rsidR="00A6608E">
        <w:rPr>
          <w:rFonts w:cs="Times New Roman"/>
          <w:color w:val="000000" w:themeColor="text1"/>
        </w:rPr>
        <w:fldChar w:fldCharType="separate"/>
      </w:r>
      <w:r w:rsidR="00B63EF9" w:rsidRPr="00B63EF9">
        <w:rPr>
          <w:rFonts w:cs="Times New Roman"/>
          <w:noProof/>
          <w:color w:val="000000" w:themeColor="text1"/>
        </w:rPr>
        <w:t>(Kaylor et al. 2016)</w:t>
      </w:r>
      <w:r w:rsidR="00A6608E">
        <w:rPr>
          <w:rFonts w:cs="Times New Roman"/>
          <w:color w:val="000000" w:themeColor="text1"/>
        </w:rPr>
        <w:fldChar w:fldCharType="end"/>
      </w:r>
      <w:r w:rsidR="00A6608E">
        <w:rPr>
          <w:rFonts w:cs="Times New Roman"/>
          <w:color w:val="000000" w:themeColor="text1"/>
        </w:rPr>
        <w:t xml:space="preserve">. </w:t>
      </w:r>
      <w:r>
        <w:rPr>
          <w:rFonts w:cs="Times New Roman"/>
          <w:color w:val="000000" w:themeColor="text1"/>
        </w:rPr>
        <w:t>However, opening riparian canopies through gap creation via natural or anthropogenic processes that increase light exposure to forested streams, can also increase stream temperature</w:t>
      </w:r>
      <w:r w:rsidR="009E4946">
        <w:rPr>
          <w:rFonts w:cs="Times New Roman"/>
          <w:color w:val="000000" w:themeColor="text1"/>
        </w:rPr>
        <w:t>s</w:t>
      </w:r>
      <w:r>
        <w:rPr>
          <w:rFonts w:cs="Times New Roman"/>
          <w:color w:val="000000" w:themeColor="text1"/>
        </w:rPr>
        <w:t>, which contrasts with a key objective of many current riparian forest management regulations.</w:t>
      </w:r>
      <w:r w:rsidR="00CF5E33">
        <w:rPr>
          <w:rFonts w:cs="Times New Roman"/>
        </w:rPr>
        <w:t xml:space="preserve"> </w:t>
      </w:r>
      <w:r w:rsidRPr="00D558FD">
        <w:rPr>
          <w:rFonts w:cs="Times New Roman"/>
        </w:rPr>
        <w:t xml:space="preserve">The goal of this study was to </w:t>
      </w:r>
      <w:r>
        <w:rPr>
          <w:rFonts w:cs="Times New Roman"/>
        </w:rPr>
        <w:t>determine</w:t>
      </w:r>
      <w:r w:rsidRPr="00D558FD">
        <w:rPr>
          <w:rFonts w:cs="Times New Roman"/>
        </w:rPr>
        <w:t xml:space="preserve"> how </w:t>
      </w:r>
      <w:r>
        <w:rPr>
          <w:rFonts w:cs="Times New Roman"/>
        </w:rPr>
        <w:t xml:space="preserve">experimental </w:t>
      </w:r>
      <w:r w:rsidRPr="00D558FD">
        <w:rPr>
          <w:rFonts w:cs="Times New Roman"/>
        </w:rPr>
        <w:t>canopy gaps in the riparian zone affect stream temperature in fish-bearing headwater streams</w:t>
      </w:r>
      <w:r>
        <w:rPr>
          <w:rFonts w:cs="Times New Roman"/>
        </w:rPr>
        <w:t xml:space="preserve"> in the western Cascade Mountains of Oregon</w:t>
      </w:r>
      <w:r w:rsidRPr="00D558FD">
        <w:rPr>
          <w:rFonts w:cs="Times New Roman"/>
        </w:rPr>
        <w:t xml:space="preserve">.  </w:t>
      </w:r>
    </w:p>
    <w:p w14:paraId="25F3591A" w14:textId="757C11AB" w:rsidR="009648C3" w:rsidRPr="006B0163" w:rsidRDefault="009648C3" w:rsidP="00E66C37">
      <w:pPr>
        <w:pStyle w:val="CommentText"/>
        <w:spacing w:line="480" w:lineRule="auto"/>
        <w:ind w:firstLine="720"/>
        <w:rPr>
          <w:rFonts w:ascii="Times New Roman" w:hAnsi="Times New Roman" w:cs="Times New Roman"/>
        </w:rPr>
      </w:pPr>
      <w:r>
        <w:rPr>
          <w:rFonts w:ascii="Times New Roman" w:hAnsi="Times New Roman" w:cs="Times New Roman"/>
        </w:rPr>
        <w:lastRenderedPageBreak/>
        <w:t>Th</w:t>
      </w:r>
      <w:r w:rsidRPr="00D558FD">
        <w:rPr>
          <w:rFonts w:ascii="Times New Roman" w:hAnsi="Times New Roman" w:cs="Times New Roman"/>
        </w:rPr>
        <w:t>ermal conditions are fundamental regulators of ecological processes</w:t>
      </w:r>
      <w:r w:rsidRPr="00D558FD" w:rsidDel="00EC7DF3">
        <w:rPr>
          <w:rFonts w:ascii="Times New Roman" w:hAnsi="Times New Roman" w:cs="Times New Roman"/>
        </w:rPr>
        <w:t xml:space="preserve"> </w:t>
      </w:r>
      <w:r w:rsidRPr="00D558FD">
        <w:rPr>
          <w:rFonts w:ascii="Times New Roman" w:hAnsi="Times New Roman" w:cs="Times New Roman"/>
        </w:rPr>
        <w:t>and biota in streams</w:t>
      </w:r>
      <w:r w:rsidR="00CF5E33">
        <w:rPr>
          <w:rFonts w:ascii="Times New Roman" w:hAnsi="Times New Roman" w:cs="Times New Roman"/>
        </w:rPr>
        <w:t xml:space="preserve"> </w:t>
      </w:r>
      <w:r w:rsidR="00CF5E33">
        <w:rPr>
          <w:rFonts w:ascii="Times New Roman" w:hAnsi="Times New Roman" w:cs="Times New Roman"/>
        </w:rPr>
        <w:fldChar w:fldCharType="begin" w:fldLock="1"/>
      </w:r>
      <w:r w:rsidR="00B900CD">
        <w:rPr>
          <w:rFonts w:ascii="Times New Roman" w:hAnsi="Times New Roman" w:cs="Times New Roman"/>
        </w:rPr>
        <w:instrText>ADDIN CSL_CITATION {"citationItems":[{"id":"ITEM-1","itemData":{"DOI":"10.1093/icb/19.1.331","ISSN":"0003-1569","author":[{"dropping-particle":"","family":"Magnuson","given":"John J.","non-dropping-particle":"","parse-names":false,"suffix":""},{"dropping-particle":"","family":"Crowder","given":"Larry B.","non-dropping-particle":"","parse-names":false,"suffix":""},{"dropping-particle":"","family":"Medvick","given":"Patricia A.","non-dropping-particle":"","parse-names":false,"suffix":""}],"container-title":"American Zoologist","id":"ITEM-1","issue":"1","issued":{"date-parts":[["1979","2","1"]]},"page":"331-343","publisher":"Narnia","title":"Temperature as an Ecological Resource","type":"article-journal","volume":"19"},"uris":["http://www.mendeley.com/documents/?uuid=1788d7bb-d4e1-3a07-a552-6fb2eec0676e"]},{"id":"ITEM-2","itemData":{"ISSN":"1045-9774","abstract":"The temperature of water entering a forest stream system typically resembles that of the watershed's subsoil environment. As this water continues to flow down the stream system, seasonal and diurnal water temperatures are strongly influenced by solar radiation. Pro- nounced differences in stream temperature patterns are evident for streams draining watersheds throughout the Pacific Northwest. Seasonal and diurnal patterns of stream temperature influence a wide range of responses by instream biota. Furthermore, logging activities can initiate pronounced temperature changes by the removal of forest vegetation along channels. Buffer strips of forest vegetation are an effective means of minimizing stream temperature impacts associated with logging. Although direct mortality of fish is probably not a major concern throughout the Pacific Northwest when stream temperatures are altered by management activities. temperature changes can influence rates of egg development, rearing success, species competition, and other factors.","author":[{"dropping-particle":"","family":"Beschta","given":"RL","non-dropping-particle":"","parse-names":false,"suffix":""},{"dropping-particle":"","family":"Bilby","given":"RE","non-dropping-particle":"","parse-names":false,"suffix":""},{"dropping-particle":"","family":"Brown","given":"GW","non-dropping-particle":"","parse-names":false,"suffix":""},{"dropping-particle":"","family":"Holtby","given":"LB","non-dropping-particle":"","parse-names":false,"suffix":""},{"dropping-particle":"","family":"Hofstra","given":"TD","non-dropping-particle":"","parse-names":false,"suffix":""}],"container-title":"Streamside management: forestry and fishery interactions","id":"ITEM-2","issued":{"date-parts":[["1987"]]},"note":"less directly relevant becuase it is so old and broad- but it is long with individual sections. \n\ncascades stream (clear cut) increased (max temp) by 3 to 8 deg C \nmin temps up by 1 to 2 deg c. \n\n\nBusch (1978) found that increased light both altered the species of algae present and caused an increase in algal biomass and invertebrate production.\nWarren et a1. (960) noted that in Oregon streams fila? mentous green algae dominated where at least 3% of full sunlight reached the substrate. In shaded stretches, diatoms predominated. -&amp;gt; suggests needs more reserach on this topic. \n\nadd behaviour and acclimation temperature. \n\nthe shaded section. However, in a final analysis of the data set, Martin (1985) concluded","page":"191-232","title":"Stream temperature and aquatic habitat: fisheries and forestry interactions","type":"article-journal"},"uris":["http://www.mendeley.com/documents/?uuid=6b8b22d2-7c1f-43ba-9e23-2f5d7ea8bf38"]},{"id":"ITEM-3","itemData":{"DOI":"10.1007/s002670010188","ISSN":"0364-152X","author":[{"dropping-particle":"","family":"Poole","given":"Geoffrey C.","non-dropping-particle":"","parse-names":false,"suffix":""},{"dropping-particle":"","family":"Berman","given":"Cara H.","non-dropping-particle":"","parse-names":false,"suffix":""}],"container-title":"Environmental Management","id":"ITEM-3","issue":"6","issued":{"date-parts":[["2001","6","30"]]},"page":"787-802","publisher":"Springer-Verlag","title":"An Ecological Perspective on In-Stream Temperature: Natural Heat Dynamics and Mechanisms of Human-CausedThermal Degradation","type":"article-journal","volume":"27"},"uris":["http://www.mendeley.com/documents/?uuid=885c2d2c-0125-365d-9815-b5e0a0a24f6e"]},{"id":"ITEM-4","itemData":{"DOI":"10.1002/hyp.5733","ISBN":"0885-6087","ISSN":"08856087","abstract":"This study examined the thermal regime of a headwater stream within a clear-cut. The stream had a complex morphology dominated by step – pool features, many forme d by sediment accumulation upstream of woody debris. Maximum daily temperatures increased up to 5 ° C after logging, and were positively associated with maximum daily air temperature and negatively with discharge. Maximum daily temperatures generally increased with downstream distance through the cut block, but decreased with distance in two segments over distan ces of tens of metres, where the topography indicated relatively concentrated lateral i nflow. Localized cool areas within a step – pool unit were associated with zones of concentrated upwelling. Bed tem peratures tended to be highe r and have greater ranges in areas of downwelling flow into the bed. Heat budget estimates were made using meteorological measurements over the water surface and a model of net radiation using ca nopy characteristics derived from fisheye photography. Heat exchange driven by hyporheic flow through the channel step w as a cooling effect during daytime, with a magnitude up to approximately 25% that of net radiation during the pe riod of maximum daytime warming. Heat budget calculations in these headwater streams are complicated by the heterogeneity of incident solar radiation and channel geometry, as well as uncertainty in estimating heat and water excha nges between the stream and the subsurface via hyporheic exchange and heat conduction.","author":[{"dropping-particle":"","family":"Moore","given":"R. D.","non-dropping-particle":"","parse-names":false,"suffix":""},{"dropping-particle":"","family":"Sutherland","given":"P.","non-dropping-particle":"","parse-names":false,"suffix":""},{"dropping-particle":"","family":"Gomi","given":"T.","non-dropping-particle":"","parse-names":false,"suffix":""},{"dropping-particle":"","family":"Dhakal","given":"A.","non-dropping-particle":"","parse-names":false,"suffix":""}],"container-title":"Hydrological Processes","id":"ITEM-4","issue":"13","issued":{"date-parts":[["2005","8","30"]]},"page":"2591-2608","publisher":"John Wiley &amp; Sons, Ltd.","title":"Thermal regime of a headwater stream within a clear-cut, coastal British Columbia, Canada","type":"article-journal","volume":"19"},"uris":["http://www.mendeley.com/documents/?uuid=eb03cef1-9138-34d4-a0fb-2a853fbe7303"]},{"id":"ITEM-5","itemData":{"DOI":"10.1111/j.1365-2427.2006.01597.x","ISSN":"0046-5070","author":[{"dropping-particle":"","family":"Caissie","given":"D.","non-dropping-particle":"","parse-names":false,"suffix":""}],"container-title":"Freshwater Biology","id":"ITEM-5","issue":"8","issued":{"date-parts":[["2006","8","1"]]},"page":"1389-1406","publisher":"John Wiley &amp; Sons, Ltd (10.1111)","title":"The thermal regime of rivers: a review","type":"article-journal","volume":"51"},"uris":["http://www.mendeley.com/documents/?uuid=00405e39-e44e-3783-a449-cd0133936258"]}],"mendeley":{"formattedCitation":"(Magnuson et al. 1979, Beschta et al. 1987, Poole and Berman 2001, Moore et al. 2005b, Caissie 2006)","plainTextFormattedCitation":"(Magnuson et al. 1979, Beschta et al. 1987, Poole and Berman 2001, Moore et al. 2005b, Caissie 2006)","previouslyFormattedCitation":"(Magnuson et al. 1979, Beschta et al. 1987, Poole and Berman 2001, Moore et al. 2005b, Caissie 2006)"},"properties":{"noteIndex":0},"schema":"https://github.com/citation-style-language/schema/raw/master/csl-citation.json"}</w:instrText>
      </w:r>
      <w:r w:rsidR="00CF5E33">
        <w:rPr>
          <w:rFonts w:ascii="Times New Roman" w:hAnsi="Times New Roman" w:cs="Times New Roman"/>
        </w:rPr>
        <w:fldChar w:fldCharType="separate"/>
      </w:r>
      <w:r w:rsidR="00C1568C" w:rsidRPr="00C1568C">
        <w:rPr>
          <w:rFonts w:ascii="Times New Roman" w:hAnsi="Times New Roman" w:cs="Times New Roman"/>
          <w:noProof/>
        </w:rPr>
        <w:t>(Magnuson et al. 1979, Beschta et al. 1987, Poole and Berman 2001, Moore et al. 2005b, Caissie 2006)</w:t>
      </w:r>
      <w:r w:rsidR="00CF5E33">
        <w:rPr>
          <w:rFonts w:ascii="Times New Roman" w:hAnsi="Times New Roman" w:cs="Times New Roman"/>
        </w:rPr>
        <w:fldChar w:fldCharType="end"/>
      </w:r>
      <w:r w:rsidR="00FE428A">
        <w:rPr>
          <w:rFonts w:ascii="Times New Roman" w:hAnsi="Times New Roman" w:cs="Times New Roman"/>
        </w:rPr>
        <w:t>.</w:t>
      </w:r>
      <w:r>
        <w:rPr>
          <w:rFonts w:ascii="Times New Roman" w:hAnsi="Times New Roman" w:cs="Times New Roman"/>
        </w:rPr>
        <w:t xml:space="preserve"> </w:t>
      </w:r>
      <w:r w:rsidRPr="00D558FD">
        <w:rPr>
          <w:rFonts w:ascii="Times New Roman" w:hAnsi="Times New Roman" w:cs="Times New Roman"/>
          <w:color w:val="000000" w:themeColor="text1"/>
        </w:rPr>
        <w:t xml:space="preserve">Increases in temperature </w:t>
      </w:r>
      <w:r>
        <w:rPr>
          <w:rFonts w:ascii="Times New Roman" w:hAnsi="Times New Roman" w:cs="Times New Roman"/>
          <w:color w:val="000000" w:themeColor="text1"/>
        </w:rPr>
        <w:t>may be considered beneficial for a system because they can</w:t>
      </w:r>
      <w:r w:rsidRPr="00D558FD">
        <w:rPr>
          <w:rFonts w:ascii="Times New Roman" w:hAnsi="Times New Roman" w:cs="Times New Roman"/>
          <w:color w:val="000000" w:themeColor="text1"/>
        </w:rPr>
        <w:t xml:space="preserve"> accelerate rates of photosynthesis and autotrophic growth </w:t>
      </w:r>
      <w:r w:rsidR="005701AC">
        <w:rPr>
          <w:rFonts w:ascii="Times New Roman" w:hAnsi="Times New Roman" w:cs="Times New Roman"/>
          <w:color w:val="000000" w:themeColor="text1"/>
        </w:rPr>
        <w:t xml:space="preserve">as well as ecosystem respiration </w:t>
      </w:r>
      <w:r w:rsidR="005701AC">
        <w:rPr>
          <w:rFonts w:ascii="Times New Roman" w:hAnsi="Times New Roman" w:cs="Times New Roman"/>
          <w:color w:val="000000" w:themeColor="text1"/>
        </w:rPr>
        <w:fldChar w:fldCharType="begin" w:fldLock="1"/>
      </w:r>
      <w:r w:rsidR="00EB4545">
        <w:rPr>
          <w:rFonts w:ascii="Times New Roman" w:hAnsi="Times New Roman" w:cs="Times New Roman"/>
          <w:color w:val="000000" w:themeColor="text1"/>
        </w:rPr>
        <w:instrText>ADDIN CSL_CITATION {"citationItems":[{"id":"ITEM-1","itemData":{"DOI":"10.2307/1940936","ISBN":"00129658","ISSN":"0012-965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Heavy shade presents serious challenges for primary producers and food-limited herbivores in forest streams. In this study, we examined the response of periphyton and grazing snails (Elimia clavaeformis) to summer shade in White Oak Creek (WOC), a second-order stream in a Tennessee deciduous forest. Three experiments were performed: (1) in situ manipulation of light and snail density to test the effects of light limitation and grazing; (2) construction of photosynthesis-irradiance (P-I) curves to test for shade ad-aptation by periphyton; and (3) measurements of snail growth vs. irradiance, to quantify the indirect relationship between grazers and an abiotic constraint on photosynthesis. In the first experiment, light and snail densities were manipulated in a 2 X 2 factorial design: two light treatments were created by removing streamside vegetation from four sites in WOC and by pairing each of these sites with an adjacent, shaded site; two snail density treatments at each site were created by adding snails at normal (970 individuals/) and low (50 individuals/) density to the two sides of Plexiglas channels. Snails at normal densities cropped periphyton biomass to low levels regardless of light regime, but periphyton productivity was higher at the open sites where snails grew faster and accumulated more lipid. Snail growth and lipid accumulation were strongly affected by intraspecific com-petition in both light regimes. In the second experiment, photosynthesis-irradiance curves for periphyton from shaded and open sites illustrated considerable shade adaptation: shaded periphyton was 2 times more efficient at low irradiance than was periphyton from open sites. Despite the greater efficiency of shaded periphyton at low irradiance, integrated primary production estimated with photosynthetic models was 4 times greater in the open because shade adaptation provided only partial compensation for the very low irradiances in the shade. In the third experiment, in situ snail growth again increased with decreasing shade. The growth vs. irradiance response resembled a P-I curve: snail growth increased almost linearly with i…","author":[{"dropping-particle":"","family":"Hill","given":"Walter R","non-dropping-particle":"","parse-names":false,"suffix":""},{"dropping-particle":"","family":"Ryon","given":"Michael G","non-dropping-particle":"","parse-names":false,"suffix":""},{"dropping-particle":"","family":"Schilling","given":"Elizabeth M","non-dropping-particle":"","parse-names":false,"suffix":""}],"container-title":"Source: Ecology UTC Ecology","id":"ITEM-1","issue":"4","issued":{"date-parts":[["2014"]]},"page":"1297-1309","title":"Light Limitation in a Stream Ecosystem : Responses by Primary Producers and Consumers","type":"article-journal","volume":"76"},"uris":["http://www.mendeley.com/documents/?uuid=bf3b7b22-d78b-340d-833b-6561e08d902c"]},{"id":"ITEM-2","itemData":{"DOI":"10.1111/j.1365-2427.2008.02028.x","ISSN":"00465070","author":[{"dropping-particle":"","family":"Acuna","given":"V.","non-dropping-particle":"","parse-names":false,"suffix":""},{"dropping-particle":"","family":"Wolf","given":"A.","non-dropping-particle":"","parse-names":false,"suffix":""},{"dropping-particle":"","family":"Uehlinger","given":"U.","non-dropping-particle":"","parse-names":false,"suffix":""},{"dropping-particle":"","family":"Tockner","given":"K.","non-dropping-particle":"","parse-names":false,"suffix":""}],"container-title":"Freshwater Biology","id":"ITEM-2","issue":"10","issued":{"date-parts":[["2008","10","1"]]},"page":"2076-2088","publisher":"John Wiley &amp; Sons, Ltd (10.1111)","title":"Temperature dependence of stream benthic respiration in an Alpine river network under global warming","type":"article-journal","volume":"53"},"uris":["http://www.mendeley.com/documents/?uuid=c3b4660a-558a-3d1f-9ecf-effbdfde8b19"]},{"id":"ITEM-3","itemData":{"DOI":"10.1111/j.1365-2427.2010.02554.x","ISSN":"00465070","author":[{"dropping-particle":"","family":"Demars","given":"Benoit O.L.","non-dropping-particle":"","parse-names":false,"suffix":""},{"dropping-particle":"","family":"Russell Manson","given":"J.","non-dropping-particle":"","parse-names":false,"suffix":""},{"dropping-particle":"","family":"Ólafsson","given":"Jon S.","non-dropping-particle":"","parse-names":false,"suffix":""},{"dropping-particle":"","family":"Gislason","given":"Gisli M.","non-dropping-particle":"","parse-names":false,"suffix":""},{"dropping-particle":"","family":"Gudmundsdottir","given":"Rakel","non-dropping-particle":"","parse-names":false,"suffix":""},{"dropping-particle":"","family":"Woodward","given":"Guy","non-dropping-particle":"","parse-names":false,"suffix":""},{"dropping-particle":"","family":"Reiss","given":"Julia","non-dropping-particle":"","parse-names":false,"suffix":""},{"dropping-particle":"","family":"Pichler","given":"Doris E.","non-dropping-particle":"","parse-names":false,"suffix":""},{"dropping-particle":"","family":"Rasmussen","given":"Jes J.","non-dropping-particle":"","parse-names":false,"suffix":""},{"dropping-particle":"","family":"Friberg","given":"Nikolai","non-dropping-particle":"","parse-names":false,"suffix":""}],"container-title":"Freshwater Biology","id":"ITEM-3","issue":"6","issued":{"date-parts":[["2011","6","1"]]},"page":"1106-1121","publisher":"John Wiley &amp; Sons, Ltd (10.1111)","title":"Temperature and the metabolic balance of streams","type":"article-journal","volume":"56"},"uris":["http://www.mendeley.com/documents/?uuid=c5a50e35-7a1c-346d-809e-7bc66f731f5e"]}],"mendeley":{"formattedCitation":"(Acuna et al. 2008, Demars et al. 2011, Hill et al. 2014)","plainTextFormattedCitation":"(Acuna et al. 2008, Demars et al. 2011, Hill et al. 2014)","previouslyFormattedCitation":"(Acuna et al. 2008, Demars et al. 2011, Hill et al. 2014)"},"properties":{"noteIndex":0},"schema":"https://github.com/citation-style-language/schema/raw/master/csl-citation.json"}</w:instrText>
      </w:r>
      <w:r w:rsidR="005701AC">
        <w:rPr>
          <w:rFonts w:ascii="Times New Roman" w:hAnsi="Times New Roman" w:cs="Times New Roman"/>
          <w:color w:val="000000" w:themeColor="text1"/>
        </w:rPr>
        <w:fldChar w:fldCharType="separate"/>
      </w:r>
      <w:r w:rsidR="005701AC" w:rsidRPr="005701AC">
        <w:rPr>
          <w:rFonts w:ascii="Times New Roman" w:hAnsi="Times New Roman" w:cs="Times New Roman"/>
          <w:noProof/>
          <w:color w:val="000000" w:themeColor="text1"/>
        </w:rPr>
        <w:t>(Acuna et al. 2008, Demars et al. 2011, Hill et al. 2014)</w:t>
      </w:r>
      <w:r w:rsidR="005701AC">
        <w:rPr>
          <w:rFonts w:ascii="Times New Roman" w:hAnsi="Times New Roman" w:cs="Times New Roman"/>
          <w:color w:val="000000" w:themeColor="text1"/>
        </w:rPr>
        <w:fldChar w:fldCharType="end"/>
      </w:r>
      <w:r w:rsidR="005701AC">
        <w:rPr>
          <w:rFonts w:ascii="Times New Roman" w:hAnsi="Times New Roman" w:cs="Times New Roman"/>
          <w:color w:val="000000" w:themeColor="text1"/>
        </w:rPr>
        <w:t xml:space="preserve">. </w:t>
      </w:r>
      <w:r w:rsidRPr="00D558FD">
        <w:rPr>
          <w:rFonts w:ascii="Times New Roman" w:hAnsi="Times New Roman" w:cs="Times New Roman"/>
          <w:color w:val="000000" w:themeColor="text1"/>
        </w:rPr>
        <w:t xml:space="preserve">Similarly, for many ectothermic organisms, growth rates increase with temperature up to a </w:t>
      </w:r>
      <w:r w:rsidR="00130E38">
        <w:rPr>
          <w:rFonts w:ascii="Times New Roman" w:hAnsi="Times New Roman" w:cs="Times New Roman"/>
          <w:color w:val="000000" w:themeColor="text1"/>
        </w:rPr>
        <w:t>point</w:t>
      </w:r>
      <w:r w:rsidRPr="00D558FD">
        <w:rPr>
          <w:rFonts w:ascii="Times New Roman" w:hAnsi="Times New Roman" w:cs="Times New Roman"/>
          <w:color w:val="000000" w:themeColor="text1"/>
        </w:rPr>
        <w:t xml:space="preserve"> </w:t>
      </w:r>
      <w:r w:rsidR="00130E38">
        <w:rPr>
          <w:rFonts w:ascii="Times New Roman" w:hAnsi="Times New Roman" w:cs="Times New Roman"/>
          <w:color w:val="000000" w:themeColor="text1"/>
        </w:rPr>
        <w:t>(</w:t>
      </w:r>
      <w:r w:rsidRPr="00D558FD">
        <w:rPr>
          <w:rFonts w:ascii="Times New Roman" w:hAnsi="Times New Roman" w:cs="Times New Roman"/>
          <w:color w:val="000000" w:themeColor="text1"/>
        </w:rPr>
        <w:t>assuming adequate food resources</w:t>
      </w:r>
      <w:r w:rsidR="00130E38">
        <w:rPr>
          <w:rFonts w:ascii="Times New Roman" w:hAnsi="Times New Roman" w:cs="Times New Roman"/>
          <w:color w:val="000000" w:themeColor="text1"/>
        </w:rPr>
        <w:t>)</w:t>
      </w:r>
      <w:r>
        <w:rPr>
          <w:rFonts w:ascii="Times New Roman" w:hAnsi="Times New Roman" w:cs="Times New Roman"/>
          <w:color w:val="000000" w:themeColor="text1"/>
        </w:rPr>
        <w:t>, so an increase in temperature may increase growth</w:t>
      </w:r>
      <w:r w:rsidRPr="00D558FD">
        <w:rPr>
          <w:rFonts w:ascii="Times New Roman" w:hAnsi="Times New Roman" w:cs="Times New Roman"/>
          <w:color w:val="000000" w:themeColor="text1"/>
        </w:rPr>
        <w:t xml:space="preserve">. However, once a threshold is exceeded, </w:t>
      </w:r>
      <w:r>
        <w:rPr>
          <w:rFonts w:ascii="Times New Roman" w:hAnsi="Times New Roman" w:cs="Times New Roman"/>
          <w:color w:val="000000" w:themeColor="text1"/>
        </w:rPr>
        <w:t xml:space="preserve">further </w:t>
      </w:r>
      <w:r w:rsidRPr="00D558FD">
        <w:rPr>
          <w:rFonts w:ascii="Times New Roman" w:hAnsi="Times New Roman" w:cs="Times New Roman"/>
          <w:color w:val="000000" w:themeColor="text1"/>
        </w:rPr>
        <w:t xml:space="preserve">increases in temperature can be highly detrimental </w:t>
      </w:r>
      <w:r>
        <w:rPr>
          <w:rFonts w:ascii="Times New Roman" w:hAnsi="Times New Roman" w:cs="Times New Roman"/>
          <w:color w:val="000000" w:themeColor="text1"/>
        </w:rPr>
        <w:t xml:space="preserve">to a system </w:t>
      </w:r>
      <w:r w:rsidRPr="00D558FD">
        <w:rPr>
          <w:rFonts w:ascii="Times New Roman" w:hAnsi="Times New Roman" w:cs="Times New Roman"/>
          <w:color w:val="000000" w:themeColor="text1"/>
        </w:rPr>
        <w:t>with declines in production, condition, and ultimately survival</w:t>
      </w:r>
      <w:r w:rsidR="000C54CA">
        <w:rPr>
          <w:rFonts w:ascii="Times New Roman" w:hAnsi="Times New Roman" w:cs="Times New Roman"/>
          <w:color w:val="000000" w:themeColor="text1"/>
        </w:rPr>
        <w:t xml:space="preserve"> </w:t>
      </w:r>
      <w:r w:rsidR="000C54CA">
        <w:rPr>
          <w:rFonts w:ascii="Times New Roman" w:hAnsi="Times New Roman" w:cs="Times New Roman"/>
          <w:color w:val="000000" w:themeColor="text1"/>
        </w:rPr>
        <w:fldChar w:fldCharType="begin" w:fldLock="1"/>
      </w:r>
      <w:r w:rsidR="00F661C9">
        <w:rPr>
          <w:rFonts w:ascii="Times New Roman" w:hAnsi="Times New Roman" w:cs="Times New Roman"/>
          <w:color w:val="000000" w:themeColor="text1"/>
        </w:rPr>
        <w:instrText>ADDIN CSL_CITATION {"citationItems":[{"id":"ITEM-1","itemData":{"DOI":"10.1577/M03-165.1","abstract":"Stream temperature is an important factor influencing habitat suitability for cutthroat trout Oncorhynchus clarkii, but temperature data from headwater habitats are difficult to obtain. We tested the ability of easily obtained landscape and meteorological data to predict the mean daily temperature measured at 79 sites in tributaries to the Madison River, Montana. We also evaluated stream habitat suitability by using temperature predictions to estimate growth potential for age-0 westslope cutthroat trout O. c. lewisi. A model using mean daily air temperature, elevation, and channel gradient explained approximately 75% of the observed variation in mean daily stream temperatures. Classifications of habitat suitability based on predicted fish growth indicated that the majority (78%) of stream habitat in Madison River tributaries provides suitable or highly suitable habitat for westslope cutthroat trout. However, these higher-quality habitats occur primarily in lower-elevation reaches where westslope cutthroat trout have been displaced by nonnative salmonids. Linking potential fish growth to stream temperature predictions will help managers prioritize conservation efforts for this declining subspecies by predicting habitat suitability at potential reintroduction or population expansion sites. Westslope cutthroat trout Oncorhynchus clarkii lewisi have undergone substantial reductions in distribution and abundance throughout their historical range (Liknes and Graham 1988; Behnke 1992). Impacts such as habitat alteration, over-harvest, and introductions of nonnative fishes have restricted most westslope cutthroat trout populations to isolated headwater habitats (Liknes and Graham 1988; Shepard et al. 1997). Interactions (such as predation, competition, or hybridization) with nonnative salmonid species probably constitute the greatest contemporary factor responsible for the loss of westslope cutthroat trout populations (Allendorf and Leary 1988; Liknes and Gra-ham 1988; USFWS 1999). As with other interior subspecies of cutthroat trout, primary management strategies for westslope cutthroat trout include identifying and maintaining remnant populations and establishing new populations through trans-locations of genetically pure fish (MFWP 1999).","author":[{"dropping-particle":"","family":"Sloat","given":"Matthew R","non-dropping-particle":"","parse-names":false,"suffix":""},{"dropping-particle":"","family":"Shepard","given":"Bradley B","non-dropping-particle":"","parse-names":false,"suffix":""},{"dropping-particle":"","family":"White","given":"Robert G","non-dropping-particle":"","parse-names":false,"suffix":""},{"dropping-particle":"","family":"Carson","given":"Steve","non-dropping-particle":"","parse-names":false,"suffix":""}],"container-title":"North American Journal of Fisheries Management","id":"ITEM-1","issued":{"date-parts":[["2005"]]},"page":"225-237","title":"Influence of Stream Temperature on the Spatial Distribution of Westslope Cutthroat Trout Growth Potential within the Madison River Basin, Montana; Influence of Stream Temperature on the Spatial Distribution of Westslope Cutthroat Trout Growth Potential within the Madison River Basin, Montana","type":"article-journal","volume":"25"},"uris":["http://www.mendeley.com/documents/?uuid=de45935c-7898-3c2e-97ad-6fa18929d3f8"]},{"id":"ITEM-2","itemData":{"DOI":"10.1577/T06-072.1","ISSN":"0002-8487","author":[{"dropping-particle":"","family":"Bear","given":"Elizabeth A.","non-dropping-particle":"","parse-names":false,"suffix":""},{"dropping-particle":"","family":"McMahon","given":"Thomas E.","non-dropping-particle":"","parse-names":false,"suffix":""},{"dropping-particle":"V.","family":"Zale","given":"Alexander","non-dropping-particle":"","parse-names":false,"suffix":""}],"container-title":"Transactions of the American Fisheries Society","id":"ITEM-2","issue":"4","issued":{"date-parts":[["2007","7","9"]]},"page":"1113-1121","publisher":"John Wiley &amp; Sons, Ltd","title":"Comparative Thermal Requirements of Westslope Cutthroat Trout and Rainbow Trout: Implications for Species Interactions and Development of Thermal Protection Standards","type":"article-journal","volume":"136"},"uris":["http://www.mendeley.com/documents/?uuid=3b7b717f-1280-3a2d-bfb3-c9d5d4b3aad1"]}],"mendeley":{"formattedCitation":"(Sloat et al. 2005, Bear et al. 2007)","plainTextFormattedCitation":"(Sloat et al. 2005, Bear et al. 2007)","previouslyFormattedCitation":"(Sloat et al. 2005, Bear et al. 2007)"},"properties":{"noteIndex":0},"schema":"https://github.com/citation-style-language/schema/raw/master/csl-citation.json"}</w:instrText>
      </w:r>
      <w:r w:rsidR="000C54CA">
        <w:rPr>
          <w:rFonts w:ascii="Times New Roman" w:hAnsi="Times New Roman" w:cs="Times New Roman"/>
          <w:color w:val="000000" w:themeColor="text1"/>
        </w:rPr>
        <w:fldChar w:fldCharType="separate"/>
      </w:r>
      <w:r w:rsidR="000C54CA" w:rsidRPr="000C54CA">
        <w:rPr>
          <w:rFonts w:ascii="Times New Roman" w:hAnsi="Times New Roman" w:cs="Times New Roman"/>
          <w:noProof/>
          <w:color w:val="000000" w:themeColor="text1"/>
        </w:rPr>
        <w:t>(Sloat et al. 2005, Bear et al. 2007)</w:t>
      </w:r>
      <w:r w:rsidR="000C54CA">
        <w:rPr>
          <w:rFonts w:ascii="Times New Roman" w:hAnsi="Times New Roman" w:cs="Times New Roman"/>
          <w:color w:val="000000" w:themeColor="text1"/>
        </w:rPr>
        <w:fldChar w:fldCharType="end"/>
      </w:r>
      <w:r w:rsidR="000C54CA">
        <w:rPr>
          <w:rFonts w:ascii="Times New Roman" w:hAnsi="Times New Roman" w:cs="Times New Roman"/>
          <w:color w:val="000000" w:themeColor="text1"/>
        </w:rPr>
        <w:t>.</w:t>
      </w:r>
      <w:r w:rsidR="00EB3D6A">
        <w:rPr>
          <w:rFonts w:ascii="Times New Roman" w:hAnsi="Times New Roman" w:cs="Times New Roman"/>
          <w:color w:val="000000" w:themeColor="text1"/>
        </w:rPr>
        <w:t xml:space="preserve"> </w:t>
      </w:r>
      <w:r w:rsidR="00B81E91" w:rsidRPr="006B0163">
        <w:rPr>
          <w:rFonts w:ascii="Times New Roman" w:hAnsi="Times New Roman" w:cs="Times New Roman"/>
        </w:rPr>
        <w:t>Historic forest management practices that removed</w:t>
      </w:r>
      <w:r w:rsidR="00B81E91">
        <w:rPr>
          <w:rFonts w:ascii="Times New Roman" w:hAnsi="Times New Roman" w:cs="Times New Roman"/>
        </w:rPr>
        <w:t xml:space="preserve"> all riparian vegetation led to large increases in temperature in many systems, and t</w:t>
      </w:r>
      <w:r w:rsidR="00B81E91" w:rsidRPr="00D558FD">
        <w:rPr>
          <w:rFonts w:ascii="Times New Roman" w:hAnsi="Times New Roman" w:cs="Times New Roman"/>
        </w:rPr>
        <w:t>he</w:t>
      </w:r>
      <w:r w:rsidR="00B81E91">
        <w:rPr>
          <w:rFonts w:ascii="Times New Roman" w:hAnsi="Times New Roman" w:cs="Times New Roman"/>
        </w:rPr>
        <w:t xml:space="preserve"> </w:t>
      </w:r>
      <w:r w:rsidR="00B81E91" w:rsidRPr="00D558FD">
        <w:rPr>
          <w:rFonts w:ascii="Times New Roman" w:hAnsi="Times New Roman" w:cs="Times New Roman"/>
        </w:rPr>
        <w:t xml:space="preserve">negative impacts </w:t>
      </w:r>
      <w:r w:rsidR="00B81E91">
        <w:rPr>
          <w:rFonts w:ascii="Times New Roman" w:hAnsi="Times New Roman" w:cs="Times New Roman"/>
        </w:rPr>
        <w:t>of the resulting high temperatures on</w:t>
      </w:r>
      <w:r w:rsidR="00B81E91" w:rsidRPr="00D558FD">
        <w:rPr>
          <w:rFonts w:ascii="Times New Roman" w:hAnsi="Times New Roman" w:cs="Times New Roman"/>
        </w:rPr>
        <w:t xml:space="preserve"> aquatic biota</w:t>
      </w:r>
      <w:r w:rsidR="00B81E91">
        <w:rPr>
          <w:rFonts w:ascii="Times New Roman" w:hAnsi="Times New Roman" w:cs="Times New Roman"/>
        </w:rPr>
        <w:t xml:space="preserve"> – particularly salmonid fishes – have </w:t>
      </w:r>
      <w:r w:rsidR="00B81E91" w:rsidRPr="00D558FD">
        <w:rPr>
          <w:rFonts w:ascii="Times New Roman" w:hAnsi="Times New Roman" w:cs="Times New Roman"/>
        </w:rPr>
        <w:t>motivate</w:t>
      </w:r>
      <w:r w:rsidR="00B81E91">
        <w:rPr>
          <w:rFonts w:ascii="Times New Roman" w:hAnsi="Times New Roman" w:cs="Times New Roman"/>
        </w:rPr>
        <w:t>d</w:t>
      </w:r>
      <w:r w:rsidR="00B81E91" w:rsidRPr="00D558FD">
        <w:rPr>
          <w:rFonts w:ascii="Times New Roman" w:hAnsi="Times New Roman" w:cs="Times New Roman"/>
        </w:rPr>
        <w:t xml:space="preserve"> forest management regulations that focus on </w:t>
      </w:r>
      <w:r w:rsidR="00F661C9">
        <w:rPr>
          <w:rFonts w:ascii="Times New Roman" w:hAnsi="Times New Roman" w:cs="Times New Roman"/>
        </w:rPr>
        <w:t xml:space="preserve">streams </w:t>
      </w:r>
      <w:r w:rsidR="00F661C9">
        <w:rPr>
          <w:rFonts w:ascii="Times New Roman" w:hAnsi="Times New Roman" w:cs="Times New Roman"/>
        </w:rPr>
        <w:fldChar w:fldCharType="begin" w:fldLock="1"/>
      </w:r>
      <w:r w:rsidR="002930AA">
        <w:rPr>
          <w:rFonts w:ascii="Times New Roman" w:hAnsi="Times New Roman" w:cs="Times New Roman"/>
        </w:rPr>
        <w:instrText>ADDIN CSL_CITATION {"citationItems":[{"id":"ITEM-1","itemData":{"ISBN":"EPA-910-D-01-005","ISSN":"EPA-910-D-01-005","abstract":"The chief objective of this paper is to provide a literature review of the role temperature exerts on the physiology of various salmonids. The fish are affected as species and within the stages of their life history. The thermal environment, perhaps more than any other aquatic habitat feature, influences the distribution, health and survival of our native salmonids. Temperature tolerances for salmonid species typically refer to effects of temperature on an individual. Because we are interested in sustainable populations of salmonids, this paper also reviews information on the optimal or preferred ranges of temperatures that will be needed to promote long-term survival, growth, and reproductive success. Thermal stress occurs when a temperature or a change in temperature produces a significant change to biological functions leading to decreased likelihood of survival. Thermal stress can lead to lethal effects either immediately, in a period of days, or even weeks or months from the onset of the elevated temperature. Thermal stress can also result in “sublethal” or indirect effects resulting in death or reduced fitness that impairs processes such as growth, spawning, smoltification, or swimming speed. Metabolic processes are directly related to temperature, and the metabolic rate increases as a function of temperature. Fish are metabolically efficient and most likely to thrive within the preferred range of temperatures. Different species of salmonids have evolved to utilize different thermal regimes, although there is much overlap in their utilization of these regimes. Anadromous salmonids and coastal cutthroat and rainbow trout tend to have similar temperature requirements; however, where multiple species and life stages are present, temperature criteria need to protect the most sensitive species and life history stage. For this guild, maximum growth and swimming speed occur at 55.4-68°F (13-20°C) under satiation feeding; reduced ATPase levels are experienced at temperatures as low as 51.8-55.4°F (11-13°C), potentially resulting in delayed or ineffective smoltification; adult migration may be blocked at 69.8-73.4°F (21-23°C); and temperatures of 42.8-50°F (6-10°C) or lower during incubation result in maximum survival and size at emergence. Bull trout have lower temperature requirements than other salmonids with optimal incubation occurring at 35.6-42.8°F (2-6°C), spawning being initiated as temperatures drop below 48.2°F (9°C), and the maximum growth rate…","author":[{"dropping-particle":"","family":"McCullough","given":"Dale","non-dropping-particle":"","parse-names":false,"suffix":""},{"dropping-particle":"","family":"Spalding","given":"Shelley","non-dropping-particle":"","parse-names":false,"suffix":""},{"dropping-particle":"","family":"Sturdevant","given":"Debra","non-dropping-particle":"","parse-names":false,"suffix":""},{"dropping-particle":"","family":"Hicks","given":"Mark","non-dropping-particle":"","parse-names":false,"suffix":""}],"container-title":"US Environmental Protection Agency Issue Paper 5 Region 10 Temperature Water Quality Criteria Guidance Development Project","id":"ITEM-1","issue":"May","issued":{"date-parts":[["2001"]]},"page":"1-119","title":"Summary of Technical Literature Examining the Physiological Effects of Temperature on Salmonids","type":"article-journal"},"uris":["http://www.mendeley.com/documents/?uuid=c45f420a-4de3-463a-b260-5d5057ec15cf"]}],"mendeley":{"formattedCitation":"(McCullough et al. 2001)","plainTextFormattedCitation":"(McCullough et al. 2001)","previouslyFormattedCitation":"(McCullough et al. 2001)"},"properties":{"noteIndex":0},"schema":"https://github.com/citation-style-language/schema/raw/master/csl-citation.json"}</w:instrText>
      </w:r>
      <w:r w:rsidR="00F661C9">
        <w:rPr>
          <w:rFonts w:ascii="Times New Roman" w:hAnsi="Times New Roman" w:cs="Times New Roman"/>
        </w:rPr>
        <w:fldChar w:fldCharType="separate"/>
      </w:r>
      <w:r w:rsidR="00F661C9" w:rsidRPr="00F661C9">
        <w:rPr>
          <w:rFonts w:ascii="Times New Roman" w:hAnsi="Times New Roman" w:cs="Times New Roman"/>
          <w:noProof/>
        </w:rPr>
        <w:t>(McCullough et al. 2001)</w:t>
      </w:r>
      <w:r w:rsidR="00F661C9">
        <w:rPr>
          <w:rFonts w:ascii="Times New Roman" w:hAnsi="Times New Roman" w:cs="Times New Roman"/>
        </w:rPr>
        <w:fldChar w:fldCharType="end"/>
      </w:r>
      <w:r w:rsidR="00F661C9">
        <w:rPr>
          <w:rFonts w:ascii="Times New Roman" w:hAnsi="Times New Roman" w:cs="Times New Roman"/>
        </w:rPr>
        <w:t>.</w:t>
      </w:r>
      <w:r w:rsidR="00B81E91" w:rsidRPr="00D558FD">
        <w:rPr>
          <w:rFonts w:ascii="Times New Roman" w:hAnsi="Times New Roman" w:cs="Times New Roman"/>
        </w:rPr>
        <w:t xml:space="preserve"> </w:t>
      </w:r>
      <w:r w:rsidR="00B81E91">
        <w:rPr>
          <w:rFonts w:ascii="Times New Roman" w:hAnsi="Times New Roman" w:cs="Times New Roman"/>
        </w:rPr>
        <w:t>Short-wave solar radiation is a</w:t>
      </w:r>
      <w:r w:rsidR="00B81E91" w:rsidRPr="00D558FD">
        <w:rPr>
          <w:rFonts w:ascii="Times New Roman" w:hAnsi="Times New Roman" w:cs="Times New Roman"/>
        </w:rPr>
        <w:t xml:space="preserve"> dominant component of the stream </w:t>
      </w:r>
      <w:r w:rsidR="00B81E91">
        <w:rPr>
          <w:rFonts w:ascii="Times New Roman" w:hAnsi="Times New Roman" w:cs="Times New Roman"/>
        </w:rPr>
        <w:t>heat</w:t>
      </w:r>
      <w:r w:rsidR="00B81E91" w:rsidRPr="00D558FD">
        <w:rPr>
          <w:rFonts w:ascii="Times New Roman" w:hAnsi="Times New Roman" w:cs="Times New Roman"/>
        </w:rPr>
        <w:t xml:space="preserve"> budget</w:t>
      </w:r>
      <w:r w:rsidR="002930AA">
        <w:rPr>
          <w:rFonts w:ascii="Times New Roman" w:hAnsi="Times New Roman" w:cs="Times New Roman"/>
        </w:rPr>
        <w:t xml:space="preserve"> </w:t>
      </w:r>
      <w:r w:rsidR="002930AA">
        <w:rPr>
          <w:rFonts w:ascii="Times New Roman" w:hAnsi="Times New Roman" w:cs="Times New Roman"/>
        </w:rPr>
        <w:fldChar w:fldCharType="begin" w:fldLock="1"/>
      </w:r>
      <w:r w:rsidR="00CD54BD">
        <w:rPr>
          <w:rFonts w:ascii="Times New Roman" w:hAnsi="Times New Roman" w:cs="Times New Roman"/>
        </w:rPr>
        <w:instrText>ADDIN CSL_CITATION {"citationItems":[{"id":"ITEM-1","itemData":{"DOI":"10.1007/s002670010188","ISSN":"0364-152X","author":[{"dropping-particle":"","family":"Poole","given":"Geoffrey C.","non-dropping-particle":"","parse-names":false,"suffix":""},{"dropping-particle":"","family":"Berman","given":"Cara H.","non-dropping-particle":"","parse-names":false,"suffix":""}],"container-title":"Environmental Management","id":"ITEM-1","issue":"6","issued":{"date-parts":[["2001","6","30"]]},"page":"787-802","publisher":"Springer-Verlag","title":"An Ecological Perspective on In-Stream Temperature: Natural Heat Dynamics and Mechanisms of Human-CausedThermal Degradation","type":"article-journal","volume":"27"},"uris":["http://www.mendeley.com/documents/?uuid=885c2d2c-0125-365d-9815-b5e0a0a24f6e"]},{"id":"ITEM-2","itemData":{"DOI":"10.1111/j.1752-1688.2005.tb03770.x","ISBN":"1752-1688","ISSN":"1752-1688","abstract":"The Pacific Northwest encompasses a range of hydrologic regimes that can be broadly characterized as either coastal (where rain and rain on snow are dominant) or interior (where snowmelt is dominant). Forest harvesting generally increases the fraction of precipitation that is available to become streamflow, increases rates of snowmelt, and modifies the runoff pathways by which water flows to the stream channel. Harvesting may potentially decrease the magnitude of hyporheic exchange flow through increases in fine sediment and clogging of bed materials and through changes in channel morphology, although the ecological consequences of these changes are unclear. In small headwater catchments, forest harvesting generally increases annual runoff and peak flows and reduces the severity of low flows, but exceptions have been observed for each effect. Low flows appear to be more sensitive to transpiration from vegetation in the riparian zone than in the rest of the catchment. Although it appears that harvesting increased only the more frequent, geomorphically benign peak flows in several studies, in others the treatment effect increased with return period. Recovery to pre-harvest conditions appeared to occur within about 10 to 20 years in some coastal catchments but may take many decades in mountainous, snow dominated catchments.","author":[{"dropping-particle":"","family":"Moore","given":"R.","non-dropping-particle":"","parse-names":false,"suffix":""},{"dropping-particle":"","family":"Wondzell","given":"S.M.","non-dropping-particle":"","parse-names":false,"suffix":""}],"container-title":"Journal of the American Water Resources Association","id":"ITEM-2","issue":"4","issued":{"date-parts":[["2005","8"]]},"page":"763-784","publisher":"Blackwell Publishing Ltd","title":"Physical Hydrology and the Effects of Forest Harvesting in the Pacific Northwest: a Review","type":"article-journal","volume":"41"},"uris":["http://www.mendeley.com/documents/?uuid=f4cbf3ee-ad8c-3784-b42a-4e70fcc66308"]},{"id":"ITEM-3","itemData":{"DOI":"10.1111/j.1365-2427.2006.01597.x","ISSN":"0046-5070","author":[{"dropping-particle":"","family":"Caissie","given":"D.","non-dropping-particle":"","parse-names":false,"suffix":""}],"container-title":"Freshwater Biology","id":"ITEM-3","issue":"8","issued":{"date-parts":[["2006","8","1"]]},"page":"1389-1406","publisher":"John Wiley &amp; Sons, Ltd (10.1111)","title":"The thermal regime of rivers: a review","type":"article-journal","volume":"51"},"uris":["http://www.mendeley.com/documents/?uuid=00405e39-e44e-3783-a449-cd0133936258"]}],"mendeley":{"formattedCitation":"(Poole and Berman 2001, Moore and Wondzell 2005, Caissie 2006)","plainTextFormattedCitation":"(Poole and Berman 2001, Moore and Wondzell 2005, Caissie 2006)","previouslyFormattedCitation":"(Poole and Berman 2001, Moore and Wondzell 2005, Caissie 2006)"},"properties":{"noteIndex":0},"schema":"https://github.com/citation-style-language/schema/raw/master/csl-citation.json"}</w:instrText>
      </w:r>
      <w:r w:rsidR="002930AA">
        <w:rPr>
          <w:rFonts w:ascii="Times New Roman" w:hAnsi="Times New Roman" w:cs="Times New Roman"/>
        </w:rPr>
        <w:fldChar w:fldCharType="separate"/>
      </w:r>
      <w:r w:rsidR="002930AA" w:rsidRPr="002930AA">
        <w:rPr>
          <w:rFonts w:ascii="Times New Roman" w:hAnsi="Times New Roman" w:cs="Times New Roman"/>
          <w:noProof/>
        </w:rPr>
        <w:t>(Poole and Berman 2001, Moore and Wondzell 2005, Caissie 2006)</w:t>
      </w:r>
      <w:r w:rsidR="002930AA">
        <w:rPr>
          <w:rFonts w:ascii="Times New Roman" w:hAnsi="Times New Roman" w:cs="Times New Roman"/>
        </w:rPr>
        <w:fldChar w:fldCharType="end"/>
      </w:r>
      <w:r w:rsidR="00FE428A">
        <w:rPr>
          <w:rFonts w:ascii="Times New Roman" w:hAnsi="Times New Roman" w:cs="Times New Roman"/>
        </w:rPr>
        <w:t>,</w:t>
      </w:r>
      <w:r w:rsidR="002930AA">
        <w:rPr>
          <w:rFonts w:ascii="Times New Roman" w:hAnsi="Times New Roman" w:cs="Times New Roman"/>
        </w:rPr>
        <w:t xml:space="preserve"> </w:t>
      </w:r>
      <w:r w:rsidR="00B81E91">
        <w:rPr>
          <w:rFonts w:ascii="Times New Roman" w:hAnsi="Times New Roman" w:cs="Times New Roman"/>
        </w:rPr>
        <w:t>and past removal of streamside forests exposed many headwater streams to high light conditions</w:t>
      </w:r>
      <w:r w:rsidR="00B81E91" w:rsidRPr="00D558FD">
        <w:rPr>
          <w:rFonts w:ascii="Times New Roman" w:hAnsi="Times New Roman" w:cs="Times New Roman"/>
        </w:rPr>
        <w:t>. As a result stream temperatures increased</w:t>
      </w:r>
      <w:r w:rsidR="00B81E91">
        <w:rPr>
          <w:rFonts w:ascii="Times New Roman" w:hAnsi="Times New Roman" w:cs="Times New Roman"/>
        </w:rPr>
        <w:t xml:space="preserve"> </w:t>
      </w:r>
      <w:r w:rsidR="00B81E91" w:rsidRPr="00D558FD">
        <w:rPr>
          <w:rFonts w:ascii="Times New Roman" w:hAnsi="Times New Roman" w:cs="Times New Roman"/>
        </w:rPr>
        <w:t xml:space="preserve">in </w:t>
      </w:r>
      <w:r w:rsidR="00B81E91">
        <w:rPr>
          <w:rFonts w:ascii="Times New Roman" w:hAnsi="Times New Roman" w:cs="Times New Roman"/>
        </w:rPr>
        <w:t>many</w:t>
      </w:r>
      <w:r w:rsidR="00B81E91" w:rsidRPr="00D558FD">
        <w:rPr>
          <w:rFonts w:ascii="Times New Roman" w:hAnsi="Times New Roman" w:cs="Times New Roman"/>
        </w:rPr>
        <w:t xml:space="preserve"> cases, to levels detrimental to aquatic biota</w:t>
      </w:r>
      <w:r w:rsidR="00CD54BD">
        <w:rPr>
          <w:rFonts w:ascii="Times New Roman" w:hAnsi="Times New Roman" w:cs="Times New Roman"/>
        </w:rPr>
        <w:t xml:space="preserve"> </w:t>
      </w:r>
      <w:r w:rsidR="00CD54BD">
        <w:rPr>
          <w:rFonts w:ascii="Times New Roman" w:hAnsi="Times New Roman" w:cs="Times New Roman"/>
        </w:rPr>
        <w:fldChar w:fldCharType="begin" w:fldLock="1"/>
      </w:r>
      <w:r w:rsidR="00D0477C">
        <w:rPr>
          <w:rFonts w:ascii="Times New Roman" w:hAnsi="Times New Roman" w:cs="Times New Roman"/>
        </w:rPr>
        <w:instrText>ADDIN CSL_CITATION {"citationItems":[{"id":"ITEM-1","itemData":{"abstract":"The principal source of energy for warming streams is the sun. The amount of sunlight reaching the stream may be increased after clear-cut logging. Average monthly maximum temperatures increased by 14øF and annual maximum temperatures increased from 57 ø to 85øF one year after clear-cut logging on a small watershed in Oregon's coast range. In a nearby watershed where strips of brush and trees separated logging units from the stream, no changes in temperature were observed that could be attributed to clear-cutting.","author":[{"dropping-particle":"","family":"Brown","given":"George W","non-dropping-particle":"","parse-names":false,"suffix":""},{"dropping-particle":"","family":"Krygier","given":"James T","non-dropping-particle":"","parse-names":false,"suffix":""}],"id":"ITEM-1","issued":{"date-parts":[["1970"]]},"title":"Eects of Clear-Cutting on Stream Temperature","type":"report","volume":"6"},"uris":["http://www.mendeley.com/documents/?uuid=84b71ea7-d1d8-4049-8623-6b820c06f68c"]},{"id":"ITEM-2","itemData":{"ISSN":"1045-9774","abstract":"The temperature of water entering a forest stream system typically resembles that of the watershed's subsoil environment. As this water continues to flow down the stream system, seasonal and diurnal water temperatures are strongly influenced by solar radiation. Pro- nounced differences in stream temperature patterns are evident for streams draining watersheds throughout the Pacific Northwest. Seasonal and diurnal patterns of stream temperature influence a wide range of responses by instream biota. Furthermore, logging activities can initiate pronounced temperature changes by the removal of forest vegetation along channels. Buffer strips of forest vegetation are an effective means of minimizing stream temperature impacts associated with logging. Although direct mortality of fish is probably not a major concern throughout the Pacific Northwest when stream temperatures are altered by management activities. temperature changes can influence rates of egg development, rearing success, species competition, and other factors.","author":[{"dropping-particle":"","family":"Beschta","given":"RL","non-dropping-particle":"","parse-names":false,"suffix":""},{"dropping-particle":"","family":"Bilby","given":"RE","non-dropping-particle":"","parse-names":false,"suffix":""},{"dropping-particle":"","family":"Brown","given":"GW","non-dropping-particle":"","parse-names":false,"suffix":""},{"dropping-particle":"","family":"Holtby","given":"LB","non-dropping-particle":"","parse-names":false,"suffix":""},{"dropping-particle":"","family":"Hofstra","given":"TD","non-dropping-particle":"","parse-names":false,"suffix":""}],"container-title":"Streamside management: forestry and fishery interactions","id":"ITEM-2","issued":{"date-parts":[["1987"]]},"note":"less directly relevant becuase it is so old and broad- but it is long with individual sections. \n\ncascades stream (clear cut) increased (max temp) by 3 to 8 deg C \nmin temps up by 1 to 2 deg c. \n\n\nBusch (1978) found that increased light both altered the species of algae present and caused an increase in algal biomass and invertebrate production.\nWarren et a1. (960) noted that in Oregon streams fila? mentous green algae dominated where at least 3% of full sunlight reached the substrate. In shaded stretches, diatoms predominated. -&amp;gt; suggests needs more reserach on this topic. \n\nadd behaviour and acclimation temperature. \n\nthe shaded section. However, in a final analysis of the data set, Martin (1985) concluded","page":"191-232","title":"Stream temperature and aquatic habitat: fisheries and forestry interactions","type":"article-journal"},"uris":["http://www.mendeley.com/documents/?uuid=6b8b22d2-7c1f-43ba-9e23-2f5d7ea8bf38"]},{"id":"ITEM-3","itemData":{"DOI":"10.1029/93WR00540","ISBN":"0043-1397","ISSN":"19447973","PMID":"9308838","abstract":"A numerical model based on a finite difference solution of the unsteady heat advection-dispersion equation is formulated to predict water temperatures in streams at time increments of I hour. An energy balance accounts for the effects of air temperature, solar radiation, relative humidity• cloud cover, and wind speed on the net rate of heat exchange through the water surface, and heat conduction between water and streambed. Continuous stream temperature recordings in shallow streams show strong dynamic behavior including diurnal variations of several degrees Celsius which are lost in the standard daily records. These measured water temperatures are used to calibrate the model for the optimum percentages of Sun shading and wind sheltering. Stream exposure to solar radiation is shown to vary from 30 to 100% and wind exposure from 10 to 30% depending on the character of the stream. Values are related to stream width and season because of variable leaf cover of trees on stream banks. After calibration, accuracies of hourly and daily water temperature predictions over periods of several weeks are of the order of 0.2 ø to IøC. Solar (shortwave) radiation is shown to be the most important component of the heat flux across the stream water surface, but none of the other components, i.e., long-wave radiation, evaporation, and convection to the atmosphere, are negligible. Conductive heat exchange between the streambed and the water is a significant heat balance component in shallow streams.","author":[{"dropping-particle":"","family":"Sinokrot","given":"Bashar A.","non-dropping-particle":"","parse-names":false,"suffix":""},{"dropping-particle":"","family":"Stefan","given":"Heinz G.","non-dropping-particle":"","parse-names":false,"suffix":""}],"container-title":"Water Resources Research","id":"ITEM-3","issue":"7","issued":{"date-parts":[["1993","7"]]},"page":"2299-2312","title":"Stream temperature dynamics: Measurements and modeling","type":"article-journal","volume":"29"},"uris":["http://www.mendeley.com/documents/?uuid=deaf5b14-323d-3645-bd7b-0c3fd86f36fe"]},{"id":"ITEM-4","itemData":{"DOI":"10.1139/F04-040","ISBN":"1800553684","ISSN":"0706-652X","PMID":"17557174","abstract":"The temperature of stream water is an important control of many in-stream processes. To better understand the processes and consequences of solar energy inputs to streams, stream temperature dynamics were examined before, during, and after experimental shading of a 150-m reach of a second-order stream in the Oregon Cascade Range. Maximum water temperatures declined significantly in the shaded reach, but minimum and mean temperatures were not modified. Heat budget calculations before shading show the dominance of solar energy as an influence of stream temperature. The influence of substrate type on stream temperature was examined separately where the water flowed first over bedrock and then through alluvial substrates. Maximum temperatures in the upstream bedrock reach were up to 8.6 °C higher and 3.4 °C lower than downstream in the alluvial reach. Better understanding of factors that influence not only maximum but minimum temperatures as well as diurnal temperature variation will highlight types of reaches in which stream temperature would be most responsive to changes in shading. Many apparent discrepancies in stream temperature literature can be explained by considering variation in the relative importance of different stream temperature drivers within and among streams and over time.","author":[{"dropping-particle":"","family":"Johnson","given":"Sherri L","non-dropping-particle":"","parse-names":false,"suffix":""}],"container-title":"Canadian Journal of Fisheries and Aquatic Sciences","id":"ITEM-4","issue":"6","issued":{"date-parts":[["2004","6"]]},"page":"913-923","publisher":"NRC Research Press Ottawa, Canada","title":"Factors influencing stream temperatures in small streams: substrate effects and a shading experiment","type":"article-journal","volume":"61"},"uris":["http://www.mendeley.com/documents/?uuid=c19cab7b-ef0e-4c04-8ed5-d36d180c857c"]},{"id":"ITEM-5","itemData":{"DOI":"10.1111/j.1752-1688.2005.tb03770.x","ISBN":"1752-1688","ISSN":"1752-1688","abstract":"The Pacific Northwest encompasses a range of hydrologic regimes that can be broadly characterized as either coastal (where rain and rain on snow are dominant) or interior (where snowmelt is dominant). Forest harvesting generally increases the fraction of precipitation that is available to become streamflow, increases rates of snowmelt, and modifies the runoff pathways by which water flows to the stream channel. Harvesting may potentially decrease the magnitude of hyporheic exchange flow through increases in fine sediment and clogging of bed materials and through changes in channel morphology, although the ecological consequences of these changes are unclear. In small headwater catchments, forest harvesting generally increases annual runoff and peak flows and reduces the severity of low flows, but exceptions have been observed for each effect. Low flows appear to be more sensitive to transpiration from vegetation in the riparian zone than in the rest of the catchment. Although it appears that harvesting increased only the more frequent, geomorphically benign peak flows in several studies, in others the treatment effect increased with return period. Recovery to pre-harvest conditions appeared to occur within about 10 to 20 years in some coastal catchments but may take many decades in mountainous, snow dominated catchments.","author":[{"dropping-particle":"","family":"Moore","given":"R.","non-dropping-particle":"","parse-names":false,"suffix":""},{"dropping-particle":"","family":"Wondzell","given":"S.M.","non-dropping-particle":"","parse-names":false,"suffix":""}],"container-title":"Journal of the American Water Resources Association","id":"ITEM-5","issue":"4","issued":{"date-parts":[["2005","8"]]},"page":"763-784","publisher":"Blackwell Publishing Ltd","title":"Physical Hydrology and the Effects of Forest Harvesting in the Pacific Northwest: a Review","type":"article-journal","volume":"41"},"uris":["http://www.mendeley.com/documents/?uuid=f4cbf3ee-ad8c-3784-b42a-4e70fcc66308"]}],"mendeley":{"formattedCitation":"(Brown and Krygier 1970, Beschta et al. 1987, Sinokrot and Stefan 1993, Johnson 2004, Moore and Wondzell 2005)","plainTextFormattedCitation":"(Brown and Krygier 1970, Beschta et al. 1987, Sinokrot and Stefan 1993, Johnson 2004, Moore and Wondzell 2005)","previouslyFormattedCitation":"(Brown and Krygier 1970, Beschta et al. 1987, Sinokrot and Stefan 1993, Johnson 2004, Moore and Wondzell 2005)"},"properties":{"noteIndex":0},"schema":"https://github.com/citation-style-language/schema/raw/master/csl-citation.json"}</w:instrText>
      </w:r>
      <w:r w:rsidR="00CD54BD">
        <w:rPr>
          <w:rFonts w:ascii="Times New Roman" w:hAnsi="Times New Roman" w:cs="Times New Roman"/>
        </w:rPr>
        <w:fldChar w:fldCharType="separate"/>
      </w:r>
      <w:r w:rsidR="00CD54BD" w:rsidRPr="00CD54BD">
        <w:rPr>
          <w:rFonts w:ascii="Times New Roman" w:hAnsi="Times New Roman" w:cs="Times New Roman"/>
          <w:noProof/>
        </w:rPr>
        <w:t>(Brown and Krygier 1970, Beschta et al. 1987, Sinokrot and Stefan 1993, Johnson 2004, Moore and Wondzell 2005)</w:t>
      </w:r>
      <w:r w:rsidR="00CD54BD">
        <w:rPr>
          <w:rFonts w:ascii="Times New Roman" w:hAnsi="Times New Roman" w:cs="Times New Roman"/>
        </w:rPr>
        <w:fldChar w:fldCharType="end"/>
      </w:r>
      <w:r w:rsidR="00CD54BD">
        <w:rPr>
          <w:rFonts w:ascii="Times New Roman" w:hAnsi="Times New Roman" w:cs="Times New Roman"/>
        </w:rPr>
        <w:t xml:space="preserve">. </w:t>
      </w:r>
      <w:r>
        <w:rPr>
          <w:rFonts w:ascii="Times New Roman" w:hAnsi="Times New Roman" w:cs="Times New Roman"/>
        </w:rPr>
        <w:t xml:space="preserve">For this reason, </w:t>
      </w:r>
      <w:r>
        <w:rPr>
          <w:rFonts w:ascii="Times New Roman" w:hAnsi="Times New Roman" w:cs="Times New Roman"/>
          <w:color w:val="000000" w:themeColor="text1"/>
        </w:rPr>
        <w:t>c</w:t>
      </w:r>
      <w:r w:rsidRPr="00D558FD">
        <w:rPr>
          <w:rFonts w:ascii="Times New Roman" w:hAnsi="Times New Roman" w:cs="Times New Roman"/>
        </w:rPr>
        <w:t xml:space="preserve">urrent forest management regulations </w:t>
      </w:r>
      <w:r>
        <w:rPr>
          <w:rFonts w:ascii="Times New Roman" w:hAnsi="Times New Roman" w:cs="Times New Roman"/>
        </w:rPr>
        <w:t xml:space="preserve">that restrict harvest of riparian forests often </w:t>
      </w:r>
      <w:r w:rsidRPr="00D558FD">
        <w:rPr>
          <w:rFonts w:ascii="Times New Roman" w:hAnsi="Times New Roman" w:cs="Times New Roman"/>
        </w:rPr>
        <w:t xml:space="preserve">focus on maintaining </w:t>
      </w:r>
      <w:r>
        <w:rPr>
          <w:rFonts w:ascii="Times New Roman" w:hAnsi="Times New Roman" w:cs="Times New Roman"/>
        </w:rPr>
        <w:t xml:space="preserve">unmanaged riparian buffers </w:t>
      </w:r>
      <w:r w:rsidRPr="006B0163">
        <w:rPr>
          <w:rFonts w:ascii="Times New Roman" w:hAnsi="Times New Roman" w:cs="Times New Roman"/>
        </w:rPr>
        <w:t>to support highly shaded streams and minimizing solar radiation to limit increases in stream temperature (e.g. Oregon Forest Pract</w:t>
      </w:r>
      <w:r w:rsidR="00C1568C">
        <w:rPr>
          <w:rFonts w:ascii="Times New Roman" w:hAnsi="Times New Roman" w:cs="Times New Roman"/>
        </w:rPr>
        <w:t xml:space="preserve">ices Act) </w:t>
      </w:r>
      <w:r w:rsidR="00C1568C">
        <w:rPr>
          <w:rFonts w:ascii="Times New Roman" w:hAnsi="Times New Roman" w:cs="Times New Roman"/>
        </w:rPr>
        <w:fldChar w:fldCharType="begin" w:fldLock="1"/>
      </w:r>
      <w:r w:rsidR="002C598D">
        <w:rPr>
          <w:rFonts w:ascii="Times New Roman" w:hAnsi="Times New Roman" w:cs="Times New Roman"/>
        </w:rPr>
        <w:instrText>ADDIN CSL_CITATION {"citationItems":[{"id":"ITEM-1","itemData":{"author":[{"dropping-particle":"","family":"Lorensen","given":"Ted","non-dropping-particle":"","parse-names":false,"suffix":""},{"dropping-particle":"","family":"Andrus","given":"Chip","non-dropping-particle":"","parse-names":false,"suffix":""},{"dropping-particle":"","family":"Runyon","given":"John","non-dropping-particle":"","parse-names":false,"suffix":""}],"id":"ITEM-1","issued":{"date-parts":[["1994"]]},"title":"The Oregon Forest Practices Act Water Protection Rules Scientific and policy considerations","type":"report"},"uris":["http://www.mendeley.com/documents/?uuid=455e4236-4b2c-3d1f-b142-b16d88c3b6dd"]},{"id":"ITEM-2","itemData":{"DOI":"10.1139/cjfas-57-S2-30","ISBN":"0706-652X","ISSN":"12057533","abstract":"Stream temperature controls the rates of many biotic and abiotic processes and is influenced by changes in streamside land use practices. We compiled historic stream temperature data and reestablished study sites in three small basins in the H.J. Andrews Experimental Forest in the western Cascades, Oregon, to reexamine the effects on and re- covery of stream temperatures following removal of riparian vegetation. Maximum stream temperatures increased 7°C and occurred earlier in the summer after clear-cutting and burning in one basin and after debris flows and patch-cutting in another. Diurnal fluctuations in June increased from approximately 2 to 8°C. Stream temperatures in both basins gradually returned to preharvest levels after 15 years. The influence of the primary factor controlling stream tempera- tures, shortwave solar radiation, was amplified following removal of riparian vegetation, and conduction between stream water and nearby soils or substrates also appeared to be an important factor. Shifts in the timing of summer maxima and greater increases in early summer stream temperatures could impact sensitive stages of aquatic biota.","author":[{"dropping-particle":"","family":"Johnson","given":"Sherri L.","non-dropping-particle":"","parse-names":false,"suffix":""},{"dropping-particle":"","family":"Jones","given":"Julia A.","non-dropping-particle":"","parse-names":false,"suffix":""}],"container-title":"Canadian Journal of Fisheries and Aquatic Sciences","id":"ITEM-2","issue":"S2","issued":{"date-parts":[["2000"]]},"page":"30-39","title":"Stream temperature responses to forest harvest and debris flows in western Cascades, Oregon","type":"article-journal","volume":"57"},"uris":["http://www.mendeley.com/documents/?uuid=b04f576c-efef-4608-bc87-7979e444c8a1"]},{"id":"ITEM-3","itemData":{"DOI":"10.1007/s002670010188","ISSN":"0364-152X","author":[{"dropping-particle":"","family":"Poole","given":"Geoffrey C.","non-dropping-particle":"","parse-names":false,"suffix":""},{"dropping-particle":"","family":"Berman","given":"Cara H.","non-dropping-particle":"","parse-names":false,"suffix":""}],"container-title":"Environmental Management","id":"ITEM-3","issue":"6","issued":{"date-parts":[["2001","6","30"]]},"page":"787-802","publisher":"Springer-Verlag","title":"An Ecological Perspective on In-Stream Temperature: Natural Heat Dynamics and Mechanisms of Human-CausedThermal Degradation","type":"article-journal","volume":"27"},"uris":["http://www.mendeley.com/documents/?uuid=885c2d2c-0125-365d-9815-b5e0a0a24f6e"]},{"id":"ITEM-4","itemData":{"DOI":"10.1111/j.1752-1688.2005.tb03772.x","ISSN":"1093-474X","author":[{"dropping-particle":"","family":"Moore","given":"R. Dan.","non-dropping-particle":"","parse-names":false,"suffix":""},{"dropping-particle":"","family":"Spittlehouse","given":"D. L.","non-dropping-particle":"","parse-names":false,"suffix":""},{"dropping-particle":"","family":"Story","given":"Anthony","non-dropping-particle":"","parse-names":false,"suffix":""}],"container-title":"Journal of the American Water Resources Association","id":"ITEM-4","issue":"4","issued":{"date-parts":[["2005","8","1"]]},"page":"813-834","publisher":"John Wiley &amp; Sons, Ltd (10.1111)","title":"RIPARIAN MICROCLIMATE AND STREAM TEMPERATURE RESPONSE TO FOREST HARVESTING: A REVIEW","type":"article-journal","volume":"41"},"uris":["http://www.mendeley.com/documents/?uuid=729add7a-5aee-3216-a337-fc1a33d2fbc6"]},{"id":"ITEM-5","itemData":{"DOI":"10.1016/j.foreco.2011.07.012","ISBN":"0378-1127","ISSN":"03781127","abstract":"A replicated before-after-control-impact study was used to test effectiveness of Oregon's (USA) riparian protection measures at minimizing increases in summer stream temperature associated with timber harvest. Sites were located on private and state forest land. Practices on private forests require riparian management areas around fish-bearing streams; state forest's prescriptions are similar but wider. Overall we found no change in maximum temperatures for state forest streams while private sites increased pre-harvest to post-harvest on average by 0.7 ??C with an observed range of response from -0.9 to 2.5 ??C. The observed increases are less than changes observed with historic management practices. The observed changes in stream temperature were most strongly correlated with shade levels measured before and after harvest. Treatment reach length, stream gradient, and changes in the upstream reach stream temperature were additionally useful in explaining treatment reach temperature change. Our models indicated that maximum, mean, minimum, and diel fluctuations in summer stream temperature increased with a reduction in shade, longer treatment reaches, and low gradient. Shade was best predicted by riparian basal area and tree height. Findings suggest that riparian protection measures that maintain higher shade such as the state forests were more likely to maintain stream temperatures similar to control conditions. ?? 2011 Elsevier B.V.","author":[{"dropping-particle":"","family":"Groom","given":"Jeremiah D.","non-dropping-particle":"","parse-names":false,"suffix":""},{"dropping-particle":"","family":"Dent","given":"Liz","non-dropping-particle":"","parse-names":false,"suffix":""},{"dropping-particle":"","family":"Madsen","given":"Lisa J.","non-dropping-particle":"","parse-names":false,"suffix":""},{"dropping-particle":"","family":"Fleuret","given":"Jennifer","non-dropping-particle":"","parse-names":false,"suffix":""}],"container-title":"Forest Ecology and Management","id":"ITEM-5","issue":"8","issued":{"date-parts":[["2011","10"]]},"page":"1618-1629","title":"Response of western Oregon (USA) stream temperatures to contemporary forest management","type":"article-journal","volume":"262"},"uris":["http://www.mendeley.com/documents/?uuid=f6f10685-4679-3195-81a8-386359db1c52"]}],"mendeley":{"formattedCitation":"(Lorensen et al. 1994, Johnson and Jones 2000, Poole and Berman 2001, Moore et al. 2005a, Groom et al. 2011b)","plainTextFormattedCitation":"(Lorensen et al. 1994, Johnson and Jones 2000, Poole and Berman 2001, Moore et al. 2005a, Groom et al. 2011b)","previouslyFormattedCitation":"(Lorensen et al. 1994, Johnson and Jones 2000, Poole and Berman 2001, Moore et al. 2005a, Groom et al. 2011b)"},"properties":{"noteIndex":0},"schema":"https://github.com/citation-style-language/schema/raw/master/csl-citation.json"}</w:instrText>
      </w:r>
      <w:r w:rsidR="00C1568C">
        <w:rPr>
          <w:rFonts w:ascii="Times New Roman" w:hAnsi="Times New Roman" w:cs="Times New Roman"/>
        </w:rPr>
        <w:fldChar w:fldCharType="separate"/>
      </w:r>
      <w:r w:rsidR="002C598D" w:rsidRPr="002C598D">
        <w:rPr>
          <w:rFonts w:ascii="Times New Roman" w:hAnsi="Times New Roman" w:cs="Times New Roman"/>
          <w:noProof/>
        </w:rPr>
        <w:t>(Lorensen et al. 1994, Johnson and Jones 2000, Poole and Berman 2001, Moore et al. 2005a, Groom et al. 2011b)</w:t>
      </w:r>
      <w:r w:rsidR="00C1568C">
        <w:rPr>
          <w:rFonts w:ascii="Times New Roman" w:hAnsi="Times New Roman" w:cs="Times New Roman"/>
        </w:rPr>
        <w:fldChar w:fldCharType="end"/>
      </w:r>
      <w:r w:rsidR="00C1568C">
        <w:rPr>
          <w:rFonts w:ascii="Times New Roman" w:hAnsi="Times New Roman" w:cs="Times New Roman"/>
        </w:rPr>
        <w:t>.</w:t>
      </w:r>
    </w:p>
    <w:p w14:paraId="4802498E" w14:textId="3F298828" w:rsidR="009648C3" w:rsidRDefault="009648C3" w:rsidP="009648C3">
      <w:pPr>
        <w:widowControl w:val="0"/>
        <w:autoSpaceDE w:val="0"/>
        <w:autoSpaceDN w:val="0"/>
        <w:adjustRightInd w:val="0"/>
        <w:spacing w:line="480" w:lineRule="auto"/>
        <w:ind w:firstLine="720"/>
      </w:pPr>
      <w:r>
        <w:t>Shading is important to keep streams cool, however, a</w:t>
      </w:r>
      <w:r w:rsidRPr="00D558FD">
        <w:t xml:space="preserve">s stands and buffers have </w:t>
      </w:r>
      <w:r w:rsidRPr="00D558FD">
        <w:lastRenderedPageBreak/>
        <w:t>regenerated, stream light has fallen below historic levels found in many old growth systems</w:t>
      </w:r>
      <w:r w:rsidR="00B900CD">
        <w:t xml:space="preserve"> </w:t>
      </w:r>
      <w:r w:rsidR="00B900CD">
        <w:fldChar w:fldCharType="begin" w:fldLock="1"/>
      </w:r>
      <w:r w:rsidR="00EB3AAD">
        <w:instrText>ADDIN CSL_CITATION {"citationItems":[{"id":"ITEM-1","itemData":{"DOI":"10.1086/690624","ISSN":"2161-9549","abstract":"AbstractRiparian forests exert strong influence on abiotic and biotic processes in adjacent streams by regulating light. Harvesting of riparian forests was once common practice, and consequently, many streamside forests across North America are in varying stages of development as they regenerate, thereby affecting stream light regimes. We used 2 approaches to evaluate the influence of riparian forest harvest and stand recovery on light availability in small mountain streams. We estimated light and canopy cover every 25 m along 11.5 km of a 4th-order stream network dominated by late-successional riparian forests that included 7 streamside harvest units 50 to 60 y old. Estimates of stream light fluxes were lower in harvest units than in up- and downstream sections bordered by old-growth forests even though only 1 stream bank was harvested in 5 of 7 units. Differences in stream light between harvested reaches and adjacent old-growth sections were greater when both banks had been logged. We also conducted a s...","author":[{"dropping-particle":"","family":"Kaylor","given":"Matthew J.","non-dropping-particle":"","parse-names":false,"suffix":""},{"dropping-particle":"","family":"Warren","given":"Dana R.","non-dropping-particle":"","parse-names":false,"suffix":""},{"dropping-particle":"","family":"Kiffney","given":"Peter M.","non-dropping-particle":"","parse-names":false,"suffix":""}],"container-title":"Freshwater Science","id":"ITEM-1","issue":"1","issued":{"date-parts":[["2016","3","22"]]},"page":"000-000","publisher":"University of Chicago PressChicago, IL","title":"Long-term effects of riparian forest harvest on light in Pacific Northwest (USA) streams","type":"article-journal","volume":"36"},"uris":["http://www.mendeley.com/documents/?uuid=23fd4d99-36b1-4173-9bdc-8db4deef9c2d"]}],"mendeley":{"formattedCitation":"(Kaylor et al. 2016)","plainTextFormattedCitation":"(Kaylor et al. 2016)","previouslyFormattedCitation":"(Kaylor et al. 2016)"},"properties":{"noteIndex":0},"schema":"https://github.com/citation-style-language/schema/raw/master/csl-citation.json"}</w:instrText>
      </w:r>
      <w:r w:rsidR="00B900CD">
        <w:fldChar w:fldCharType="separate"/>
      </w:r>
      <w:r w:rsidR="00B63EF9" w:rsidRPr="00B63EF9">
        <w:rPr>
          <w:noProof/>
        </w:rPr>
        <w:t>(Kaylor et al. 2016)</w:t>
      </w:r>
      <w:r w:rsidR="00B900CD">
        <w:fldChar w:fldCharType="end"/>
      </w:r>
      <w:r w:rsidR="00B900CD">
        <w:t xml:space="preserve">. </w:t>
      </w:r>
      <w:r w:rsidRPr="00D558FD">
        <w:t>Gap development is a dominant process at the horizontal diversification stage of stand development</w:t>
      </w:r>
      <w:r w:rsidR="00B900CD">
        <w:t xml:space="preserve"> </w:t>
      </w:r>
      <w:r w:rsidR="00B900CD">
        <w:fldChar w:fldCharType="begin" w:fldLock="1"/>
      </w:r>
      <w:r w:rsidR="00B900CD">
        <w:instrText>ADDIN CSL_CITATION {"citationItems":[{"id":"ITEM-1","itemData":{"DOI":"10.1016/S0378-1127(01)00575-8","ISSN":"0378-1127","abstract":"Forest managers need a comprehensive scientific understanding of natural stand development processes when designing silvicultural systems that integrate ecological and economic objectives, including a better appreciation of the nature of disturbance regimes and the biological legacies, such as live trees, snags, and logs, that they leave behind. Most conceptual forest development models do not incorporate current knowledge of the: (1) complexity of structures (including spatial patterns) and developmental processes; (2) duration of development in long-lived forests; (3) complex spatial patterns of stands that develop in later stages of seres; and particularly (4) the role of disturbances in creating structural legacies that become key elements of the post-disturbance stands. We elaborate on existing models for stand structural development using natural stand development of the Douglas-fir-western hemlock sere in the Pacific Northwest as our primary example; most of the principles are broadly applicable while some processes (e.g. role of epicormic branches) are related to specific species. We discuss the use of principles from disturbance ecology and natural stand development to create silvicultural approaches that are more aligned with natural processes. Such approaches provide for a greater abundance of standing dead and down wood and large old trees, perhaps reducing short-term commercial productivity but ultimately enhancing wildlife habitat, biodiversity, and ecosystem function, including soil protection and nutrient retention. #","author":[{"dropping-particle":"","family":"Franklin","given":"Jerry F","non-dropping-particle":"","parse-names":false,"suffix":""},{"dropping-particle":"","family":"Spies","given":"Thomas A","non-dropping-particle":"","parse-names":false,"suffix":""},{"dropping-particle":"","family":"Pelt","given":"Robert","non-dropping-particle":"Van","parse-names":false,"suffix":""},{"dropping-particle":"","family":"Carey","given":"Andrew B","non-dropping-particle":"","parse-names":false,"suffix":""},{"dropping-particle":"","family":"Thornburgh","given":"Dale A","non-dropping-particle":"","parse-names":false,"suffix":""},{"dropping-particle":"","family":"Berg","given":"Rae","non-dropping-particle":"","parse-names":false,"suffix":""},{"dropping-particle":"","family":"Lindenmayer","given":"David B","non-dropping-particle":"","parse-names":false,"suffix":""},{"dropping-particle":"","family":"Harmon","given":"Mark E","non-dropping-particle":"","parse-names":false,"suffix":""},{"dropping-particle":"","family":"Keeton","given":"William S","non-dropping-particle":"","parse-names":false,"suffix":""},{"dropping-particle":"","family":"Shaw","given":"David C","non-dropping-particle":"","parse-names":false,"suffix":""},{"dropping-particle":"","family":"Bible","given":"Ken","non-dropping-particle":"","parse-names":false,"suffix":""},{"dropping-particle":"","family":"Chen","given":"Jiquan","non-dropping-particle":"","parse-names":false,"suffix":""},{"dropping-particle":"Van","family":"Pelt","given":"Robert","non-dropping-particle":"","parse-names":false,"suffix":""},{"dropping-particle":"","family":"Carey","given":"Andrew B","non-dropping-particle":"","parse-names":false,"suffix":""},{"dropping-particle":"","family":"Thornburgh","given":"Dale A","non-dropping-particle":"","parse-names":false,"suffix":""},{"dropping-particle":"","family":"Berg","given":"Dean Rae","non-dropping-particle":"","parse-names":false,"suffix":""},{"dropping-particle":"","family":"Lindenmayer","given":"David B","non-dropping-particle":"","parse-names":false,"suffix":""},{"dropping-particle":"","family":"Harmon","given":"Mark E","non-dropping-particle":"","parse-names":false,"suffix":""},{"dropping-particle":"","family":"Keeton","given":"William S","non-dropping-particle":"","parse-names":false,"suffix":""},{"dropping-particle":"","family":"Shaw","given":"David C","non-dropping-particle":"","parse-names":false,"suffix":""},{"dropping-particle":"","family":"Bible","given":"Ken","non-dropping-particle":"","parse-names":false,"suffix":""},{"dropping-particle":"","family":"Chen","given":"Jiquan","non-dropping-particle":"","parse-names":false,"suffix":""},{"dropping-particle":"","family":"Pelt","given":"Robert","non-dropping-particle":"Van","parse-names":false,"suffix":""},{"dropping-particle":"","family":"Carey","given":"Andrew B","non-dropping-particle":"","parse-names":false,"suffix":""},{"dropping-particle":"","family":"Thornburgh","given":"Dale A","non-dropping-particle":"","parse-names":false,"suffix":""},{"dropping-particle":"","family":"Berg","given":"Rae","non-dropping-particle":"","parse-names":false,"suffix":""},{"dropping-particle":"","family":"Lindenmayer","given":"David B","non-dropping-particle":"","parse-names":false,"suffix":""},{"dropping-particle":"","family":"Harmon","given":"Mark E","non-dropping-particle":"","parse-names":false,"suffix":""},{"dropping-particle":"","family":"Keeton","given":"William S","non-dropping-particle":"","parse-names":false,"suffix":""},{"dropping-particle":"","family":"Shaw","given":"David C","non-dropping-particle":"","parse-names":false,"suffix":""},{"dropping-particle":"","family":"Bible","given":"Ken","non-dropping-particle":"","parse-names":false,"suffix":""},{"dropping-particle":"","family":"Chen","given":"Jiquan","non-dropping-particle":"","parse-names":false,"suffix":""}],"container-title":"Forest Ecology and Management","id":"ITEM-1","issue":"1-3","issued":{"date-parts":[["2002","1","1"]]},"number-of-pages":"399-423","publisher":"Elsevier","title":"Disturbances and structural development of natural forest ecosystems with silvicultural implications, using Douglas-fir forests as an example","type":"report","volume":"155"},"uris":["http://www.mendeley.com/documents/?uuid=1f3b0f5d-96bb-4e7a-96bc-0e101eb0add0"]}],"mendeley":{"formattedCitation":"(Franklin et al. 2002)","plainTextFormattedCitation":"(Franklin et al. 2002)","previouslyFormattedCitation":"(Franklin et al. 2002)"},"properties":{"noteIndex":0},"schema":"https://github.com/citation-style-language/schema/raw/master/csl-citation.json"}</w:instrText>
      </w:r>
      <w:r w:rsidR="00B900CD">
        <w:fldChar w:fldCharType="separate"/>
      </w:r>
      <w:r w:rsidR="00B900CD" w:rsidRPr="00B900CD">
        <w:rPr>
          <w:noProof/>
        </w:rPr>
        <w:t>(Franklin et al. 2002)</w:t>
      </w:r>
      <w:r w:rsidR="00B900CD">
        <w:fldChar w:fldCharType="end"/>
      </w:r>
      <w:r w:rsidR="00B900CD">
        <w:t xml:space="preserve">. </w:t>
      </w:r>
      <w:r w:rsidRPr="00D558FD">
        <w:t>Compared to larger disturbances such as large harvests and fires, these smaller events may be more frequent, giving them the potential to impact a larger area over time</w:t>
      </w:r>
      <w:r w:rsidR="00B900CD">
        <w:t xml:space="preserve"> </w:t>
      </w:r>
      <w:r w:rsidR="00B900CD">
        <w:fldChar w:fldCharType="begin" w:fldLock="1"/>
      </w:r>
      <w:r w:rsidR="00B63EF9">
        <w:instrText>ADDIN CSL_CITATION {"citationItems":[{"id":"ITEM-1","itemData":{"DOI":"10.1139/x90-087","ISBN":"0045-5067","ISSN":"0045-5067","PMID":"25246403","abstract":"Types and rates of mortality were measured and canopy gap formation rates were estimated from 5- to 15-year records of mortality in 34 permanent plots in mature (100- to 150-year-old) and old-growth (&gt;200-year-old) Douglas-fir (Pseudotsugamenziesii (Mirb.) Franco)/western hemlock (Tsugacanadensis (Raf.) Sarg.) forests in western Oregon and Washington. Gap surveys were conducted in a mature and an old-growth stand, and characteristics of 40 gaps and regeneration were measured. Most canopy trees died without disrupting the forest in both mature (87.6%) and old-growth stands (73.3%). The amount of forest area per year representing new gaps was 0.7% in mature stands and 0.2% in old-growth stands. The gap survey found a higher proportion of gaps in the mature stand than in the old-growth stand. Most regeneration (&gt; 1 m tall) in gaps was western hemlock; Douglas-fir regeneration did not occur. The ratio of seedling density in gaps to density under canopies was about 3 for the mature stand and about 9 for the ol...","author":[{"dropping-particle":"","family":"Spies","given":"Thomas A.","non-dropping-particle":"","parse-names":false,"suffix":""},{"dropping-particle":"","family":"Franklin","given":"Jerry F.","non-dropping-particle":"","parse-names":false,"suffix":""},{"dropping-particle":"","family":"Klopsch","given":"Mark","non-dropping-particle":"","parse-names":false,"suffix":""}],"container-title":"Canadian Journal of Forest Research","id":"ITEM-1","issue":"5","issued":{"date-parts":[["1990","5"]]},"page":"649-658","publisher":"NRC Research Press Ottawa, Canada","title":"Canopy gaps in Douglas-fir forests of the Cascade Mountains","type":"article-journal","volume":"20"},"uris":["http://www.mendeley.com/documents/?uuid=0d3ddbcc-0190-3a1d-a2ce-61bd58ad5604"]}],"mendeley":{"formattedCitation":"(Spies et al. 1990)","plainTextFormattedCitation":"(Spies et al. 1990)","previouslyFormattedCitation":"(Spies et al. 1990)"},"properties":{"noteIndex":0},"schema":"https://github.com/citation-style-language/schema/raw/master/csl-citation.json"}</w:instrText>
      </w:r>
      <w:r w:rsidR="00B900CD">
        <w:fldChar w:fldCharType="separate"/>
      </w:r>
      <w:r w:rsidR="00B900CD" w:rsidRPr="00B900CD">
        <w:rPr>
          <w:noProof/>
        </w:rPr>
        <w:t>(Spies et al. 1990)</w:t>
      </w:r>
      <w:r w:rsidR="00B900CD">
        <w:fldChar w:fldCharType="end"/>
      </w:r>
      <w:r w:rsidRPr="00D558FD">
        <w:t xml:space="preserve">. Also, </w:t>
      </w:r>
      <w:r w:rsidR="00DA1159">
        <w:t xml:space="preserve">as the sun angle changes throughout the day, the effect of a gaps on light may be much larger than the canopy opening itself as </w:t>
      </w:r>
      <w:r w:rsidRPr="00D558FD">
        <w:t>understory light extend</w:t>
      </w:r>
      <w:r w:rsidR="00DA1159">
        <w:t>s</w:t>
      </w:r>
      <w:r w:rsidRPr="00D558FD">
        <w:t xml:space="preserve"> beyond the gap</w:t>
      </w:r>
      <w:r w:rsidR="00B63EF9">
        <w:t xml:space="preserve"> </w:t>
      </w:r>
      <w:r w:rsidR="00B63EF9">
        <w:fldChar w:fldCharType="begin" w:fldLock="1"/>
      </w:r>
      <w:r w:rsidR="00EB3AAD">
        <w:instrText>ADDIN CSL_CITATION {"citationItems":[{"id":"ITEM-1","itemData":{"DOI":"10.1086/691540","ISSN":"2161-9549","author":[{"dropping-particle":"","family":"Heaston","given":"Emily D.","non-dropping-particle":"","parse-names":false,"suffix":""},{"dropping-particle":"","family":"Kaylor","given":"Matthew J.","non-dropping-particle":"","parse-names":false,"suffix":""},{"dropping-particle":"","family":"Warren","given":"Dana R.","non-dropping-particle":"","parse-names":false,"suffix":""}],"container-title":"Freshwater Science","id":"ITEM-1","issue":"2","issued":{"date-parts":[["2017","6","2"]]},"page":"259-271","publisher":"University of Chicago PressChicago, IL","title":"Characterizing short-term light dynamics in forested headwater streams","type":"article-journal","volume":"36"},"uris":["http://www.mendeley.com/documents/?uuid=5eb15229-53dc-44e0-9a4e-f38050995064"]}],"mendeley":{"formattedCitation":"(Heaston et al. 2017)","plainTextFormattedCitation":"(Heaston et al. 2017)","previouslyFormattedCitation":"(Heaston et al. 2017)"},"properties":{"noteIndex":0},"schema":"https://github.com/citation-style-language/schema/raw/master/csl-citation.json"}</w:instrText>
      </w:r>
      <w:r w:rsidR="00B63EF9">
        <w:fldChar w:fldCharType="separate"/>
      </w:r>
      <w:r w:rsidR="00B63EF9" w:rsidRPr="00B63EF9">
        <w:rPr>
          <w:noProof/>
        </w:rPr>
        <w:t>(Heaston et al. 2017)</w:t>
      </w:r>
      <w:r w:rsidR="00B63EF9">
        <w:fldChar w:fldCharType="end"/>
      </w:r>
      <w:r w:rsidR="00DA1159">
        <w:t xml:space="preserve">, and </w:t>
      </w:r>
      <w:r w:rsidR="00DA1159" w:rsidRPr="00D558FD">
        <w:t>at relatively high latitudes such as in the Pacific Northwest</w:t>
      </w:r>
      <w:r w:rsidR="00DA1159">
        <w:t xml:space="preserve"> the change in sun angle over the course of the summer also increas</w:t>
      </w:r>
      <w:r w:rsidR="00FE428A">
        <w:t>es the overall area of elevated light due to the</w:t>
      </w:r>
      <w:r w:rsidR="00DA1159">
        <w:t xml:space="preserve"> gap</w:t>
      </w:r>
      <w:r w:rsidR="00EB3AAD">
        <w:t xml:space="preserve"> </w:t>
      </w:r>
      <w:r w:rsidR="00EB3AAD">
        <w:fldChar w:fldCharType="begin" w:fldLock="1"/>
      </w:r>
      <w:r w:rsidR="00F47D2A">
        <w:instrText>ADDIN CSL_CITATION {"citationItems":[{"id":"ITEM-1","itemData":{"DOI":"10.1139/x90-084","ISSN":"0045-5067","abstract":"Light regimes beneath closed canopies and tree-fall gaps are compared for five temperate and tropical forests using fish-eye photography of intact forest canopies and a model for calculating light penetration through idealized gaps. Beneath intact canopies, analyses of canopy photographs indicate that sunflecks potentially contribute 37–68% of seasonal total photosynthetically active radiation. In all of the forests, potential sunfleck duration is brief (4–6 min), but the frequency distributions of potential sunfleck duration vary because of differences in canopy geometry and recent disturbance history. Analysis of the photographs reveals that incidence angles for photosynthetically active radiation beneath closed canopies are not generally vertical for any of the forests, but there was considerable variation both among and within sites in the contribution of overhead versus low-angle lighting. Calculations of light penetration through idealized single-tree gaps in old growth Douglas-fir – hemlock forests...","author":[{"dropping-particle":"","family":"Canham","given":"Charles D.","non-dropping-particle":"","parse-names":false,"suffix":""},{"dropping-particle":"","family":"Denslow","given":"Julie S.","non-dropping-particle":"","parse-names":false,"suffix":""},{"dropping-particle":"","family":"Platt","given":"William J.","non-dropping-particle":"","parse-names":false,"suffix":""},{"dropping-particle":"","family":"Runkle","given":"James R.","non-dropping-particle":"","parse-names":false,"suffix":""},{"dropping-particle":"","family":"Spies","given":"Tom A.","non-dropping-particle":"","parse-names":false,"suffix":""},{"dropping-particle":"","family":"White","given":"Peter S.","non-dropping-particle":"","parse-names":false,"suffix":""}],"container-title":"Canadian Journal of Forest Research","id":"ITEM-1","issue":"5","issued":{"date-parts":[["1990","5"]]},"page":"620-631","publisher":" NRC Research Press Ottawa, Canada ","title":"Light regimes beneath closed canopies and tree-fall gaps in temperate and tropical forests","type":"article-journal","volume":"20"},"uris":["http://www.mendeley.com/documents/?uuid=a1dc5760-135d-31b7-ab0c-0c6e9eb4f23f"]}],"mendeley":{"formattedCitation":"(Canham et al. 1990)","plainTextFormattedCitation":"(Canham et al. 1990)","previouslyFormattedCitation":"(Canham et al. 1990)"},"properties":{"noteIndex":0},"schema":"https://github.com/citation-style-language/schema/raw/master/csl-citation.json"}</w:instrText>
      </w:r>
      <w:r w:rsidR="00EB3AAD">
        <w:fldChar w:fldCharType="separate"/>
      </w:r>
      <w:r w:rsidR="00EB3AAD" w:rsidRPr="00EB3AAD">
        <w:rPr>
          <w:noProof/>
        </w:rPr>
        <w:t>(Canham et al. 1990)</w:t>
      </w:r>
      <w:r w:rsidR="00EB3AAD">
        <w:fldChar w:fldCharType="end"/>
      </w:r>
      <w:r w:rsidR="00EB3AAD">
        <w:t xml:space="preserve">. </w:t>
      </w:r>
      <w:r w:rsidRPr="00D558FD">
        <w:t xml:space="preserve">In Douglas-fir forests, gaps </w:t>
      </w:r>
      <w:r w:rsidR="00DA1159">
        <w:t>occur as a result of tree mortality or crown loss from a range of factors including wind-throw,</w:t>
      </w:r>
      <w:r w:rsidR="00DA1159" w:rsidRPr="00D558FD">
        <w:t xml:space="preserve"> </w:t>
      </w:r>
      <w:r w:rsidRPr="00D558FD">
        <w:t>diseases such as laminated root rot (</w:t>
      </w:r>
      <w:r w:rsidRPr="00D558FD">
        <w:rPr>
          <w:i/>
        </w:rPr>
        <w:t>Phellinus weirii</w:t>
      </w:r>
      <w:r w:rsidRPr="00D558FD">
        <w:rPr>
          <w:color w:val="222222"/>
          <w:shd w:val="clear" w:color="auto" w:fill="FFFFFF"/>
        </w:rPr>
        <w:t>)</w:t>
      </w:r>
      <w:r w:rsidRPr="00D558FD">
        <w:t xml:space="preserve"> and velvet top Fungus (</w:t>
      </w:r>
      <w:r w:rsidRPr="00D558FD">
        <w:rPr>
          <w:i/>
        </w:rPr>
        <w:t>Phaeolus schweinitzii</w:t>
      </w:r>
      <w:r w:rsidRPr="00D558FD">
        <w:t>), and insects, especially the Douglas-fir bark beetle (</w:t>
      </w:r>
      <w:r w:rsidRPr="00D558FD">
        <w:rPr>
          <w:i/>
        </w:rPr>
        <w:t xml:space="preserve">Dendroctonus pseudotsugae </w:t>
      </w:r>
      <w:r w:rsidRPr="00D558FD">
        <w:t xml:space="preserve">Hopkins). Gaps </w:t>
      </w:r>
      <w:r w:rsidR="00742E7D">
        <w:t xml:space="preserve">vary in size as a result of the different mortality events and </w:t>
      </w:r>
      <w:r w:rsidR="00FE428A">
        <w:t xml:space="preserve">are </w:t>
      </w:r>
      <w:r w:rsidR="00742E7D">
        <w:t>a result of th</w:t>
      </w:r>
      <w:r w:rsidR="00F47192">
        <w:t>e size of</w:t>
      </w:r>
      <w:r w:rsidR="00FE428A">
        <w:t xml:space="preserve"> present</w:t>
      </w:r>
      <w:r w:rsidR="00F47192">
        <w:t xml:space="preserve"> trees themselves. </w:t>
      </w:r>
      <w:r w:rsidR="00742E7D">
        <w:t xml:space="preserve">Gap sizes </w:t>
      </w:r>
      <w:r w:rsidRPr="00D558FD">
        <w:t xml:space="preserve">are </w:t>
      </w:r>
      <w:r w:rsidR="00742E7D">
        <w:t xml:space="preserve">therefore often </w:t>
      </w:r>
      <w:r w:rsidRPr="00D558FD">
        <w:t xml:space="preserve">measured in terms of the ratio between gap diameter and average tree height. </w:t>
      </w:r>
      <w:r w:rsidR="00742E7D">
        <w:t>Smaller gaps generally occur more frequently but across</w:t>
      </w:r>
      <w:r w:rsidRPr="00D558FD">
        <w:t xml:space="preserve"> old-growth stands </w:t>
      </w:r>
      <w:r w:rsidR="00742E7D">
        <w:t>with</w:t>
      </w:r>
      <w:r w:rsidR="00742E7D" w:rsidRPr="00D558FD">
        <w:t xml:space="preserve"> </w:t>
      </w:r>
      <w:r w:rsidRPr="00D558FD">
        <w:t>highly variable tree heights gap diameter to height ratios</w:t>
      </w:r>
      <w:r w:rsidR="00742E7D">
        <w:t xml:space="preserve"> are also quite variable</w:t>
      </w:r>
      <w:r w:rsidR="00F47D2A">
        <w:t xml:space="preserve"> </w:t>
      </w:r>
      <w:r w:rsidR="00F47192">
        <w:fldChar w:fldCharType="begin" w:fldLock="1"/>
      </w:r>
      <w:r w:rsidR="00A3685E">
        <w:instrText>ADDIN CSL_CITATION {"citationItems":[{"id":"ITEM-1","itemData":{"DOI":"10.1139/x90-087","ISBN":"0045-5067","ISSN":"0045-5067","PMID":"25246403","abstract":"Types and rates of mortality were measured and canopy gap formation rates were estimated from 5- to 15-year records of mortality in 34 permanent plots in mature (100- to 150-year-old) and old-growth (&gt;200-year-old) Douglas-fir (Pseudotsugamenziesii (Mirb.) Franco)/western hemlock (Tsugacanadensis (Raf.) Sarg.) forests in western Oregon and Washington. Gap surveys were conducted in a mature and an old-growth stand, and characteristics of 40 gaps and regeneration were measured. Most canopy trees died without disrupting the forest in both mature (87.6%) and old-growth stands (73.3%). The amount of forest area per year representing new gaps was 0.7% in mature stands and 0.2% in old-growth stands. The gap survey found a higher proportion of gaps in the mature stand than in the old-growth stand. Most regeneration (&gt; 1 m tall) in gaps was western hemlock; Douglas-fir regeneration did not occur. The ratio of seedling density in gaps to density under canopies was about 3 for the mature stand and about 9 for the ol...","author":[{"dropping-particle":"","family":"Spies","given":"Thomas A.","non-dropping-particle":"","parse-names":false,"suffix":""},{"dropping-particle":"","family":"Franklin","given":"Jerry F.","non-dropping-particle":"","parse-names":false,"suffix":""},{"dropping-particle":"","family":"Klopsch","given":"Mark","non-dropping-particle":"","parse-names":false,"suffix":""}],"container-title":"Canadian Journal of Forest Research","id":"ITEM-1","issue":"5","issued":{"date-parts":[["1990","5"]]},"page":"649-658","publisher":"NRC Research Press Ottawa, Canada","title":"Canopy gaps in Douglas-fir forests of the Cascade Mountains","type":"article-journal","volume":"20"},"uris":["http://www.mendeley.com/documents/?uuid=0d3ddbcc-0190-3a1d-a2ce-61bd58ad5604"]},{"id":"ITEM-2","itemData":{"DOI":"10.2307/2261327","ISSN":"00220477","author":[{"dropping-particle":"","family":"Gray","given":"Andrew N.","non-dropping-particle":"","parse-names":false,"suffix":""},{"dropping-particle":"","family":"Spies","given":"Thomas A.","non-dropping-particle":"","parse-names":false,"suffix":""}],"container-title":"The Journal of Ecology","id":"ITEM-2","issue":"5","issued":{"date-parts":[["1996","10"]]},"page":"635","title":"Gap Size, Within-Gap Position and Canopy Structure Effects on Conifer Seedling Establishment","type":"article-journal","volume":"84"},"uris":["http://www.mendeley.com/documents/?uuid=8b820ed7-04b3-3183-96ac-caccea2ca4e8"]}],"mendeley":{"formattedCitation":"(Spies et al. 1990, Gray and Spies 1996)","plainTextFormattedCitation":"(Spies et al. 1990, Gray and Spies 1996)","previouslyFormattedCitation":"(Spies et al. 1990, Gray and Spies 1996)"},"properties":{"noteIndex":0},"schema":"https://github.com/citation-style-language/schema/raw/master/csl-citation.json"}</w:instrText>
      </w:r>
      <w:r w:rsidR="00F47192">
        <w:fldChar w:fldCharType="separate"/>
      </w:r>
      <w:r w:rsidR="00F47192" w:rsidRPr="00F47192">
        <w:rPr>
          <w:noProof/>
        </w:rPr>
        <w:t>(Spies et al. 1990, Gray and Spies 1996)</w:t>
      </w:r>
      <w:r w:rsidR="00F47192">
        <w:fldChar w:fldCharType="end"/>
      </w:r>
      <w:r w:rsidR="00F47192">
        <w:t xml:space="preserve">. </w:t>
      </w:r>
      <w:r w:rsidR="00742E7D" w:rsidRPr="00D558FD">
        <w:t xml:space="preserve">In the Pacific Northwest, </w:t>
      </w:r>
      <w:r w:rsidR="00742E7D">
        <w:t xml:space="preserve">gap sizes </w:t>
      </w:r>
      <w:r w:rsidR="009663F8">
        <w:t xml:space="preserve">from individual tree mortality events </w:t>
      </w:r>
      <w:r w:rsidR="00742E7D">
        <w:t xml:space="preserve">commonly </w:t>
      </w:r>
      <w:r w:rsidR="00742E7D" w:rsidRPr="00D558FD">
        <w:t>var</w:t>
      </w:r>
      <w:r w:rsidR="00742E7D">
        <w:t>y</w:t>
      </w:r>
      <w:r w:rsidR="00742E7D" w:rsidRPr="00D558FD">
        <w:t xml:space="preserve"> from 0.05 to 0.4</w:t>
      </w:r>
      <w:r w:rsidR="00FE428A">
        <w:t xml:space="preserve">. </w:t>
      </w:r>
    </w:p>
    <w:p w14:paraId="1ACC9E09" w14:textId="62101CA5" w:rsidR="009648C3" w:rsidRPr="004B4EDA" w:rsidRDefault="00742E7D" w:rsidP="009648C3">
      <w:pPr>
        <w:pStyle w:val="CommentText"/>
        <w:spacing w:line="480" w:lineRule="auto"/>
        <w:ind w:firstLine="720"/>
      </w:pPr>
      <w:r>
        <w:rPr>
          <w:rFonts w:ascii="Times New Roman" w:hAnsi="Times New Roman" w:cs="Times New Roman"/>
        </w:rPr>
        <w:t>Increasing</w:t>
      </w:r>
      <w:r w:rsidR="009648C3">
        <w:rPr>
          <w:rFonts w:ascii="Times New Roman" w:hAnsi="Times New Roman" w:cs="Times New Roman"/>
        </w:rPr>
        <w:t xml:space="preserve"> the </w:t>
      </w:r>
      <w:r w:rsidR="009648C3" w:rsidRPr="00D558FD">
        <w:rPr>
          <w:rFonts w:ascii="Times New Roman" w:hAnsi="Times New Roman" w:cs="Times New Roman"/>
        </w:rPr>
        <w:t>spatial heterogeneity</w:t>
      </w:r>
      <w:r w:rsidR="009648C3">
        <w:rPr>
          <w:rFonts w:ascii="Times New Roman" w:hAnsi="Times New Roman" w:cs="Times New Roman"/>
        </w:rPr>
        <w:t xml:space="preserve"> of light</w:t>
      </w:r>
      <w:r w:rsidR="009648C3" w:rsidRPr="00D558FD">
        <w:rPr>
          <w:rFonts w:ascii="Times New Roman" w:hAnsi="Times New Roman" w:cs="Times New Roman"/>
        </w:rPr>
        <w:t xml:space="preserve"> created by gaps in the riparian canopy may have the potential to increase the abundance of stream biota by alleviating light limitation and promoting primary production </w:t>
      </w:r>
      <w:r w:rsidR="009648C3">
        <w:rPr>
          <w:rFonts w:ascii="Times New Roman" w:hAnsi="Times New Roman" w:cs="Times New Roman"/>
        </w:rPr>
        <w:t>in localized patches</w:t>
      </w:r>
      <w:r w:rsidR="00A3685E">
        <w:rPr>
          <w:rFonts w:ascii="Times New Roman" w:hAnsi="Times New Roman" w:cs="Times New Roman"/>
        </w:rPr>
        <w:t xml:space="preserve"> </w:t>
      </w:r>
      <w:r w:rsidR="00A3685E">
        <w:rPr>
          <w:rFonts w:ascii="Times New Roman" w:hAnsi="Times New Roman" w:cs="Times New Roman"/>
        </w:rPr>
        <w:fldChar w:fldCharType="begin" w:fldLock="1"/>
      </w:r>
      <w:r w:rsidR="00B032AA">
        <w:rPr>
          <w:rFonts w:ascii="Times New Roman" w:hAnsi="Times New Roman" w:cs="Times New Roman"/>
        </w:rPr>
        <w:instrText>ADDIN CSL_CITATION {"citationItems":[{"id":"ITEM-1","itemData":{"DOI":"10.1139/cjfas-2017-0464","ISSN":"0706-652X","author":[{"dropping-particle":"","family":"Heaston","given":"Emily D.","non-dropping-particle":"","parse-names":false,"suffix":""},{"dropping-particle":"","family":"Kaylor","given":"Matthew J.","non-dropping-particle":"","parse-names":false,"suffix":""},{"dropping-particle":"","family":"Warren","given":"Dana R.","non-dropping-particle":"","parse-names":false,"suffix":""}],"container-title":"Canadian Journal of Fisheries and Aquatic Sciences","id":"ITEM-1","issue":"12","issued":{"date-parts":[["2018","12"]]},"page":"2211-2220","publisher":" NRC Research Press","title":"Aquatic food web response to patchy shading along forested headwater streams","type":"article-journal","volume":"75"},"uris":["http://www.mendeley.com/documents/?uuid=f3a43157-30c3-4b73-8c2b-3c0e871f73fc"]},{"id":"ITEM-2","itemData":{"DOI":"10.1002/ecs2.1845","ISSN":"21508925","author":[{"dropping-particle":"","family":"Kaylor","given":"Matthew J.","non-dropping-particle":"","parse-names":false,"suffix":""},{"dropping-particle":"","family":"Warren","given":"Dana R.","non-dropping-particle":"","parse-names":false,"suffix":""}],"container-title":"Ecosphere","id":"ITEM-2","issue":"6","issued":{"date-parts":[["2017","6","1"]]},"page":"e01845","publisher":"John Wiley &amp; Sons, Ltd","title":"Linking riparian shade and the legacies of forest management to fish and vertebrate biomass in forested streams","type":"article-journal","volume":"8"},"uris":["http://www.mendeley.com/documents/?uuid=4de2927e-b80b-35d7-b55d-877014029c13"]}],"mendeley":{"formattedCitation":"(Kaylor and Warren 2017, Heaston et al. 2018)","plainTextFormattedCitation":"(Kaylor and Warren 2017, Heaston et al. 2018)","previouslyFormattedCitation":"(Kaylor and Warren 2017, Heaston et al. 2018)"},"properties":{"noteIndex":0},"schema":"https://github.com/citation-style-language/schema/raw/master/csl-citation.json"}</w:instrText>
      </w:r>
      <w:r w:rsidR="00A3685E">
        <w:rPr>
          <w:rFonts w:ascii="Times New Roman" w:hAnsi="Times New Roman" w:cs="Times New Roman"/>
        </w:rPr>
        <w:fldChar w:fldCharType="separate"/>
      </w:r>
      <w:r w:rsidR="00A3685E" w:rsidRPr="00A3685E">
        <w:rPr>
          <w:rFonts w:ascii="Times New Roman" w:hAnsi="Times New Roman" w:cs="Times New Roman"/>
          <w:noProof/>
        </w:rPr>
        <w:t>(Kaylor and Warren 2017, Heaston et al. 2018)</w:t>
      </w:r>
      <w:r w:rsidR="00A3685E">
        <w:rPr>
          <w:rFonts w:ascii="Times New Roman" w:hAnsi="Times New Roman" w:cs="Times New Roman"/>
        </w:rPr>
        <w:fldChar w:fldCharType="end"/>
      </w:r>
      <w:r w:rsidR="00A3685E">
        <w:rPr>
          <w:rFonts w:ascii="Times New Roman" w:hAnsi="Times New Roman" w:cs="Times New Roman"/>
        </w:rPr>
        <w:t>.</w:t>
      </w:r>
      <w:r w:rsidR="009648C3">
        <w:rPr>
          <w:rFonts w:ascii="Times New Roman" w:hAnsi="Times New Roman" w:cs="Times New Roman"/>
        </w:rPr>
        <w:t xml:space="preserve"> The </w:t>
      </w:r>
      <w:r w:rsidR="009648C3" w:rsidRPr="00D558FD">
        <w:rPr>
          <w:rFonts w:ascii="Times New Roman" w:hAnsi="Times New Roman" w:cs="Times New Roman"/>
        </w:rPr>
        <w:t>changes in primary production</w:t>
      </w:r>
      <w:r w:rsidR="009648C3">
        <w:rPr>
          <w:rFonts w:ascii="Times New Roman" w:hAnsi="Times New Roman" w:cs="Times New Roman"/>
        </w:rPr>
        <w:t xml:space="preserve"> that occur</w:t>
      </w:r>
      <w:r w:rsidR="009648C3" w:rsidRPr="00D558FD">
        <w:rPr>
          <w:rFonts w:ascii="Times New Roman" w:hAnsi="Times New Roman" w:cs="Times New Roman"/>
        </w:rPr>
        <w:t xml:space="preserve"> beneath canopy gaps may be effective</w:t>
      </w:r>
      <w:r w:rsidR="009648C3">
        <w:rPr>
          <w:rFonts w:ascii="Times New Roman" w:hAnsi="Times New Roman" w:cs="Times New Roman"/>
        </w:rPr>
        <w:t xml:space="preserve"> even at small spatial scales </w:t>
      </w:r>
      <w:r w:rsidR="009648C3" w:rsidRPr="004E5FBE">
        <w:rPr>
          <w:rFonts w:ascii="Times New Roman" w:hAnsi="Times New Roman" w:cs="Times New Roman"/>
        </w:rPr>
        <w:t xml:space="preserve">because benthic biofilms – dominated by algae – are disproportionately </w:t>
      </w:r>
      <w:r w:rsidR="009648C3" w:rsidRPr="004E5FBE">
        <w:rPr>
          <w:rFonts w:ascii="Times New Roman" w:hAnsi="Times New Roman" w:cs="Times New Roman"/>
        </w:rPr>
        <w:lastRenderedPageBreak/>
        <w:t>important as a food resource at the base of stream food webs</w:t>
      </w:r>
      <w:r w:rsidR="00B032AA">
        <w:rPr>
          <w:rFonts w:ascii="Times New Roman" w:hAnsi="Times New Roman" w:cs="Times New Roman"/>
        </w:rPr>
        <w:t xml:space="preserve"> </w:t>
      </w:r>
      <w:r w:rsidR="00B032AA">
        <w:rPr>
          <w:rFonts w:ascii="Times New Roman" w:hAnsi="Times New Roman" w:cs="Times New Roman"/>
        </w:rPr>
        <w:fldChar w:fldCharType="begin" w:fldLock="1"/>
      </w:r>
      <w:r w:rsidR="00421A93">
        <w:rPr>
          <w:rFonts w:ascii="Times New Roman" w:hAnsi="Times New Roman" w:cs="Times New Roman"/>
        </w:rPr>
        <w:instrText>ADDIN CSL_CITATION {"citationItems":[{"id":"ITEM-1","itemData":{"DOI":"10.1034/j.1600-0706.2002.960315.x","ISSN":"00301299","author":[{"dropping-particle":"","family":"Thorp","given":"James H.","non-dropping-particle":"","parse-names":false,"suffix":""},{"dropping-particle":"","family":"Delong","given":"Michael D.","non-dropping-particle":"","parse-names":false,"suffix":""}],"container-title":"Oikos","id":"ITEM-1","issue":"3","issued":{"date-parts":[["2002","3","1"]]},"page":"543-550","publisher":"John Wiley &amp; Sons, Ltd (10.1111)","title":"Dominance of autochthonous autotrophic carbon in food webs of heterotrophic rivers","type":"article-journal","volume":"96"},"uris":["http://www.mendeley.com/documents/?uuid=b29042ed-d363-359b-9ac9-66178a9b3814"]},{"id":"ITEM-2","itemData":{"DOI":"10.1034/j.1600-0706.2003.12098.x","ISSN":"0030-1299","author":[{"dropping-particle":"","family":"McCutchan","given":"James H.","non-dropping-particle":"","parse-names":false,"suffix":""},{"dropping-particle":"","family":"Lewis","given":"William M.","non-dropping-particle":"","parse-names":false,"suffix":""},{"dropping-particle":"","family":"Kendall","given":"Carol","non-dropping-particle":"","parse-names":false,"suffix":""},{"dropping-particle":"","family":"McGrath","given":"Claire C.","non-dropping-particle":"","parse-names":false,"suffix":""}],"container-title":"Oikos","id":"ITEM-2","issue":"2","issued":{"date-parts":[["2003","8","1"]]},"page":"378-390","publisher":"John Wiley &amp; Sons, Ltd (10.1111)","title":"Variation in trophic shift for stable isotope ratios of carbon, nitrogen, and sulfur","type":"article-journal","volume":"102"},"uris":["http://www.mendeley.com/documents/?uuid=73e012c7-0c4d-397e-8fa8-f9bfd7545690"]},{"id":"ITEM-3","itemData":{"DOI":"10.1111/j.1365-2427.2005.01458.x","ISSN":"0046-5070","author":[{"dropping-particle":"","family":"Cross","given":"Wyatt F.","non-dropping-particle":"","parse-names":false,"suffix":""},{"dropping-particle":"","family":"Benstead","given":"Jonathan P.","non-dropping-particle":"","parse-names":false,"suffix":""},{"dropping-particle":"","family":"Frost","given":"Paul C.","non-dropping-particle":"","parse-names":false,"suffix":""},{"dropping-particle":"","family":"Thomas","given":"Steven A.","non-dropping-particle":"","parse-names":false,"suffix":""}],"container-title":"Freshwater Biology","id":"ITEM-3","issue":"11","issued":{"date-parts":[["2005","11","1"]]},"page":"1895-1912","publisher":"John Wiley &amp; Sons, Ltd (10.1111)","title":"Ecological stoichiometry in freshwater benthic systems: recent progress and perspectives","type":"article-journal","volume":"50"},"uris":["http://www.mendeley.com/documents/?uuid=a3afa981-e6f9-39af-b370-50c7bd718ed4"]}],"mendeley":{"formattedCitation":"(Thorp and Delong 2002, McCutchan et al. 2003, Cross et al. 2005)","plainTextFormattedCitation":"(Thorp and Delong 2002, McCutchan et al. 2003, Cross et al. 2005)","previouslyFormattedCitation":"(Thorp and Delong 2002, McCutchan et al. 2003, Cross et al. 2005)"},"properties":{"noteIndex":0},"schema":"https://github.com/citation-style-language/schema/raw/master/csl-citation.json"}</w:instrText>
      </w:r>
      <w:r w:rsidR="00B032AA">
        <w:rPr>
          <w:rFonts w:ascii="Times New Roman" w:hAnsi="Times New Roman" w:cs="Times New Roman"/>
        </w:rPr>
        <w:fldChar w:fldCharType="separate"/>
      </w:r>
      <w:r w:rsidR="00B032AA" w:rsidRPr="00B032AA">
        <w:rPr>
          <w:rFonts w:ascii="Times New Roman" w:hAnsi="Times New Roman" w:cs="Times New Roman"/>
          <w:noProof/>
        </w:rPr>
        <w:t>(Thorp and Delong 2002, McCutchan et al. 2003, Cross et al. 2005)</w:t>
      </w:r>
      <w:r w:rsidR="00B032AA">
        <w:rPr>
          <w:rFonts w:ascii="Times New Roman" w:hAnsi="Times New Roman" w:cs="Times New Roman"/>
        </w:rPr>
        <w:fldChar w:fldCharType="end"/>
      </w:r>
      <w:r w:rsidR="00B032AA">
        <w:rPr>
          <w:rFonts w:ascii="Times New Roman" w:hAnsi="Times New Roman" w:cs="Times New Roman"/>
        </w:rPr>
        <w:t xml:space="preserve">. </w:t>
      </w:r>
      <w:r w:rsidR="009D2FBF">
        <w:rPr>
          <w:rFonts w:ascii="Times New Roman" w:hAnsi="Times New Roman" w:cs="Times New Roman"/>
        </w:rPr>
        <w:t xml:space="preserve">And beyond the stream, </w:t>
      </w:r>
      <w:r w:rsidR="00081F0B">
        <w:rPr>
          <w:rFonts w:ascii="Times New Roman" w:hAnsi="Times New Roman" w:cs="Times New Roman"/>
        </w:rPr>
        <w:t xml:space="preserve">canopy gaps can increase </w:t>
      </w:r>
      <w:r w:rsidR="00081F0B" w:rsidRPr="00D558FD">
        <w:rPr>
          <w:rFonts w:ascii="Times New Roman" w:hAnsi="Times New Roman" w:cs="Times New Roman"/>
        </w:rPr>
        <w:t>spatial heterogeneity</w:t>
      </w:r>
      <w:r w:rsidR="00081F0B">
        <w:rPr>
          <w:rFonts w:ascii="Times New Roman" w:hAnsi="Times New Roman" w:cs="Times New Roman"/>
        </w:rPr>
        <w:t xml:space="preserve"> of forest structure,</w:t>
      </w:r>
      <w:r w:rsidR="009D2FBF">
        <w:rPr>
          <w:rFonts w:ascii="Times New Roman" w:hAnsi="Times New Roman" w:cs="Times New Roman"/>
        </w:rPr>
        <w:t xml:space="preserve"> which can benefit wildlife, and can release remaining trees from competition, allowing them to grow larger faster</w:t>
      </w:r>
      <w:r w:rsidR="00081F0B">
        <w:rPr>
          <w:rFonts w:ascii="Times New Roman" w:hAnsi="Times New Roman" w:cs="Times New Roman"/>
        </w:rPr>
        <w:t>. M</w:t>
      </w:r>
      <w:r w:rsidR="009D2FBF">
        <w:rPr>
          <w:rFonts w:ascii="Times New Roman" w:hAnsi="Times New Roman" w:cs="Times New Roman"/>
        </w:rPr>
        <w:t>any s</w:t>
      </w:r>
      <w:r w:rsidR="009648C3" w:rsidRPr="004E5FBE">
        <w:rPr>
          <w:rFonts w:ascii="Times New Roman" w:hAnsi="Times New Roman" w:cs="Times New Roman"/>
        </w:rPr>
        <w:t xml:space="preserve">tudies have </w:t>
      </w:r>
      <w:r w:rsidR="009D2FBF" w:rsidRPr="004E5FBE">
        <w:rPr>
          <w:rFonts w:ascii="Times New Roman" w:hAnsi="Times New Roman" w:cs="Times New Roman"/>
        </w:rPr>
        <w:t>suggest</w:t>
      </w:r>
      <w:r w:rsidR="009D2FBF">
        <w:rPr>
          <w:rFonts w:ascii="Times New Roman" w:hAnsi="Times New Roman" w:cs="Times New Roman"/>
        </w:rPr>
        <w:t>ed</w:t>
      </w:r>
      <w:r w:rsidR="009D2FBF" w:rsidRPr="004E5FBE">
        <w:rPr>
          <w:rFonts w:ascii="Times New Roman" w:hAnsi="Times New Roman" w:cs="Times New Roman"/>
        </w:rPr>
        <w:t xml:space="preserve"> </w:t>
      </w:r>
      <w:r w:rsidR="009648C3" w:rsidRPr="004E5FBE">
        <w:rPr>
          <w:rFonts w:ascii="Times New Roman" w:hAnsi="Times New Roman" w:cs="Times New Roman"/>
        </w:rPr>
        <w:t xml:space="preserve">that buffers should reflect natural disturbance regimes </w:t>
      </w:r>
      <w:r w:rsidR="009D2FBF">
        <w:rPr>
          <w:rFonts w:ascii="Times New Roman" w:hAnsi="Times New Roman" w:cs="Times New Roman"/>
        </w:rPr>
        <w:t xml:space="preserve">that promote </w:t>
      </w:r>
      <w:r w:rsidR="00081F0B">
        <w:rPr>
          <w:rFonts w:ascii="Times New Roman" w:hAnsi="Times New Roman" w:cs="Times New Roman"/>
        </w:rPr>
        <w:t>forest structural</w:t>
      </w:r>
      <w:r w:rsidR="009D2FBF">
        <w:rPr>
          <w:rFonts w:ascii="Times New Roman" w:hAnsi="Times New Roman" w:cs="Times New Roman"/>
        </w:rPr>
        <w:t xml:space="preserve"> complexity </w:t>
      </w:r>
      <w:r w:rsidR="00421A93">
        <w:rPr>
          <w:rFonts w:ascii="Times New Roman" w:hAnsi="Times New Roman" w:cs="Times New Roman"/>
        </w:rPr>
        <w:fldChar w:fldCharType="begin" w:fldLock="1"/>
      </w:r>
      <w:r w:rsidR="00421A93">
        <w:rPr>
          <w:rFonts w:ascii="Times New Roman" w:hAnsi="Times New Roman" w:cs="Times New Roman"/>
        </w:rPr>
        <w:instrText>ADDIN CSL_CITATION {"citationItems":[{"id":"ITEM-1","itemData":{"DOI":"10.1899/11-094.1","ISBN":"201914:36:31","ISSN":"2161-9549","author":[{"dropping-particle":"","family":"Sibley","given":"Paul K.","non-dropping-particle":"","parse-names":false,"suffix":""},{"dropping-particle":"","family":"Kreutzweiser","given":"David P.","non-dropping-particle":"","parse-names":false,"suffix":""},{"dropping-particle":"","family":"Naylor","given":"Brian J.","non-dropping-particle":"","parse-names":false,"suffix":""},{"dropping-particle":"","family":"Richardson","given":"John S.","non-dropping-particle":"","parse-names":false,"suffix":""},{"dropping-particle":"","family":"Gordon","given":"Andrew M.","non-dropping-particle":"","parse-names":false,"suffix":""}],"container-title":"Freshwater Science","id":"ITEM-1","issue":"1","issued":{"date-parts":[["2012","3","17"]]},"page":"258-264","publisher":"The University of Chicago Press","title":"Emulation of natural disturbance (END) for riparian forest management: synthesis and recommendations","type":"article-journal","volume":"31"},"uris":["http://www.mendeley.com/documents/?uuid=9d50502c-091a-4322-a5e1-4c00f200ff8d"]},{"id":"ITEM-2","itemData":{"DOI":"10.1899/11-114.1","ISBN":"2161-9565","ISSN":"2161-9549","abstract":"AbstractEmulation of natural disturbance (END) is an emerging paradigm for modern, ecosystem-based forest management in North America. On the premise that periodic disturbance is an integral part of natural, determinative processes on forest landscapes, managing forests by emulating natural disturbance is thought to produce landscape patterns that resemble those arising from natural disturbances and that are known to maintain critical processes and habitat for conserving biodiversity. Applying END principles to forest watersheds has implications for the protection of aquatic ecosystems because END can include intentional logging disturbance near water to emulate natural riparian disturbance. Literature shows that logging in watersheds, and especially in riparian areas, can lead to negative abiotic and biotic effects in aquatic ecosystems. However, an integration of the current understanding of land–water linkages in forest watersheds with general disturbance ecology would suggest that periodic watershed a...","author":[{"dropping-particle":"","family":"Kreutzweiser","given":"David P.","non-dropping-particle":"","parse-names":false,"suffix":""},{"dropping-particle":"","family":"Sibley","given":"Paul K.","non-dropping-particle":"","parse-names":false,"suffix":""},{"dropping-particle":"","family":"Richardson","given":"John S.","non-dropping-particle":"","parse-names":false,"suffix":""},{"dropping-particle":"","family":"Gordon","given":"Andrew M.","non-dropping-particle":"","parse-names":false,"suffix":""}],"container-title":"Freshwater Science","id":"ITEM-2","issue":"1","issued":{"date-parts":[["2012","3"]]},"page":"224-231","publisher":"North American Benthological Society","title":"Introduction and a theoretical basis for using disturbance by forest management activities to sustain aquatic ecosystems","type":"article-journal","volume":"31"},"uris":["http://www.mendeley.com/documents/?uuid=da2691b5-dc03-4d3f-ac8e-2be53e7a0d0d"]},{"id":"ITEM-3","itemData":{"DOI":"10.1899/11-030.1","ISSN":"2161-9549","abstract":"Abstract.  Forest disturbance agents, such as wildfire and windthrow, often differ in magnitude and frequency between upland and riparian zones. Riparian forests may be subject to additional disturbance agents that do not affect uplands, including debris flows, floods, bank erosion, and avulsions. Forest harvesting, with or without a streamside buffer, is an additional riparian disturbance agent in managed landscapes. The effects of riparian harvesting on stream habitat and ecology are qualitatively similar to those of wildfire, with the important exception of recruitment of large in-stream wood. For most other disturbance agents, current knowledge is insufficient to assess the degree to which natural disturbance can be emulated via riparian forest harvesting. In particular, the effects of the spatial patterns and frequencies of disturbance on the trajectories and rates of postdisturbance recovery are poorly understood for many landscapes and are complicated by the potential for propagation of effects dow...","author":[{"dropping-particle":"","family":"Moore","given":"R. Dan","non-dropping-particle":"","parse-names":false,"suffix":""},{"dropping-particle":"","family":"Richardson","given":"John S.","non-dropping-particle":"","parse-names":false,"suffix":""}],"container-title":"Freshwater Science","id":"ITEM-3","issue":"1","issued":{"date-parts":[["2012","3"]]},"page":"239-247","publisher":" North American Benthological Society ","title":"Natural disturbance and forest management in riparian zones: comparison of effects at reach, catchment, and landscape scales","type":"article-journal","volume":"31"},"uris":["http://www.mendeley.com/documents/?uuid=7e0a1fa3-cb7a-3d7e-b02c-70706108a5c3"]}],"mendeley":{"formattedCitation":"(Kreutzweiser et al. 2012, Moore and Richardson 2012, Sibley et al. 2012)","plainTextFormattedCitation":"(Kreutzweiser et al. 2012, Moore and Richardson 2012, Sibley et al. 2012)","previouslyFormattedCitation":"(Kreutzweiser et al. 2012, Moore and Richardson 2012, Sibley et al. 2012)"},"properties":{"noteIndex":0},"schema":"https://github.com/citation-style-language/schema/raw/master/csl-citation.json"}</w:instrText>
      </w:r>
      <w:r w:rsidR="00421A93">
        <w:rPr>
          <w:rFonts w:ascii="Times New Roman" w:hAnsi="Times New Roman" w:cs="Times New Roman"/>
        </w:rPr>
        <w:fldChar w:fldCharType="separate"/>
      </w:r>
      <w:r w:rsidR="00421A93" w:rsidRPr="00421A93">
        <w:rPr>
          <w:rFonts w:ascii="Times New Roman" w:hAnsi="Times New Roman" w:cs="Times New Roman"/>
          <w:noProof/>
        </w:rPr>
        <w:t>(Kreutzweiser et al. 2012, Moore and Richardson 2012, Sibley et al. 2012)</w:t>
      </w:r>
      <w:r w:rsidR="00421A93">
        <w:rPr>
          <w:rFonts w:ascii="Times New Roman" w:hAnsi="Times New Roman" w:cs="Times New Roman"/>
        </w:rPr>
        <w:fldChar w:fldCharType="end"/>
      </w:r>
      <w:r w:rsidR="00421A93">
        <w:rPr>
          <w:rFonts w:ascii="Times New Roman" w:hAnsi="Times New Roman" w:cs="Times New Roman"/>
        </w:rPr>
        <w:t xml:space="preserve">. </w:t>
      </w:r>
      <w:r w:rsidR="00081F0B">
        <w:rPr>
          <w:rFonts w:ascii="Times New Roman" w:hAnsi="Times New Roman" w:cs="Times New Roman"/>
        </w:rPr>
        <w:t>But, s</w:t>
      </w:r>
      <w:r w:rsidR="009D2FBF">
        <w:rPr>
          <w:rFonts w:ascii="Times New Roman" w:hAnsi="Times New Roman" w:cs="Times New Roman"/>
        </w:rPr>
        <w:t>unlight</w:t>
      </w:r>
      <w:r w:rsidR="00081F0B">
        <w:rPr>
          <w:rFonts w:ascii="Times New Roman" w:hAnsi="Times New Roman" w:cs="Times New Roman"/>
        </w:rPr>
        <w:t xml:space="preserve"> (short-wave radiation)</w:t>
      </w:r>
      <w:r w:rsidR="009D2FBF">
        <w:rPr>
          <w:rFonts w:ascii="Times New Roman" w:hAnsi="Times New Roman" w:cs="Times New Roman"/>
        </w:rPr>
        <w:t xml:space="preserve"> is a key comp</w:t>
      </w:r>
      <w:r w:rsidR="00081F0B">
        <w:rPr>
          <w:rFonts w:ascii="Times New Roman" w:hAnsi="Times New Roman" w:cs="Times New Roman"/>
        </w:rPr>
        <w:t xml:space="preserve">onent of the stream heat budget, and </w:t>
      </w:r>
      <w:r w:rsidR="009D2FBF">
        <w:rPr>
          <w:rFonts w:ascii="Times New Roman" w:hAnsi="Times New Roman" w:cs="Times New Roman"/>
        </w:rPr>
        <w:t>even small-scale</w:t>
      </w:r>
      <w:r w:rsidR="009D2FBF" w:rsidRPr="004E5FBE">
        <w:rPr>
          <w:rFonts w:ascii="Times New Roman" w:hAnsi="Times New Roman" w:cs="Times New Roman"/>
        </w:rPr>
        <w:t xml:space="preserve"> increases in light </w:t>
      </w:r>
      <w:r w:rsidR="00081F0B">
        <w:rPr>
          <w:rFonts w:ascii="Times New Roman" w:hAnsi="Times New Roman" w:cs="Times New Roman"/>
        </w:rPr>
        <w:t>have</w:t>
      </w:r>
      <w:r w:rsidR="009D2FBF">
        <w:rPr>
          <w:rFonts w:ascii="Times New Roman" w:hAnsi="Times New Roman" w:cs="Times New Roman"/>
        </w:rPr>
        <w:t xml:space="preserve"> the potential to</w:t>
      </w:r>
      <w:r w:rsidR="009D2FBF" w:rsidRPr="004E5FBE">
        <w:rPr>
          <w:rFonts w:ascii="Times New Roman" w:hAnsi="Times New Roman" w:cs="Times New Roman"/>
        </w:rPr>
        <w:t xml:space="preserve"> affect </w:t>
      </w:r>
      <w:r w:rsidR="00081F0B">
        <w:rPr>
          <w:rFonts w:ascii="Times New Roman" w:hAnsi="Times New Roman" w:cs="Times New Roman"/>
        </w:rPr>
        <w:t>the temperature of headwater streams</w:t>
      </w:r>
      <w:r w:rsidR="00421A93">
        <w:rPr>
          <w:rFonts w:ascii="Times New Roman" w:hAnsi="Times New Roman" w:cs="Times New Roman"/>
        </w:rPr>
        <w:t xml:space="preserve"> </w:t>
      </w:r>
      <w:r w:rsidR="00421A93">
        <w:rPr>
          <w:rFonts w:ascii="Times New Roman" w:hAnsi="Times New Roman" w:cs="Times New Roman"/>
        </w:rPr>
        <w:fldChar w:fldCharType="begin" w:fldLock="1"/>
      </w:r>
      <w:r w:rsidR="00316E35">
        <w:rPr>
          <w:rFonts w:ascii="Times New Roman" w:hAnsi="Times New Roman" w:cs="Times New Roman"/>
        </w:rPr>
        <w:instrText>ADDIN CSL_CITATION {"citationItems":[{"id":"ITEM-1","itemData":{"DOI":"10.1016/j.foreco.2011.12.035","ISBN":"0378-1127","ISSN":"03781127","abstract":"We examined stream temperature response to forest harvest in small (&lt;9. ha) forested headwater catchments in western Washington, USA over a seven year period (2002-2008). These streams have very low discharge in late summer X?????0.3Ls-1) and many become spatially intermittent. We used a before-after, control-impact (BACI) study design to contrast the effect of clearcut logging with two riparian buffer designs, a continuous buffer and a patch buffer. We focused on maximum daily temperature throughout July and August, expecting to see large temperature increases in the clearcut streams (n= 5), much smaller increases in the continuously buffered streams (n= 6), with the patch-buffered streams (n= 5) intermediate. Statistical analyses indicated that all treatments resulted in significant (??= 0.05) increases in stream temperature. In the first year after logging, daily maximum temperatures during July and August increased in clearcut catchments by an average of 1.5 ??C (range 0.2 to 3.6 ??C), in patch-buffered catchments by 0.6 ??C (range -0.1 to 1.2 ??C), and in continuously buffered catchments by 1.1 ??C (range 0.0 to 2.8 ??C). Temperature responses were highly variable within treatments and, contrary to our expectations, stream temperature increases were small and did not follow expected trends among the treatment types. We conducted further analyses in an attempt to identify variables controlling the magnitude of post-harvest treatment responses. These analyses showed that the amount of canopy cover retained in the riparian buffer was not a strong explanatory variable. Instead, spatially intermittent streams with short surface-flowing extent above the monitoring station and usually characterized by coarse-textured streambed sediment tended to be thermally unresponsive. In contrast, streams with longer surface-flowing extent above the monitoring station and streams with substantial stream-adjacent wetlands, both of which were usually characterized by fine-textured streambed sediment, were thermally responsive. Overall, the area of surface water exposed to the ambient environment seemed to best explain our aggregate results. Results from our study suggest that very small headwater streams may be fundamentally different than many larger streams because factors other than shade from the overstory tree canopy can have sufficient influence on stream energy budgets to strongly moderate stream temperatures even following complete removal of the overstory canop…","author":[{"dropping-particle":"","family":"Janisch","given":"Jack E.","non-dropping-particle":"","parse-names":false,"suffix":""},{"dropping-particle":"","family":"Wondzell","given":"Steven M.","non-dropping-particle":"","parse-names":false,"suffix":""},{"dropping-particle":"","family":"Ehinger","given":"William J.","non-dropping-particle":"","parse-names":false,"suffix":""}],"container-title":"Forest Ecology and Management","id":"ITEM-1","issued":{"date-parts":[["2012","4"]]},"page":"302-313","publisher":"Elsevier B.V.","title":"Headwater stream temperature: Interpreting response after logging, with and without riparian buffers, Washington, USA","type":"article-journal","volume":"270"},"uris":["http://www.mendeley.com/documents/?uuid=70e32a2f-e58d-4253-90e2-d90088e8b833"]}],"mendeley":{"formattedCitation":"(Janisch et al. 2012)","plainTextFormattedCitation":"(Janisch et al. 2012)","previouslyFormattedCitation":"(Janisch et al. 2012)"},"properties":{"noteIndex":0},"schema":"https://github.com/citation-style-language/schema/raw/master/csl-citation.json"}</w:instrText>
      </w:r>
      <w:r w:rsidR="00421A93">
        <w:rPr>
          <w:rFonts w:ascii="Times New Roman" w:hAnsi="Times New Roman" w:cs="Times New Roman"/>
        </w:rPr>
        <w:fldChar w:fldCharType="separate"/>
      </w:r>
      <w:r w:rsidR="00421A93" w:rsidRPr="00421A93">
        <w:rPr>
          <w:rFonts w:ascii="Times New Roman" w:hAnsi="Times New Roman" w:cs="Times New Roman"/>
          <w:noProof/>
        </w:rPr>
        <w:t>(Janisch et al. 2012)</w:t>
      </w:r>
      <w:r w:rsidR="00421A93">
        <w:rPr>
          <w:rFonts w:ascii="Times New Roman" w:hAnsi="Times New Roman" w:cs="Times New Roman"/>
        </w:rPr>
        <w:fldChar w:fldCharType="end"/>
      </w:r>
      <w:r w:rsidR="00421A93">
        <w:rPr>
          <w:rFonts w:ascii="Times New Roman" w:hAnsi="Times New Roman" w:cs="Times New Roman"/>
        </w:rPr>
        <w:t xml:space="preserve">. </w:t>
      </w:r>
      <w:r w:rsidR="00081F0B">
        <w:rPr>
          <w:rFonts w:ascii="Times New Roman" w:hAnsi="Times New Roman" w:cs="Times New Roman"/>
        </w:rPr>
        <w:t>Therefore, w</w:t>
      </w:r>
      <w:r w:rsidR="009648C3" w:rsidRPr="004E5FBE">
        <w:rPr>
          <w:rFonts w:ascii="Times New Roman" w:hAnsi="Times New Roman" w:cs="Times New Roman"/>
        </w:rPr>
        <w:t>hether stream temperature increases as a result of a gap or as a result of other processes that create moderate increases in light (e.g. narrow riparian buffers, defoliation</w:t>
      </w:r>
      <w:r w:rsidR="009648C3" w:rsidRPr="00A37757">
        <w:rPr>
          <w:rFonts w:ascii="Times New Roman" w:hAnsi="Times New Roman" w:cs="Times New Roman"/>
        </w:rPr>
        <w:t xml:space="preserve"> events, low-severity burns etc.) remains a key question in forest manag</w:t>
      </w:r>
      <w:r w:rsidR="00075F9D">
        <w:rPr>
          <w:rFonts w:ascii="Times New Roman" w:hAnsi="Times New Roman" w:cs="Times New Roman"/>
        </w:rPr>
        <w:t>ement</w:t>
      </w:r>
      <w:r w:rsidR="00421A93">
        <w:rPr>
          <w:rFonts w:ascii="Times New Roman" w:hAnsi="Times New Roman" w:cs="Times New Roman"/>
        </w:rPr>
        <w:t xml:space="preserve"> for restoration and for</w:t>
      </w:r>
      <w:r w:rsidR="009648C3" w:rsidRPr="00A37757">
        <w:rPr>
          <w:rFonts w:ascii="Times New Roman" w:hAnsi="Times New Roman" w:cs="Times New Roman"/>
        </w:rPr>
        <w:t xml:space="preserve"> understanding of how temperatures may change as stands develop over time. </w:t>
      </w:r>
      <w:r w:rsidR="00AC5AD3">
        <w:rPr>
          <w:rFonts w:ascii="Times New Roman" w:hAnsi="Times New Roman" w:cs="Times New Roman"/>
        </w:rPr>
        <w:t>Whether to understand natural</w:t>
      </w:r>
      <w:r w:rsidR="00075F9D">
        <w:rPr>
          <w:rFonts w:ascii="Times New Roman" w:hAnsi="Times New Roman" w:cs="Times New Roman"/>
        </w:rPr>
        <w:t>ly developing</w:t>
      </w:r>
      <w:r w:rsidR="00AC5AD3">
        <w:rPr>
          <w:rFonts w:ascii="Times New Roman" w:hAnsi="Times New Roman" w:cs="Times New Roman"/>
        </w:rPr>
        <w:t xml:space="preserve"> gaps or to evaluate gaps as a potential management tool that</w:t>
      </w:r>
      <w:r w:rsidR="00AC5AD3" w:rsidRPr="00A37757">
        <w:rPr>
          <w:rFonts w:ascii="Times New Roman" w:hAnsi="Times New Roman" w:cs="Times New Roman"/>
        </w:rPr>
        <w:t xml:space="preserve"> emulate</w:t>
      </w:r>
      <w:r w:rsidR="00AC5AD3">
        <w:rPr>
          <w:rFonts w:ascii="Times New Roman" w:hAnsi="Times New Roman" w:cs="Times New Roman"/>
        </w:rPr>
        <w:t>s</w:t>
      </w:r>
      <w:r w:rsidR="00AC5AD3" w:rsidRPr="00A37757">
        <w:rPr>
          <w:rFonts w:ascii="Times New Roman" w:hAnsi="Times New Roman" w:cs="Times New Roman"/>
        </w:rPr>
        <w:t xml:space="preserve"> </w:t>
      </w:r>
      <w:r w:rsidR="00AC5AD3">
        <w:rPr>
          <w:rFonts w:ascii="Times New Roman" w:hAnsi="Times New Roman" w:cs="Times New Roman"/>
        </w:rPr>
        <w:t>localized</w:t>
      </w:r>
      <w:r w:rsidR="00AC5AD3" w:rsidRPr="00A37757">
        <w:rPr>
          <w:rFonts w:ascii="Times New Roman" w:hAnsi="Times New Roman" w:cs="Times New Roman"/>
        </w:rPr>
        <w:t xml:space="preserve"> disturbances</w:t>
      </w:r>
      <w:r w:rsidR="00AC5AD3">
        <w:rPr>
          <w:rFonts w:ascii="Times New Roman" w:hAnsi="Times New Roman" w:cs="Times New Roman"/>
        </w:rPr>
        <w:t xml:space="preserve"> and</w:t>
      </w:r>
      <w:r w:rsidR="00AC5AD3" w:rsidRPr="004B4EDA">
        <w:rPr>
          <w:rFonts w:ascii="Times New Roman" w:hAnsi="Times New Roman" w:cs="Times New Roman"/>
        </w:rPr>
        <w:t xml:space="preserve"> restore</w:t>
      </w:r>
      <w:r w:rsidR="00AC5AD3">
        <w:rPr>
          <w:rFonts w:ascii="Times New Roman" w:hAnsi="Times New Roman" w:cs="Times New Roman"/>
        </w:rPr>
        <w:t>s heterogeneity in stream light</w:t>
      </w:r>
      <w:r w:rsidR="00AC5AD3" w:rsidRPr="004B4EDA">
        <w:rPr>
          <w:rFonts w:ascii="Times New Roman" w:hAnsi="Times New Roman" w:cs="Times New Roman"/>
        </w:rPr>
        <w:t>, few experiments have</w:t>
      </w:r>
      <w:r w:rsidR="00AC5AD3">
        <w:rPr>
          <w:rFonts w:ascii="Times New Roman" w:hAnsi="Times New Roman" w:cs="Times New Roman"/>
        </w:rPr>
        <w:t xml:space="preserve"> explicitly</w:t>
      </w:r>
      <w:r w:rsidR="00AC5AD3" w:rsidRPr="004B4EDA">
        <w:rPr>
          <w:rFonts w:ascii="Times New Roman" w:hAnsi="Times New Roman" w:cs="Times New Roman"/>
        </w:rPr>
        <w:t xml:space="preserve"> </w:t>
      </w:r>
      <w:r w:rsidR="00AC5AD3">
        <w:rPr>
          <w:rFonts w:ascii="Times New Roman" w:hAnsi="Times New Roman" w:cs="Times New Roman"/>
        </w:rPr>
        <w:t>assessed the impacts of forest</w:t>
      </w:r>
      <w:r w:rsidR="00AC5AD3" w:rsidRPr="004B4EDA">
        <w:rPr>
          <w:rFonts w:ascii="Times New Roman" w:hAnsi="Times New Roman" w:cs="Times New Roman"/>
        </w:rPr>
        <w:t xml:space="preserve"> gaps</w:t>
      </w:r>
      <w:r w:rsidR="00AC5AD3">
        <w:rPr>
          <w:rFonts w:ascii="Times New Roman" w:hAnsi="Times New Roman" w:cs="Times New Roman"/>
        </w:rPr>
        <w:t xml:space="preserve"> on streams.  </w:t>
      </w:r>
    </w:p>
    <w:p w14:paraId="31A4BD61" w14:textId="2FE6EC72" w:rsidR="00A93524" w:rsidRDefault="009648C3" w:rsidP="00A93524">
      <w:pPr>
        <w:pStyle w:val="Normal1"/>
        <w:spacing w:line="480" w:lineRule="auto"/>
        <w:ind w:firstLine="720"/>
        <w:rPr>
          <w:rFonts w:ascii="Times New Roman" w:hAnsi="Times New Roman" w:cs="Times New Roman"/>
          <w:sz w:val="24"/>
          <w:szCs w:val="24"/>
        </w:rPr>
      </w:pPr>
      <w:r w:rsidRPr="004B4EDA">
        <w:rPr>
          <w:rFonts w:ascii="Times New Roman" w:hAnsi="Times New Roman" w:cs="Times New Roman"/>
          <w:sz w:val="24"/>
          <w:szCs w:val="24"/>
        </w:rPr>
        <w:t>To determine the impacts of riparian forest canopy gaps and the associated localized increases of light on stream temperature, we created experimental gaps along six replicate headwater streams with</w:t>
      </w:r>
      <w:r w:rsidR="004F560C">
        <w:rPr>
          <w:rFonts w:ascii="Times New Roman" w:hAnsi="Times New Roman" w:cs="Times New Roman"/>
          <w:sz w:val="24"/>
          <w:szCs w:val="24"/>
        </w:rPr>
        <w:t xml:space="preserve">in second </w:t>
      </w:r>
      <w:r w:rsidRPr="004B4EDA">
        <w:rPr>
          <w:rFonts w:ascii="Times New Roman" w:hAnsi="Times New Roman" w:cs="Times New Roman"/>
          <w:sz w:val="24"/>
          <w:szCs w:val="24"/>
        </w:rPr>
        <w:t xml:space="preserve">growth riparian forests. Comparing temperature in treatment reaches to those in reference reaches, we used a Before-After-Control-Impact </w:t>
      </w:r>
      <w:r w:rsidR="002D3566">
        <w:rPr>
          <w:rFonts w:ascii="Times New Roman" w:hAnsi="Times New Roman" w:cs="Times New Roman"/>
          <w:sz w:val="24"/>
          <w:szCs w:val="24"/>
        </w:rPr>
        <w:t xml:space="preserve">study </w:t>
      </w:r>
      <w:r w:rsidRPr="004B4EDA">
        <w:rPr>
          <w:rFonts w:ascii="Times New Roman" w:hAnsi="Times New Roman" w:cs="Times New Roman"/>
          <w:sz w:val="24"/>
          <w:szCs w:val="24"/>
        </w:rPr>
        <w:t xml:space="preserve">design to analyze summer stream temperature responses to riparian canopy gap creation. In addition to quantifying local temperature responses (e.g. beneath gaps), we also evaluated whether and to what degree effects persisted downstream, and we evaluated how gap and stream features affected potential stream warming. The size of gaps created in this study mimicked gaps created </w:t>
      </w:r>
      <w:r w:rsidRPr="004B4EDA">
        <w:rPr>
          <w:rFonts w:ascii="Times New Roman" w:hAnsi="Times New Roman" w:cs="Times New Roman"/>
          <w:sz w:val="24"/>
          <w:szCs w:val="24"/>
        </w:rPr>
        <w:lastRenderedPageBreak/>
        <w:t>by a</w:t>
      </w:r>
      <w:r w:rsidR="004F560C">
        <w:rPr>
          <w:rFonts w:ascii="Times New Roman" w:hAnsi="Times New Roman" w:cs="Times New Roman"/>
          <w:sz w:val="24"/>
          <w:szCs w:val="24"/>
        </w:rPr>
        <w:t xml:space="preserve"> relatively</w:t>
      </w:r>
      <w:r w:rsidRPr="004B4EDA">
        <w:rPr>
          <w:rFonts w:ascii="Times New Roman" w:hAnsi="Times New Roman" w:cs="Times New Roman"/>
          <w:sz w:val="24"/>
          <w:szCs w:val="24"/>
        </w:rPr>
        <w:t xml:space="preserve"> small scale natural disturbance suc</w:t>
      </w:r>
      <w:r w:rsidR="004F560C">
        <w:rPr>
          <w:rFonts w:ascii="Times New Roman" w:hAnsi="Times New Roman" w:cs="Times New Roman"/>
          <w:sz w:val="24"/>
          <w:szCs w:val="24"/>
        </w:rPr>
        <w:t>h as a multiple</w:t>
      </w:r>
      <w:r w:rsidRPr="004B4EDA">
        <w:rPr>
          <w:rFonts w:ascii="Times New Roman" w:hAnsi="Times New Roman" w:cs="Times New Roman"/>
          <w:sz w:val="24"/>
          <w:szCs w:val="24"/>
        </w:rPr>
        <w:t xml:space="preserve"> tree mortality or wind throw event. We expected these small gaps to increase temperature locally, but that impacts would be small (less than 1</w:t>
      </w:r>
      <w:r w:rsidRPr="004B4EDA">
        <w:rPr>
          <w:rFonts w:ascii="Times New Roman" w:hAnsi="Times New Roman" w:cs="Times New Roman"/>
          <w:sz w:val="24"/>
          <w:szCs w:val="24"/>
          <w:vertAlign w:val="superscript"/>
        </w:rPr>
        <w:t>o</w:t>
      </w:r>
      <w:r w:rsidRPr="004B4EDA">
        <w:rPr>
          <w:rFonts w:ascii="Times New Roman" w:hAnsi="Times New Roman" w:cs="Times New Roman"/>
          <w:sz w:val="24"/>
          <w:szCs w:val="24"/>
        </w:rPr>
        <w:t xml:space="preserve">C) and would dissipate rapidly downstream of the gap location. </w:t>
      </w:r>
      <w:bookmarkStart w:id="5" w:name="_Toc370350591"/>
    </w:p>
    <w:p w14:paraId="1ADCBA2B" w14:textId="77777777" w:rsidR="002D3566" w:rsidRPr="004B4EDA" w:rsidRDefault="002D3566" w:rsidP="00A93524">
      <w:pPr>
        <w:pStyle w:val="Normal1"/>
        <w:spacing w:line="480" w:lineRule="auto"/>
        <w:ind w:firstLine="720"/>
        <w:rPr>
          <w:rFonts w:ascii="Times New Roman" w:hAnsi="Times New Roman" w:cs="Times New Roman"/>
          <w:sz w:val="24"/>
          <w:szCs w:val="24"/>
        </w:rPr>
      </w:pPr>
    </w:p>
    <w:p w14:paraId="2E48B133" w14:textId="0D68222B" w:rsidR="00A93524" w:rsidRDefault="00A93524" w:rsidP="00A93524">
      <w:pPr>
        <w:pStyle w:val="ThesisH2"/>
      </w:pPr>
      <w:r>
        <w:t xml:space="preserve">Methods </w:t>
      </w:r>
    </w:p>
    <w:p w14:paraId="3B6E035D" w14:textId="77777777" w:rsidR="00344549" w:rsidRPr="00344549" w:rsidRDefault="00344549" w:rsidP="00344549">
      <w:pPr>
        <w:spacing w:line="480" w:lineRule="auto"/>
        <w:rPr>
          <w:rFonts w:cs="Times New Roman"/>
          <w:i/>
        </w:rPr>
      </w:pPr>
      <w:r w:rsidRPr="00344549">
        <w:rPr>
          <w:rFonts w:cs="Times New Roman"/>
          <w:i/>
        </w:rPr>
        <w:t>Study design and location</w:t>
      </w:r>
    </w:p>
    <w:p w14:paraId="0683EA5E" w14:textId="6080D221" w:rsidR="00344549" w:rsidRPr="00D558FD" w:rsidRDefault="00344549" w:rsidP="00344549">
      <w:pPr>
        <w:pStyle w:val="ListParagraph"/>
        <w:spacing w:line="480" w:lineRule="auto"/>
        <w:ind w:left="0" w:firstLine="720"/>
        <w:rPr>
          <w:rFonts w:ascii="Times New Roman" w:hAnsi="Times New Roman" w:cs="Times New Roman"/>
        </w:rPr>
      </w:pPr>
      <w:r w:rsidRPr="00D558FD">
        <w:rPr>
          <w:rFonts w:ascii="Times New Roman" w:hAnsi="Times New Roman" w:cs="Times New Roman"/>
        </w:rPr>
        <w:t>Th</w:t>
      </w:r>
      <w:r>
        <w:rPr>
          <w:rFonts w:ascii="Times New Roman" w:hAnsi="Times New Roman" w:cs="Times New Roman"/>
        </w:rPr>
        <w:t>is study took place in</w:t>
      </w:r>
      <w:r w:rsidRPr="00D558FD">
        <w:rPr>
          <w:rFonts w:ascii="Times New Roman" w:hAnsi="Times New Roman" w:cs="Times New Roman"/>
        </w:rPr>
        <w:t xml:space="preserve"> six </w:t>
      </w:r>
      <w:r>
        <w:rPr>
          <w:rFonts w:ascii="Times New Roman" w:hAnsi="Times New Roman" w:cs="Times New Roman"/>
        </w:rPr>
        <w:t xml:space="preserve">streams </w:t>
      </w:r>
      <w:r w:rsidRPr="00D558FD">
        <w:rPr>
          <w:rFonts w:ascii="Times New Roman" w:hAnsi="Times New Roman" w:cs="Times New Roman"/>
        </w:rPr>
        <w:t xml:space="preserve">located within the McKenzie River Basin in the western Cascade Mountains of Oregon. </w:t>
      </w:r>
      <w:r>
        <w:rPr>
          <w:rFonts w:ascii="Times New Roman" w:hAnsi="Times New Roman" w:cs="Times New Roman"/>
        </w:rPr>
        <w:t xml:space="preserve">Each stream consisted of two paired </w:t>
      </w:r>
      <w:r w:rsidRPr="00D558FD">
        <w:rPr>
          <w:rFonts w:ascii="Times New Roman" w:hAnsi="Times New Roman" w:cs="Times New Roman"/>
        </w:rPr>
        <w:t>reach</w:t>
      </w:r>
      <w:r>
        <w:rPr>
          <w:rFonts w:ascii="Times New Roman" w:hAnsi="Times New Roman" w:cs="Times New Roman"/>
        </w:rPr>
        <w:t>es</w:t>
      </w:r>
      <w:r w:rsidRPr="00D558FD">
        <w:rPr>
          <w:rFonts w:ascii="Times New Roman" w:hAnsi="Times New Roman" w:cs="Times New Roman"/>
        </w:rPr>
        <w:t xml:space="preserve"> (a reference reach and a gap-creation</w:t>
      </w:r>
      <w:r>
        <w:rPr>
          <w:rFonts w:ascii="Times New Roman" w:hAnsi="Times New Roman" w:cs="Times New Roman"/>
        </w:rPr>
        <w:t xml:space="preserve"> treatment</w:t>
      </w:r>
      <w:r w:rsidRPr="00D558FD">
        <w:rPr>
          <w:rFonts w:ascii="Times New Roman" w:hAnsi="Times New Roman" w:cs="Times New Roman"/>
        </w:rPr>
        <w:t xml:space="preserve"> reach)</w:t>
      </w:r>
      <w:r>
        <w:rPr>
          <w:rFonts w:ascii="Times New Roman" w:hAnsi="Times New Roman" w:cs="Times New Roman"/>
        </w:rPr>
        <w:t xml:space="preserve">. </w:t>
      </w:r>
      <w:r w:rsidRPr="00D558FD">
        <w:rPr>
          <w:rFonts w:ascii="Times New Roman" w:hAnsi="Times New Roman" w:cs="Times New Roman"/>
        </w:rPr>
        <w:t>Three of the reach pairs are located on private land owned by Weyerhaeuser Co. (W-113, W-100, and W-122)</w:t>
      </w:r>
      <w:r>
        <w:rPr>
          <w:rFonts w:ascii="Times New Roman" w:hAnsi="Times New Roman" w:cs="Times New Roman"/>
        </w:rPr>
        <w:t xml:space="preserve"> and</w:t>
      </w:r>
      <w:r w:rsidRPr="00D558FD">
        <w:rPr>
          <w:rFonts w:ascii="Times New Roman" w:hAnsi="Times New Roman" w:cs="Times New Roman"/>
        </w:rPr>
        <w:t xml:space="preserve"> three are on US Forest Service (USFS) land</w:t>
      </w:r>
      <w:r>
        <w:rPr>
          <w:rFonts w:ascii="Times New Roman" w:hAnsi="Times New Roman" w:cs="Times New Roman"/>
        </w:rPr>
        <w:t xml:space="preserve"> in the Willamette National Forest</w:t>
      </w:r>
      <w:r w:rsidR="002D3566">
        <w:rPr>
          <w:rFonts w:ascii="Times New Roman" w:hAnsi="Times New Roman" w:cs="Times New Roman"/>
        </w:rPr>
        <w:t xml:space="preserve"> (McTE, Loon Creek and Chucksney Mountain Creek)</w:t>
      </w:r>
      <w:r>
        <w:rPr>
          <w:rFonts w:ascii="Times New Roman" w:hAnsi="Times New Roman" w:cs="Times New Roman"/>
        </w:rPr>
        <w:t>. O</w:t>
      </w:r>
      <w:r w:rsidRPr="00D558FD">
        <w:rPr>
          <w:rFonts w:ascii="Times New Roman" w:hAnsi="Times New Roman" w:cs="Times New Roman"/>
        </w:rPr>
        <w:t xml:space="preserve">ne </w:t>
      </w:r>
      <w:r>
        <w:rPr>
          <w:rFonts w:ascii="Times New Roman" w:hAnsi="Times New Roman" w:cs="Times New Roman"/>
        </w:rPr>
        <w:t xml:space="preserve">of the USFS sites (McTE) is </w:t>
      </w:r>
      <w:r w:rsidRPr="00D558FD">
        <w:rPr>
          <w:rFonts w:ascii="Times New Roman" w:hAnsi="Times New Roman" w:cs="Times New Roman"/>
        </w:rPr>
        <w:t xml:space="preserve">located within the HJ Andrews Experimental Forest. The western Cascade Mountains of Oregon are characterized by a Mediterranean climate with high </w:t>
      </w:r>
      <w:r>
        <w:rPr>
          <w:rFonts w:ascii="Times New Roman" w:hAnsi="Times New Roman" w:cs="Times New Roman"/>
        </w:rPr>
        <w:t xml:space="preserve">precipitation </w:t>
      </w:r>
      <w:r w:rsidRPr="00D558FD">
        <w:rPr>
          <w:rFonts w:ascii="Times New Roman" w:hAnsi="Times New Roman" w:cs="Times New Roman"/>
        </w:rPr>
        <w:t xml:space="preserve">during winter months and low </w:t>
      </w:r>
      <w:r>
        <w:rPr>
          <w:rFonts w:ascii="Times New Roman" w:hAnsi="Times New Roman" w:cs="Times New Roman"/>
        </w:rPr>
        <w:t>precipitation</w:t>
      </w:r>
      <w:r w:rsidRPr="00D558FD">
        <w:rPr>
          <w:rFonts w:ascii="Times New Roman" w:hAnsi="Times New Roman" w:cs="Times New Roman"/>
        </w:rPr>
        <w:t xml:space="preserve"> during summer months. Data for this study were collected during the summer (July through September) of 2016-2018 for the USFS sites</w:t>
      </w:r>
      <w:r w:rsidR="00771B40">
        <w:rPr>
          <w:rFonts w:ascii="Times New Roman" w:hAnsi="Times New Roman" w:cs="Times New Roman"/>
        </w:rPr>
        <w:t xml:space="preserve"> McTE and Chucksney</w:t>
      </w:r>
      <w:r w:rsidRPr="00D558FD">
        <w:rPr>
          <w:rFonts w:ascii="Times New Roman" w:hAnsi="Times New Roman" w:cs="Times New Roman"/>
        </w:rPr>
        <w:t xml:space="preserve">, and the summer months of 2017 and 2018 for the </w:t>
      </w:r>
      <w:r w:rsidR="00771B40">
        <w:rPr>
          <w:rFonts w:ascii="Times New Roman" w:hAnsi="Times New Roman" w:cs="Times New Roman"/>
        </w:rPr>
        <w:t>remaining sites</w:t>
      </w:r>
      <w:r w:rsidRPr="00D558FD">
        <w:rPr>
          <w:rFonts w:ascii="Times New Roman" w:hAnsi="Times New Roman" w:cs="Times New Roman"/>
        </w:rPr>
        <w:t xml:space="preserve">. </w:t>
      </w:r>
      <w:r w:rsidR="002D3566">
        <w:rPr>
          <w:rFonts w:ascii="Times New Roman" w:hAnsi="Times New Roman" w:cs="Times New Roman"/>
        </w:rPr>
        <w:t>We used a</w:t>
      </w:r>
      <w:r>
        <w:rPr>
          <w:rFonts w:ascii="Times New Roman" w:hAnsi="Times New Roman" w:cs="Times New Roman"/>
        </w:rPr>
        <w:t xml:space="preserve"> </w:t>
      </w:r>
      <w:r w:rsidRPr="00D558FD">
        <w:rPr>
          <w:rFonts w:ascii="Times New Roman" w:hAnsi="Times New Roman" w:cs="Times New Roman"/>
        </w:rPr>
        <w:t>Before-After-Control-Impact</w:t>
      </w:r>
      <w:r w:rsidR="002D3566">
        <w:rPr>
          <w:rFonts w:ascii="Times New Roman" w:hAnsi="Times New Roman" w:cs="Times New Roman"/>
        </w:rPr>
        <w:t xml:space="preserve"> (BACI)</w:t>
      </w:r>
      <w:r w:rsidRPr="00D558FD">
        <w:rPr>
          <w:rFonts w:ascii="Times New Roman" w:hAnsi="Times New Roman" w:cs="Times New Roman"/>
        </w:rPr>
        <w:t xml:space="preserve"> </w:t>
      </w:r>
      <w:r>
        <w:rPr>
          <w:rFonts w:ascii="Times New Roman" w:hAnsi="Times New Roman" w:cs="Times New Roman"/>
        </w:rPr>
        <w:t xml:space="preserve">study </w:t>
      </w:r>
      <w:r w:rsidRPr="00D558FD">
        <w:rPr>
          <w:rFonts w:ascii="Times New Roman" w:hAnsi="Times New Roman" w:cs="Times New Roman"/>
        </w:rPr>
        <w:t>design</w:t>
      </w:r>
      <w:r>
        <w:rPr>
          <w:rFonts w:ascii="Times New Roman" w:hAnsi="Times New Roman" w:cs="Times New Roman"/>
        </w:rPr>
        <w:t xml:space="preserve"> </w:t>
      </w:r>
      <w:r w:rsidR="002D3566">
        <w:rPr>
          <w:rFonts w:ascii="Times New Roman" w:hAnsi="Times New Roman" w:cs="Times New Roman"/>
        </w:rPr>
        <w:t>with</w:t>
      </w:r>
      <w:r>
        <w:rPr>
          <w:rFonts w:ascii="Times New Roman" w:hAnsi="Times New Roman" w:cs="Times New Roman"/>
        </w:rPr>
        <w:t xml:space="preserve"> </w:t>
      </w:r>
      <w:r w:rsidR="002D3566">
        <w:rPr>
          <w:rFonts w:ascii="Times New Roman" w:hAnsi="Times New Roman" w:cs="Times New Roman"/>
        </w:rPr>
        <w:t>a set of paired reference and treatment (impact) study reaches in each of the six replicate stream</w:t>
      </w:r>
      <w:r w:rsidR="009663F8">
        <w:rPr>
          <w:rFonts w:ascii="Times New Roman" w:hAnsi="Times New Roman" w:cs="Times New Roman"/>
        </w:rPr>
        <w:t>s.</w:t>
      </w:r>
      <w:r w:rsidR="002D3566">
        <w:rPr>
          <w:rFonts w:ascii="Times New Roman" w:hAnsi="Times New Roman" w:cs="Times New Roman"/>
        </w:rPr>
        <w:t xml:space="preserve"> G</w:t>
      </w:r>
      <w:r w:rsidRPr="00D558FD">
        <w:rPr>
          <w:rFonts w:ascii="Times New Roman" w:hAnsi="Times New Roman" w:cs="Times New Roman"/>
        </w:rPr>
        <w:t>aps</w:t>
      </w:r>
      <w:r w:rsidR="002D3566">
        <w:rPr>
          <w:rFonts w:ascii="Times New Roman" w:hAnsi="Times New Roman" w:cs="Times New Roman"/>
        </w:rPr>
        <w:t xml:space="preserve"> were</w:t>
      </w:r>
      <w:r w:rsidRPr="00D558FD">
        <w:rPr>
          <w:rFonts w:ascii="Times New Roman" w:hAnsi="Times New Roman" w:cs="Times New Roman"/>
        </w:rPr>
        <w:t xml:space="preserve"> created in</w:t>
      </w:r>
      <w:r w:rsidR="002D3566">
        <w:rPr>
          <w:rFonts w:ascii="Times New Roman" w:hAnsi="Times New Roman" w:cs="Times New Roman"/>
        </w:rPr>
        <w:t xml:space="preserve"> treatment reaches between</w:t>
      </w:r>
      <w:r w:rsidRPr="00D558FD">
        <w:rPr>
          <w:rFonts w:ascii="Times New Roman" w:hAnsi="Times New Roman" w:cs="Times New Roman"/>
        </w:rPr>
        <w:t xml:space="preserve"> </w:t>
      </w:r>
      <w:r w:rsidR="002D3566">
        <w:rPr>
          <w:rFonts w:ascii="Times New Roman" w:hAnsi="Times New Roman" w:cs="Times New Roman"/>
        </w:rPr>
        <w:t>late fall 2017 (after leaf fall)</w:t>
      </w:r>
      <w:r w:rsidR="002D3566" w:rsidRPr="00D558FD">
        <w:rPr>
          <w:rFonts w:ascii="Times New Roman" w:hAnsi="Times New Roman" w:cs="Times New Roman"/>
        </w:rPr>
        <w:t xml:space="preserve"> </w:t>
      </w:r>
      <w:r w:rsidR="002D3566">
        <w:rPr>
          <w:rFonts w:ascii="Times New Roman" w:hAnsi="Times New Roman" w:cs="Times New Roman"/>
        </w:rPr>
        <w:t>and early</w:t>
      </w:r>
      <w:r w:rsidR="002D3566" w:rsidRPr="00D558FD">
        <w:rPr>
          <w:rFonts w:ascii="Times New Roman" w:hAnsi="Times New Roman" w:cs="Times New Roman"/>
        </w:rPr>
        <w:t xml:space="preserve"> </w:t>
      </w:r>
      <w:r w:rsidRPr="00D558FD">
        <w:rPr>
          <w:rFonts w:ascii="Times New Roman" w:hAnsi="Times New Roman" w:cs="Times New Roman"/>
        </w:rPr>
        <w:t>spring of 2018</w:t>
      </w:r>
      <w:r w:rsidR="002D3566">
        <w:rPr>
          <w:rFonts w:ascii="Times New Roman" w:hAnsi="Times New Roman" w:cs="Times New Roman"/>
        </w:rPr>
        <w:t xml:space="preserve"> (before leaf-out)</w:t>
      </w:r>
      <w:r w:rsidRPr="00D558FD">
        <w:rPr>
          <w:rFonts w:ascii="Times New Roman" w:hAnsi="Times New Roman" w:cs="Times New Roman"/>
        </w:rPr>
        <w:t>, with the exception of M</w:t>
      </w:r>
      <w:r>
        <w:rPr>
          <w:rFonts w:ascii="Times New Roman" w:hAnsi="Times New Roman" w:cs="Times New Roman"/>
        </w:rPr>
        <w:t>c</w:t>
      </w:r>
      <w:r w:rsidRPr="00D558FD">
        <w:rPr>
          <w:rFonts w:ascii="Times New Roman" w:hAnsi="Times New Roman" w:cs="Times New Roman"/>
        </w:rPr>
        <w:t xml:space="preserve">TE where the gap was cut </w:t>
      </w:r>
      <w:r>
        <w:rPr>
          <w:rFonts w:ascii="Times New Roman" w:hAnsi="Times New Roman" w:cs="Times New Roman"/>
        </w:rPr>
        <w:t xml:space="preserve">at in August </w:t>
      </w:r>
      <w:r w:rsidRPr="00D558FD">
        <w:rPr>
          <w:rFonts w:ascii="Times New Roman" w:hAnsi="Times New Roman" w:cs="Times New Roman"/>
        </w:rPr>
        <w:t>of 2017.</w:t>
      </w:r>
      <w:r>
        <w:rPr>
          <w:rFonts w:ascii="Times New Roman" w:hAnsi="Times New Roman" w:cs="Times New Roman"/>
        </w:rPr>
        <w:t xml:space="preserve">  </w:t>
      </w:r>
    </w:p>
    <w:p w14:paraId="0DC2DAFD" w14:textId="7BAFB03C" w:rsidR="00344549" w:rsidRPr="00ED1322" w:rsidRDefault="00344549" w:rsidP="00344549">
      <w:pPr>
        <w:spacing w:line="480" w:lineRule="auto"/>
        <w:ind w:firstLine="720"/>
      </w:pPr>
      <w:r w:rsidRPr="00D558FD">
        <w:t xml:space="preserve">The study systems are </w:t>
      </w:r>
      <w:r w:rsidRPr="00ED1322">
        <w:t>second</w:t>
      </w:r>
      <w:r>
        <w:t>- and third-</w:t>
      </w:r>
      <w:r w:rsidRPr="00ED1322">
        <w:t xml:space="preserve">order </w:t>
      </w:r>
      <w:r w:rsidRPr="00287A7A">
        <w:t xml:space="preserve">fish bearing </w:t>
      </w:r>
      <w:r>
        <w:t>headwater</w:t>
      </w:r>
      <w:r w:rsidRPr="00D558FD">
        <w:t xml:space="preserve"> streams </w:t>
      </w:r>
      <w:r>
        <w:t>within</w:t>
      </w:r>
      <w:r w:rsidRPr="00D558FD">
        <w:t xml:space="preserve"> 40</w:t>
      </w:r>
      <w:r w:rsidR="00EC530B">
        <w:t xml:space="preserve"> to </w:t>
      </w:r>
      <w:r w:rsidRPr="00D558FD">
        <w:t xml:space="preserve">60 year-old </w:t>
      </w:r>
      <w:r w:rsidR="00EC530B">
        <w:t>mid</w:t>
      </w:r>
      <w:r w:rsidRPr="00D558FD">
        <w:t>-seral riparian forests (Table</w:t>
      </w:r>
      <w:r>
        <w:t xml:space="preserve"> </w:t>
      </w:r>
      <w:r w:rsidR="00D677F7">
        <w:t>1.</w:t>
      </w:r>
      <w:r>
        <w:t>1</w:t>
      </w:r>
      <w:r w:rsidRPr="00D558FD">
        <w:t xml:space="preserve">). Each site’s </w:t>
      </w:r>
      <w:r>
        <w:t xml:space="preserve">previous </w:t>
      </w:r>
      <w:r w:rsidRPr="00D558FD">
        <w:t xml:space="preserve">harvest left no riparian buffer along the stream. </w:t>
      </w:r>
      <w:r>
        <w:t xml:space="preserve">All sites had </w:t>
      </w:r>
      <w:r w:rsidRPr="00ED1322">
        <w:t xml:space="preserve">closed </w:t>
      </w:r>
      <w:r>
        <w:t xml:space="preserve">overstory </w:t>
      </w:r>
      <w:r w:rsidRPr="00ED1322">
        <w:t>canopies</w:t>
      </w:r>
      <w:r>
        <w:rPr>
          <w:color w:val="000000" w:themeColor="text1"/>
        </w:rPr>
        <w:t xml:space="preserve"> with tree communities that were</w:t>
      </w:r>
      <w:r w:rsidRPr="00D558FD">
        <w:rPr>
          <w:color w:val="000000" w:themeColor="text1"/>
        </w:rPr>
        <w:t xml:space="preserve"> </w:t>
      </w:r>
      <w:r w:rsidRPr="00D558FD">
        <w:rPr>
          <w:color w:val="000000" w:themeColor="text1"/>
        </w:rPr>
        <w:lastRenderedPageBreak/>
        <w:t xml:space="preserve">composed predominantly </w:t>
      </w:r>
      <w:r>
        <w:rPr>
          <w:color w:val="000000" w:themeColor="text1"/>
        </w:rPr>
        <w:t xml:space="preserve">of </w:t>
      </w:r>
      <w:r w:rsidRPr="00D558FD">
        <w:t>red alder (</w:t>
      </w:r>
      <w:r w:rsidRPr="00D558FD">
        <w:rPr>
          <w:i/>
        </w:rPr>
        <w:t>Alnus rubra</w:t>
      </w:r>
      <w:r w:rsidRPr="00D558FD">
        <w:t>) and Douglas fir (</w:t>
      </w:r>
      <w:r w:rsidRPr="00D558FD">
        <w:rPr>
          <w:i/>
        </w:rPr>
        <w:t>Pseudotsuga menziesii</w:t>
      </w:r>
      <w:r w:rsidRPr="00D558FD">
        <w:t>) with sporadic western red cedar (</w:t>
      </w:r>
      <w:r w:rsidRPr="00D558FD">
        <w:rPr>
          <w:i/>
        </w:rPr>
        <w:t>Thuja plicata</w:t>
      </w:r>
      <w:r w:rsidRPr="00D558FD">
        <w:t>); the Weyerhaeuser Co. sites also contained bigleaf maple (</w:t>
      </w:r>
      <w:r w:rsidRPr="00D558FD">
        <w:rPr>
          <w:i/>
        </w:rPr>
        <w:t>Acer macrophyllum</w:t>
      </w:r>
      <w:r w:rsidRPr="00D558FD">
        <w:t>)</w:t>
      </w:r>
      <w:r w:rsidR="008C2C95">
        <w:t>.</w:t>
      </w:r>
      <w:r>
        <w:t xml:space="preserve"> Stream bankfull widths ranged from 2.2 to 6.4 meters (Table 1</w:t>
      </w:r>
      <w:r w:rsidR="00D677F7">
        <w:t>.1</w:t>
      </w:r>
      <w:r>
        <w:t>).</w:t>
      </w:r>
    </w:p>
    <w:p w14:paraId="4EDE5916" w14:textId="6DC42E72" w:rsidR="00344549" w:rsidRPr="00A22F8E" w:rsidRDefault="00344549" w:rsidP="00A22F8E">
      <w:pPr>
        <w:pStyle w:val="ListParagraph"/>
        <w:spacing w:line="480" w:lineRule="auto"/>
        <w:ind w:left="0" w:firstLine="720"/>
        <w:rPr>
          <w:rFonts w:ascii="Times New Roman" w:hAnsi="Times New Roman" w:cs="Times New Roman"/>
        </w:rPr>
      </w:pPr>
      <w:r>
        <w:rPr>
          <w:rFonts w:ascii="Times New Roman" w:hAnsi="Times New Roman" w:cs="Times New Roman"/>
        </w:rPr>
        <w:t>Study sites in each stream</w:t>
      </w:r>
      <w:r w:rsidRPr="00D558FD">
        <w:rPr>
          <w:rFonts w:ascii="Times New Roman" w:hAnsi="Times New Roman" w:cs="Times New Roman"/>
        </w:rPr>
        <w:t xml:space="preserve"> encompass</w:t>
      </w:r>
      <w:r>
        <w:rPr>
          <w:rFonts w:ascii="Times New Roman" w:hAnsi="Times New Roman" w:cs="Times New Roman"/>
        </w:rPr>
        <w:t>ed</w:t>
      </w:r>
      <w:r w:rsidRPr="00D558FD">
        <w:rPr>
          <w:rFonts w:ascii="Times New Roman" w:hAnsi="Times New Roman" w:cs="Times New Roman"/>
        </w:rPr>
        <w:t xml:space="preserve"> two </w:t>
      </w:r>
      <w:r>
        <w:rPr>
          <w:rFonts w:ascii="Times New Roman" w:hAnsi="Times New Roman" w:cs="Times New Roman"/>
        </w:rPr>
        <w:t>90</w:t>
      </w:r>
      <w:r w:rsidR="00EC530B">
        <w:rPr>
          <w:rFonts w:ascii="Times New Roman" w:hAnsi="Times New Roman" w:cs="Times New Roman"/>
        </w:rPr>
        <w:t xml:space="preserve"> to </w:t>
      </w:r>
      <w:r>
        <w:rPr>
          <w:rFonts w:ascii="Times New Roman" w:hAnsi="Times New Roman" w:cs="Times New Roman"/>
        </w:rPr>
        <w:t>12</w:t>
      </w:r>
      <w:r w:rsidRPr="00D558FD">
        <w:rPr>
          <w:rFonts w:ascii="Times New Roman" w:hAnsi="Times New Roman" w:cs="Times New Roman"/>
        </w:rPr>
        <w:t>0 meter reaches</w:t>
      </w:r>
      <w:r>
        <w:rPr>
          <w:rFonts w:ascii="Times New Roman" w:hAnsi="Times New Roman" w:cs="Times New Roman"/>
        </w:rPr>
        <w:t xml:space="preserve">, plus a buffer section of </w:t>
      </w:r>
      <w:r w:rsidR="00BB384F">
        <w:rPr>
          <w:rFonts w:ascii="Times New Roman" w:hAnsi="Times New Roman" w:cs="Times New Roman"/>
        </w:rPr>
        <w:t>3</w:t>
      </w:r>
      <w:r>
        <w:rPr>
          <w:rFonts w:ascii="Times New Roman" w:hAnsi="Times New Roman" w:cs="Times New Roman"/>
        </w:rPr>
        <w:t>0-150 meters between reaches.  We excluded sites that had</w:t>
      </w:r>
      <w:r w:rsidRPr="00D558FD">
        <w:rPr>
          <w:rFonts w:ascii="Times New Roman" w:hAnsi="Times New Roman" w:cs="Times New Roman"/>
        </w:rPr>
        <w:t xml:space="preserve"> large tributary inputs</w:t>
      </w:r>
      <w:r>
        <w:rPr>
          <w:rFonts w:ascii="Times New Roman" w:hAnsi="Times New Roman" w:cs="Times New Roman"/>
        </w:rPr>
        <w:t xml:space="preserve"> within or between the study reaches</w:t>
      </w:r>
      <w:r w:rsidRPr="00D558FD">
        <w:rPr>
          <w:rFonts w:ascii="Times New Roman" w:hAnsi="Times New Roman" w:cs="Times New Roman"/>
        </w:rPr>
        <w:t>.</w:t>
      </w:r>
      <w:r>
        <w:rPr>
          <w:rFonts w:ascii="Times New Roman" w:hAnsi="Times New Roman" w:cs="Times New Roman"/>
        </w:rPr>
        <w:t xml:space="preserve"> At four of the six stream sites, we applied the experimental canopy modification to the downstream reach. Due to concerns about slope stability in the mid-sections of the downstream reaches, the treatments were applied to the upstream sites at Chucksney </w:t>
      </w:r>
      <w:r w:rsidR="00EC530B">
        <w:rPr>
          <w:rFonts w:ascii="Times New Roman" w:hAnsi="Times New Roman" w:cs="Times New Roman"/>
        </w:rPr>
        <w:t>Mountai</w:t>
      </w:r>
      <w:r w:rsidR="003C76CE">
        <w:rPr>
          <w:rFonts w:ascii="Times New Roman" w:hAnsi="Times New Roman" w:cs="Times New Roman"/>
        </w:rPr>
        <w:t>n Creek (hereafter “Chucksney”)</w:t>
      </w:r>
      <w:r w:rsidR="00EC530B">
        <w:rPr>
          <w:rFonts w:ascii="Times New Roman" w:hAnsi="Times New Roman" w:cs="Times New Roman"/>
        </w:rPr>
        <w:t xml:space="preserve"> </w:t>
      </w:r>
      <w:r>
        <w:rPr>
          <w:rFonts w:ascii="Times New Roman" w:hAnsi="Times New Roman" w:cs="Times New Roman"/>
        </w:rPr>
        <w:t>and W-122.  At Chucksney and W-122, the buffer sections are over 100 meters long to</w:t>
      </w:r>
      <w:r w:rsidRPr="00E7402D">
        <w:rPr>
          <w:rFonts w:ascii="Times New Roman" w:hAnsi="Times New Roman" w:cs="Times New Roman"/>
        </w:rPr>
        <w:t xml:space="preserve"> establish</w:t>
      </w:r>
      <w:r>
        <w:rPr>
          <w:rFonts w:ascii="Times New Roman" w:hAnsi="Times New Roman" w:cs="Times New Roman"/>
        </w:rPr>
        <w:t xml:space="preserve"> independence between reaches. </w:t>
      </w:r>
      <w:r w:rsidRPr="00D558FD">
        <w:rPr>
          <w:rFonts w:ascii="Times New Roman" w:hAnsi="Times New Roman" w:cs="Times New Roman"/>
        </w:rPr>
        <w:t>The paired reaches (</w:t>
      </w:r>
      <w:r w:rsidR="00EC530B">
        <w:rPr>
          <w:rFonts w:ascii="Times New Roman" w:hAnsi="Times New Roman" w:cs="Times New Roman"/>
        </w:rPr>
        <w:t>one</w:t>
      </w:r>
      <w:r w:rsidRPr="00D558FD">
        <w:rPr>
          <w:rFonts w:ascii="Times New Roman" w:hAnsi="Times New Roman" w:cs="Times New Roman"/>
        </w:rPr>
        <w:t xml:space="preserve"> reference</w:t>
      </w:r>
      <w:r w:rsidR="00EC530B">
        <w:rPr>
          <w:rFonts w:ascii="Times New Roman" w:hAnsi="Times New Roman" w:cs="Times New Roman"/>
        </w:rPr>
        <w:t xml:space="preserve"> and one </w:t>
      </w:r>
      <w:r w:rsidRPr="00D558FD">
        <w:rPr>
          <w:rFonts w:ascii="Times New Roman" w:hAnsi="Times New Roman" w:cs="Times New Roman"/>
        </w:rPr>
        <w:t xml:space="preserve">treatment) allow for analyses to be conducted on the relative differences between </w:t>
      </w:r>
      <w:r>
        <w:rPr>
          <w:rFonts w:ascii="Times New Roman" w:hAnsi="Times New Roman" w:cs="Times New Roman"/>
        </w:rPr>
        <w:t xml:space="preserve">reach </w:t>
      </w:r>
      <w:r w:rsidRPr="00D558FD">
        <w:rPr>
          <w:rFonts w:ascii="Times New Roman" w:hAnsi="Times New Roman" w:cs="Times New Roman"/>
        </w:rPr>
        <w:t>pairs</w:t>
      </w:r>
      <w:r>
        <w:rPr>
          <w:rFonts w:ascii="Times New Roman" w:hAnsi="Times New Roman" w:cs="Times New Roman"/>
        </w:rPr>
        <w:t>.</w:t>
      </w:r>
      <w:r w:rsidRPr="00D558FD">
        <w:rPr>
          <w:rFonts w:ascii="Times New Roman" w:hAnsi="Times New Roman" w:cs="Times New Roman"/>
        </w:rPr>
        <w:t xml:space="preserve"> </w:t>
      </w:r>
      <w:r>
        <w:rPr>
          <w:rFonts w:ascii="Times New Roman" w:hAnsi="Times New Roman" w:cs="Times New Roman"/>
        </w:rPr>
        <w:t xml:space="preserve">By using a BACI design we can compare reach differences between the pre and post years </w:t>
      </w:r>
      <w:r w:rsidR="003C76CE">
        <w:rPr>
          <w:rFonts w:ascii="Times New Roman" w:hAnsi="Times New Roman" w:cs="Times New Roman"/>
        </w:rPr>
        <w:t xml:space="preserve">to </w:t>
      </w:r>
      <w:r w:rsidRPr="00D558FD">
        <w:rPr>
          <w:rFonts w:ascii="Times New Roman" w:hAnsi="Times New Roman" w:cs="Times New Roman"/>
        </w:rPr>
        <w:t>reduc</w:t>
      </w:r>
      <w:r w:rsidR="003C76CE">
        <w:rPr>
          <w:rFonts w:ascii="Times New Roman" w:hAnsi="Times New Roman" w:cs="Times New Roman"/>
        </w:rPr>
        <w:t>e</w:t>
      </w:r>
      <w:r w:rsidRPr="00D558FD">
        <w:rPr>
          <w:rFonts w:ascii="Times New Roman" w:hAnsi="Times New Roman" w:cs="Times New Roman"/>
        </w:rPr>
        <w:t xml:space="preserve"> inherent stream-to-stream environmental variability (e.g. gradient, geology, substrate etc)</w:t>
      </w:r>
      <w:r>
        <w:rPr>
          <w:rFonts w:ascii="Times New Roman" w:hAnsi="Times New Roman" w:cs="Times New Roman"/>
        </w:rPr>
        <w:t xml:space="preserve"> as well as natural variation between pre and post treatment summers</w:t>
      </w:r>
      <w:r w:rsidRPr="00D558FD">
        <w:rPr>
          <w:rFonts w:ascii="Times New Roman" w:hAnsi="Times New Roman" w:cs="Times New Roman"/>
        </w:rPr>
        <w:t xml:space="preserve">. </w:t>
      </w:r>
    </w:p>
    <w:p w14:paraId="430C6F4B" w14:textId="77777777" w:rsidR="00344549" w:rsidRPr="00344549" w:rsidRDefault="00344549" w:rsidP="00344549">
      <w:pPr>
        <w:spacing w:line="480" w:lineRule="auto"/>
        <w:rPr>
          <w:rFonts w:cs="Times New Roman"/>
          <w:i/>
        </w:rPr>
      </w:pPr>
      <w:r w:rsidRPr="00344549">
        <w:rPr>
          <w:rFonts w:cs="Times New Roman"/>
          <w:i/>
        </w:rPr>
        <w:t>Canopy treatment</w:t>
      </w:r>
    </w:p>
    <w:p w14:paraId="28DF8BF4" w14:textId="2A663DE8" w:rsidR="00344549" w:rsidRPr="00A22F8E" w:rsidRDefault="00344549" w:rsidP="00A22F8E">
      <w:pPr>
        <w:pStyle w:val="ListParagraph"/>
        <w:spacing w:line="480" w:lineRule="auto"/>
        <w:ind w:left="0" w:firstLine="720"/>
        <w:rPr>
          <w:rFonts w:ascii="Times New Roman" w:hAnsi="Times New Roman" w:cs="Times New Roman"/>
        </w:rPr>
      </w:pPr>
      <w:r>
        <w:rPr>
          <w:rFonts w:ascii="Times New Roman" w:hAnsi="Times New Roman" w:cs="Times New Roman"/>
        </w:rPr>
        <w:t>In each treatment reach, w</w:t>
      </w:r>
      <w:r w:rsidRPr="00D558FD">
        <w:rPr>
          <w:rFonts w:ascii="Times New Roman" w:hAnsi="Times New Roman" w:cs="Times New Roman"/>
        </w:rPr>
        <w:t xml:space="preserve">e </w:t>
      </w:r>
      <w:r>
        <w:rPr>
          <w:rFonts w:ascii="Times New Roman" w:hAnsi="Times New Roman" w:cs="Times New Roman"/>
        </w:rPr>
        <w:t xml:space="preserve">planned for gaps that would </w:t>
      </w:r>
      <w:r w:rsidR="00EC530B">
        <w:rPr>
          <w:rFonts w:ascii="Times New Roman" w:hAnsi="Times New Roman" w:cs="Times New Roman"/>
        </w:rPr>
        <w:t>create openings in the canopy that were approximately</w:t>
      </w:r>
      <w:r w:rsidRPr="00D558FD">
        <w:rPr>
          <w:rFonts w:ascii="Times New Roman" w:hAnsi="Times New Roman" w:cs="Times New Roman"/>
        </w:rPr>
        <w:t xml:space="preserve"> 20 meter</w:t>
      </w:r>
      <w:r>
        <w:rPr>
          <w:rFonts w:ascii="Times New Roman" w:hAnsi="Times New Roman" w:cs="Times New Roman"/>
        </w:rPr>
        <w:t>s in</w:t>
      </w:r>
      <w:r w:rsidRPr="00D558FD">
        <w:rPr>
          <w:rFonts w:ascii="Times New Roman" w:hAnsi="Times New Roman" w:cs="Times New Roman"/>
        </w:rPr>
        <w:t xml:space="preserve"> diameter</w:t>
      </w:r>
      <w:r>
        <w:rPr>
          <w:rFonts w:ascii="Times New Roman" w:hAnsi="Times New Roman" w:cs="Times New Roman"/>
        </w:rPr>
        <w:t xml:space="preserve"> over the stream</w:t>
      </w:r>
      <w:r w:rsidRPr="00D558FD">
        <w:rPr>
          <w:rFonts w:ascii="Times New Roman" w:hAnsi="Times New Roman" w:cs="Times New Roman"/>
        </w:rPr>
        <w:t xml:space="preserve">. </w:t>
      </w:r>
      <w:r w:rsidR="009663F8">
        <w:rPr>
          <w:rFonts w:ascii="Times New Roman" w:hAnsi="Times New Roman" w:cs="Times New Roman"/>
        </w:rPr>
        <w:t>We</w:t>
      </w:r>
      <w:r w:rsidR="00EC530B">
        <w:rPr>
          <w:rFonts w:ascii="Times New Roman" w:hAnsi="Times New Roman" w:cs="Times New Roman"/>
        </w:rPr>
        <w:t xml:space="preserve"> </w:t>
      </w:r>
      <w:r w:rsidRPr="00D558FD">
        <w:rPr>
          <w:rFonts w:ascii="Times New Roman" w:hAnsi="Times New Roman" w:cs="Times New Roman"/>
        </w:rPr>
        <w:t xml:space="preserve">assumed an average site potential tree height of 50 meters, </w:t>
      </w:r>
      <w:r w:rsidR="009663F8">
        <w:rPr>
          <w:rFonts w:ascii="Times New Roman" w:hAnsi="Times New Roman" w:cs="Times New Roman"/>
        </w:rPr>
        <w:t>and in seeking to create a gap with a ratio of approximately 0.4,</w:t>
      </w:r>
      <w:r w:rsidR="002B5F4C">
        <w:rPr>
          <w:rFonts w:ascii="Times New Roman" w:hAnsi="Times New Roman" w:cs="Times New Roman"/>
        </w:rPr>
        <w:t xml:space="preserve"> we laid out cuts for an intend</w:t>
      </w:r>
      <w:r w:rsidRPr="00D558FD">
        <w:rPr>
          <w:rFonts w:ascii="Times New Roman" w:hAnsi="Times New Roman" w:cs="Times New Roman"/>
        </w:rPr>
        <w:t xml:space="preserve"> gap diameter</w:t>
      </w:r>
      <w:r w:rsidR="009663F8">
        <w:rPr>
          <w:rFonts w:ascii="Times New Roman" w:hAnsi="Times New Roman" w:cs="Times New Roman"/>
        </w:rPr>
        <w:t>s</w:t>
      </w:r>
      <w:r w:rsidRPr="00D558FD">
        <w:rPr>
          <w:rFonts w:ascii="Times New Roman" w:hAnsi="Times New Roman" w:cs="Times New Roman"/>
        </w:rPr>
        <w:t xml:space="preserve"> of 20 meters</w:t>
      </w:r>
      <w:r w:rsidR="009663F8">
        <w:rPr>
          <w:rFonts w:ascii="Times New Roman" w:hAnsi="Times New Roman" w:cs="Times New Roman"/>
        </w:rPr>
        <w:t xml:space="preserve"> (</w:t>
      </w:r>
      <w:r w:rsidR="00F967C4">
        <w:rPr>
          <w:rFonts w:ascii="Times New Roman" w:hAnsi="Times New Roman" w:cs="Times New Roman"/>
        </w:rPr>
        <w:t>approximately 314</w:t>
      </w:r>
      <w:r w:rsidR="009663F8">
        <w:rPr>
          <w:rFonts w:ascii="Times New Roman" w:hAnsi="Times New Roman" w:cs="Times New Roman"/>
        </w:rPr>
        <w:t xml:space="preserve"> </w:t>
      </w:r>
      <w:r w:rsidR="00F967C4">
        <w:rPr>
          <w:rFonts w:ascii="Times New Roman" w:hAnsi="Times New Roman" w:cs="Times New Roman"/>
        </w:rPr>
        <w:t>square</w:t>
      </w:r>
      <w:r w:rsidR="009663F8">
        <w:rPr>
          <w:rFonts w:ascii="Times New Roman" w:hAnsi="Times New Roman" w:cs="Times New Roman"/>
        </w:rPr>
        <w:t xml:space="preserve"> meters)</w:t>
      </w:r>
      <w:r w:rsidRPr="00D558FD">
        <w:rPr>
          <w:rFonts w:ascii="Times New Roman" w:hAnsi="Times New Roman" w:cs="Times New Roman"/>
        </w:rPr>
        <w:t xml:space="preserve">. Gaps </w:t>
      </w:r>
      <w:r w:rsidR="009663F8">
        <w:rPr>
          <w:rFonts w:ascii="Times New Roman" w:hAnsi="Times New Roman" w:cs="Times New Roman"/>
        </w:rPr>
        <w:t xml:space="preserve">were </w:t>
      </w:r>
      <w:r w:rsidRPr="00D558FD">
        <w:rPr>
          <w:rFonts w:ascii="Times New Roman" w:hAnsi="Times New Roman" w:cs="Times New Roman"/>
        </w:rPr>
        <w:t>position</w:t>
      </w:r>
      <w:r w:rsidR="009663F8">
        <w:rPr>
          <w:rFonts w:ascii="Times New Roman" w:hAnsi="Times New Roman" w:cs="Times New Roman"/>
        </w:rPr>
        <w:t>ed</w:t>
      </w:r>
      <w:r w:rsidRPr="00D558FD">
        <w:rPr>
          <w:rFonts w:ascii="Times New Roman" w:hAnsi="Times New Roman" w:cs="Times New Roman"/>
        </w:rPr>
        <w:t xml:space="preserve"> to surround </w:t>
      </w:r>
      <w:r w:rsidR="009663F8">
        <w:rPr>
          <w:rFonts w:ascii="Times New Roman" w:hAnsi="Times New Roman" w:cs="Times New Roman"/>
        </w:rPr>
        <w:t xml:space="preserve">approximately </w:t>
      </w:r>
      <w:r w:rsidRPr="00D558FD">
        <w:rPr>
          <w:rFonts w:ascii="Times New Roman" w:hAnsi="Times New Roman" w:cs="Times New Roman"/>
        </w:rPr>
        <w:t xml:space="preserve">meter 30 of </w:t>
      </w:r>
      <w:r w:rsidR="009663F8">
        <w:rPr>
          <w:rFonts w:ascii="Times New Roman" w:hAnsi="Times New Roman" w:cs="Times New Roman"/>
        </w:rPr>
        <w:t>each treatment</w:t>
      </w:r>
      <w:r w:rsidR="009663F8" w:rsidRPr="00D558FD">
        <w:rPr>
          <w:rFonts w:ascii="Times New Roman" w:hAnsi="Times New Roman" w:cs="Times New Roman"/>
        </w:rPr>
        <w:t xml:space="preserve"> </w:t>
      </w:r>
      <w:r w:rsidR="002B5F4C">
        <w:rPr>
          <w:rFonts w:ascii="Times New Roman" w:hAnsi="Times New Roman" w:cs="Times New Roman"/>
        </w:rPr>
        <w:t>reach.</w:t>
      </w:r>
      <w:r>
        <w:rPr>
          <w:rFonts w:ascii="Times New Roman" w:hAnsi="Times New Roman" w:cs="Times New Roman"/>
        </w:rPr>
        <w:t xml:space="preserve"> Because gaps were cut in winter when deciduous trees had no leaves and due to vagrancies of tree fall as well as safety considerations when trees hung up in felling, the actual gap sizes varied sites from approximately 514 </w:t>
      </w:r>
      <w:r w:rsidR="00491059">
        <w:rPr>
          <w:rFonts w:ascii="Times New Roman" w:hAnsi="Times New Roman" w:cs="Times New Roman"/>
        </w:rPr>
        <w:t xml:space="preserve">to </w:t>
      </w:r>
      <w:r>
        <w:rPr>
          <w:rFonts w:ascii="Times New Roman" w:hAnsi="Times New Roman" w:cs="Times New Roman"/>
        </w:rPr>
        <w:t xml:space="preserve">1,374 square meters. </w:t>
      </w:r>
      <w:r w:rsidR="009663F8" w:rsidRPr="00D558FD">
        <w:rPr>
          <w:rFonts w:ascii="Times New Roman" w:hAnsi="Times New Roman" w:cs="Times New Roman"/>
        </w:rPr>
        <w:t xml:space="preserve">This </w:t>
      </w:r>
      <w:r w:rsidR="009663F8">
        <w:rPr>
          <w:rFonts w:ascii="Times New Roman" w:hAnsi="Times New Roman" w:cs="Times New Roman"/>
        </w:rPr>
        <w:t xml:space="preserve">range in </w:t>
      </w:r>
      <w:r w:rsidR="009663F8" w:rsidRPr="00D558FD">
        <w:rPr>
          <w:rFonts w:ascii="Times New Roman" w:hAnsi="Times New Roman" w:cs="Times New Roman"/>
        </w:rPr>
        <w:t>gap</w:t>
      </w:r>
      <w:r w:rsidR="009663F8">
        <w:rPr>
          <w:rFonts w:ascii="Times New Roman" w:hAnsi="Times New Roman" w:cs="Times New Roman"/>
        </w:rPr>
        <w:t xml:space="preserve"> size</w:t>
      </w:r>
      <w:r w:rsidR="00083720">
        <w:rPr>
          <w:rFonts w:ascii="Times New Roman" w:hAnsi="Times New Roman" w:cs="Times New Roman"/>
        </w:rPr>
        <w:t>s</w:t>
      </w:r>
      <w:r w:rsidR="009663F8">
        <w:rPr>
          <w:rFonts w:ascii="Times New Roman" w:hAnsi="Times New Roman" w:cs="Times New Roman"/>
        </w:rPr>
        <w:t xml:space="preserve"> </w:t>
      </w:r>
      <w:r w:rsidR="00083720">
        <w:rPr>
          <w:rFonts w:ascii="Times New Roman" w:hAnsi="Times New Roman" w:cs="Times New Roman"/>
        </w:rPr>
        <w:t>includes openings created by small-</w:t>
      </w:r>
      <w:r w:rsidR="009663F8">
        <w:rPr>
          <w:rFonts w:ascii="Times New Roman" w:hAnsi="Times New Roman" w:cs="Times New Roman"/>
        </w:rPr>
        <w:t xml:space="preserve">scale disturbances </w:t>
      </w:r>
      <w:r w:rsidR="00083720">
        <w:rPr>
          <w:rFonts w:ascii="Times New Roman" w:hAnsi="Times New Roman" w:cs="Times New Roman"/>
        </w:rPr>
        <w:t>that kill more than an individual tree as initially intended, however, even the largest gap in this study is still small when considering the full range of natural gaps that occur in late successions forests</w:t>
      </w:r>
      <w:r w:rsidR="00083720" w:rsidRPr="00083720">
        <w:rPr>
          <w:rFonts w:ascii="Times New Roman" w:hAnsi="Times New Roman" w:cs="Times New Roman"/>
        </w:rPr>
        <w:t xml:space="preserve"> </w:t>
      </w:r>
      <w:r w:rsidR="00316E35">
        <w:rPr>
          <w:rFonts w:ascii="Times New Roman" w:hAnsi="Times New Roman" w:cs="Times New Roman"/>
        </w:rPr>
        <w:fldChar w:fldCharType="begin" w:fldLock="1"/>
      </w:r>
      <w:r w:rsidR="007705E2">
        <w:rPr>
          <w:rFonts w:ascii="Times New Roman" w:hAnsi="Times New Roman" w:cs="Times New Roman"/>
        </w:rPr>
        <w:instrText>ADDIN CSL_CITATION {"citationItems":[{"id":"ITEM-1","itemData":{"DOI":"10.2307/2261327","ISSN":"00220477","author":[{"dropping-particle":"","family":"Gray","given":"Andrew N.","non-dropping-particle":"","parse-names":false,"suffix":""},{"dropping-particle":"","family":"Spies","given":"Thomas A.","non-dropping-particle":"","parse-names":false,"suffix":""}],"container-title":"The Journal of Ecology","id":"ITEM-1","issue":"5","issued":{"date-parts":[["1996","10"]]},"page":"635","title":"Gap Size, Within-Gap Position and Canopy Structure Effects on Conifer Seedling Establishment","type":"article-journal","volume":"84"},"uris":["http://www.mendeley.com/documents/?uuid=8b820ed7-04b3-3183-96ac-caccea2ca4e8"]}],"mendeley":{"formattedCitation":"(Gray and Spies 1996)","plainTextFormattedCitation":"(Gray and Spies 1996)","previouslyFormattedCitation":"(Gray and Spies 1996)"},"properties":{"noteIndex":0},"schema":"https://github.com/citation-style-language/schema/raw/master/csl-citation.json"}</w:instrText>
      </w:r>
      <w:r w:rsidR="00316E35">
        <w:rPr>
          <w:rFonts w:ascii="Times New Roman" w:hAnsi="Times New Roman" w:cs="Times New Roman"/>
        </w:rPr>
        <w:fldChar w:fldCharType="separate"/>
      </w:r>
      <w:r w:rsidR="00316E35" w:rsidRPr="00316E35">
        <w:rPr>
          <w:rFonts w:ascii="Times New Roman" w:hAnsi="Times New Roman" w:cs="Times New Roman"/>
          <w:noProof/>
        </w:rPr>
        <w:t>(Gray and Spies 1996)</w:t>
      </w:r>
      <w:r w:rsidR="00316E35">
        <w:rPr>
          <w:rFonts w:ascii="Times New Roman" w:hAnsi="Times New Roman" w:cs="Times New Roman"/>
        </w:rPr>
        <w:fldChar w:fldCharType="end"/>
      </w:r>
      <w:r w:rsidR="00316E35">
        <w:rPr>
          <w:rFonts w:ascii="Times New Roman" w:hAnsi="Times New Roman" w:cs="Times New Roman"/>
        </w:rPr>
        <w:t>,</w:t>
      </w:r>
      <w:r w:rsidR="00083720">
        <w:rPr>
          <w:rFonts w:ascii="Times New Roman" w:hAnsi="Times New Roman" w:cs="Times New Roman"/>
        </w:rPr>
        <w:t xml:space="preserve"> and overall, the gaps sizes here are representative of openings </w:t>
      </w:r>
      <w:r w:rsidR="00484EEA">
        <w:rPr>
          <w:rFonts w:ascii="Times New Roman" w:hAnsi="Times New Roman" w:cs="Times New Roman"/>
        </w:rPr>
        <w:t xml:space="preserve">that still </w:t>
      </w:r>
      <w:r w:rsidR="00083720">
        <w:rPr>
          <w:rFonts w:ascii="Times New Roman" w:hAnsi="Times New Roman" w:cs="Times New Roman"/>
        </w:rPr>
        <w:t>occur</w:t>
      </w:r>
      <w:r w:rsidR="00484EEA">
        <w:rPr>
          <w:rFonts w:ascii="Times New Roman" w:hAnsi="Times New Roman" w:cs="Times New Roman"/>
        </w:rPr>
        <w:t>, but relatively less frequently than smaller gaps,</w:t>
      </w:r>
      <w:r w:rsidR="00083720">
        <w:rPr>
          <w:rFonts w:ascii="Times New Roman" w:hAnsi="Times New Roman" w:cs="Times New Roman"/>
        </w:rPr>
        <w:t xml:space="preserve"> from</w:t>
      </w:r>
      <w:r w:rsidR="009663F8" w:rsidRPr="00D558FD">
        <w:rPr>
          <w:rFonts w:ascii="Times New Roman" w:hAnsi="Times New Roman" w:cs="Times New Roman"/>
        </w:rPr>
        <w:t xml:space="preserve"> natural disturbances in late-successional forests.</w:t>
      </w:r>
    </w:p>
    <w:p w14:paraId="2308CA89" w14:textId="77777777" w:rsidR="00344549" w:rsidRPr="00344549" w:rsidRDefault="00344549" w:rsidP="00344549">
      <w:pPr>
        <w:spacing w:line="480" w:lineRule="auto"/>
        <w:rPr>
          <w:rFonts w:cs="Times New Roman"/>
          <w:i/>
        </w:rPr>
      </w:pPr>
      <w:r w:rsidRPr="00344549">
        <w:rPr>
          <w:rFonts w:cs="Times New Roman"/>
          <w:i/>
        </w:rPr>
        <w:t>Data Collection</w:t>
      </w:r>
    </w:p>
    <w:p w14:paraId="234EBAC5" w14:textId="77777777" w:rsidR="00344549" w:rsidRPr="00D558FD" w:rsidRDefault="00344549" w:rsidP="00344549">
      <w:pPr>
        <w:spacing w:line="480" w:lineRule="auto"/>
        <w:ind w:firstLine="720"/>
      </w:pPr>
      <w:r w:rsidRPr="00D558FD">
        <w:t>Three to five hemispherical canopy photographs were taken along each reach at 30</w:t>
      </w:r>
      <w:r>
        <w:t>-</w:t>
      </w:r>
      <w:r w:rsidRPr="00D558FD">
        <w:t xml:space="preserve">meter intervals. The </w:t>
      </w:r>
      <w:r>
        <w:t xml:space="preserve">site of each picture location was noted in the pre-treatment years and the </w:t>
      </w:r>
      <w:r w:rsidRPr="00D558FD">
        <w:t xml:space="preserve">height </w:t>
      </w:r>
      <w:r>
        <w:t>of the camera</w:t>
      </w:r>
      <w:r w:rsidRPr="00D558FD">
        <w:t xml:space="preserve"> </w:t>
      </w:r>
      <w:r>
        <w:t xml:space="preserve">for each </w:t>
      </w:r>
      <w:r w:rsidRPr="00D558FD">
        <w:t>photo</w:t>
      </w:r>
      <w:r>
        <w:t>graph</w:t>
      </w:r>
      <w:r w:rsidRPr="00D558FD">
        <w:t xml:space="preserve"> was recorded for each location</w:t>
      </w:r>
      <w:r>
        <w:t xml:space="preserve">.  The post-treatment photographs </w:t>
      </w:r>
      <w:r w:rsidRPr="00D558FD">
        <w:t>were</w:t>
      </w:r>
      <w:r>
        <w:t xml:space="preserve"> then</w:t>
      </w:r>
      <w:r w:rsidRPr="00D558FD">
        <w:t xml:space="preserve"> taken in the same location</w:t>
      </w:r>
      <w:r>
        <w:t xml:space="preserve"> with the camera at the same height</w:t>
      </w:r>
      <w:r w:rsidRPr="00D558FD">
        <w:t xml:space="preserve"> </w:t>
      </w:r>
      <w:r>
        <w:t>in summer 2018, after the gaps were cut</w:t>
      </w:r>
      <w:r w:rsidRPr="00D558FD">
        <w:t>. Photo</w:t>
      </w:r>
      <w:r>
        <w:t>graphs</w:t>
      </w:r>
      <w:r w:rsidRPr="00D558FD">
        <w:t xml:space="preserve"> were taken during either dawn or late dusk to avoid direct sun. Changes in effective shade were quantified using the global site factor (GSF) calculated in HemiView™ 2.1 software (Delta-T Devices, Cambridge, UK). GSF is the proportion of direct plus diffuse radiation under the canopy relative to that radiation at the given location (latitude and longitude) out in the open. All photo</w:t>
      </w:r>
      <w:r>
        <w:t>graph</w:t>
      </w:r>
      <w:r w:rsidRPr="00D558FD">
        <w:t xml:space="preserve"> variables were averaged for each reach. Forest fire prevented us from accessing Loon and Chucksney in the Post year during the time scheduled for photo</w:t>
      </w:r>
      <w:r>
        <w:t>graph</w:t>
      </w:r>
      <w:r w:rsidRPr="00D558FD">
        <w:t xml:space="preserve">s based on the time of the summer they were taken in the pre-treatment year. </w:t>
      </w:r>
    </w:p>
    <w:p w14:paraId="1E5FD89B" w14:textId="4E3FA0FB" w:rsidR="00344549" w:rsidRPr="005B4889" w:rsidRDefault="00344549" w:rsidP="00344549">
      <w:pPr>
        <w:pStyle w:val="p1"/>
        <w:spacing w:line="480" w:lineRule="auto"/>
        <w:ind w:firstLine="720"/>
        <w:rPr>
          <w:rFonts w:ascii="Times New Roman" w:hAnsi="Times New Roman"/>
          <w:sz w:val="24"/>
          <w:szCs w:val="24"/>
        </w:rPr>
      </w:pPr>
      <w:r w:rsidRPr="00D558FD">
        <w:rPr>
          <w:rFonts w:ascii="Times New Roman" w:hAnsi="Times New Roman"/>
          <w:sz w:val="24"/>
          <w:szCs w:val="24"/>
        </w:rPr>
        <w:t xml:space="preserve">Light was measured by </w:t>
      </w:r>
      <w:r>
        <w:rPr>
          <w:rFonts w:ascii="Times New Roman" w:hAnsi="Times New Roman"/>
          <w:sz w:val="24"/>
          <w:szCs w:val="24"/>
        </w:rPr>
        <w:t>quantifying the 24 hour</w:t>
      </w:r>
      <w:r w:rsidRPr="00D558FD">
        <w:rPr>
          <w:rFonts w:ascii="Times New Roman" w:hAnsi="Times New Roman"/>
          <w:sz w:val="24"/>
          <w:szCs w:val="24"/>
        </w:rPr>
        <w:t xml:space="preserve"> </w:t>
      </w:r>
      <w:r>
        <w:rPr>
          <w:rFonts w:ascii="Times New Roman" w:hAnsi="Times New Roman"/>
          <w:sz w:val="24"/>
          <w:szCs w:val="24"/>
        </w:rPr>
        <w:t>photodegradation</w:t>
      </w:r>
      <w:r w:rsidRPr="00D558FD">
        <w:rPr>
          <w:rFonts w:ascii="Times New Roman" w:hAnsi="Times New Roman"/>
          <w:sz w:val="24"/>
          <w:szCs w:val="24"/>
        </w:rPr>
        <w:t xml:space="preserve"> of fluorescein</w:t>
      </w:r>
      <w:r>
        <w:rPr>
          <w:rFonts w:ascii="Times New Roman" w:hAnsi="Times New Roman"/>
          <w:sz w:val="24"/>
          <w:szCs w:val="24"/>
        </w:rPr>
        <w:t xml:space="preserve"> dye </w:t>
      </w:r>
      <w:r w:rsidRPr="00D558FD">
        <w:rPr>
          <w:rFonts w:ascii="Times New Roman" w:hAnsi="Times New Roman"/>
          <w:sz w:val="24"/>
          <w:szCs w:val="24"/>
        </w:rPr>
        <w:t xml:space="preserve">in vials deployed </w:t>
      </w:r>
      <w:r>
        <w:rPr>
          <w:rFonts w:ascii="Times New Roman" w:hAnsi="Times New Roman"/>
          <w:sz w:val="24"/>
          <w:szCs w:val="24"/>
        </w:rPr>
        <w:t>at 5 meter intervals along</w:t>
      </w:r>
      <w:r w:rsidRPr="00D558FD">
        <w:rPr>
          <w:rFonts w:ascii="Times New Roman" w:hAnsi="Times New Roman"/>
          <w:sz w:val="24"/>
          <w:szCs w:val="24"/>
        </w:rPr>
        <w:t xml:space="preserve"> the stream bed</w:t>
      </w:r>
      <w:r>
        <w:rPr>
          <w:rFonts w:ascii="Times New Roman" w:hAnsi="Times New Roman"/>
          <w:sz w:val="24"/>
          <w:szCs w:val="24"/>
        </w:rPr>
        <w:t>. Following methods in</w:t>
      </w:r>
      <w:r w:rsidR="007705E2">
        <w:rPr>
          <w:rFonts w:ascii="Times New Roman" w:hAnsi="Times New Roman"/>
          <w:sz w:val="24"/>
          <w:szCs w:val="24"/>
        </w:rPr>
        <w:t xml:space="preserve"> </w:t>
      </w:r>
      <w:r w:rsidR="007705E2">
        <w:rPr>
          <w:rFonts w:ascii="Times New Roman" w:hAnsi="Times New Roman"/>
          <w:sz w:val="24"/>
          <w:szCs w:val="24"/>
        </w:rPr>
        <w:fldChar w:fldCharType="begin" w:fldLock="1"/>
      </w:r>
      <w:r w:rsidR="00E30D8F">
        <w:rPr>
          <w:rFonts w:ascii="Times New Roman" w:hAnsi="Times New Roman"/>
          <w:sz w:val="24"/>
          <w:szCs w:val="24"/>
        </w:rPr>
        <w:instrText>ADDIN CSL_CITATION {"citationItems":[{"id":"ITEM-1","itemData":{"DOI":"10.1899/12-003.1","ISSN":"2161-9549","abstract":"Abstract.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100 µg/L) did not affect rate of photodegradation, but RWT decay rates were 93% slower in the dark than in the light. We also tested fluorescein, which degrades faster than RWT when exposed to light and is stable when kept in the dark. On average...","author":[{"dropping-particle":"","family":"Bechtold","given":"Heather A","non-dropping-particle":"","parse-names":false,"suffix":""},{"dropping-particle":"","family":"Rosi-Marshall","given":"Emma J","non-dropping-particle":"","parse-names":false,"suffix":""},{"dropping-particle":"","family":"Warren","given":"Dana R","non-dropping-particle":"","parse-names":false,"suffix":""},{"dropping-particle":"","family":"Cole","given":"Jonathan J","non-dropping-particle":"","parse-names":false,"suffix":""}],"container-title":"Freshwater Science","id":"ITEM-1","issue":"4","issued":{"date-parts":[["2012","12"]]},"page":"1070-1077","publisher":" North American Benthological Society ","title":"A practical method for measuring integrated solar radiation reaching streambeds using photodegrading dyes","type":"article-journal","volume":"31"},"uris":["http://www.mendeley.com/documents/?uuid=6497efcc-2468-3fa2-af86-e17af4f1b183"]},{"id":"ITEM-2","itemData":{"DOI":"10.1086/690624","ISSN":"2161-9549","abstract":"AbstractRiparian forests exert strong influence on abiotic and biotic processes in adjacent streams by regulating light. Harvesting of riparian forests was once common practice, and consequently, many streamside forests across North America are in varying stages of development as they regenerate, thereby affecting stream light regimes. We used 2 approaches to evaluate the influence of riparian forest harvest and stand recovery on light availability in small mountain streams. We estimated light and canopy cover every 25 m along 11.5 km of a 4th-order stream network dominated by late-successional riparian forests that included 7 streamside harvest units 50 to 60 y old. Estimates of stream light fluxes were lower in harvest units than in up- and downstream sections bordered by old-growth forests even though only 1 stream bank was harvested in 5 of 7 units. Differences in stream light between harvested reaches and adjacent old-growth sections were greater when both banks had been logged. We also conducted a s...","author":[{"dropping-particle":"","family":"Kaylor","given":"Matthew J.","non-dropping-particle":"","parse-names":false,"suffix":""},{"dropping-particle":"","family":"Warren","given":"Dana R.","non-dropping-particle":"","parse-names":false,"suffix":""},{"dropping-particle":"","family":"Kiffney","given":"Peter M.","non-dropping-particle":"","parse-names":false,"suffix":""}],"container-title":"Freshwater Science","id":"ITEM-2","issue":"1","issued":{"date-parts":[["2016","3","22"]]},"page":"000-000","publisher":"University of Chicago PressChicago, IL","title":"Long-term effects of riparian forest harvest on light in Pacific Northwest (USA) streams","type":"article-journal","volume":"36"},"uris":["http://www.mendeley.com/documents/?uuid=23fd4d99-36b1-4173-9bdc-8db4deef9c2d"]},{"id":"ITEM-3","itemData":{"DOI":"10.1007/s00027-013-0299-2","ISSN":"1015-1621","author":[{"dropping-particle":"","family":"Warren","given":"Dana R.","non-dropping-particle":"","parse-names":false,"suffix":""},{"dropping-particle":"","family":"Keeton","given":"William S.","non-dropping-particle":"","parse-names":false,"suffix":""},{"dropping-particle":"","family":"Bechtold","given":"Heather A.","non-dropping-particle":"","parse-names":false,"suffix":""},{"dropping-particle":"","family":"Rosi-Marshall","given":"Emma J.","non-dropping-particle":"","parse-names":false,"suffix":""}],"container-title":"Aquatic Sciences","id":"ITEM-3","issue":"4","issued":{"date-parts":[["2013","10","27"]]},"page":"547-558","publisher":"Springer Basel","title":"Comparing streambed light availability and canopy cover in streams with old-growth versus early-mature riparian forests in western Oregon","type":"article-journal","volume":"75"},"uris":["http://www.mendeley.com/documents/?uuid=cb00bc2b-5fab-3535-a5e0-0adae8e5a1ff"]}],"mendeley":{"formattedCitation":"(Bechtold et al. 2012, Warren et al. 2013, Kaylor et al. 2016)","plainTextFormattedCitation":"(Bechtold et al. 2012, Warren et al. 2013, Kaylor et al. 2016)","previouslyFormattedCitation":"(Bechtold et al. 2012, Warren et al. 2013, Kaylor et al. 2016)"},"properties":{"noteIndex":0},"schema":"https://github.com/citation-style-language/schema/raw/master/csl-citation.json"}</w:instrText>
      </w:r>
      <w:r w:rsidR="007705E2">
        <w:rPr>
          <w:rFonts w:ascii="Times New Roman" w:hAnsi="Times New Roman"/>
          <w:sz w:val="24"/>
          <w:szCs w:val="24"/>
        </w:rPr>
        <w:fldChar w:fldCharType="separate"/>
      </w:r>
      <w:r w:rsidR="007705E2" w:rsidRPr="007705E2">
        <w:rPr>
          <w:rFonts w:ascii="Times New Roman" w:hAnsi="Times New Roman"/>
          <w:noProof/>
          <w:sz w:val="24"/>
          <w:szCs w:val="24"/>
        </w:rPr>
        <w:t>(Bechtold et al. 2012, Warren et al. 2013, Kaylor et al. 2016)</w:t>
      </w:r>
      <w:r w:rsidR="007705E2">
        <w:rPr>
          <w:rFonts w:ascii="Times New Roman" w:hAnsi="Times New Roman"/>
          <w:sz w:val="24"/>
          <w:szCs w:val="24"/>
        </w:rPr>
        <w:fldChar w:fldCharType="end"/>
      </w:r>
      <w:r w:rsidR="007705E2">
        <w:rPr>
          <w:rFonts w:ascii="Times New Roman" w:hAnsi="Times New Roman"/>
          <w:sz w:val="24"/>
          <w:szCs w:val="24"/>
        </w:rPr>
        <w:t>,</w:t>
      </w:r>
      <w:r w:rsidR="00DD4B5B">
        <w:rPr>
          <w:rFonts w:ascii="Times New Roman" w:hAnsi="Times New Roman"/>
          <w:sz w:val="24"/>
          <w:szCs w:val="24"/>
        </w:rPr>
        <w:t xml:space="preserve"> </w:t>
      </w:r>
      <w:r>
        <w:rPr>
          <w:rFonts w:ascii="Times New Roman" w:hAnsi="Times New Roman"/>
          <w:sz w:val="24"/>
          <w:szCs w:val="24"/>
        </w:rPr>
        <w:t>an array of three</w:t>
      </w:r>
      <w:r w:rsidRPr="00D558FD">
        <w:rPr>
          <w:rFonts w:ascii="Times New Roman" w:hAnsi="Times New Roman"/>
          <w:sz w:val="24"/>
          <w:szCs w:val="24"/>
        </w:rPr>
        <w:t xml:space="preserve"> vials </w:t>
      </w:r>
      <w:r>
        <w:rPr>
          <w:rFonts w:ascii="Times New Roman" w:hAnsi="Times New Roman"/>
          <w:sz w:val="24"/>
          <w:szCs w:val="24"/>
        </w:rPr>
        <w:t>were filled with</w:t>
      </w:r>
      <w:r w:rsidRPr="00D558FD">
        <w:rPr>
          <w:rFonts w:ascii="Times New Roman" w:hAnsi="Times New Roman"/>
          <w:sz w:val="24"/>
          <w:szCs w:val="24"/>
        </w:rPr>
        <w:t xml:space="preserve"> fluorescein</w:t>
      </w:r>
      <w:r>
        <w:rPr>
          <w:rFonts w:ascii="Times New Roman" w:hAnsi="Times New Roman"/>
          <w:sz w:val="24"/>
          <w:szCs w:val="24"/>
        </w:rPr>
        <w:t xml:space="preserve"> dye (batch concentration of approximately 400 ppm</w:t>
      </w:r>
      <w:r w:rsidRPr="00901B7A">
        <w:rPr>
          <w:rFonts w:ascii="Times New Roman" w:hAnsi="Times New Roman"/>
          <w:sz w:val="24"/>
          <w:szCs w:val="24"/>
        </w:rPr>
        <w:t xml:space="preserve"> </w:t>
      </w:r>
      <w:r w:rsidRPr="00D558FD">
        <w:rPr>
          <w:rFonts w:ascii="Times New Roman" w:hAnsi="Times New Roman"/>
          <w:sz w:val="24"/>
          <w:szCs w:val="24"/>
        </w:rPr>
        <w:t>Turner Designs, Sunnyvale, CA</w:t>
      </w:r>
      <w:r>
        <w:rPr>
          <w:rFonts w:ascii="Times New Roman" w:hAnsi="Times New Roman"/>
          <w:sz w:val="24"/>
          <w:szCs w:val="24"/>
        </w:rPr>
        <w:t>) and</w:t>
      </w:r>
      <w:r w:rsidRPr="00D558FD">
        <w:rPr>
          <w:rFonts w:ascii="Times New Roman" w:hAnsi="Times New Roman"/>
          <w:sz w:val="24"/>
          <w:szCs w:val="24"/>
        </w:rPr>
        <w:t xml:space="preserve"> </w:t>
      </w:r>
      <w:r>
        <w:rPr>
          <w:rFonts w:ascii="Times New Roman" w:hAnsi="Times New Roman"/>
          <w:sz w:val="24"/>
          <w:szCs w:val="24"/>
        </w:rPr>
        <w:t>were left for</w:t>
      </w:r>
      <w:r w:rsidRPr="00D558FD">
        <w:rPr>
          <w:rFonts w:ascii="Times New Roman" w:hAnsi="Times New Roman"/>
          <w:sz w:val="24"/>
          <w:szCs w:val="24"/>
        </w:rPr>
        <w:t xml:space="preserve"> 24 hours </w:t>
      </w:r>
      <w:r>
        <w:rPr>
          <w:rFonts w:ascii="Times New Roman" w:hAnsi="Times New Roman"/>
          <w:sz w:val="24"/>
          <w:szCs w:val="24"/>
        </w:rPr>
        <w:t>and then fluorescein vials were collected and concentrations were re-measured.  The</w:t>
      </w:r>
      <w:r w:rsidRPr="00D558FD">
        <w:rPr>
          <w:rFonts w:ascii="Times New Roman" w:hAnsi="Times New Roman"/>
          <w:sz w:val="24"/>
          <w:szCs w:val="24"/>
        </w:rPr>
        <w:t xml:space="preserve"> </w:t>
      </w:r>
      <w:r>
        <w:rPr>
          <w:rFonts w:ascii="Times New Roman" w:hAnsi="Times New Roman"/>
          <w:sz w:val="24"/>
          <w:szCs w:val="24"/>
        </w:rPr>
        <w:t>change in concentrations correlates with</w:t>
      </w:r>
      <w:r w:rsidRPr="00D558FD">
        <w:rPr>
          <w:rFonts w:ascii="Times New Roman" w:hAnsi="Times New Roman"/>
          <w:sz w:val="24"/>
          <w:szCs w:val="24"/>
        </w:rPr>
        <w:t xml:space="preserve"> the daily amount of light </w:t>
      </w:r>
      <w:r>
        <w:rPr>
          <w:rFonts w:ascii="Times New Roman" w:hAnsi="Times New Roman"/>
          <w:sz w:val="24"/>
          <w:szCs w:val="24"/>
        </w:rPr>
        <w:t>exposure at each location</w:t>
      </w:r>
      <w:r w:rsidR="00E30D8F">
        <w:rPr>
          <w:rFonts w:ascii="Times New Roman" w:hAnsi="Times New Roman"/>
          <w:sz w:val="24"/>
          <w:szCs w:val="24"/>
        </w:rPr>
        <w:t xml:space="preserve"> </w:t>
      </w:r>
      <w:r w:rsidR="00E30D8F">
        <w:rPr>
          <w:rFonts w:ascii="Times New Roman" w:hAnsi="Times New Roman"/>
          <w:sz w:val="24"/>
          <w:szCs w:val="24"/>
        </w:rPr>
        <w:fldChar w:fldCharType="begin" w:fldLock="1"/>
      </w:r>
      <w:r w:rsidR="00C7006E">
        <w:rPr>
          <w:rFonts w:ascii="Times New Roman" w:hAnsi="Times New Roman"/>
          <w:sz w:val="24"/>
          <w:szCs w:val="24"/>
        </w:rPr>
        <w:instrText>ADDIN CSL_CITATION {"citationItems":[{"id":"ITEM-1","itemData":{"DOI":"10.1007/s10021-016-0024-9","ISSN":"1432-9840","author":[{"dropping-particle":"","family":"Warren","given":"Dana R.","non-dropping-particle":"","parse-names":false,"suffix":""},{"dropping-particle":"","family":"Collins","given":"Sarah M.","non-dropping-particle":"","parse-names":false,"suffix":""},{"dropping-particle":"","family":"Purvis","given":"Emily M.","non-dropping-particle":"","parse-names":false,"suffix":""},{"dropping-particle":"","family":"Kaylor","given":"Matthew J.","non-dropping-particle":"","parse-names":false,"suffix":""},{"dropping-particle":"","family":"Bechtold","given":"Heather A.","non-dropping-particle":"","parse-names":false,"suffix":""}],"container-title":"Ecosystems","id":"ITEM-1","issue":"1","issued":{"date-parts":[["2017","1","12"]]},"page":"198-210","publisher":"Springer US","title":"Spatial Variability in Light Yields Colimitation of Primary Production by Both Light and Nutrients in a Forested Stream Ecosystem","type":"article-journal","volume":"20"},"uris":["http://www.mendeley.com/documents/?uuid=b153a72e-293a-3719-81ba-7ea869cfc94c"]}],"mendeley":{"formattedCitation":"(Warren et al. 2017)","plainTextFormattedCitation":"(Warren et al. 2017)","previouslyFormattedCitation":"(Warren et al. 2017)"},"properties":{"noteIndex":0},"schema":"https://github.com/citation-style-language/schema/raw/master/csl-citation.json"}</w:instrText>
      </w:r>
      <w:r w:rsidR="00E30D8F">
        <w:rPr>
          <w:rFonts w:ascii="Times New Roman" w:hAnsi="Times New Roman"/>
          <w:sz w:val="24"/>
          <w:szCs w:val="24"/>
        </w:rPr>
        <w:fldChar w:fldCharType="separate"/>
      </w:r>
      <w:r w:rsidR="00E30D8F" w:rsidRPr="00E30D8F">
        <w:rPr>
          <w:rFonts w:ascii="Times New Roman" w:hAnsi="Times New Roman"/>
          <w:noProof/>
          <w:sz w:val="24"/>
          <w:szCs w:val="24"/>
        </w:rPr>
        <w:t>(Warren et al. 2017)</w:t>
      </w:r>
      <w:r w:rsidR="00E30D8F">
        <w:rPr>
          <w:rFonts w:ascii="Times New Roman" w:hAnsi="Times New Roman"/>
          <w:sz w:val="24"/>
          <w:szCs w:val="24"/>
        </w:rPr>
        <w:fldChar w:fldCharType="end"/>
      </w:r>
      <w:r w:rsidR="00E30D8F">
        <w:rPr>
          <w:rFonts w:ascii="Times New Roman" w:hAnsi="Times New Roman"/>
          <w:sz w:val="24"/>
          <w:szCs w:val="24"/>
        </w:rPr>
        <w:t xml:space="preserve">. </w:t>
      </w:r>
      <w:r w:rsidRPr="00D558FD">
        <w:rPr>
          <w:rFonts w:ascii="Times New Roman" w:hAnsi="Times New Roman"/>
          <w:sz w:val="24"/>
          <w:szCs w:val="24"/>
        </w:rPr>
        <w:t xml:space="preserve">Every fifth </w:t>
      </w:r>
      <w:r>
        <w:rPr>
          <w:rFonts w:ascii="Times New Roman" w:hAnsi="Times New Roman"/>
          <w:sz w:val="24"/>
          <w:szCs w:val="24"/>
        </w:rPr>
        <w:t>array</w:t>
      </w:r>
      <w:r w:rsidRPr="00D558FD">
        <w:rPr>
          <w:rFonts w:ascii="Times New Roman" w:hAnsi="Times New Roman"/>
          <w:sz w:val="24"/>
          <w:szCs w:val="24"/>
        </w:rPr>
        <w:t xml:space="preserve"> contained a “control” vial that was wrapped in aluminum foil</w:t>
      </w:r>
      <w:r>
        <w:rPr>
          <w:rFonts w:ascii="Times New Roman" w:hAnsi="Times New Roman"/>
          <w:sz w:val="24"/>
          <w:szCs w:val="24"/>
        </w:rPr>
        <w:t>,</w:t>
      </w:r>
      <w:r w:rsidRPr="00D558FD">
        <w:rPr>
          <w:rFonts w:ascii="Times New Roman" w:hAnsi="Times New Roman"/>
          <w:sz w:val="24"/>
          <w:szCs w:val="24"/>
        </w:rPr>
        <w:t xml:space="preserve"> which prevented any photodegradation</w:t>
      </w:r>
      <w:r>
        <w:rPr>
          <w:rFonts w:ascii="Times New Roman" w:hAnsi="Times New Roman"/>
          <w:sz w:val="24"/>
          <w:szCs w:val="24"/>
        </w:rPr>
        <w:t xml:space="preserve"> and therefore served as a “field blank” that could be used to account for any background drift in fluorescein concentration</w:t>
      </w:r>
      <w:r w:rsidRPr="00D558FD">
        <w:rPr>
          <w:rFonts w:ascii="Times New Roman" w:hAnsi="Times New Roman"/>
          <w:sz w:val="24"/>
          <w:szCs w:val="24"/>
        </w:rPr>
        <w:t xml:space="preserve">. </w:t>
      </w:r>
      <w:r>
        <w:rPr>
          <w:rFonts w:ascii="Times New Roman" w:hAnsi="Times New Roman"/>
          <w:sz w:val="24"/>
          <w:szCs w:val="24"/>
        </w:rPr>
        <w:t>All vails</w:t>
      </w:r>
      <w:r w:rsidRPr="00D558FD">
        <w:rPr>
          <w:rFonts w:ascii="Times New Roman" w:hAnsi="Times New Roman"/>
          <w:sz w:val="24"/>
          <w:szCs w:val="24"/>
        </w:rPr>
        <w:t xml:space="preserve"> were stored in the dark for at least 4 hours and brought to room temperature before measure</w:t>
      </w:r>
      <w:r>
        <w:rPr>
          <w:rFonts w:ascii="Times New Roman" w:hAnsi="Times New Roman"/>
          <w:sz w:val="24"/>
          <w:szCs w:val="24"/>
        </w:rPr>
        <w:t>ments were taken</w:t>
      </w:r>
      <w:r w:rsidRPr="00D558FD">
        <w:rPr>
          <w:rFonts w:ascii="Times New Roman" w:hAnsi="Times New Roman"/>
          <w:sz w:val="24"/>
          <w:szCs w:val="24"/>
        </w:rPr>
        <w:t xml:space="preserve"> with a Turner Designs AquaFluor handheld fluorometer. Values from each 5 meter interval along a given reach were then averaged to obtain a mean fluorescein decay per reach. Fluorescein decay was converted to</w:t>
      </w:r>
      <w:r>
        <w:rPr>
          <w:rFonts w:ascii="Times New Roman" w:hAnsi="Times New Roman"/>
          <w:sz w:val="24"/>
          <w:szCs w:val="24"/>
        </w:rPr>
        <w:t xml:space="preserve"> daily</w:t>
      </w:r>
      <w:r w:rsidRPr="00D558FD">
        <w:rPr>
          <w:rFonts w:ascii="Times New Roman" w:hAnsi="Times New Roman"/>
          <w:sz w:val="24"/>
          <w:szCs w:val="24"/>
        </w:rPr>
        <w:t xml:space="preserve"> PAR </w:t>
      </w:r>
      <w:r>
        <w:rPr>
          <w:rFonts w:ascii="Times New Roman" w:hAnsi="Times New Roman"/>
          <w:sz w:val="24"/>
          <w:szCs w:val="24"/>
        </w:rPr>
        <w:t>using</w:t>
      </w:r>
      <w:r w:rsidRPr="00D558FD">
        <w:rPr>
          <w:rFonts w:ascii="Times New Roman" w:hAnsi="Times New Roman"/>
          <w:sz w:val="24"/>
          <w:szCs w:val="24"/>
        </w:rPr>
        <w:t xml:space="preserve"> the relationship established in Warren et al. </w:t>
      </w:r>
      <w:r w:rsidR="00482621">
        <w:rPr>
          <w:rFonts w:ascii="Times New Roman" w:hAnsi="Times New Roman"/>
          <w:sz w:val="24"/>
          <w:szCs w:val="24"/>
        </w:rPr>
        <w:t>(</w:t>
      </w:r>
      <w:r w:rsidRPr="00D558FD">
        <w:rPr>
          <w:rFonts w:ascii="Times New Roman" w:hAnsi="Times New Roman"/>
          <w:sz w:val="24"/>
          <w:szCs w:val="24"/>
        </w:rPr>
        <w:t>201</w:t>
      </w:r>
      <w:r>
        <w:rPr>
          <w:rFonts w:ascii="Times New Roman" w:hAnsi="Times New Roman"/>
          <w:sz w:val="24"/>
          <w:szCs w:val="24"/>
        </w:rPr>
        <w:t>7</w:t>
      </w:r>
      <w:r w:rsidR="00482621">
        <w:rPr>
          <w:rFonts w:ascii="Times New Roman" w:hAnsi="Times New Roman"/>
          <w:sz w:val="24"/>
          <w:szCs w:val="24"/>
        </w:rPr>
        <w:t>)</w:t>
      </w:r>
      <w:r>
        <w:rPr>
          <w:rFonts w:ascii="Times New Roman" w:hAnsi="Times New Roman"/>
          <w:sz w:val="24"/>
          <w:szCs w:val="24"/>
        </w:rPr>
        <w:t xml:space="preserve"> on sites in the HJ Andrews Experimental Forest</w:t>
      </w:r>
      <w:r w:rsidRPr="00D558FD">
        <w:rPr>
          <w:rFonts w:ascii="Times New Roman" w:hAnsi="Times New Roman"/>
          <w:sz w:val="24"/>
          <w:szCs w:val="24"/>
        </w:rPr>
        <w:t>.</w:t>
      </w:r>
    </w:p>
    <w:p w14:paraId="5E057F42" w14:textId="7D2DCA0A" w:rsidR="00344549" w:rsidRPr="005B4889" w:rsidRDefault="00344549" w:rsidP="00344549">
      <w:pPr>
        <w:spacing w:line="480" w:lineRule="auto"/>
        <w:ind w:firstLine="720"/>
      </w:pPr>
      <w:r>
        <w:t>Five t</w:t>
      </w:r>
      <w:r w:rsidRPr="00D558FD">
        <w:t xml:space="preserve">emperature data loggers were stationed in the thalweg </w:t>
      </w:r>
      <w:r>
        <w:t xml:space="preserve">of each reach </w:t>
      </w:r>
      <w:r w:rsidRPr="00D558FD">
        <w:t xml:space="preserve">at meters 0, 30, 60, 90, and 120 </w:t>
      </w:r>
      <w:r>
        <w:t xml:space="preserve">(Figure </w:t>
      </w:r>
      <w:r w:rsidR="0093091F">
        <w:t>1.</w:t>
      </w:r>
      <w:r>
        <w:t>2)</w:t>
      </w:r>
      <w:r w:rsidRPr="00D558FD">
        <w:t xml:space="preserve">. Continuous temperature data were recorded at 15-minute intervals using Onset TidbiT water temperature data loggers (Onset HOBO model UTBI-001, accuracy ±0.21 °C accuracy) and </w:t>
      </w:r>
      <w:r w:rsidRPr="00D558FD">
        <w:rPr>
          <w:rFonts w:ascii="Courier New" w:hAnsi="Courier New" w:cs="Courier New"/>
        </w:rPr>
        <w:t>﻿</w:t>
      </w:r>
      <w:r w:rsidRPr="00D558FD">
        <w:t>HOBO Water Temp Pro data loggers (Onset HOBO model H20-001, ±0.2 °C accuracy). Prior to deployment, loggers were validated against one another in a well-mixed ice bath for 1 hour recording every 15 seconds while allowing ice to melt and temperatures to warm. Loggers out of the range of accuracy specified</w:t>
      </w:r>
      <w:r w:rsidR="00360141">
        <w:t xml:space="preserve"> by the manufacturer </w:t>
      </w:r>
      <w:r w:rsidRPr="00D558FD">
        <w:t xml:space="preserve">were replaced. Loggers were deployed mid-July and retrieved in early September. During electro-fishing sampling events, loggers were removed from the water. To avoid skewing daily values, the entire day of data during these events were removed. Temperature loggers were housed in white PVC piping with holes and placed parallel to flow to prevent the influence of direct solar radiation and allow for adequate flow through the piping. </w:t>
      </w:r>
    </w:p>
    <w:p w14:paraId="13EFF5B9" w14:textId="1A9A3205" w:rsidR="00344549" w:rsidRDefault="00344549" w:rsidP="00344549">
      <w:pPr>
        <w:spacing w:line="480" w:lineRule="auto"/>
        <w:ind w:firstLine="720"/>
      </w:pPr>
      <w:r>
        <w:t>Numerous metrics that can be extracted from long-term temperature data</w:t>
      </w:r>
      <w:r w:rsidR="00C7006E">
        <w:t xml:space="preserve"> </w:t>
      </w:r>
      <w:r w:rsidR="00C7006E">
        <w:fldChar w:fldCharType="begin" w:fldLock="1"/>
      </w:r>
      <w:r w:rsidR="006F0D59">
        <w:instrText>ADDIN CSL_CITATION {"citationItems":[{"id":"ITEM-1","itemData":{"DOI":"10.1111/fwb.12094","ISBN":"1365-2427","ISSN":"00465070","abstract":"1. Temperature is a major driver of ecological processes in stream ecosystems, yet the dynamics of thermal regimes remain poorly described. Most work has focused on relatively simple descriptors that fail to capture the full range of conditions that characterise thermal regimes of streams across seasons or throughout the year. 2. To more completely describe thermal regimes, we developed several descriptors of magnitude, variability, frequency, duration and timing of thermal events throughout a year. We evaluated how these descriptors change over time using long-term (1979–2009), continuous temperature data from five relatively undisturbed cold-water streams in western Oregon, U.S.A. In addition to trends for each descriptor, we evaluated similarities among them, as well as patterns of spatial coherence, and temporal synchrony. 3. Using different groups of descriptors, we were able to more fully capture distinct aspects of the full range of variability in thermal regimes across space and time. A subset of descriptors showed both higher coherence and synchrony and, thus, an appropriate level of responsiveness to examine evidence of regional climatic influences on thermal regimes. Most notably, daily minimum values during winter–spring were the most responsive descriptors to potential climatic influences. 4. Overall, thermal regimes in streams we studied showed high frequency and low variability of cold temperatures during the cold-water period in winter and spring, and high frequency and high variability of warm temperatures during the warm-water period in summer and autumn. The cold and warm periods differed in the distribution of events with a higher frequency and longer duration of warm events in summer than cold events in winter. The cold period exhibited lower variability in the duration of events, but showed more variability in timing. 5. In conclusion, our results highlight the importance of a year-round perspective in identifying the most responsive characteristics or descriptors of thermal regimes in streams. The descriptors we provide herein can be applied across hydro-ecological regions to evaluate spatial and temporal patterns in thermal regimes. Evaluation of coherence and synchrony of different components of thermal regimes can facilitate identification of impacts of regional climate variability or local human or natural influences.","author":[{"dropping-particle":"","family":"Arismendi","given":"Ivan","non-dropping-particle":"","parse-names":false,"suffix":""},{"dropping-particle":"","family":"Johnson","given":"Sherri L.","non-dropping-particle":"","parse-names":false,"suffix":""},{"dropping-particle":"","family":"Dunham","given":"Jason B.","non-dropping-particle":"","parse-names":false,"suffix":""},{"dropping-particle":"","family":"Haggerty","given":"Roy","non-dropping-particle":"","parse-names":false,"suffix":""}],"container-title":"Freshwater Biology","id":"ITEM-1","issue":"5","issued":{"date-parts":[["2013"]]},"page":"880-894","title":"Descriptors of natural thermal regimes in streams and their responsiveness to change in the Pacific Northwest of North America","type":"article-journal","volume":"58"},"uris":["http://www.mendeley.com/documents/?uuid=94d74013-4407-4b63-9042-31f0a3a5982e"]}],"mendeley":{"formattedCitation":"(Arismendi et al. 2013)","plainTextFormattedCitation":"(Arismendi et al. 2013)","previouslyFormattedCitation":"(Arismendi et al. 2013)"},"properties":{"noteIndex":0},"schema":"https://github.com/citation-style-language/schema/raw/master/csl-citation.json"}</w:instrText>
      </w:r>
      <w:r w:rsidR="00C7006E">
        <w:fldChar w:fldCharType="separate"/>
      </w:r>
      <w:r w:rsidR="00C7006E" w:rsidRPr="00C7006E">
        <w:rPr>
          <w:noProof/>
        </w:rPr>
        <w:t>(Arismendi et al. 2013)</w:t>
      </w:r>
      <w:r w:rsidR="00C7006E">
        <w:fldChar w:fldCharType="end"/>
      </w:r>
      <w:r w:rsidR="00C7006E">
        <w:t xml:space="preserve">. </w:t>
      </w:r>
      <w:r>
        <w:t>In quantifying the responses of stream temperatures to riparian canopy gaps, we focused on four key metrics that are commonly evaluated in other studies, and which apply most directly to management regulations. We first used the 15-min data to calculate daily mean and daily maximum temperature values for each logger location over the same day of year period of record for each logger</w:t>
      </w:r>
      <w:r w:rsidR="00360141">
        <w:t xml:space="preserve"> before and after the gaps were cut</w:t>
      </w:r>
      <w:r>
        <w:t>. We performed our analysis of daily temperature through a 40</w:t>
      </w:r>
      <w:r w:rsidR="00360141">
        <w:t>-</w:t>
      </w:r>
      <w:r>
        <w:t>day period (from July 22 to August 31) where we have consistent data at all locations</w:t>
      </w:r>
      <w:r w:rsidR="00360141">
        <w:t xml:space="preserve">, and which </w:t>
      </w:r>
      <w:r>
        <w:t>encompasses the time of maximum temperature values in streams of this region.  Mean and maximum daily temperature are frequently used in stream water quality assessment</w:t>
      </w:r>
      <w:r w:rsidR="002C598D">
        <w:t xml:space="preserve"> </w:t>
      </w:r>
      <w:r w:rsidR="002C598D">
        <w:fldChar w:fldCharType="begin" w:fldLock="1"/>
      </w:r>
      <w:r w:rsidR="006F0D59">
        <w:instrText>ADDIN CSL_CITATION {"citationItems":[{"id":"ITEM-1","itemData":{"DOI":"10.1029/2009WR009061","ISBN":"1944-7973","ISSN":"00431397","abstract":"Oregon's forested coastal watersheds support important cold-water fisheries of salmon and steelhead (Oncorhynchus spp.) as well as forestry-dependent local economies. Riparian timber harvest restrictions in Oregon and elsewhere are designed to protect stream habitat characteristics while enabling upland timber harvest. We present an assessment of riparian leave tree rule effectiveness at protecting streams from temperature increases in the Oregon Coast Range. We evaluated temperature responses to timber harvest at 33 privately owned and state forest sites with Oregon's water quality temperature antidegradation standard, the Protecting Cold Water (PCW) criterion. At each site we evaluated stream temperature patterns before and after harvest upstream, within, and downstream of harvest units. We developed a method for detecting stream temperature change between years that adhered as closely as possible to Oregon's water quality rule language. The procedure provided an exceedance history across sites that allowed us to quantify background and treatment (timber harvest) PCW exceedance rates. For streams adjacent to harvested areas on privately owned lands, preharvest to postharvest year comparisons exhibited a 40% probability of exceedance. Sites managed according to the more stringent state forest riparian standards did not exhibit exceedance rates that differed from preharvest, control, or downstream rates (5%). These results will inform policy discussion regarding the sufficiency of Oregon's forest practices regulation at protecting stream temperature. The analysis process itself may assist other states and countries in developing and evaluating their forest management and water quality antidegradation regulations.","author":[{"dropping-particle":"","family":"Groom","given":"Jeremiah D.","non-dropping-particle":"","parse-names":false,"suffix":""},{"dropping-particle":"","family":"Dent","given":"Liz","non-dropping-particle":"","parse-names":false,"suffix":""},{"dropping-particle":"","family":"Madsen","given":"Lisa J.","non-dropping-particle":"","parse-names":false,"suffix":""}],"container-title":"Water Resources Research","id":"ITEM-1","issue":"1","issued":{"date-parts":[["2011","1"]]},"page":"1-12","title":"Stream temperature change detection for state and private forests in the Oregon Coast Range","type":"article-journal","volume":"47"},"uris":["http://www.mendeley.com/documents/?uuid=3a1ecdaf-c4b9-44bd-8a71-79d630ae30cf"]},{"id":"ITEM-2","itemData":{"DOI":"10.1111/fwb.12094","ISBN":"1365-2427","ISSN":"00465070","abstract":"1. Temperature is a major driver of ecological processes in stream ecosystems, yet the dynamics of thermal regimes remain poorly described. Most work has focused on relatively simple descriptors that fail to capture the full range of conditions that characterise thermal regimes of streams across seasons or throughout the year. 2. To more completely describe thermal regimes, we developed several descriptors of magnitude, variability, frequency, duration and timing of thermal events throughout a year. We evaluated how these descriptors change over time using long-term (1979–2009), continuous temperature data from five relatively undisturbed cold-water streams in western Oregon, U.S.A. In addition to trends for each descriptor, we evaluated similarities among them, as well as patterns of spatial coherence, and temporal synchrony. 3. Using different groups of descriptors, we were able to more fully capture distinct aspects of the full range of variability in thermal regimes across space and time. A subset of descriptors showed both higher coherence and synchrony and, thus, an appropriate level of responsiveness to examine evidence of regional climatic influences on thermal regimes. Most notably, daily minimum values during winter–spring were the most responsive descriptors to potential climatic influences. 4. Overall, thermal regimes in streams we studied showed high frequency and low variability of cold temperatures during the cold-water period in winter and spring, and high frequency and high variability of warm temperatures during the warm-water period in summer and autumn. The cold and warm periods differed in the distribution of events with a higher frequency and longer duration of warm events in summer than cold events in winter. The cold period exhibited lower variability in the duration of events, but showed more variability in timing. 5. In conclusion, our results highlight the importance of a year-round perspective in identifying the most responsive characteristics or descriptors of thermal regimes in streams. The descriptors we provide herein can be applied across hydro-ecological regions to evaluate spatial and temporal patterns in thermal regimes. Evaluation of coherence and synchrony of different components of thermal regimes can facilitate identification of impacts of regional climate variability or local human or natural influences.","author":[{"dropping-particle":"","family":"Arismendi","given":"Ivan","non-dropping-particle":"","parse-names":false,"suffix":""},{"dropping-particle":"","family":"Johnson","given":"Sherri L.","non-dropping-particle":"","parse-names":false,"suffix":""},{"dropping-particle":"","family":"Dunham","given":"Jason B.","non-dropping-particle":"","parse-names":false,"suffix":""},{"dropping-particle":"","family":"Haggerty","given":"Roy","non-dropping-particle":"","parse-names":false,"suffix":""}],"container-title":"Freshwater Biology","id":"ITEM-2","issue":"5","issued":{"date-parts":[["2013"]]},"page":"880-894","title":"Descriptors of natural thermal regimes in streams and their responsiveness to change in the Pacific Northwest of North America","type":"article-journal","volume":"58"},"uris":["http://www.mendeley.com/documents/?uuid=94d74013-4407-4b63-9042-31f0a3a5982e"]}],"mendeley":{"formattedCitation":"(Groom et al. 2011a, Arismendi et al. 2013)","plainTextFormattedCitation":"(Groom et al. 2011a, Arismendi et al. 2013)","previouslyFormattedCitation":"(Groom et al. 2011a, Arismendi et al. 2013)"},"properties":{"noteIndex":0},"schema":"https://github.com/citation-style-language/schema/raw/master/csl-citation.json"}</w:instrText>
      </w:r>
      <w:r w:rsidR="002C598D">
        <w:fldChar w:fldCharType="separate"/>
      </w:r>
      <w:r w:rsidR="002C598D" w:rsidRPr="002C598D">
        <w:rPr>
          <w:noProof/>
        </w:rPr>
        <w:t>(Groom et al. 2011a, Arismendi et al. 2013)</w:t>
      </w:r>
      <w:r w:rsidR="002C598D">
        <w:fldChar w:fldCharType="end"/>
      </w:r>
      <w:r w:rsidR="002C598D">
        <w:t xml:space="preserve">. </w:t>
      </w:r>
      <w:r>
        <w:t>These metrics and the 40-day time period align with other published studies, in parti</w:t>
      </w:r>
      <w:r w:rsidR="002C598D">
        <w:t>cular work by Groom et al.</w:t>
      </w:r>
      <w:r>
        <w:t xml:space="preserve"> to evaluate stream temperature changes in a riparian buffer experiment </w:t>
      </w:r>
      <w:r w:rsidR="002C598D">
        <w:fldChar w:fldCharType="begin" w:fldLock="1"/>
      </w:r>
      <w:r w:rsidR="006F0D59">
        <w:instrText>ADDIN CSL_CITATION {"citationItems":[{"id":"ITEM-1","itemData":{"DOI":"10.1029/2009WR009061","ISBN":"1944-7973","ISSN":"00431397","abstract":"Oregon's forested coastal watersheds support important cold-water fisheries of salmon and steelhead (Oncorhynchus spp.) as well as forestry-dependent local economies. Riparian timber harvest restrictions in Oregon and elsewhere are designed to protect stream habitat characteristics while enabling upland timber harvest. We present an assessment of riparian leave tree rule effectiveness at protecting streams from temperature increases in the Oregon Coast Range. We evaluated temperature responses to timber harvest at 33 privately owned and state forest sites with Oregon's water quality temperature antidegradation standard, the Protecting Cold Water (PCW) criterion. At each site we evaluated stream temperature patterns before and after harvest upstream, within, and downstream of harvest units. We developed a method for detecting stream temperature change between years that adhered as closely as possible to Oregon's water quality rule language. The procedure provided an exceedance history across sites that allowed us to quantify background and treatment (timber harvest) PCW exceedance rates. For streams adjacent to harvested areas on privately owned lands, preharvest to postharvest year comparisons exhibited a 40% probability of exceedance. Sites managed according to the more stringent state forest riparian standards did not exhibit exceedance rates that differed from preharvest, control, or downstream rates (5%). These results will inform policy discussion regarding the sufficiency of Oregon's forest practices regulation at protecting stream temperature. The analysis process itself may assist other states and countries in developing and evaluating their forest management and water quality antidegradation regulations.","author":[{"dropping-particle":"","family":"Groom","given":"Jeremiah D.","non-dropping-particle":"","parse-names":false,"suffix":""},{"dropping-particle":"","family":"Dent","given":"Liz","non-dropping-particle":"","parse-names":false,"suffix":""},{"dropping-particle":"","family":"Madsen","given":"Lisa J.","non-dropping-particle":"","parse-names":false,"suffix":""}],"container-title":"Water Resources Research","id":"ITEM-1","issue":"1","issued":{"date-parts":[["2011","1"]]},"page":"1-12","title":"Stream temperature change detection for state and private forests in the Oregon Coast Range","type":"article-journal","volume":"47"},"uris":["http://www.mendeley.com/documents/?uuid=3a1ecdaf-c4b9-44bd-8a71-79d630ae30cf"]}],"mendeley":{"formattedCitation":"(Groom et al. 2011a)","manualFormatting":"(2011a)","plainTextFormattedCitation":"(Groom et al. 2011a)","previouslyFormattedCitation":"(Groom et al. 2011a)"},"properties":{"noteIndex":0},"schema":"https://github.com/citation-style-language/schema/raw/master/csl-citation.json"}</w:instrText>
      </w:r>
      <w:r w:rsidR="002C598D">
        <w:fldChar w:fldCharType="separate"/>
      </w:r>
      <w:r w:rsidR="002C598D" w:rsidRPr="002C598D">
        <w:rPr>
          <w:noProof/>
        </w:rPr>
        <w:t>(2011a)</w:t>
      </w:r>
      <w:r w:rsidR="002C598D">
        <w:fldChar w:fldCharType="end"/>
      </w:r>
      <w:r w:rsidR="002C598D">
        <w:t>.</w:t>
      </w:r>
      <w:r w:rsidR="002124B0">
        <w:t xml:space="preserve"> </w:t>
      </w:r>
    </w:p>
    <w:p w14:paraId="77B27F83" w14:textId="56A6A17B" w:rsidR="00344549" w:rsidRDefault="00344549" w:rsidP="00344549">
      <w:pPr>
        <w:spacing w:line="480" w:lineRule="auto"/>
        <w:ind w:firstLine="720"/>
      </w:pPr>
      <w:r>
        <w:t xml:space="preserve">At streams </w:t>
      </w:r>
      <w:r w:rsidRPr="0053377A">
        <w:t>Chucksney and McTE</w:t>
      </w:r>
      <w:r>
        <w:t>,</w:t>
      </w:r>
      <w:r w:rsidRPr="0053377A">
        <w:t xml:space="preserve"> data </w:t>
      </w:r>
      <w:r>
        <w:t>from 2016</w:t>
      </w:r>
      <w:r w:rsidRPr="0053377A">
        <w:t xml:space="preserve"> were used for </w:t>
      </w:r>
      <w:r>
        <w:t>p</w:t>
      </w:r>
      <w:r w:rsidRPr="0053377A">
        <w:t>re-treatment data</w:t>
      </w:r>
      <w:r w:rsidR="00360141">
        <w:t>.</w:t>
      </w:r>
      <w:r w:rsidRPr="0053377A">
        <w:t xml:space="preserve"> </w:t>
      </w:r>
      <w:r w:rsidR="00360141">
        <w:t xml:space="preserve">We used 2016 data from </w:t>
      </w:r>
      <w:r w:rsidRPr="0053377A">
        <w:t xml:space="preserve">Chucksney </w:t>
      </w:r>
      <w:r w:rsidR="00360141">
        <w:t>because a forest fire near this site at the end of summer 2017 closed access until December 2017 (at which point high flows as washed the logger away)</w:t>
      </w:r>
      <w:r w:rsidR="00637376">
        <w:t xml:space="preserve">. </w:t>
      </w:r>
      <w:r w:rsidR="00360141">
        <w:t>At</w:t>
      </w:r>
      <w:r w:rsidRPr="0053377A">
        <w:t xml:space="preserve"> McTE</w:t>
      </w:r>
      <w:r w:rsidR="00360141">
        <w:t>,</w:t>
      </w:r>
      <w:r w:rsidRPr="0053377A">
        <w:t xml:space="preserve"> </w:t>
      </w:r>
      <w:r w:rsidR="00360141">
        <w:t xml:space="preserve">the gap was cut in mid-August of 2017 and </w:t>
      </w:r>
      <w:r w:rsidRPr="0053377A">
        <w:t xml:space="preserve">we </w:t>
      </w:r>
      <w:r w:rsidR="00360141">
        <w:t xml:space="preserve">therefore </w:t>
      </w:r>
      <w:r w:rsidRPr="0053377A">
        <w:t>d</w:t>
      </w:r>
      <w:r>
        <w:t>id</w:t>
      </w:r>
      <w:r w:rsidRPr="0053377A">
        <w:t xml:space="preserve"> not have a full summer of pre-treatment </w:t>
      </w:r>
      <w:r w:rsidR="00360141">
        <w:t xml:space="preserve">temperature </w:t>
      </w:r>
      <w:r w:rsidRPr="0053377A">
        <w:t>data for 2017</w:t>
      </w:r>
      <w:r w:rsidR="00387288">
        <w:t xml:space="preserve"> at this site.  B</w:t>
      </w:r>
      <w:r w:rsidR="00360141">
        <w:t xml:space="preserve">oth reference and treatment sites </w:t>
      </w:r>
      <w:r w:rsidR="00387288">
        <w:t xml:space="preserve">at these two streams </w:t>
      </w:r>
      <w:r w:rsidR="00360141">
        <w:t xml:space="preserve">were instrumented </w:t>
      </w:r>
      <w:r w:rsidR="00387288">
        <w:t xml:space="preserve">with the Hobo loggers </w:t>
      </w:r>
      <w:r w:rsidR="00360141">
        <w:t xml:space="preserve">in 2016 </w:t>
      </w:r>
      <w:r w:rsidR="00387288">
        <w:t>during</w:t>
      </w:r>
      <w:r w:rsidR="00360141">
        <w:t xml:space="preserve"> project </w:t>
      </w:r>
      <w:r w:rsidR="00387288">
        <w:t xml:space="preserve">planning. </w:t>
      </w:r>
      <w:r w:rsidRPr="0053377A">
        <w:t xml:space="preserve">Pre-treatment data for the remaining sites are from 2017. </w:t>
      </w:r>
      <w:r>
        <w:t>By using a BACI study design</w:t>
      </w:r>
      <w:r w:rsidR="00387288">
        <w:t xml:space="preserve"> and focusing on changes in the differences between reaches before versus after the cuts</w:t>
      </w:r>
      <w:r>
        <w:t xml:space="preserve">, we account to a large degree for use of pre-treatment data from different years at these sites because it evaluates differences between </w:t>
      </w:r>
      <w:r w:rsidRPr="00B273A9">
        <w:t>sites within</w:t>
      </w:r>
      <w:r>
        <w:t xml:space="preserve"> a year, before considering the changes between years due to the experiment.  </w:t>
      </w:r>
    </w:p>
    <w:p w14:paraId="15D2C578" w14:textId="2DFEB5FA" w:rsidR="00344549" w:rsidRPr="004C7C97" w:rsidRDefault="00344549" w:rsidP="00344549">
      <w:pPr>
        <w:spacing w:line="480" w:lineRule="auto"/>
        <w:ind w:firstLine="720"/>
        <w:rPr>
          <w:rFonts w:cs="Times New Roman"/>
        </w:rPr>
      </w:pPr>
      <w:r>
        <w:t xml:space="preserve">Stream temperature can vary a great deal over 40 days, so to focus in on the maximum potential effect of the treatments on stream temperature in mid-summer, we also calculated 7-day moving averages of mean and maximum daily stream temperatures. These two metrics, maximum 7-day moving average means </w:t>
      </w:r>
      <w:r w:rsidRPr="001A36A5">
        <w:t>(</w:t>
      </w:r>
      <w:r>
        <w:t>T</w:t>
      </w:r>
      <w:r w:rsidRPr="005C067C">
        <w:rPr>
          <w:vertAlign w:val="subscript"/>
        </w:rPr>
        <w:t>7DayM</w:t>
      </w:r>
      <w:r>
        <w:rPr>
          <w:vertAlign w:val="subscript"/>
        </w:rPr>
        <w:t>ean</w:t>
      </w:r>
      <w:r w:rsidRPr="001A36A5">
        <w:t>)</w:t>
      </w:r>
      <w:r>
        <w:t xml:space="preserve"> and </w:t>
      </w:r>
      <w:r w:rsidRPr="001A36A5">
        <w:t xml:space="preserve">maximum </w:t>
      </w:r>
      <w:r>
        <w:t xml:space="preserve">7-day moving average maximums </w:t>
      </w:r>
      <w:r w:rsidRPr="001A36A5">
        <w:t>(</w:t>
      </w:r>
      <w:r>
        <w:t>T</w:t>
      </w:r>
      <w:r w:rsidRPr="005C067C">
        <w:rPr>
          <w:vertAlign w:val="subscript"/>
        </w:rPr>
        <w:t>7DayMax</w:t>
      </w:r>
      <w:r w:rsidRPr="001A36A5">
        <w:t>)</w:t>
      </w:r>
      <w:r>
        <w:t>, reflect the week in each summer at each location when mean and maximum stream temperatures over that week were greatest without being too heavily weighted by one day. As with the mean daily temperature and the maximum daily temperatures, the maximum 7</w:t>
      </w:r>
      <w:r w:rsidR="001674E4">
        <w:t xml:space="preserve"> </w:t>
      </w:r>
      <w:r>
        <w:t>day moving average maximum (T</w:t>
      </w:r>
      <w:r w:rsidRPr="005C067C">
        <w:rPr>
          <w:vertAlign w:val="subscript"/>
        </w:rPr>
        <w:t>7DayMax</w:t>
      </w:r>
      <w:r>
        <w:t>) also aligns with many regulatory criteria.  The T</w:t>
      </w:r>
      <w:r w:rsidRPr="005C067C">
        <w:rPr>
          <w:vertAlign w:val="subscript"/>
        </w:rPr>
        <w:t>7DayMax</w:t>
      </w:r>
      <w:r>
        <w:t xml:space="preserve"> is </w:t>
      </w:r>
      <w:r w:rsidRPr="004C7C97">
        <w:t xml:space="preserve">recommended by the USEPA as a descriptive metric for temperature as it is not overly sensitive to </w:t>
      </w:r>
      <w:r w:rsidRPr="004C7C97">
        <w:rPr>
          <w:rFonts w:cs="Times New Roman"/>
        </w:rPr>
        <w:t>values on a single day</w:t>
      </w:r>
      <w:r w:rsidR="00670FED" w:rsidRPr="004C7C97">
        <w:rPr>
          <w:rFonts w:cs="Times New Roman"/>
        </w:rPr>
        <w:t xml:space="preserve"> </w:t>
      </w:r>
      <w:r w:rsidR="00CB0025" w:rsidRPr="004C7C97">
        <w:rPr>
          <w:rFonts w:cs="Times New Roman"/>
        </w:rPr>
        <w:fldChar w:fldCharType="begin" w:fldLock="1"/>
      </w:r>
      <w:r w:rsidR="00CB0025" w:rsidRPr="004C7C97">
        <w:rPr>
          <w:rFonts w:cs="Times New Roman"/>
        </w:rPr>
        <w:instrText>ADDIN CSL_CITATION {"citationItems":[{"id":"ITEM-1","itemData":{"ISBN":"EPA-910-D-01-005","ISSN":"EPA-910-D-01-005","abstract":"The chief objective of this paper is to provide a literature review of the role temperature exerts on the physiology of various salmonids. The fish are affected as species and within the stages of their life history. The thermal environment, perhaps more than any other aquatic habitat feature, influences the distribution, health and survival of our native salmonids. Temperature tolerances for salmonid species typically refer to effects of temperature on an individual. Because we are interested in sustainable populations of salmonids, this paper also reviews information on the optimal or preferred ranges of temperatures that will be needed to promote long-term survival, growth, and reproductive success. Thermal stress occurs when a temperature or a change in temperature produces a significant change to biological functions leading to decreased likelihood of survival. Thermal stress can lead to lethal effects either immediately, in a period of days, or even weeks or months from the onset of the elevated temperature. Thermal stress can also result in “sublethal” or indirect effects resulting in death or reduced fitness that impairs processes such as growth, spawning, smoltification, or swimming speed. Metabolic processes are directly related to temperature, and the metabolic rate increases as a function of temperature. Fish are metabolically efficient and most likely to thrive within the preferred range of temperatures. Different species of salmonids have evolved to utilize different thermal regimes, although there is much overlap in their utilization of these regimes. Anadromous salmonids and coastal cutthroat and rainbow trout tend to have similar temperature requirements; however, where multiple species and life stages are present, temperature criteria need to protect the most sensitive species and life history stage. For this guild, maximum growth and swimming speed occur at 55.4-68°F (13-20°C) under satiation feeding; reduced ATPase levels are experienced at temperatures as low as 51.8-55.4°F (11-13°C), potentially resulting in delayed or ineffective smoltification; adult migration may be blocked at 69.8-73.4°F (21-23°C); and temperatures of 42.8-50°F (6-10°C) or lower during incubation result in maximum survival and size at emergence. Bull trout have lower temperature requirements than other salmonids with optimal incubation occurring at 35.6-42.8°F (2-6°C), spawning being initiated as temperatures drop below 48.2°F (9°C), and the maximum growth rate…","author":[{"dropping-particle":"","family":"McCullough","given":"Dale","non-dropping-particle":"","parse-names":false,"suffix":""},{"dropping-particle":"","family":"Spalding","given":"Shelley","non-dropping-particle":"","parse-names":false,"suffix":""},{"dropping-particle":"","family":"Sturdevant","given":"Debra","non-dropping-particle":"","parse-names":false,"suffix":""},{"dropping-particle":"","family":"Hicks","given":"Mark","non-dropping-particle":"","parse-names":false,"suffix":""}],"container-title":"US Environmental Protection Agency Issue Paper 5 Region 10 Temperature Water Quality Criteria Guidance Development Project","id":"ITEM-1","issue":"May","issued":{"date-parts":[["2001"]]},"page":"1-119","title":"Summary of Technical Literature Examining the Physiological Effects of Temperature on Salmonids","type":"article-journal"},"uris":["http://www.mendeley.com/documents/?uuid=c45f420a-4de3-463a-b260-5d5057ec15cf"]}],"mendeley":{"formattedCitation":"(McCullough et al. 2001)","plainTextFormattedCitation":"(McCullough et al. 2001)","previouslyFormattedCitation":"(McCullough et al. 2001)"},"properties":{"noteIndex":0},"schema":"https://github.com/citation-style-language/schema/raw/master/csl-citation.json"}</w:instrText>
      </w:r>
      <w:r w:rsidR="00CB0025" w:rsidRPr="004C7C97">
        <w:rPr>
          <w:rFonts w:cs="Times New Roman"/>
        </w:rPr>
        <w:fldChar w:fldCharType="separate"/>
      </w:r>
      <w:r w:rsidR="00CB0025" w:rsidRPr="004C7C97">
        <w:rPr>
          <w:rFonts w:cs="Times New Roman"/>
          <w:noProof/>
        </w:rPr>
        <w:t>(McCullough et al. 2001)</w:t>
      </w:r>
      <w:r w:rsidR="00CB0025" w:rsidRPr="004C7C97">
        <w:rPr>
          <w:rFonts w:cs="Times New Roman"/>
        </w:rPr>
        <w:fldChar w:fldCharType="end"/>
      </w:r>
      <w:r w:rsidR="00CB0025" w:rsidRPr="004C7C97">
        <w:rPr>
          <w:rFonts w:cs="Times New Roman"/>
        </w:rPr>
        <w:t xml:space="preserve">. </w:t>
      </w:r>
      <w:r w:rsidRPr="004C7C97">
        <w:rPr>
          <w:rFonts w:cs="Times New Roman"/>
        </w:rPr>
        <w:t>In Oregon, the Protecting Cold Water (PCW) criterion prohibits warming of existing cold waters from anthropogenic increases by prohibiting an increase of more than 0.3</w:t>
      </w:r>
      <w:r w:rsidRPr="004C7C97">
        <w:rPr>
          <w:rFonts w:cs="Times New Roman"/>
          <w:vertAlign w:val="superscript"/>
        </w:rPr>
        <w:t>o</w:t>
      </w:r>
      <w:r w:rsidRPr="004C7C97">
        <w:rPr>
          <w:rFonts w:cs="Times New Roman"/>
        </w:rPr>
        <w:t>C in the T</w:t>
      </w:r>
      <w:r w:rsidRPr="004C7C97">
        <w:rPr>
          <w:rFonts w:cs="Times New Roman"/>
          <w:vertAlign w:val="subscript"/>
        </w:rPr>
        <w:t>7DayMax</w:t>
      </w:r>
      <w:r w:rsidRPr="004C7C97">
        <w:rPr>
          <w:rFonts w:cs="Times New Roman"/>
        </w:rPr>
        <w:t xml:space="preserve"> </w:t>
      </w:r>
      <w:r w:rsidR="00F47C7D" w:rsidRPr="004C7C97">
        <w:rPr>
          <w:rFonts w:cs="Times New Roman"/>
        </w:rPr>
        <w:t xml:space="preserve">and </w:t>
      </w:r>
      <w:r w:rsidR="00F47C7D" w:rsidRPr="004C7C97">
        <w:rPr>
          <w:rFonts w:cs="Times New Roman"/>
          <w:lang w:eastAsia="ja-JP"/>
        </w:rPr>
        <w:t>the regulatory standards for the T</w:t>
      </w:r>
      <w:r w:rsidR="00F47C7D" w:rsidRPr="004C7C97">
        <w:rPr>
          <w:rFonts w:cs="Times New Roman"/>
          <w:vertAlign w:val="subscript"/>
          <w:lang w:eastAsia="ja-JP"/>
        </w:rPr>
        <w:t>7D</w:t>
      </w:r>
      <w:r w:rsidR="004C7C97" w:rsidRPr="004C7C97">
        <w:rPr>
          <w:rFonts w:cs="Times New Roman"/>
          <w:vertAlign w:val="subscript"/>
          <w:lang w:eastAsia="ja-JP"/>
        </w:rPr>
        <w:t>ayMax</w:t>
      </w:r>
      <w:r w:rsidR="00F47C7D" w:rsidRPr="004C7C97">
        <w:rPr>
          <w:rFonts w:cs="Times New Roman"/>
          <w:lang w:eastAsia="ja-JP"/>
        </w:rPr>
        <w:t xml:space="preserve"> are 16 °C for core cold-water fish rearing habitat, 18 °C for non-core juvenile rearing and migration, and 20 °C for migration of salmon and trout</w:t>
      </w:r>
      <w:r w:rsidR="00CB0025" w:rsidRPr="004C7C97">
        <w:rPr>
          <w:rFonts w:cs="Times New Roman"/>
          <w:lang w:eastAsia="ja-JP"/>
        </w:rPr>
        <w:t xml:space="preserve"> </w:t>
      </w:r>
      <w:r w:rsidR="00CB0025" w:rsidRPr="004C7C97">
        <w:rPr>
          <w:rFonts w:cs="Times New Roman"/>
          <w:lang w:eastAsia="ja-JP"/>
        </w:rPr>
        <w:fldChar w:fldCharType="begin" w:fldLock="1"/>
      </w:r>
      <w:r w:rsidR="00E954F3" w:rsidRPr="004C7C97">
        <w:rPr>
          <w:rFonts w:cs="Times New Roman"/>
          <w:lang w:eastAsia="ja-JP"/>
        </w:rPr>
        <w:instrText>ADDIN CSL_CITATION {"citationItems":[{"id":"ITEM-1","itemData":{"abstract":"U.S. Environmental Protection Agency (USEPA). 2003. EPA Region 10 Guidance for Pacific Northwest State and Tribal Water Quality Standards. Region 10, Seattle, WA. EPA 910-B-03-002. 49pp. Available at: &lt;http://www.epa.gov/r10earth/ temperature.htm&gt;. Website accessed on June 23, 2004.","author":[{"dropping-particle":"","family":"USEPA","given":"","non-dropping-particle":"","parse-names":false,"suffix":""}],"id":"ITEM-1","issue":"April","issued":{"date-parts":[["2003"]]},"page":"49","title":"EPA region 10 guidance for Pacific Northwest state and tribal water quality standards. Region 10, Seattle, WA. EPA 910-B-03-002.","type":"article-journal"},"uris":["http://www.mendeley.com/documents/?uuid=1cce7d4d-e8d7-4ae5-9181-b77d4a8b521e"]}],"mendeley":{"formattedCitation":"(USEPA 2003)","plainTextFormattedCitation":"(USEPA 2003)","previouslyFormattedCitation":"(USEPA 2003)"},"properties":{"noteIndex":0},"schema":"https://github.com/citation-style-language/schema/raw/master/csl-citation.json"}</w:instrText>
      </w:r>
      <w:r w:rsidR="00CB0025" w:rsidRPr="004C7C97">
        <w:rPr>
          <w:rFonts w:cs="Times New Roman"/>
          <w:lang w:eastAsia="ja-JP"/>
        </w:rPr>
        <w:fldChar w:fldCharType="separate"/>
      </w:r>
      <w:r w:rsidR="00CB0025" w:rsidRPr="004C7C97">
        <w:rPr>
          <w:rFonts w:cs="Times New Roman"/>
          <w:noProof/>
          <w:lang w:eastAsia="ja-JP"/>
        </w:rPr>
        <w:t>(USEPA 2003)</w:t>
      </w:r>
      <w:r w:rsidR="00CB0025" w:rsidRPr="004C7C97">
        <w:rPr>
          <w:rFonts w:cs="Times New Roman"/>
          <w:lang w:eastAsia="ja-JP"/>
        </w:rPr>
        <w:fldChar w:fldCharType="end"/>
      </w:r>
      <w:r w:rsidR="00CB0025" w:rsidRPr="004C7C97">
        <w:rPr>
          <w:rFonts w:cs="Times New Roman"/>
        </w:rPr>
        <w:t xml:space="preserve">. </w:t>
      </w:r>
    </w:p>
    <w:p w14:paraId="3E89A847" w14:textId="1F7C2EB2" w:rsidR="00344549" w:rsidRDefault="00344549" w:rsidP="00F26D74">
      <w:pPr>
        <w:spacing w:line="480" w:lineRule="auto"/>
        <w:ind w:firstLine="720"/>
      </w:pPr>
      <w:r w:rsidRPr="004C7C97">
        <w:t xml:space="preserve">In order to evaluate potential changes in the overall trend in temperatures across an entire summer season, we used a regression approach to compare relationships between reaches during each year. This approach treats the reference reach as the independent variable and the treatment reach as the dependent variable and has been used in multiple </w:t>
      </w:r>
      <w:r>
        <w:t xml:space="preserve">other temperature assessment studies to capture processes occurring over a summer season – rather than compressing data to a single value </w:t>
      </w:r>
      <w:r w:rsidR="00E954F3">
        <w:fldChar w:fldCharType="begin" w:fldLock="1"/>
      </w:r>
      <w:r w:rsidR="006F0D59">
        <w:instrText>ADDIN CSL_CITATION {"citationItems":[{"id":"ITEM-1","itemData":{"DOI":"10.1029/2009WR009061","ISBN":"1944-7973","ISSN":"00431397","abstract":"Oregon's forested coastal watersheds support important cold-water fisheries of salmon and steelhead (Oncorhynchus spp.) as well as forestry-dependent local economies. Riparian timber harvest restrictions in Oregon and elsewhere are designed to protect stream habitat characteristics while enabling upland timber harvest. We present an assessment of riparian leave tree rule effectiveness at protecting streams from temperature increases in the Oregon Coast Range. We evaluated temperature responses to timber harvest at 33 privately owned and state forest sites with Oregon's water quality temperature antidegradation standard, the Protecting Cold Water (PCW) criterion. At each site we evaluated stream temperature patterns before and after harvest upstream, within, and downstream of harvest units. We developed a method for detecting stream temperature change between years that adhered as closely as possible to Oregon's water quality rule language. The procedure provided an exceedance history across sites that allowed us to quantify background and treatment (timber harvest) PCW exceedance rates. For streams adjacent to harvested areas on privately owned lands, preharvest to postharvest year comparisons exhibited a 40% probability of exceedance. Sites managed according to the more stringent state forest riparian standards did not exhibit exceedance rates that differed from preharvest, control, or downstream rates (5%). These results will inform policy discussion regarding the sufficiency of Oregon's forest practices regulation at protecting stream temperature. The analysis process itself may assist other states and countries in developing and evaluating their forest management and water quality antidegradation regulations.","author":[{"dropping-particle":"","family":"Groom","given":"Jeremiah D.","non-dropping-particle":"","parse-names":false,"suffix":""},{"dropping-particle":"","family":"Dent","given":"Liz","non-dropping-particle":"","parse-names":false,"suffix":""},{"dropping-particle":"","family":"Madsen","given":"Lisa J.","non-dropping-particle":"","parse-names":false,"suffix":""}],"container-title":"Water Resources Research","id":"ITEM-1","issue":"1","issued":{"date-parts":[["2011","1"]]},"page":"1-12","title":"Stream temperature change detection for state and private forests in the Oregon Coast Range","type":"article-journal","volume":"47"},"uris":["http://www.mendeley.com/documents/?uuid=3a1ecdaf-c4b9-44bd-8a71-79d630ae30cf"]},{"id":"ITEM-2","itemData":{"DOI":"10.1016/j.foreco.2013.09.009","ISBN":"0378-1127","ISSN":"03781127","abstract":"We investigated the effect of contemporary forest harvesting practices on warm-season thermal regimes of headwater streams using a Before-After-Control-Intervention (BACI) design within a nested, paired watershed study. We applied harvesting treatments to four headwater tributaries of Hinkle Creek, designed in accordance with the Oregon Forest Practices Act. Therefore, fixed-width buffer strips containing overstory merchantable trees were not left adjacent to the four non-fish-bearing streams. The summer following harvesting, we observed a variable temperature response across the four harvested streams. Mean maximum daily stream temperatures ranged from 1.5. ??C cooler to 1.0. ??C warmer relative to pre-harvest years. We also observed significantly lower minimum and mean daily stream temperatures, and recorded particularly low temperatures in treatment streams on days that minimum stream temperatures in reference streams were high. At the watershed scale, we did not observe cumulative stream temperature effects related to harvesting 14% of the watershed area in multiple, spatially-distributed harvest units across four headwater catchments. At the watershed outlet, we observed no change to maximum, mean, or minimum daily stream temperatures. We attribute the lack of consistent temperature increases in headwater streams to shading provided by a layer of logging slash that deposited over the streams during harvesting, and to increased summer baseflows. Comparisons of canopy cover before and after harvesting indicate little change in canopy cover when logging slash is considered, indicating that logging slash affected energy balances within the streams. However, other ecosystem-level effects of logging slash in forest streams are difficult to predict. In order to devise optimum practices related to in-stream slash management, forest scientists and policymakers should continue to study and consider the potential impacts of logging slash to stream ecosystems. ?? 2013 Elsevier B.V.","author":[{"dropping-particle":"","family":"Kibler","given":"Kelly M.","non-dropping-particle":"","parse-names":false,"suffix":""},{"dropping-particle":"","family":"Skaugset","given":"Arne","non-dropping-particle":"","parse-names":false,"suffix":""},{"dropping-particle":"","family":"Ganio","given":"Lisa M.","non-dropping-particle":"","parse-names":false,"suffix":""},{"dropping-particle":"","family":"Huso","given":"Manuela M.","non-dropping-particle":"","parse-names":false,"suffix":""}],"container-title":"Forest Ecology and Management","id":"ITEM-2","issued":{"date-parts":[["2013","12","15"]]},"page":"680-691","publisher":"Elsevier B.V.","title":"Effect of contemporary forest harvesting practices on headwater stream temperatures: Initial response of the Hinkle Creek catchment, Pacific Northwest, USA","type":"article-journal","volume":"310"},"uris":["http://www.mendeley.com/documents/?uuid=73cf080b-512c-4574-9816-6e3f908ec35c"]},{"id":"ITEM-3","itemData":{"DOI":"10.1016/j.foreco.2016.08.021","ISSN":"03781127","abstract":"Historical forest harvesting practices, where the riparian canopy was removed, generally increased energy loading to the stream and produced higher stream temperatures. As such, contemporary forest management practices require maintenance of streamside vegetation as riparian management areas, with an important function of providing shade and minimizing solar radiation loading to streams to mitigate stream water temperature changes. The Alsea Watershed Study Revisited in the Oregon Coast Range provided a unique opportunity to investigate and compare the stream temperature responses to contemporary forest harvesting practices (i.e., maintenance of riparian vegetation) with the impacts from historical (1960s) harvesting practices (i.e., no riparian vegetation). Here we present an analysis of 6??years (3??years pre-harvest and 3??years post-harvest) of summer stream temperature data from a reference (Flynn Creek) and a harvested catchment (Needle Branch). There was no evidence that the (a) 7-day moving mean of daily maximum (T7DAYMAX) stream temperature, (b) mean daily stream temperature, or (c) diel stream temperature changed in the study stream reaches following contemporary forest harvesting practices. The only parameter of interest that changed after forest harvesting was the T7DAYMAX when analyses were constrained to the Oregon regulatory period of July 15 to August 15 and all sites in each catchment were grouped together???in this case stream temperature increased 0.6??????0.2????C (p??=??0.002). However, over the entire post-harvest study period, the warmest maximum daily stream temperature observed in Needle Branch was 14.7????C???in the original Alsea Watershed Study, maximum daily stream temperatures rose to 21.7????C (1966) and 29.4????C (1967) in the first two post-harvest years, providing evidence that current harvesting practices have improved protection for stream water temperatures.","author":[{"dropping-particle":"","family":"Bladon","given":"Kevin D.","non-dropping-particle":"","parse-names":false,"suffix":""},{"dropping-particle":"","family":"Cook","given":"Nicholas A.","non-dropping-particle":"","parse-names":false,"suffix":""},{"dropping-particle":"","family":"Light","given":"Jeffrey T.","non-dropping-particle":"","parse-names":false,"suffix":""},{"dropping-particle":"","family":"Segura","given":"Catalina","non-dropping-particle":"","parse-names":false,"suffix":""}],"container-title":"Forest Ecology and Management","id":"ITEM-3","issued":{"date-parts":[["2016"]]},"page":"153-164","publisher":"Elsevier B.V.","title":"A catchment-scale assessment of stream temperature response to contemporary forest harvesting in the Oregon Coast Range","type":"article-journal","volume":"379"},"uris":["http://www.mendeley.com/documents/?uuid=2057769f-7f17-4faf-a057-8d9f5cf31063"]}],"mendeley":{"formattedCitation":"(Groom et al. 2011a, Kibler et al. 2013, Bladon et al. 2016)","plainTextFormattedCitation":"(Groom et al. 2011a, Kibler et al. 2013, Bladon et al. 2016)","previouslyFormattedCitation":"(Groom et al. 2011a, Kibler et al. 2013, Bladon et al. 2016)"},"properties":{"noteIndex":0},"schema":"https://github.com/citation-style-language/schema/raw/master/csl-citation.json"}</w:instrText>
      </w:r>
      <w:r w:rsidR="00E954F3">
        <w:fldChar w:fldCharType="separate"/>
      </w:r>
      <w:r w:rsidR="00E954F3" w:rsidRPr="00E954F3">
        <w:rPr>
          <w:noProof/>
        </w:rPr>
        <w:t>(Groom et al. 2011a, Kibler et al. 2013, Bladon et al. 2016)</w:t>
      </w:r>
      <w:r w:rsidR="00E954F3">
        <w:fldChar w:fldCharType="end"/>
      </w:r>
      <w:r w:rsidR="00E954F3">
        <w:t>.</w:t>
      </w:r>
      <w:r>
        <w:t xml:space="preserve"> In each year – pre and post gap treatment - the regressions evaluated the relationship between daily temperature (maximum and mean) in the reference reach and daily temperature in the treatment reach. </w:t>
      </w:r>
      <w:r w:rsidRPr="007220D1">
        <w:t xml:space="preserve">The slope of </w:t>
      </w:r>
      <w:r>
        <w:t xml:space="preserve">the relationship in </w:t>
      </w:r>
      <w:r w:rsidRPr="007220D1">
        <w:t xml:space="preserve">the </w:t>
      </w:r>
      <w:r>
        <w:t xml:space="preserve">pre-treatment </w:t>
      </w:r>
      <w:r w:rsidRPr="007220D1">
        <w:t xml:space="preserve">year relationship </w:t>
      </w:r>
      <w:r>
        <w:t>is assumed to reflect</w:t>
      </w:r>
      <w:r w:rsidRPr="007220D1">
        <w:t xml:space="preserve"> the ambient </w:t>
      </w:r>
      <w:r>
        <w:t>relationship between reaches and accounts for any warming or cooling that may occur naturally as water moves from one reach to another in these systems. Differences in the</w:t>
      </w:r>
      <w:r w:rsidRPr="007220D1">
        <w:t xml:space="preserve"> slope of </w:t>
      </w:r>
      <w:r>
        <w:t xml:space="preserve">the relationship between the pre and post-treatment </w:t>
      </w:r>
      <w:r w:rsidRPr="007220D1">
        <w:t>year</w:t>
      </w:r>
      <w:r>
        <w:t>s</w:t>
      </w:r>
      <w:r w:rsidRPr="007220D1">
        <w:t xml:space="preserve"> </w:t>
      </w:r>
      <w:r>
        <w:t>are attributed to the gap</w:t>
      </w:r>
      <w:r w:rsidRPr="007220D1">
        <w:t xml:space="preserve"> treatment. </w:t>
      </w:r>
    </w:p>
    <w:p w14:paraId="011C37C1" w14:textId="10A4A6C9" w:rsidR="00344549" w:rsidRPr="00D558FD" w:rsidRDefault="00344549" w:rsidP="002C3DB6">
      <w:pPr>
        <w:spacing w:line="480" w:lineRule="auto"/>
        <w:ind w:firstLine="720"/>
      </w:pPr>
      <w:r>
        <w:t xml:space="preserve">In addition to evaluating temperature responses at the downstream end of each reach we also quantified temperature responses longitudinally in each study reach.  We placed loggers every 30 meters along each reach (Figure </w:t>
      </w:r>
      <w:r w:rsidR="0093091F">
        <w:t>1.</w:t>
      </w:r>
      <w:r>
        <w:t>2) between 0 and 120m. In Chucksney and McTE in we only had data from meters 0 and 90 in the pre-treatment year. In W-113, the logger at distance interval 60 of the reference reach failed in the pre-treatment year.  For longitudinal profiles of stream temperature, we focused on the T</w:t>
      </w:r>
      <w:r w:rsidRPr="005C067C">
        <w:rPr>
          <w:vertAlign w:val="subscript"/>
        </w:rPr>
        <w:t>7DayMax</w:t>
      </w:r>
      <w:r>
        <w:rPr>
          <w:vertAlign w:val="subscript"/>
        </w:rPr>
        <w:t xml:space="preserve"> </w:t>
      </w:r>
      <w:r>
        <w:t>temperature metric along each reach before and after gaps were cut over a portion of the study area.  The T</w:t>
      </w:r>
      <w:r w:rsidRPr="00CF6154">
        <w:rPr>
          <w:vertAlign w:val="subscript"/>
        </w:rPr>
        <w:t>7</w:t>
      </w:r>
      <w:r>
        <w:rPr>
          <w:vertAlign w:val="subscript"/>
        </w:rPr>
        <w:t>D</w:t>
      </w:r>
      <w:r w:rsidRPr="00CF6154">
        <w:rPr>
          <w:vertAlign w:val="subscript"/>
        </w:rPr>
        <w:t>ay</w:t>
      </w:r>
      <w:r>
        <w:rPr>
          <w:vertAlign w:val="subscript"/>
        </w:rPr>
        <w:t>M</w:t>
      </w:r>
      <w:r w:rsidRPr="00CF6154">
        <w:rPr>
          <w:vertAlign w:val="subscript"/>
        </w:rPr>
        <w:t>ax</w:t>
      </w:r>
      <w:r>
        <w:t xml:space="preserve"> is characterizing responses during the hottest week in each year and therefore the results of this analysis represent a picture of the largest potential responses observed.</w:t>
      </w:r>
    </w:p>
    <w:p w14:paraId="32939319" w14:textId="77777777" w:rsidR="00344549" w:rsidRPr="00344549" w:rsidRDefault="00344549" w:rsidP="00344549">
      <w:pPr>
        <w:spacing w:line="480" w:lineRule="auto"/>
        <w:rPr>
          <w:i/>
        </w:rPr>
      </w:pPr>
      <w:r w:rsidRPr="00344549">
        <w:rPr>
          <w:i/>
        </w:rPr>
        <w:t>Statistical Analysis</w:t>
      </w:r>
    </w:p>
    <w:p w14:paraId="627EF176" w14:textId="2E0E669C" w:rsidR="00344549" w:rsidRPr="00D558FD" w:rsidRDefault="00344549" w:rsidP="00344549">
      <w:pPr>
        <w:spacing w:line="480" w:lineRule="auto"/>
        <w:ind w:firstLine="720"/>
      </w:pPr>
      <w:r w:rsidRPr="00D558FD">
        <w:t>In order to identify the effects of the gap on</w:t>
      </w:r>
      <w:r>
        <w:t xml:space="preserve"> stream shading and stream light as well as</w:t>
      </w:r>
      <w:r w:rsidRPr="00D558FD">
        <w:t xml:space="preserve"> T</w:t>
      </w:r>
      <w:r w:rsidRPr="00D558FD">
        <w:rPr>
          <w:vertAlign w:val="subscript"/>
        </w:rPr>
        <w:t xml:space="preserve">7DayMax </w:t>
      </w:r>
      <w:r w:rsidRPr="00D558FD">
        <w:t>and T</w:t>
      </w:r>
      <w:r w:rsidRPr="00D558FD">
        <w:rPr>
          <w:vertAlign w:val="subscript"/>
        </w:rPr>
        <w:t>7DayMean</w:t>
      </w:r>
      <w:r w:rsidRPr="00D558FD">
        <w:t xml:space="preserve">, we fit a linear mixed-effects model fit by REML using the nlme package </w:t>
      </w:r>
      <w:r w:rsidRPr="00D558FD">
        <w:rPr>
          <w:rFonts w:ascii="Courier New" w:hAnsi="Courier New" w:cs="Courier New"/>
        </w:rPr>
        <w:t>﻿</w:t>
      </w:r>
      <w:r w:rsidRPr="00D558FD">
        <w:t>(Pinheiro et al., 2016) in R (R Core Team, 2014) to the data. The response variable, T</w:t>
      </w:r>
      <w:r w:rsidRPr="00D558FD">
        <w:rPr>
          <w:vertAlign w:val="subscript"/>
        </w:rPr>
        <w:t>t</w:t>
      </w:r>
      <w:r w:rsidRPr="00D558FD">
        <w:t>, is the observed</w:t>
      </w:r>
      <w:r>
        <w:t xml:space="preserve"> PAR value for that reach</w:t>
      </w:r>
      <w:r w:rsidRPr="00D558FD">
        <w:t>. The same model was applied to detect responses in</w:t>
      </w:r>
      <w:r>
        <w:t xml:space="preserve"> </w:t>
      </w:r>
      <w:r w:rsidR="00897235">
        <w:t xml:space="preserve">daily maximum, daily mean, </w:t>
      </w:r>
      <w:r w:rsidRPr="00D558FD">
        <w:t>T</w:t>
      </w:r>
      <w:r w:rsidRPr="00D558FD">
        <w:rPr>
          <w:vertAlign w:val="subscript"/>
        </w:rPr>
        <w:t>7DayMax</w:t>
      </w:r>
      <w:r>
        <w:t xml:space="preserve"> and</w:t>
      </w:r>
      <w:r w:rsidRPr="00D558FD">
        <w:t xml:space="preserve"> T</w:t>
      </w:r>
      <w:r w:rsidRPr="00D558FD">
        <w:rPr>
          <w:vertAlign w:val="subscript"/>
        </w:rPr>
        <w:t>7DayMean</w:t>
      </w:r>
      <w:r w:rsidRPr="00D558FD">
        <w:t xml:space="preserve">. The fixed effects included Year (Pre or Post), Reach (Reference or Treatment), and the BACI effect, which is the interaction term of Year and Reach identifying the effect of the imposed gap. Additionally, random effects for Stream and Reach were included as nested random effects and the assumption of constant variance was relaxed. </w:t>
      </w:r>
    </w:p>
    <w:p w14:paraId="3B0216DE" w14:textId="77777777" w:rsidR="00344549" w:rsidRPr="00D558FD" w:rsidRDefault="00344549" w:rsidP="00344549">
      <w:pPr>
        <w:spacing w:line="480" w:lineRule="auto"/>
        <w:jc w:val="center"/>
        <w:rPr>
          <w:vertAlign w:val="subscript"/>
        </w:rPr>
      </w:pPr>
      <w:r w:rsidRPr="00D558FD">
        <w:t>T</w:t>
      </w:r>
      <w:r w:rsidRPr="00D558FD">
        <w:rPr>
          <w:vertAlign w:val="subscript"/>
        </w:rPr>
        <w:t>t</w:t>
      </w:r>
      <w:r w:rsidRPr="00D558FD">
        <w:t xml:space="preserve"> = Year  +  Reach + BACI + (1|~Stream/Reach) + </w:t>
      </w:r>
      <w:r w:rsidRPr="00D558FD">
        <w:sym w:font="Symbol" w:char="F065"/>
      </w:r>
      <w:r w:rsidRPr="00D558FD">
        <w:rPr>
          <w:vertAlign w:val="subscript"/>
        </w:rPr>
        <w:t>t</w:t>
      </w:r>
    </w:p>
    <w:p w14:paraId="5A342075" w14:textId="77777777" w:rsidR="00344549" w:rsidRPr="00D558FD" w:rsidRDefault="00344549" w:rsidP="00344549">
      <w:pPr>
        <w:spacing w:line="480" w:lineRule="auto"/>
      </w:pPr>
      <w:r w:rsidRPr="00D558FD">
        <w:t xml:space="preserve">Where </w:t>
      </w:r>
      <w:r w:rsidRPr="00D558FD">
        <w:sym w:font="Symbol" w:char="F065"/>
      </w:r>
      <w:r w:rsidRPr="00D558FD">
        <w:rPr>
          <w:vertAlign w:val="subscript"/>
        </w:rPr>
        <w:t xml:space="preserve">t </w:t>
      </w:r>
      <w:r w:rsidRPr="00D558FD">
        <w:t xml:space="preserve">is </w:t>
      </w:r>
      <w:r w:rsidRPr="00D558FD">
        <w:rPr>
          <w:color w:val="000000" w:themeColor="text1"/>
        </w:rPr>
        <w:t xml:space="preserve">the </w:t>
      </w:r>
      <w:r w:rsidRPr="00D558FD">
        <w:rPr>
          <w:bCs/>
          <w:color w:val="000000" w:themeColor="text1"/>
        </w:rPr>
        <w:t>random</w:t>
      </w:r>
      <w:r w:rsidRPr="00D558FD">
        <w:rPr>
          <w:color w:val="000000" w:themeColor="text1"/>
        </w:rPr>
        <w:t xml:space="preserve"> effect term </w:t>
      </w:r>
      <w:r w:rsidRPr="00D558FD">
        <w:t xml:space="preserve">for the </w:t>
      </w:r>
      <w:r w:rsidRPr="00D558FD">
        <w:rPr>
          <w:i/>
        </w:rPr>
        <w:t>t</w:t>
      </w:r>
      <w:r w:rsidRPr="00D558FD">
        <w:rPr>
          <w:i/>
          <w:vertAlign w:val="superscript"/>
        </w:rPr>
        <w:t>th</w:t>
      </w:r>
      <w:r w:rsidRPr="00D558FD">
        <w:t xml:space="preserve"> group, where ε</w:t>
      </w:r>
      <w:r w:rsidRPr="00D558FD">
        <w:rPr>
          <w:vertAlign w:val="subscript"/>
        </w:rPr>
        <w:t>t</w:t>
      </w:r>
      <w:r w:rsidRPr="00D558FD">
        <w:t xml:space="preserve"> ~ N(0, σ</w:t>
      </w:r>
      <w:r w:rsidRPr="00D558FD">
        <w:rPr>
          <w:vertAlign w:val="subscript"/>
        </w:rPr>
        <w:t>ε</w:t>
      </w:r>
      <w:r w:rsidRPr="00D558FD">
        <w:rPr>
          <w:vertAlign w:val="superscript"/>
        </w:rPr>
        <w:t>2</w:t>
      </w:r>
      <w:r w:rsidRPr="00D558FD">
        <w:t>) and ε</w:t>
      </w:r>
      <w:r w:rsidRPr="00D558FD">
        <w:rPr>
          <w:vertAlign w:val="subscript"/>
        </w:rPr>
        <w:t>t</w:t>
      </w:r>
      <w:r w:rsidRPr="00D558FD">
        <w:t xml:space="preserve"> and ε</w:t>
      </w:r>
      <w:r w:rsidRPr="00D558FD">
        <w:rPr>
          <w:vertAlign w:val="subscript"/>
        </w:rPr>
        <w:t>t’</w:t>
      </w:r>
      <w:r w:rsidRPr="00D558FD">
        <w:t xml:space="preserve"> are </w:t>
      </w:r>
      <w:r w:rsidRPr="00D558FD">
        <w:rPr>
          <w:color w:val="000000" w:themeColor="text1"/>
        </w:rPr>
        <w:t xml:space="preserve">independent. </w:t>
      </w:r>
    </w:p>
    <w:p w14:paraId="1CCE123B" w14:textId="77777777" w:rsidR="00344549" w:rsidRPr="00D558FD" w:rsidRDefault="00344549" w:rsidP="00344549">
      <w:pPr>
        <w:spacing w:line="480" w:lineRule="auto"/>
        <w:ind w:firstLine="720"/>
      </w:pPr>
      <w:r w:rsidRPr="00D558FD">
        <w:t xml:space="preserve">To assess changes in daily maximum and daily mean temperatures due to the gap, we applied the same model as above, however due to the repeated (daily) measurements over the 40 day period, we </w:t>
      </w:r>
      <w:r>
        <w:t xml:space="preserve">also </w:t>
      </w:r>
      <w:r w:rsidRPr="00D558FD">
        <w:t xml:space="preserve">tested for </w:t>
      </w:r>
      <w:r>
        <w:t xml:space="preserve">temporal </w:t>
      </w:r>
      <w:r w:rsidRPr="00D558FD">
        <w:t xml:space="preserve">autocorrelation. We tested </w:t>
      </w:r>
      <w:r>
        <w:t>four</w:t>
      </w:r>
      <w:r w:rsidRPr="00D558FD">
        <w:t xml:space="preserve"> correlation structures and chose the best model based on the lowest AIC value, and therefore included the corCAR1 term to account for autocorrelation. To visualize and identify the effect of the gap on maximum daily temperature we correlated the reference and treatment reaches against each other for both years.</w:t>
      </w:r>
    </w:p>
    <w:p w14:paraId="289E203A" w14:textId="78165D85" w:rsidR="00344549" w:rsidRDefault="00344549" w:rsidP="00344549">
      <w:pPr>
        <w:spacing w:line="480" w:lineRule="auto"/>
        <w:ind w:firstLine="720"/>
      </w:pPr>
      <w:r>
        <w:t xml:space="preserve">Finally, to better understand which features best explain the variability in temperature changes across the six study sites, we explored how stream and gap characteristics related to the stream temperature responses in </w:t>
      </w:r>
      <w:r w:rsidRPr="00753AB1">
        <w:rPr>
          <w:rFonts w:asciiTheme="majorBidi" w:hAnsiTheme="majorBidi" w:cstheme="majorBidi"/>
        </w:rPr>
        <w:t>T</w:t>
      </w:r>
      <w:r w:rsidRPr="00753AB1">
        <w:rPr>
          <w:vertAlign w:val="subscript"/>
        </w:rPr>
        <w:t>7DayMax</w:t>
      </w:r>
      <w:r>
        <w:t xml:space="preserve"> across sites. We focused on responses, defined here as the change in the reach difference, of </w:t>
      </w:r>
      <w:r w:rsidRPr="00753AB1">
        <w:rPr>
          <w:rFonts w:asciiTheme="majorBidi" w:hAnsiTheme="majorBidi" w:cstheme="majorBidi"/>
        </w:rPr>
        <w:t>T</w:t>
      </w:r>
      <w:r w:rsidRPr="00753AB1">
        <w:rPr>
          <w:vertAlign w:val="subscript"/>
        </w:rPr>
        <w:t>7DayMax</w:t>
      </w:r>
      <w:r>
        <w:t xml:space="preserve"> because of the metric’s biological and regulatory relevance, as noted above. We regressed T</w:t>
      </w:r>
      <w:r w:rsidRPr="00753AB1">
        <w:rPr>
          <w:vertAlign w:val="subscript"/>
        </w:rPr>
        <w:t>7DayMax</w:t>
      </w:r>
      <w:r>
        <w:t xml:space="preserve"> responses against four explanatory variables: light exposure (mid-summer daily PAR) response, gap area, baseflow discharge, and bankfu</w:t>
      </w:r>
      <w:r w:rsidR="00D677F7">
        <w:t>l</w:t>
      </w:r>
      <w:r>
        <w:t>l width. These metrics relate to one of two overarching drivers: solar exposure or thermal mass, and the regressions functionally address the question of whether the changes in temperature that we see in response to the treatment are best explained by factors relating to gap size and light or whether they are more closely related to underlying stream characteristics for the range of stream and gap sizes evaluated here. Changing light exposure is the key mechanistic process that is expected to be related to a response in temperature because solar radiation is a principal factor for stream temperature</w:t>
      </w:r>
      <w:r w:rsidR="00F70E09">
        <w:t xml:space="preserve"> </w:t>
      </w:r>
      <w:r w:rsidR="00F70E09">
        <w:fldChar w:fldCharType="begin" w:fldLock="1"/>
      </w:r>
      <w:r w:rsidR="00D0477C">
        <w:instrText>ADDIN CSL_CITATION {"citationItems":[{"id":"ITEM-1","itemData":{"abstract":"The principal source of energy for warming streams is the sun. The amount of sunlight reaching the stream may be increased after clear-cut logging. Average monthly maximum temperatures increased by 14øF and annual maximum temperatures increased from 57 ø to 85øF one year after clear-cut logging on a small watershed in Oregon's coast range. In a nearby watershed where strips of brush and trees separated logging units from the stream, no changes in temperature were observed that could be attributed to clear-cutting.","author":[{"dropping-particle":"","family":"Brown","given":"George W","non-dropping-particle":"","parse-names":false,"suffix":""},{"dropping-particle":"","family":"Krygier","given":"James T","non-dropping-particle":"","parse-names":false,"suffix":""}],"id":"ITEM-1","issued":{"date-parts":[["1970"]]},"title":"Eects of Clear-Cutting on Stream Temperature","type":"report","volume":"6"},"uris":["http://www.mendeley.com/documents/?uuid=84b71ea7-d1d8-4049-8623-6b820c06f68c"]},{"id":"ITEM-2","itemData":{"DOI":"10.1029/93WR00540","ISBN":"0043-1397","ISSN":"19447973","PMID":"9308838","abstract":"A numerical model based on a finite difference solution of the unsteady heat advection-dispersion equation is formulated to predict water temperatures in streams at time increments of I hour. An energy balance accounts for the effects of air temperature, solar radiation, relative humidity• cloud cover, and wind speed on the net rate of heat exchange through the water surface, and heat conduction between water and streambed. Continuous stream temperature recordings in shallow streams show strong dynamic behavior including diurnal variations of several degrees Celsius which are lost in the standard daily records. These measured water temperatures are used to calibrate the model for the optimum percentages of Sun shading and wind sheltering. Stream exposure to solar radiation is shown to vary from 30 to 100% and wind exposure from 10 to 30% depending on the character of the stream. Values are related to stream width and season because of variable leaf cover of trees on stream banks. After calibration, accuracies of hourly and daily water temperature predictions over periods of several weeks are of the order of 0.2 ø to IøC. Solar (shortwave) radiation is shown to be the most important component of the heat flux across the stream water surface, but none of the other components, i.e., long-wave radiation, evaporation, and convection to the atmosphere, are negligible. Conductive heat exchange between the streambed and the water is a significant heat balance component in shallow streams.","author":[{"dropping-particle":"","family":"Sinokrot","given":"Bashar A.","non-dropping-particle":"","parse-names":false,"suffix":""},{"dropping-particle":"","family":"Stefan","given":"Heinz G.","non-dropping-particle":"","parse-names":false,"suffix":""}],"container-title":"Water Resources Research","id":"ITEM-2","issue":"7","issued":{"date-parts":[["1993","7"]]},"page":"2299-2312","title":"Stream temperature dynamics: Measurements and modeling","type":"article-journal","volume":"29"},"uris":["http://www.mendeley.com/documents/?uuid=deaf5b14-323d-3645-bd7b-0c3fd86f36fe"]},{"id":"ITEM-3","itemData":{"DOI":"10.1139/F04-040","ISBN":"1800553684","ISSN":"0706-652X","PMID":"17557174","abstract":"The temperature of stream water is an important control of many in-stream processes. To better understand the processes and consequences of solar energy inputs to streams, stream temperature dynamics were examined before, during, and after experimental shading of a 150-m reach of a second-order stream in the Oregon Cascade Range. Maximum water temperatures declined significantly in the shaded reach, but minimum and mean temperatures were not modified. Heat budget calculations before shading show the dominance of solar energy as an influence of stream temperature. The influence of substrate type on stream temperature was examined separately where the water flowed first over bedrock and then through alluvial substrates. Maximum temperatures in the upstream bedrock reach were up to 8.6 °C higher and 3.4 °C lower than downstream in the alluvial reach. Better understanding of factors that influence not only maximum but minimum temperatures as well as diurnal temperature variation will highlight types of reaches in which stream temperature would be most responsive to changes in shading. Many apparent discrepancies in stream temperature literature can be explained by considering variation in the relative importance of different stream temperature drivers within and among streams and over time.","author":[{"dropping-particle":"","family":"Johnson","given":"Sherri L","non-dropping-particle":"","parse-names":false,"suffix":""}],"container-title":"Canadian Journal of Fisheries and Aquatic Sciences","id":"ITEM-3","issue":"6","issued":{"date-parts":[["2004","6"]]},"page":"913-923","publisher":"NRC Research Press Ottawa, Canada","title":"Factors influencing stream temperatures in small streams: substrate effects and a shading experiment","type":"article-journal","volume":"61"},"uris":["http://www.mendeley.com/documents/?uuid=c19cab7b-ef0e-4c04-8ed5-d36d180c857c"]}],"mendeley":{"formattedCitation":"(Brown and Krygier 1970, Sinokrot and Stefan 1993, Johnson 2004)","plainTextFormattedCitation":"(Brown and Krygier 1970, Sinokrot and Stefan 1993, Johnson 2004)","previouslyFormattedCitation":"(Brown and Krygier 1970, Sinokrot and Stefan 1993, Johnson 2004)"},"properties":{"noteIndex":0},"schema":"https://github.com/citation-style-language/schema/raw/master/csl-citation.json"}</w:instrText>
      </w:r>
      <w:r w:rsidR="00F70E09">
        <w:fldChar w:fldCharType="separate"/>
      </w:r>
      <w:r w:rsidR="00F70E09" w:rsidRPr="00F70E09">
        <w:rPr>
          <w:noProof/>
        </w:rPr>
        <w:t>(Brown and Krygier 1970, Sinokrot and Stefan 1993, Johnson 2004)</w:t>
      </w:r>
      <w:r w:rsidR="00F70E09">
        <w:fldChar w:fldCharType="end"/>
      </w:r>
      <w:r w:rsidR="00F70E09">
        <w:t xml:space="preserve">. </w:t>
      </w:r>
      <w:r>
        <w:t xml:space="preserve">Therefore, measuring the relationship with a measure of light exposure is important, however this is not a metric that is commonly included in stream assessments. Stream gaps size can be evaluated more easily by managers and practitioners in the field or even remotely via LiDAR if those data are available. Similarly, we consider both stream baseflow (mid-summer) discharge measured using salt releases at all six sites within a one-week period at the end of July, and the mean bankfull width of each stream in the regression analysis. Discharge describes the volume of water moving through the stream and is therefore fundamental in characterizing the thermal mass of water. However, it is less common to quantify discharge in rapid assessments and stream discharge can change over time. Conversely, stream bankfull width is easy to measure, and within a region is a useful and consistent measure of relative stream size. An assessment of light and discharge are expected to align more closely with the mechanisms that account for a change in stream temperature, while an assessment of the gap size and stream bankfull width are expect to reflect these mechanistic processes in two metrics that are seasonally integrated and more easily assessed. </w:t>
      </w:r>
    </w:p>
    <w:p w14:paraId="0F8605DA" w14:textId="77777777" w:rsidR="002C3DB6" w:rsidRDefault="002C3DB6" w:rsidP="008C7B7A">
      <w:pPr>
        <w:pStyle w:val="ThesisH2"/>
      </w:pPr>
    </w:p>
    <w:p w14:paraId="0FCF8EEB" w14:textId="1EAA8A3D" w:rsidR="008C7B7A" w:rsidRPr="008C7B7A" w:rsidRDefault="008C7B7A" w:rsidP="008C7B7A">
      <w:pPr>
        <w:pStyle w:val="ThesisH2"/>
      </w:pPr>
      <w:r>
        <w:t>Results</w:t>
      </w:r>
    </w:p>
    <w:p w14:paraId="707D8DDB" w14:textId="59B9076E" w:rsidR="00F26D74" w:rsidRPr="008C7B7A" w:rsidRDefault="00F26D74" w:rsidP="00F26D74">
      <w:pPr>
        <w:spacing w:line="480" w:lineRule="auto"/>
        <w:rPr>
          <w:i/>
        </w:rPr>
      </w:pPr>
      <w:r w:rsidRPr="008C7B7A">
        <w:rPr>
          <w:i/>
        </w:rPr>
        <w:t xml:space="preserve">Gap, </w:t>
      </w:r>
      <w:r w:rsidR="008C7B7A">
        <w:rPr>
          <w:i/>
        </w:rPr>
        <w:t>s</w:t>
      </w:r>
      <w:r w:rsidRPr="008C7B7A">
        <w:rPr>
          <w:i/>
        </w:rPr>
        <w:t xml:space="preserve">hading and </w:t>
      </w:r>
      <w:r w:rsidR="008C7B7A">
        <w:rPr>
          <w:i/>
        </w:rPr>
        <w:t>li</w:t>
      </w:r>
      <w:r w:rsidRPr="008C7B7A">
        <w:rPr>
          <w:i/>
        </w:rPr>
        <w:t>ght</w:t>
      </w:r>
    </w:p>
    <w:p w14:paraId="65854892" w14:textId="31AD33D9" w:rsidR="00387288" w:rsidRPr="00D558FD" w:rsidRDefault="00F26D74" w:rsidP="007D0B52">
      <w:pPr>
        <w:spacing w:line="480" w:lineRule="auto"/>
        <w:ind w:firstLine="720"/>
      </w:pPr>
      <w:r>
        <w:t>Across the six sites mean gap size was 962 m</w:t>
      </w:r>
      <w:r w:rsidRPr="00652B6A">
        <w:rPr>
          <w:vertAlign w:val="superscript"/>
        </w:rPr>
        <w:t>2</w:t>
      </w:r>
      <w:r>
        <w:t xml:space="preserve"> (0.096 hectares) with a standard deviation of 316 m</w:t>
      </w:r>
      <w:r w:rsidRPr="00C866E8">
        <w:rPr>
          <w:vertAlign w:val="superscript"/>
        </w:rPr>
        <w:t>2</w:t>
      </w:r>
      <w:r>
        <w:t xml:space="preserve">, and individual gaps ranged in size from </w:t>
      </w:r>
      <w:r w:rsidRPr="00A1111B">
        <w:t>514 m</w:t>
      </w:r>
      <w:r w:rsidRPr="00A1111B">
        <w:rPr>
          <w:vertAlign w:val="superscript"/>
        </w:rPr>
        <w:t>2</w:t>
      </w:r>
      <w:r w:rsidRPr="00A1111B">
        <w:t xml:space="preserve"> to 1,374</w:t>
      </w:r>
      <w:r>
        <w:t xml:space="preserve"> m</w:t>
      </w:r>
      <w:r w:rsidRPr="00A95441">
        <w:rPr>
          <w:vertAlign w:val="superscript"/>
        </w:rPr>
        <w:t>2</w:t>
      </w:r>
      <w:r>
        <w:t xml:space="preserve"> (0.051 to 0.137 hectares) (Table 1</w:t>
      </w:r>
      <w:r w:rsidR="00D677F7">
        <w:t>.1</w:t>
      </w:r>
      <w:r>
        <w:t xml:space="preserve">).  </w:t>
      </w:r>
      <w:r w:rsidRPr="003204FC">
        <w:t xml:space="preserve">Mean stream </w:t>
      </w:r>
      <w:r>
        <w:t>shading</w:t>
      </w:r>
      <w:r w:rsidRPr="003204FC">
        <w:t xml:space="preserve"> </w:t>
      </w:r>
      <w:r>
        <w:t xml:space="preserve">as effective shade </w:t>
      </w:r>
      <w:r w:rsidRPr="003204FC">
        <w:t xml:space="preserve">from the hemi-photograph analysis was </w:t>
      </w:r>
      <w:r>
        <w:rPr>
          <w:color w:val="000000"/>
        </w:rPr>
        <w:t xml:space="preserve">90.3% </w:t>
      </w:r>
      <w:r w:rsidRPr="003204FC">
        <w:t xml:space="preserve">across all reaches prior to the gap treatment (mean of </w:t>
      </w:r>
      <w:r>
        <w:t>90.5%</w:t>
      </w:r>
      <w:r w:rsidR="00A1111B">
        <w:t xml:space="preserve"> </w:t>
      </w:r>
      <w:r w:rsidRPr="003204FC">
        <w:t>in ref</w:t>
      </w:r>
      <w:r w:rsidR="00A1111B">
        <w:t>erence</w:t>
      </w:r>
      <w:r w:rsidRPr="003204FC">
        <w:t xml:space="preserve"> reaches and </w:t>
      </w:r>
      <w:r>
        <w:t>90.2%</w:t>
      </w:r>
      <w:r w:rsidRPr="003204FC">
        <w:t xml:space="preserve"> in treatment reaches).</w:t>
      </w:r>
      <w:r>
        <w:t xml:space="preserve"> After the gap treatment the reference reaches remai</w:t>
      </w:r>
      <w:r w:rsidR="002937B5">
        <w:t>ned about 90% shaded (90.02%</w:t>
      </w:r>
      <w:r>
        <w:t xml:space="preserve">) while the treatment reach mean shading declined by </w:t>
      </w:r>
      <w:r w:rsidR="002937B5">
        <w:t>approxiamtely</w:t>
      </w:r>
      <w:r>
        <w:t xml:space="preserve"> 4% to (86.7%</w:t>
      </w:r>
      <w:r w:rsidR="002937B5">
        <w:t>)</w:t>
      </w:r>
      <w:r w:rsidR="00387288">
        <w:t xml:space="preserve"> </w:t>
      </w:r>
      <w:r>
        <w:t xml:space="preserve">shaded throughout each reach (Figure </w:t>
      </w:r>
      <w:r w:rsidR="002937B5">
        <w:t>1.</w:t>
      </w:r>
      <w:r>
        <w:t xml:space="preserve">3). Light exposure responses, as expected, </w:t>
      </w:r>
      <w:r w:rsidR="00232549">
        <w:t xml:space="preserve">increased after </w:t>
      </w:r>
      <w:r w:rsidR="009D4D47">
        <w:t>the</w:t>
      </w:r>
      <w:r w:rsidR="00232549">
        <w:t xml:space="preserve"> canopy gaps.</w:t>
      </w:r>
      <w:r>
        <w:t xml:space="preserve">  In the pre-treatment period, mean difference in light between reference and treatment reaches was -0.10 moles m</w:t>
      </w:r>
      <w:r w:rsidRPr="007936B8">
        <w:rPr>
          <w:vertAlign w:val="superscript"/>
        </w:rPr>
        <w:t>-2</w:t>
      </w:r>
      <w:r>
        <w:t xml:space="preserve"> day</w:t>
      </w:r>
      <w:r w:rsidRPr="007936B8">
        <w:rPr>
          <w:vertAlign w:val="superscript"/>
        </w:rPr>
        <w:t>-1</w:t>
      </w:r>
      <w:r>
        <w:t xml:space="preserve">. After gaps were cut, the mean difference in light between reaches increased significantly (p </w:t>
      </w:r>
      <w:r w:rsidR="00F26CC1">
        <w:t>&lt;</w:t>
      </w:r>
      <w:r w:rsidRPr="00975342">
        <w:t xml:space="preserve"> 0.00</w:t>
      </w:r>
      <w:r w:rsidR="00F26CC1">
        <w:t>1</w:t>
      </w:r>
      <w:r>
        <w:t>) to a mean of 3.91 moles m</w:t>
      </w:r>
      <w:r w:rsidRPr="00406BD7">
        <w:rPr>
          <w:vertAlign w:val="superscript"/>
        </w:rPr>
        <w:t>-2</w:t>
      </w:r>
      <w:r>
        <w:t xml:space="preserve"> day</w:t>
      </w:r>
      <w:r w:rsidRPr="00406BD7">
        <w:rPr>
          <w:vertAlign w:val="superscript"/>
        </w:rPr>
        <w:t>-1</w:t>
      </w:r>
      <w:r>
        <w:t xml:space="preserve"> resulting in a mean change in light of 2.93 moles m</w:t>
      </w:r>
      <w:r w:rsidRPr="00406BD7">
        <w:rPr>
          <w:vertAlign w:val="superscript"/>
        </w:rPr>
        <w:t>-2</w:t>
      </w:r>
      <w:r>
        <w:t xml:space="preserve"> day</w:t>
      </w:r>
      <w:r w:rsidRPr="00406BD7">
        <w:rPr>
          <w:vertAlign w:val="superscript"/>
        </w:rPr>
        <w:t>-1</w:t>
      </w:r>
      <w:r>
        <w:t xml:space="preserve"> </w:t>
      </w:r>
      <w:r w:rsidR="00387288">
        <w:t>overall</w:t>
      </w:r>
      <w:r w:rsidR="007D0B52">
        <w:t xml:space="preserve">. </w:t>
      </w:r>
      <w:r>
        <w:t>Considering sites separately, McTE had the largest gap</w:t>
      </w:r>
      <w:r w:rsidR="00387288">
        <w:t>,</w:t>
      </w:r>
      <w:r>
        <w:t xml:space="preserve"> which lead to the largest decrease in shade and correspondingly the largest increase in light, and similarly, W-113 had the smallest decrease in shade and the smallest increase in light (Table 1</w:t>
      </w:r>
      <w:r w:rsidR="00291704">
        <w:t>.1</w:t>
      </w:r>
      <w:r>
        <w:t xml:space="preserve">, Figure </w:t>
      </w:r>
      <w:r w:rsidR="00835C3C" w:rsidRPr="00835C3C">
        <w:t>1.3</w:t>
      </w:r>
      <w:r w:rsidRPr="00835C3C">
        <w:t>).</w:t>
      </w:r>
    </w:p>
    <w:p w14:paraId="091EB8A1" w14:textId="28CA531C" w:rsidR="00F26D74" w:rsidRPr="004B7C55" w:rsidRDefault="00F26D74" w:rsidP="00F26D74">
      <w:pPr>
        <w:spacing w:line="480" w:lineRule="auto"/>
        <w:rPr>
          <w:i/>
        </w:rPr>
      </w:pPr>
      <w:r w:rsidRPr="004B7C55">
        <w:rPr>
          <w:i/>
        </w:rPr>
        <w:t>Summer temperature (T</w:t>
      </w:r>
      <w:r w:rsidRPr="004B7C55">
        <w:rPr>
          <w:i/>
          <w:vertAlign w:val="subscript"/>
        </w:rPr>
        <w:t>7DayMax</w:t>
      </w:r>
      <w:r w:rsidRPr="004B7C55">
        <w:rPr>
          <w:i/>
        </w:rPr>
        <w:t>, T</w:t>
      </w:r>
      <w:r w:rsidRPr="004B7C55">
        <w:rPr>
          <w:i/>
          <w:vertAlign w:val="subscript"/>
        </w:rPr>
        <w:t xml:space="preserve">7DayMean, </w:t>
      </w:r>
      <w:r w:rsidRPr="004B7C55">
        <w:rPr>
          <w:i/>
        </w:rPr>
        <w:t>daily maximums, daily means, regressions of daily maximums and daily means)</w:t>
      </w:r>
    </w:p>
    <w:p w14:paraId="7A9DB9BF" w14:textId="40B9AF44" w:rsidR="00F26D74" w:rsidRPr="0064358A" w:rsidRDefault="00F26D74" w:rsidP="00F26D74">
      <w:pPr>
        <w:spacing w:line="480" w:lineRule="auto"/>
        <w:ind w:firstLine="720"/>
      </w:pPr>
      <w:r w:rsidRPr="00312FF3">
        <w:t>Overall, the gap treatments did not change summer T</w:t>
      </w:r>
      <w:r w:rsidRPr="00312FF3">
        <w:rPr>
          <w:vertAlign w:val="subscript"/>
        </w:rPr>
        <w:t>7DayMax</w:t>
      </w:r>
      <w:r w:rsidRPr="00312FF3">
        <w:t xml:space="preserve"> or T</w:t>
      </w:r>
      <w:r w:rsidRPr="00312FF3">
        <w:rPr>
          <w:vertAlign w:val="subscript"/>
        </w:rPr>
        <w:t>7DayMean</w:t>
      </w:r>
      <w:r w:rsidRPr="00312FF3">
        <w:t xml:space="preserve"> significantly across the 6 study sites</w:t>
      </w:r>
      <w:r>
        <w:t xml:space="preserve"> (Figure </w:t>
      </w:r>
      <w:r w:rsidR="00822815">
        <w:t>1.</w:t>
      </w:r>
      <w:r>
        <w:t xml:space="preserve">4, Table </w:t>
      </w:r>
      <w:r w:rsidR="00291704">
        <w:t>1.</w:t>
      </w:r>
      <w:r>
        <w:t>2)</w:t>
      </w:r>
      <w:r w:rsidRPr="00312FF3">
        <w:t xml:space="preserve">. </w:t>
      </w:r>
      <w:r w:rsidRPr="00D558FD">
        <w:t xml:space="preserve">The </w:t>
      </w:r>
      <w:r>
        <w:t>mean</w:t>
      </w:r>
      <w:r w:rsidRPr="00D558FD">
        <w:t xml:space="preserve"> </w:t>
      </w:r>
      <w:r>
        <w:t>response (</w:t>
      </w:r>
      <w:r w:rsidRPr="00D558FD">
        <w:t>change in reach difference</w:t>
      </w:r>
      <w:r>
        <w:t xml:space="preserve"> </w:t>
      </w:r>
      <w:r w:rsidRPr="00D558FD">
        <w:t>b</w:t>
      </w:r>
      <w:r>
        <w:t xml:space="preserve">efore and after the cut) </w:t>
      </w:r>
      <w:r w:rsidRPr="00D558FD">
        <w:t>across the six sites in T</w:t>
      </w:r>
      <w:r w:rsidRPr="00D558FD">
        <w:rPr>
          <w:vertAlign w:val="subscript"/>
        </w:rPr>
        <w:t xml:space="preserve">7DayMax </w:t>
      </w:r>
      <w:r w:rsidRPr="00D558FD">
        <w:t>was 0.21</w:t>
      </w:r>
      <w:r w:rsidRPr="00D558FD">
        <w:rPr>
          <w:vertAlign w:val="superscript"/>
        </w:rPr>
        <w:t>o</w:t>
      </w:r>
      <w:r w:rsidRPr="00D558FD">
        <w:t>C and in the T</w:t>
      </w:r>
      <w:r w:rsidRPr="00D558FD">
        <w:rPr>
          <w:vertAlign w:val="subscript"/>
        </w:rPr>
        <w:t xml:space="preserve">7DayMean </w:t>
      </w:r>
      <w:r w:rsidRPr="00D558FD">
        <w:t>was 0.15</w:t>
      </w:r>
      <w:r w:rsidRPr="00D558FD">
        <w:rPr>
          <w:vertAlign w:val="superscript"/>
        </w:rPr>
        <w:t>o</w:t>
      </w:r>
      <w:r w:rsidRPr="00D558FD">
        <w:t>C.</w:t>
      </w:r>
      <w:r>
        <w:t xml:space="preserve"> The overall average responses across the six sites for average daily maximum and average daily means were 0.23</w:t>
      </w:r>
      <w:r w:rsidRPr="0064358A">
        <w:rPr>
          <w:vertAlign w:val="superscript"/>
        </w:rPr>
        <w:t>o</w:t>
      </w:r>
      <w:r>
        <w:t>C and 0.13</w:t>
      </w:r>
      <w:r w:rsidRPr="0064358A">
        <w:rPr>
          <w:vertAlign w:val="superscript"/>
        </w:rPr>
        <w:t>o</w:t>
      </w:r>
      <w:r>
        <w:t xml:space="preserve">C respectively, but the BACI effect of both metrics was not statistically significant (p = 0.35, p = 0.53). </w:t>
      </w:r>
    </w:p>
    <w:p w14:paraId="0FEBDC9C" w14:textId="625145D4" w:rsidR="00F26D74" w:rsidRDefault="00F26D74" w:rsidP="00F26D74">
      <w:pPr>
        <w:spacing w:line="480" w:lineRule="auto"/>
        <w:ind w:firstLine="720"/>
      </w:pPr>
      <w:r w:rsidRPr="009D1BFB">
        <w:t>At individual sites,</w:t>
      </w:r>
      <w:r>
        <w:t xml:space="preserve"> McTE had</w:t>
      </w:r>
      <w:r w:rsidRPr="009D1BFB">
        <w:t xml:space="preserve"> the largest </w:t>
      </w:r>
      <w:r>
        <w:t>response</w:t>
      </w:r>
      <w:r w:rsidRPr="009D1BFB">
        <w:t xml:space="preserve"> </w:t>
      </w:r>
      <w:r>
        <w:t>for all four key temperature metrics (</w:t>
      </w:r>
      <w:r w:rsidRPr="00D558FD">
        <w:t>T</w:t>
      </w:r>
      <w:r w:rsidRPr="00D558FD">
        <w:rPr>
          <w:vertAlign w:val="subscript"/>
        </w:rPr>
        <w:t>7DayMax</w:t>
      </w:r>
      <w:r>
        <w:rPr>
          <w:vertAlign w:val="subscript"/>
        </w:rPr>
        <w:t xml:space="preserve"> </w:t>
      </w:r>
      <w:r>
        <w:t xml:space="preserve">= </w:t>
      </w:r>
      <w:r w:rsidRPr="00D558FD">
        <w:t>0.</w:t>
      </w:r>
      <w:r w:rsidR="001E53E8">
        <w:t>44</w:t>
      </w:r>
      <w:r w:rsidRPr="00D558FD">
        <w:rPr>
          <w:vertAlign w:val="superscript"/>
        </w:rPr>
        <w:t>o</w:t>
      </w:r>
      <w:r w:rsidRPr="00D558FD">
        <w:t>C</w:t>
      </w:r>
      <w:r>
        <w:t xml:space="preserve">, </w:t>
      </w:r>
      <w:r w:rsidRPr="00D558FD">
        <w:t>T</w:t>
      </w:r>
      <w:r w:rsidRPr="00D558FD">
        <w:rPr>
          <w:vertAlign w:val="subscript"/>
        </w:rPr>
        <w:t>7DayMean</w:t>
      </w:r>
      <w:r>
        <w:rPr>
          <w:vertAlign w:val="subscript"/>
        </w:rPr>
        <w:t xml:space="preserve"> </w:t>
      </w:r>
      <w:r>
        <w:t xml:space="preserve">= </w:t>
      </w:r>
      <w:r w:rsidRPr="001F437B">
        <w:rPr>
          <w:color w:val="000000"/>
        </w:rPr>
        <w:t>0.</w:t>
      </w:r>
      <w:r w:rsidR="001E53E8">
        <w:rPr>
          <w:color w:val="000000"/>
        </w:rPr>
        <w:t>36</w:t>
      </w:r>
      <w:r w:rsidRPr="001F437B">
        <w:rPr>
          <w:color w:val="000000"/>
          <w:vertAlign w:val="superscript"/>
        </w:rPr>
        <w:t>o</w:t>
      </w:r>
      <w:r>
        <w:rPr>
          <w:color w:val="000000"/>
        </w:rPr>
        <w:t>C, average daily mean = 0.27</w:t>
      </w:r>
      <w:r w:rsidRPr="009402DE">
        <w:rPr>
          <w:color w:val="000000"/>
          <w:vertAlign w:val="superscript"/>
        </w:rPr>
        <w:t>o</w:t>
      </w:r>
      <w:r>
        <w:rPr>
          <w:color w:val="000000"/>
        </w:rPr>
        <w:t>C, average daily maximum = 0.53</w:t>
      </w:r>
      <w:r w:rsidRPr="009402DE">
        <w:rPr>
          <w:color w:val="000000"/>
          <w:vertAlign w:val="superscript"/>
        </w:rPr>
        <w:t>o</w:t>
      </w:r>
      <w:r>
        <w:rPr>
          <w:color w:val="000000"/>
        </w:rPr>
        <w:t>C).</w:t>
      </w:r>
      <w:r>
        <w:rPr>
          <w:rFonts w:ascii="Calibri" w:hAnsi="Calibri" w:cs="Calibri"/>
          <w:color w:val="000000"/>
        </w:rPr>
        <w:t xml:space="preserve"> </w:t>
      </w:r>
      <w:r w:rsidRPr="009D1BFB">
        <w:t xml:space="preserve">The smallest </w:t>
      </w:r>
      <w:r>
        <w:t xml:space="preserve">response for </w:t>
      </w:r>
      <w:r w:rsidRPr="00312FF3">
        <w:t>T</w:t>
      </w:r>
      <w:r w:rsidRPr="00312FF3">
        <w:rPr>
          <w:vertAlign w:val="subscript"/>
        </w:rPr>
        <w:t>7DayMax</w:t>
      </w:r>
      <w:r>
        <w:rPr>
          <w:vertAlign w:val="subscript"/>
        </w:rPr>
        <w:t xml:space="preserve"> </w:t>
      </w:r>
      <w:r>
        <w:t xml:space="preserve">occurred at W-122 </w:t>
      </w:r>
      <w:r w:rsidRPr="009D1BFB">
        <w:t>(</w:t>
      </w:r>
      <w:r w:rsidRPr="00D558FD">
        <w:t>T</w:t>
      </w:r>
      <w:r w:rsidRPr="00D558FD">
        <w:rPr>
          <w:vertAlign w:val="subscript"/>
        </w:rPr>
        <w:t>7DayMax</w:t>
      </w:r>
      <w:r>
        <w:rPr>
          <w:vertAlign w:val="subscript"/>
        </w:rPr>
        <w:t xml:space="preserve"> </w:t>
      </w:r>
      <w:r>
        <w:t>=</w:t>
      </w:r>
      <w:r w:rsidRPr="00101109">
        <w:t xml:space="preserve"> </w:t>
      </w:r>
      <w:r w:rsidRPr="00101109">
        <w:rPr>
          <w:color w:val="000000"/>
        </w:rPr>
        <w:t>0.01</w:t>
      </w:r>
      <w:r w:rsidRPr="001F437B">
        <w:rPr>
          <w:color w:val="000000"/>
          <w:vertAlign w:val="superscript"/>
        </w:rPr>
        <w:t>o</w:t>
      </w:r>
      <w:r>
        <w:rPr>
          <w:color w:val="000000"/>
        </w:rPr>
        <w:t xml:space="preserve">C) and the smallest </w:t>
      </w:r>
      <w:r w:rsidRPr="00D558FD">
        <w:t>T</w:t>
      </w:r>
      <w:r w:rsidRPr="00D558FD">
        <w:rPr>
          <w:vertAlign w:val="subscript"/>
        </w:rPr>
        <w:t>7DayMean</w:t>
      </w:r>
      <w:r w:rsidRPr="009D1BFB">
        <w:t xml:space="preserve"> </w:t>
      </w:r>
      <w:r>
        <w:t>response was at W-100 (</w:t>
      </w:r>
      <w:r w:rsidRPr="00D558FD">
        <w:t>T</w:t>
      </w:r>
      <w:r w:rsidRPr="00D558FD">
        <w:rPr>
          <w:vertAlign w:val="subscript"/>
        </w:rPr>
        <w:t>7DayMean</w:t>
      </w:r>
      <w:r>
        <w:rPr>
          <w:vertAlign w:val="subscript"/>
        </w:rPr>
        <w:t xml:space="preserve"> </w:t>
      </w:r>
      <w:r w:rsidRPr="00101109">
        <w:t>= 0.0</w:t>
      </w:r>
      <w:r>
        <w:t>9</w:t>
      </w:r>
      <w:r w:rsidRPr="001F437B">
        <w:rPr>
          <w:color w:val="000000"/>
          <w:vertAlign w:val="superscript"/>
        </w:rPr>
        <w:t>o</w:t>
      </w:r>
      <w:r>
        <w:rPr>
          <w:color w:val="000000"/>
        </w:rPr>
        <w:t>C</w:t>
      </w:r>
      <w:r w:rsidRPr="00101109">
        <w:t>)</w:t>
      </w:r>
      <w:r>
        <w:t xml:space="preserve">(Table </w:t>
      </w:r>
      <w:r w:rsidR="008E42E4">
        <w:t>1.</w:t>
      </w:r>
      <w:r>
        <w:t xml:space="preserve">2). The smallest response in average daily maximum was </w:t>
      </w:r>
      <w:r w:rsidRPr="009402DE">
        <w:rPr>
          <w:color w:val="000000"/>
        </w:rPr>
        <w:t>-0.0</w:t>
      </w:r>
      <w:r>
        <w:rPr>
          <w:color w:val="000000"/>
        </w:rPr>
        <w:t xml:space="preserve">5 at W-122 </w:t>
      </w:r>
      <w:r>
        <w:t>and the smallest average daily me</w:t>
      </w:r>
      <w:r w:rsidRPr="009402DE">
        <w:t xml:space="preserve">an was </w:t>
      </w:r>
      <w:r w:rsidRPr="009402DE">
        <w:rPr>
          <w:color w:val="000000"/>
        </w:rPr>
        <w:t>0.0</w:t>
      </w:r>
      <w:r>
        <w:rPr>
          <w:color w:val="000000"/>
        </w:rPr>
        <w:t>7</w:t>
      </w:r>
      <w:r w:rsidRPr="009402DE">
        <w:rPr>
          <w:color w:val="000000"/>
          <w:vertAlign w:val="superscript"/>
        </w:rPr>
        <w:t>o</w:t>
      </w:r>
      <w:r w:rsidRPr="009402DE">
        <w:rPr>
          <w:color w:val="000000"/>
        </w:rPr>
        <w:t>C at Loon</w:t>
      </w:r>
      <w:r>
        <w:rPr>
          <w:color w:val="000000"/>
        </w:rPr>
        <w:t xml:space="preserve"> (Table </w:t>
      </w:r>
      <w:r w:rsidR="008C3683">
        <w:rPr>
          <w:color w:val="000000"/>
        </w:rPr>
        <w:t>1.</w:t>
      </w:r>
      <w:r>
        <w:rPr>
          <w:color w:val="000000"/>
        </w:rPr>
        <w:t xml:space="preserve">2). The negative value for the average daily maximum response indicates that the difference between the treatment reach and the reference after the cut was smaller than before the cut. </w:t>
      </w:r>
    </w:p>
    <w:p w14:paraId="667B08D6" w14:textId="73C9A772" w:rsidR="00F26D74" w:rsidRPr="008B7AF3" w:rsidRDefault="00F26D74" w:rsidP="00F26D74">
      <w:pPr>
        <w:spacing w:line="480" w:lineRule="auto"/>
        <w:ind w:firstLine="720"/>
      </w:pPr>
      <w:r>
        <w:t xml:space="preserve">In contrast to the summary values, results from the regression analysis of individual days </w:t>
      </w:r>
      <w:r w:rsidR="00C04DF8">
        <w:t xml:space="preserve">throughout the full 40-day summer period </w:t>
      </w:r>
      <w:r>
        <w:t>identifying differences in the relationships of daily maximums and daily m</w:t>
      </w:r>
      <w:r w:rsidR="002253D3">
        <w:t>ean</w:t>
      </w:r>
      <w:r>
        <w:t xml:space="preserve">s between reaches showed </w:t>
      </w:r>
      <w:r w:rsidR="00C04DF8">
        <w:t>a</w:t>
      </w:r>
      <w:r>
        <w:t xml:space="preserve"> statistically significant</w:t>
      </w:r>
      <w:r w:rsidR="00FB1A53">
        <w:t xml:space="preserve"> effect of the gap</w:t>
      </w:r>
      <w:r>
        <w:t xml:space="preserve"> for average daily maximums (p = 0.002) and also significant for average daily mea</w:t>
      </w:r>
      <w:r w:rsidR="0093091F">
        <w:t>ns (p= 0.023) (</w:t>
      </w:r>
      <w:r w:rsidR="00FB1A53">
        <w:t>Figure 1.5</w:t>
      </w:r>
      <w:r w:rsidR="0093091F">
        <w:t xml:space="preserve">, Appendix </w:t>
      </w:r>
      <w:r w:rsidR="00DA16D8">
        <w:t>A.4</w:t>
      </w:r>
      <w:r>
        <w:t xml:space="preserve">). On average, slopes were greater in the post-treatment year, meaning that in 2018, water temperatures at the end of the treatment reaches were higher relative to water temperatures at the end of an associated reference reach temperature when compared to the pre-treatment period. </w:t>
      </w:r>
    </w:p>
    <w:p w14:paraId="190EF47A" w14:textId="1C33E6A5" w:rsidR="00F26D74" w:rsidRDefault="00F26D74" w:rsidP="00F26D74">
      <w:pPr>
        <w:spacing w:line="480" w:lineRule="auto"/>
        <w:ind w:firstLine="720"/>
      </w:pPr>
      <w:r>
        <w:t>In evaluating the regression analysis for the pre and post-cut years individually, the daily maximum values of the treatment reaches were highly correlated with the daily maximums of the reference reaches as seen by the high coefficients of determination (r</w:t>
      </w:r>
      <w:r w:rsidRPr="00C74DC2">
        <w:rPr>
          <w:vertAlign w:val="superscript"/>
        </w:rPr>
        <w:t>2</w:t>
      </w:r>
      <w:r>
        <w:t>) (</w:t>
      </w:r>
      <w:r w:rsidR="00966094">
        <w:t xml:space="preserve">Figure </w:t>
      </w:r>
      <w:r w:rsidR="00CA546B">
        <w:t>1.5</w:t>
      </w:r>
      <w:r w:rsidR="00E9536B">
        <w:t xml:space="preserve"> </w:t>
      </w:r>
      <w:r w:rsidR="00DA16D8">
        <w:t>Appendix A.5</w:t>
      </w:r>
      <w:r>
        <w:t>). When comparing the reference and treatment relationships between years, we found increases in slopes at all six sites for daily max</w:t>
      </w:r>
      <w:r w:rsidR="00C04DF8">
        <w:t>imums</w:t>
      </w:r>
      <w:r>
        <w:t xml:space="preserve">, and an increases in slope at four out of six sites for daily means. Average increases in slopes for the relationships of daily </w:t>
      </w:r>
      <w:r w:rsidRPr="00CC5903">
        <w:t>max</w:t>
      </w:r>
      <w:r w:rsidR="00CC5903" w:rsidRPr="00CC5903">
        <w:t>imums</w:t>
      </w:r>
      <w:r>
        <w:t xml:space="preserve"> and daily means between reaches before and after the cut were 0.10 and 0.05</w:t>
      </w:r>
      <w:r w:rsidRPr="00734F58">
        <w:rPr>
          <w:vertAlign w:val="superscript"/>
        </w:rPr>
        <w:t xml:space="preserve"> </w:t>
      </w:r>
      <w:r w:rsidRPr="00325BC6">
        <w:rPr>
          <w:vertAlign w:val="superscript"/>
        </w:rPr>
        <w:t>o</w:t>
      </w:r>
      <w:r>
        <w:t>C/</w:t>
      </w:r>
      <w:r w:rsidRPr="00325BC6">
        <w:rPr>
          <w:vertAlign w:val="superscript"/>
        </w:rPr>
        <w:t>o</w:t>
      </w:r>
      <w:r>
        <w:t xml:space="preserve">C respectively. </w:t>
      </w:r>
    </w:p>
    <w:p w14:paraId="6DC5B406" w14:textId="03459A42" w:rsidR="00F26D74" w:rsidRPr="00D558FD" w:rsidRDefault="00F26D74" w:rsidP="00F26D74">
      <w:pPr>
        <w:spacing w:line="480" w:lineRule="auto"/>
      </w:pPr>
      <w:r>
        <w:tab/>
        <w:t>The differences in slopes for the daily maximums and daily means before and after the cut at McTE were 0.34 and 0.2</w:t>
      </w:r>
      <w:r w:rsidR="007740D9">
        <w:t>2</w:t>
      </w:r>
      <w:r w:rsidR="00CC7780" w:rsidRPr="00325BC6">
        <w:rPr>
          <w:vertAlign w:val="superscript"/>
        </w:rPr>
        <w:t>o</w:t>
      </w:r>
      <w:r w:rsidR="00CC7780">
        <w:t>C/</w:t>
      </w:r>
      <w:r w:rsidR="00CC7780" w:rsidRPr="00325BC6">
        <w:rPr>
          <w:vertAlign w:val="superscript"/>
        </w:rPr>
        <w:t>o</w:t>
      </w:r>
      <w:r w:rsidR="00CC7780">
        <w:t xml:space="preserve">C </w:t>
      </w:r>
      <w:r>
        <w:t>respectively (Table X). These differences were much greater than the differences for all other sites which ranged between 0.02 and 0.06</w:t>
      </w:r>
      <w:r w:rsidR="00CC7780" w:rsidRPr="00CC7780">
        <w:rPr>
          <w:vertAlign w:val="superscript"/>
        </w:rPr>
        <w:t xml:space="preserve"> </w:t>
      </w:r>
      <w:r w:rsidR="00CC7780" w:rsidRPr="00325BC6">
        <w:rPr>
          <w:vertAlign w:val="superscript"/>
        </w:rPr>
        <w:t>o</w:t>
      </w:r>
      <w:r w:rsidR="00CC7780">
        <w:t>C/</w:t>
      </w:r>
      <w:r w:rsidR="00CC7780" w:rsidRPr="00325BC6">
        <w:rPr>
          <w:vertAlign w:val="superscript"/>
        </w:rPr>
        <w:t>o</w:t>
      </w:r>
      <w:r w:rsidR="00CC7780">
        <w:t>C</w:t>
      </w:r>
      <w:r>
        <w:t xml:space="preserve"> for the daily maximums and -0.01 and 0.</w:t>
      </w:r>
      <w:r w:rsidR="007740D9">
        <w:t>06</w:t>
      </w:r>
      <w:r w:rsidR="00CC7780" w:rsidRPr="00CC7780">
        <w:rPr>
          <w:vertAlign w:val="superscript"/>
        </w:rPr>
        <w:t xml:space="preserve"> </w:t>
      </w:r>
      <w:r w:rsidR="00CC7780" w:rsidRPr="00325BC6">
        <w:rPr>
          <w:vertAlign w:val="superscript"/>
        </w:rPr>
        <w:t>o</w:t>
      </w:r>
      <w:r w:rsidR="00CC7780">
        <w:t>C/</w:t>
      </w:r>
      <w:r w:rsidR="00CC7780" w:rsidRPr="00325BC6">
        <w:rPr>
          <w:vertAlign w:val="superscript"/>
        </w:rPr>
        <w:t>o</w:t>
      </w:r>
      <w:r w:rsidR="00CC7780">
        <w:t>C</w:t>
      </w:r>
      <w:r>
        <w:t xml:space="preserve"> for the daily means (Figure </w:t>
      </w:r>
      <w:r w:rsidR="00356442">
        <w:t>1.5</w:t>
      </w:r>
      <w:r w:rsidR="00353F48">
        <w:t>, Appendix A.</w:t>
      </w:r>
      <w:r w:rsidR="00DA16D8">
        <w:t>5</w:t>
      </w:r>
      <w:r>
        <w:t xml:space="preserve">). At W-113 and W-122, the differences in slopes for the daily means between years were negative indicating less warming in the treatment reach than in the reference reach after the gap.  </w:t>
      </w:r>
    </w:p>
    <w:p w14:paraId="70704E86" w14:textId="0A230774" w:rsidR="00F26D74" w:rsidRPr="00D558FD" w:rsidRDefault="00F26D74" w:rsidP="00736AB7">
      <w:pPr>
        <w:spacing w:line="480" w:lineRule="auto"/>
        <w:ind w:firstLine="720"/>
      </w:pPr>
      <w:r w:rsidRPr="00D558FD">
        <w:t>T</w:t>
      </w:r>
      <w:r w:rsidRPr="00D558FD">
        <w:rPr>
          <w:vertAlign w:val="subscript"/>
        </w:rPr>
        <w:t>7DayMax</w:t>
      </w:r>
      <w:r w:rsidRPr="00D558FD">
        <w:t xml:space="preserve"> were </w:t>
      </w:r>
      <w:r>
        <w:t>measured</w:t>
      </w:r>
      <w:r w:rsidRPr="00D558FD">
        <w:t xml:space="preserve"> every 30 meters </w:t>
      </w:r>
      <w:r>
        <w:t xml:space="preserve">(0-120 meters) </w:t>
      </w:r>
      <w:r w:rsidRPr="00D558FD">
        <w:t xml:space="preserve">along both reaches each year. Overall, </w:t>
      </w:r>
      <w:r>
        <w:t xml:space="preserve">temperature warmed with distance </w:t>
      </w:r>
      <w:r w:rsidRPr="00D558FD">
        <w:t>downstream</w:t>
      </w:r>
      <w:r w:rsidR="00C04DF8">
        <w:t xml:space="preserve"> (Figure</w:t>
      </w:r>
      <w:r w:rsidR="008F2407">
        <w:t xml:space="preserve"> 1.6</w:t>
      </w:r>
      <w:r w:rsidR="00C04DF8">
        <w:t>)</w:t>
      </w:r>
      <w:r w:rsidRPr="00D558FD">
        <w:t>. Also, the downstream reaches (</w:t>
      </w:r>
      <w:r>
        <w:t xml:space="preserve">which are the </w:t>
      </w:r>
      <w:r w:rsidRPr="00D558FD">
        <w:t xml:space="preserve">treatment reaches for all sites except Chucksney and W-122) are </w:t>
      </w:r>
      <w:r>
        <w:t xml:space="preserve">overall </w:t>
      </w:r>
      <w:r w:rsidRPr="00D558FD">
        <w:t>warmer than the upstream reaches. T</w:t>
      </w:r>
      <w:r w:rsidRPr="00D558FD">
        <w:rPr>
          <w:vertAlign w:val="subscript"/>
        </w:rPr>
        <w:t>7DayMax</w:t>
      </w:r>
      <w:r w:rsidRPr="00D558FD">
        <w:t xml:space="preserve"> increased in the localized areas around the gaps</w:t>
      </w:r>
      <w:r>
        <w:t xml:space="preserve"> at all sites by approximately 0.25</w:t>
      </w:r>
      <w:r w:rsidRPr="00463F42">
        <w:rPr>
          <w:vertAlign w:val="superscript"/>
        </w:rPr>
        <w:t>o</w:t>
      </w:r>
      <w:r>
        <w:t>C</w:t>
      </w:r>
      <w:r w:rsidRPr="00D558FD">
        <w:t>. In McTE, W-113, Loon and W-100</w:t>
      </w:r>
      <w:r>
        <w:t>,</w:t>
      </w:r>
      <w:r w:rsidRPr="00D558FD">
        <w:t xml:space="preserve"> T</w:t>
      </w:r>
      <w:r w:rsidRPr="00D558FD">
        <w:rPr>
          <w:vertAlign w:val="subscript"/>
        </w:rPr>
        <w:t xml:space="preserve">7DayMax </w:t>
      </w:r>
      <w:r w:rsidRPr="00D558FD">
        <w:t xml:space="preserve">appeared to decrease in the treatment reach meters below the gap. </w:t>
      </w:r>
      <w:r w:rsidR="00C04DF8">
        <w:t>An</w:t>
      </w:r>
      <w:r w:rsidR="00C04DF8" w:rsidRPr="00D558FD">
        <w:t xml:space="preserve"> </w:t>
      </w:r>
      <w:r w:rsidRPr="00D558FD">
        <w:t xml:space="preserve">increase due to the gap is clear at the sites with smaller discharges, however natural variability throughout both reaches in the </w:t>
      </w:r>
      <w:r>
        <w:t>p</w:t>
      </w:r>
      <w:r w:rsidRPr="00D558FD">
        <w:t>re</w:t>
      </w:r>
      <w:r>
        <w:t>-cut</w:t>
      </w:r>
      <w:r w:rsidRPr="00D558FD">
        <w:t xml:space="preserve"> year and the reference reach in the </w:t>
      </w:r>
      <w:r>
        <w:t>p</w:t>
      </w:r>
      <w:r w:rsidRPr="00D558FD">
        <w:t>ost</w:t>
      </w:r>
      <w:r>
        <w:t>-cut</w:t>
      </w:r>
      <w:r w:rsidRPr="00D558FD">
        <w:t xml:space="preserve"> year are all high. </w:t>
      </w:r>
    </w:p>
    <w:p w14:paraId="1F815155" w14:textId="77777777" w:rsidR="00F26D74" w:rsidRPr="00815D99" w:rsidRDefault="00F26D74" w:rsidP="00F26D74">
      <w:pPr>
        <w:spacing w:line="480" w:lineRule="auto"/>
        <w:rPr>
          <w:i/>
        </w:rPr>
      </w:pPr>
      <w:r w:rsidRPr="00815D99">
        <w:rPr>
          <w:i/>
        </w:rPr>
        <w:t>Explanatory Variables</w:t>
      </w:r>
    </w:p>
    <w:p w14:paraId="3F19FE06" w14:textId="7D1098C8" w:rsidR="00F26D74" w:rsidRPr="00D558FD" w:rsidRDefault="00F26D74" w:rsidP="00F26D74">
      <w:pPr>
        <w:spacing w:line="480" w:lineRule="auto"/>
        <w:ind w:firstLine="720"/>
      </w:pPr>
      <w:r w:rsidRPr="00D558FD">
        <w:t>The explanatory variables light response</w:t>
      </w:r>
      <w:r>
        <w:t>,</w:t>
      </w:r>
      <w:r w:rsidRPr="00D558FD">
        <w:t xml:space="preserve"> gap area (m</w:t>
      </w:r>
      <w:r w:rsidRPr="00D558FD">
        <w:rPr>
          <w:vertAlign w:val="superscript"/>
        </w:rPr>
        <w:t>2</w:t>
      </w:r>
      <w:r w:rsidRPr="00D558FD">
        <w:t>),</w:t>
      </w:r>
      <w:r>
        <w:t xml:space="preserve"> discharge</w:t>
      </w:r>
      <w:r w:rsidR="00C04DF8">
        <w:t>,</w:t>
      </w:r>
      <w:r>
        <w:t xml:space="preserve"> and</w:t>
      </w:r>
      <w:r w:rsidRPr="00D558FD">
        <w:t xml:space="preserve"> stream bankfu</w:t>
      </w:r>
      <w:r w:rsidR="00D871E9">
        <w:t>l</w:t>
      </w:r>
      <w:r w:rsidRPr="00D558FD">
        <w:t>l width</w:t>
      </w:r>
      <w:r>
        <w:t xml:space="preserve"> </w:t>
      </w:r>
      <w:r w:rsidRPr="00D558FD">
        <w:t>were tested to</w:t>
      </w:r>
      <w:r>
        <w:t xml:space="preserve"> explore potential drivers of </w:t>
      </w:r>
      <w:r w:rsidRPr="00D558FD">
        <w:t>variability in T</w:t>
      </w:r>
      <w:r w:rsidRPr="00D558FD">
        <w:rPr>
          <w:vertAlign w:val="subscript"/>
        </w:rPr>
        <w:t>7DayMax</w:t>
      </w:r>
      <w:r w:rsidRPr="00D558FD">
        <w:t xml:space="preserve"> responses amongst sites. </w:t>
      </w:r>
      <w:r>
        <w:t xml:space="preserve">The light responses were not well correlated with </w:t>
      </w:r>
      <w:r w:rsidRPr="00D558FD">
        <w:t>T</w:t>
      </w:r>
      <w:r w:rsidRPr="00D558FD">
        <w:rPr>
          <w:vertAlign w:val="subscript"/>
        </w:rPr>
        <w:t>7DayMax</w:t>
      </w:r>
      <w:r w:rsidRPr="00D558FD">
        <w:t xml:space="preserve"> responses </w:t>
      </w:r>
      <w:r>
        <w:t>(r</w:t>
      </w:r>
      <w:r w:rsidRPr="00483455">
        <w:rPr>
          <w:vertAlign w:val="superscript"/>
        </w:rPr>
        <w:t>2</w:t>
      </w:r>
      <w:r w:rsidR="00236396">
        <w:rPr>
          <w:vertAlign w:val="superscript"/>
        </w:rPr>
        <w:t xml:space="preserve"> </w:t>
      </w:r>
      <w:r>
        <w:t>=</w:t>
      </w:r>
      <w:r w:rsidR="00236396">
        <w:t xml:space="preserve"> </w:t>
      </w:r>
      <w:r>
        <w:t>0.005, p</w:t>
      </w:r>
      <w:r w:rsidR="00236396">
        <w:t xml:space="preserve"> </w:t>
      </w:r>
      <w:r>
        <w:t xml:space="preserve">= 0.69), however </w:t>
      </w:r>
      <w:r w:rsidRPr="00D558FD">
        <w:t xml:space="preserve">discharge </w:t>
      </w:r>
      <w:r>
        <w:t xml:space="preserve">was strongly correlated with </w:t>
      </w:r>
      <w:r w:rsidRPr="00D558FD">
        <w:t>T</w:t>
      </w:r>
      <w:r w:rsidRPr="00D558FD">
        <w:rPr>
          <w:vertAlign w:val="subscript"/>
        </w:rPr>
        <w:t>7DayMax</w:t>
      </w:r>
      <w:r>
        <w:t xml:space="preserve"> response (r</w:t>
      </w:r>
      <w:r w:rsidRPr="00483455">
        <w:rPr>
          <w:vertAlign w:val="superscript"/>
        </w:rPr>
        <w:t>2</w:t>
      </w:r>
      <w:r w:rsidR="00236396">
        <w:rPr>
          <w:vertAlign w:val="superscript"/>
        </w:rPr>
        <w:t xml:space="preserve"> </w:t>
      </w:r>
      <w:r>
        <w:t>=</w:t>
      </w:r>
      <w:r w:rsidR="00236396">
        <w:t xml:space="preserve"> </w:t>
      </w:r>
      <w:r>
        <w:t xml:space="preserve">0.728, </w:t>
      </w:r>
      <w:r w:rsidRPr="00D558FD">
        <w:t>p</w:t>
      </w:r>
      <w:r>
        <w:t xml:space="preserve"> =</w:t>
      </w:r>
      <w:r w:rsidRPr="00D558FD">
        <w:t xml:space="preserve"> 0.065</w:t>
      </w:r>
      <w:r>
        <w:t>). When</w:t>
      </w:r>
      <w:r w:rsidRPr="00D558FD">
        <w:t xml:space="preserve"> evaluating more </w:t>
      </w:r>
      <w:r>
        <w:t xml:space="preserve">the </w:t>
      </w:r>
      <w:r w:rsidRPr="00D558FD">
        <w:t xml:space="preserve">commonly acquired </w:t>
      </w:r>
      <w:r>
        <w:t xml:space="preserve">field </w:t>
      </w:r>
      <w:r w:rsidRPr="00D558FD">
        <w:t>metrics</w:t>
      </w:r>
      <w:r>
        <w:t xml:space="preserve"> of bankfull width and canopy gap area, we found that</w:t>
      </w:r>
      <w:r w:rsidRPr="00D558FD">
        <w:t xml:space="preserve"> bankfu</w:t>
      </w:r>
      <w:r w:rsidR="00236396">
        <w:t>l</w:t>
      </w:r>
      <w:r w:rsidRPr="00D558FD">
        <w:t xml:space="preserve">l width was </w:t>
      </w:r>
      <w:r>
        <w:t xml:space="preserve">significantly related to the change in </w:t>
      </w:r>
      <w:r w:rsidRPr="00D558FD">
        <w:t>in explaining the variability in T</w:t>
      </w:r>
      <w:r w:rsidRPr="00D558FD">
        <w:rPr>
          <w:vertAlign w:val="subscript"/>
        </w:rPr>
        <w:t>7DayMax</w:t>
      </w:r>
      <w:r w:rsidRPr="00D558FD">
        <w:t xml:space="preserve"> responses across the six sites</w:t>
      </w:r>
      <w:r>
        <w:t xml:space="preserve"> </w:t>
      </w:r>
      <w:r w:rsidRPr="00D558FD">
        <w:t>(</w:t>
      </w:r>
      <w:r w:rsidR="008876AC">
        <w:t>r</w:t>
      </w:r>
      <w:r w:rsidR="008876AC" w:rsidRPr="00483455">
        <w:rPr>
          <w:vertAlign w:val="superscript"/>
        </w:rPr>
        <w:t>2</w:t>
      </w:r>
      <w:r w:rsidR="00236396">
        <w:rPr>
          <w:vertAlign w:val="superscript"/>
        </w:rPr>
        <w:t xml:space="preserve"> </w:t>
      </w:r>
      <w:r w:rsidR="008876AC">
        <w:t xml:space="preserve">= 0.926, </w:t>
      </w:r>
      <w:r w:rsidRPr="00D558FD">
        <w:t xml:space="preserve">p = 0.008), </w:t>
      </w:r>
      <w:r>
        <w:t>but</w:t>
      </w:r>
      <w:r w:rsidRPr="00D558FD">
        <w:t xml:space="preserve"> gap area was not (</w:t>
      </w:r>
      <w:r w:rsidR="008876AC">
        <w:t>r</w:t>
      </w:r>
      <w:r w:rsidR="008876AC" w:rsidRPr="008876AC">
        <w:rPr>
          <w:vertAlign w:val="superscript"/>
        </w:rPr>
        <w:t>2</w:t>
      </w:r>
      <w:r w:rsidR="00236396">
        <w:rPr>
          <w:vertAlign w:val="superscript"/>
        </w:rPr>
        <w:t xml:space="preserve"> </w:t>
      </w:r>
      <w:r w:rsidR="008876AC">
        <w:t>= 0.011,</w:t>
      </w:r>
      <w:r w:rsidR="00236396">
        <w:t xml:space="preserve"> </w:t>
      </w:r>
      <w:r w:rsidRPr="00D558FD">
        <w:t xml:space="preserve">p = 0.629). </w:t>
      </w:r>
    </w:p>
    <w:p w14:paraId="3A97B8B9" w14:textId="77777777" w:rsidR="00AE5A98" w:rsidRDefault="00AE5A98" w:rsidP="00DB0CF2">
      <w:pPr>
        <w:pStyle w:val="ThesisH2"/>
      </w:pPr>
    </w:p>
    <w:p w14:paraId="2A83D20F" w14:textId="43FF777C" w:rsidR="00DB0CF2" w:rsidRDefault="00DB0CF2" w:rsidP="00DB0CF2">
      <w:pPr>
        <w:pStyle w:val="ThesisH2"/>
      </w:pPr>
      <w:r>
        <w:t>Discussion</w:t>
      </w:r>
    </w:p>
    <w:p w14:paraId="38D62A23" w14:textId="1D91DF26" w:rsidR="00D81D37" w:rsidRPr="00F015FD" w:rsidRDefault="006F0BA7" w:rsidP="00F015FD">
      <w:pPr>
        <w:spacing w:line="480" w:lineRule="auto"/>
        <w:ind w:firstLine="720"/>
      </w:pPr>
      <w:r w:rsidRPr="00D558FD">
        <w:t>Temperature is a master variable influencing ecosystems processes and biota in streams</w:t>
      </w:r>
      <w:r>
        <w:t xml:space="preserve"> and, given the dominant role of light in the steam heat budget, changes</w:t>
      </w:r>
      <w:r w:rsidRPr="00D558FD">
        <w:t xml:space="preserve"> </w:t>
      </w:r>
      <w:r>
        <w:t>in</w:t>
      </w:r>
      <w:r w:rsidRPr="00D558FD">
        <w:t xml:space="preserve"> canopy cover </w:t>
      </w:r>
      <w:r>
        <w:t xml:space="preserve">that affect stream shade </w:t>
      </w:r>
      <w:r w:rsidRPr="00D558FD">
        <w:t>ha</w:t>
      </w:r>
      <w:r>
        <w:t>ve</w:t>
      </w:r>
      <w:r w:rsidRPr="00D558FD">
        <w:t xml:space="preserve"> </w:t>
      </w:r>
      <w:r>
        <w:t>the</w:t>
      </w:r>
      <w:r w:rsidRPr="00D558FD">
        <w:t xml:space="preserve"> potential to </w:t>
      </w:r>
      <w:r>
        <w:t>impact</w:t>
      </w:r>
      <w:r w:rsidRPr="00D558FD">
        <w:t xml:space="preserve"> stream temperature. In this study we reduced riparian canopy cover </w:t>
      </w:r>
      <w:r>
        <w:t xml:space="preserve">across six shaded headwater streams </w:t>
      </w:r>
      <w:r w:rsidRPr="00D558FD">
        <w:t>by creating a canopy gap similar</w:t>
      </w:r>
      <w:r>
        <w:t xml:space="preserve"> in size</w:t>
      </w:r>
      <w:r w:rsidRPr="00D558FD">
        <w:t xml:space="preserve"> to those occurring naturally in old-growth systems. Our objective was to evaluate the summer stream temperature response to canopy gaps </w:t>
      </w:r>
      <w:r w:rsidR="00E77AAA">
        <w:t xml:space="preserve">broadly </w:t>
      </w:r>
      <w:r w:rsidR="00E77AAA" w:rsidRPr="00D558FD">
        <w:t xml:space="preserve">over </w:t>
      </w:r>
      <w:r w:rsidR="00E77AAA">
        <w:t>a</w:t>
      </w:r>
      <w:r w:rsidR="00E77AAA" w:rsidRPr="00D558FD">
        <w:t xml:space="preserve"> full summer </w:t>
      </w:r>
      <w:r w:rsidR="00E77AAA">
        <w:t>and</w:t>
      </w:r>
      <w:r w:rsidR="00E77AAA" w:rsidDel="00E77AAA">
        <w:t xml:space="preserve"> </w:t>
      </w:r>
      <w:r w:rsidR="00E77AAA">
        <w:t>during a</w:t>
      </w:r>
      <w:r w:rsidR="004C70C9">
        <w:t xml:space="preserve"> </w:t>
      </w:r>
      <w:r w:rsidR="00E77AAA">
        <w:t xml:space="preserve">shorter summer </w:t>
      </w:r>
      <w:r w:rsidR="004C70C9">
        <w:t xml:space="preserve">period </w:t>
      </w:r>
      <w:r w:rsidR="00E77AAA">
        <w:t>when</w:t>
      </w:r>
      <w:r>
        <w:t xml:space="preserve"> </w:t>
      </w:r>
      <w:r w:rsidRPr="00D558FD">
        <w:t>maximum effect</w:t>
      </w:r>
      <w:r w:rsidR="00E77AAA">
        <w:t>s</w:t>
      </w:r>
      <w:r w:rsidRPr="00D558FD">
        <w:t xml:space="preserve"> </w:t>
      </w:r>
      <w:r w:rsidR="00E77AAA">
        <w:t xml:space="preserve">are </w:t>
      </w:r>
      <w:r>
        <w:t xml:space="preserve">most likely </w:t>
      </w:r>
      <w:r w:rsidR="00E77AAA">
        <w:t>to manifest</w:t>
      </w:r>
      <w:r w:rsidRPr="00D558FD">
        <w:t>.</w:t>
      </w:r>
      <w:r>
        <w:t xml:space="preserve"> </w:t>
      </w:r>
      <w:r w:rsidR="00233B41">
        <w:t>Temperatures in the treatment reach, in which a canopy gap was created, i</w:t>
      </w:r>
      <w:r w:rsidR="007D0B52">
        <w:t>ncreased on average across the six</w:t>
      </w:r>
      <w:r w:rsidR="00233B41">
        <w:t xml:space="preserve"> study streams, however the magnitude of </w:t>
      </w:r>
      <w:r w:rsidR="00E77AAA">
        <w:t xml:space="preserve">the </w:t>
      </w:r>
      <w:r w:rsidR="00233B41">
        <w:t>response was small</w:t>
      </w:r>
      <w:r>
        <w:t>. T</w:t>
      </w:r>
      <w:r w:rsidRPr="00274661">
        <w:rPr>
          <w:vertAlign w:val="subscript"/>
        </w:rPr>
        <w:t>7DayMax</w:t>
      </w:r>
      <w:r>
        <w:t xml:space="preserve"> stream temperature increases </w:t>
      </w:r>
      <w:r w:rsidR="00E77AAA">
        <w:t xml:space="preserve">relative to a reference reach </w:t>
      </w:r>
      <w:r>
        <w:t xml:space="preserve">never exceeded </w:t>
      </w:r>
      <w:r w:rsidRPr="00985537">
        <w:t>0.4</w:t>
      </w:r>
      <w:r w:rsidRPr="00985537">
        <w:rPr>
          <w:vertAlign w:val="superscript"/>
        </w:rPr>
        <w:t>o</w:t>
      </w:r>
      <w:r w:rsidRPr="00985537">
        <w:t>C</w:t>
      </w:r>
      <w:r>
        <w:t xml:space="preserve"> across any of the six replicates, and increases exceeded 0.3</w:t>
      </w:r>
      <w:r w:rsidRPr="009038CD">
        <w:rPr>
          <w:vertAlign w:val="superscript"/>
        </w:rPr>
        <w:t>o</w:t>
      </w:r>
      <w:r>
        <w:t>C (a common regulatory standard) in only one stream in mid-summer 2018. Although the magnitude of temperature responses w</w:t>
      </w:r>
      <w:r w:rsidR="00266BAF">
        <w:t>as</w:t>
      </w:r>
      <w:r>
        <w:t xml:space="preserve"> small, there was variability in the relative increases in temperature across the six study streams. Within the range of headwater stream sizes and canopy gap sizes evaluated here, smaller streams were more responsive than larger streams to canopy gaps as evidenced by a </w:t>
      </w:r>
      <w:r w:rsidR="00004D0D">
        <w:t xml:space="preserve">strong </w:t>
      </w:r>
      <w:r>
        <w:t xml:space="preserve">negative relationship between stream size and the magnitude of temperature increases. </w:t>
      </w:r>
    </w:p>
    <w:p w14:paraId="4A24694C" w14:textId="2CAB9891" w:rsidR="00F015FD" w:rsidRPr="00572016" w:rsidRDefault="00F015FD" w:rsidP="00572016">
      <w:pPr>
        <w:pStyle w:val="CommentText"/>
        <w:spacing w:line="480" w:lineRule="auto"/>
        <w:ind w:firstLine="720"/>
        <w:rPr>
          <w:rFonts w:ascii="Times New Roman" w:hAnsi="Times New Roman" w:cs="Times New Roman"/>
        </w:rPr>
      </w:pPr>
      <w:r w:rsidRPr="00F015FD">
        <w:rPr>
          <w:rFonts w:ascii="Times New Roman" w:hAnsi="Times New Roman" w:cs="Times New Roman"/>
        </w:rPr>
        <w:t xml:space="preserve">Canopy gaps over stream channels are likely to become more common </w:t>
      </w:r>
      <w:r w:rsidR="00303260">
        <w:rPr>
          <w:rFonts w:ascii="Times New Roman" w:hAnsi="Times New Roman" w:cs="Times New Roman"/>
        </w:rPr>
        <w:t xml:space="preserve">naturally </w:t>
      </w:r>
      <w:r w:rsidRPr="00F015FD">
        <w:rPr>
          <w:rFonts w:ascii="Times New Roman" w:hAnsi="Times New Roman" w:cs="Times New Roman"/>
        </w:rPr>
        <w:t>as dense second growth riparian forests</w:t>
      </w:r>
      <w:r w:rsidR="00303260">
        <w:rPr>
          <w:rFonts w:ascii="Times New Roman" w:hAnsi="Times New Roman" w:cs="Times New Roman"/>
        </w:rPr>
        <w:t xml:space="preserve"> in the stem exclusion phase of stand development</w:t>
      </w:r>
      <w:r w:rsidRPr="00F015FD">
        <w:rPr>
          <w:rFonts w:ascii="Times New Roman" w:hAnsi="Times New Roman" w:cs="Times New Roman"/>
        </w:rPr>
        <w:t xml:space="preserve"> transition to </w:t>
      </w:r>
      <w:r w:rsidR="00303260">
        <w:rPr>
          <w:rFonts w:ascii="Times New Roman" w:hAnsi="Times New Roman" w:cs="Times New Roman"/>
        </w:rPr>
        <w:t xml:space="preserve">a </w:t>
      </w:r>
      <w:r w:rsidRPr="00F015FD">
        <w:rPr>
          <w:rFonts w:ascii="Times New Roman" w:hAnsi="Times New Roman" w:cs="Times New Roman"/>
        </w:rPr>
        <w:t xml:space="preserve">late successional forest structure </w:t>
      </w:r>
      <w:r w:rsidR="00303260">
        <w:rPr>
          <w:rFonts w:ascii="Times New Roman" w:hAnsi="Times New Roman" w:cs="Times New Roman"/>
        </w:rPr>
        <w:t>with more complexity</w:t>
      </w:r>
      <w:r w:rsidR="00BC6B97">
        <w:rPr>
          <w:rFonts w:ascii="Times New Roman" w:hAnsi="Times New Roman" w:cs="Times New Roman"/>
        </w:rPr>
        <w:t xml:space="preserve"> </w:t>
      </w:r>
      <w:r w:rsidR="00BC6B97">
        <w:rPr>
          <w:rFonts w:ascii="Times New Roman" w:hAnsi="Times New Roman" w:cs="Times New Roman"/>
        </w:rPr>
        <w:fldChar w:fldCharType="begin" w:fldLock="1"/>
      </w:r>
      <w:r w:rsidR="00642087">
        <w:rPr>
          <w:rFonts w:ascii="Times New Roman" w:hAnsi="Times New Roman" w:cs="Times New Roman"/>
        </w:rPr>
        <w:instrText>ADDIN CSL_CITATION {"citationItems":[{"id":"ITEM-1","itemData":{"DOI":"10.1002/ecs2.1435","ISBN":"2150-8925","ISSN":"21508925","abstract":"Light availability influences temperature, primary production, nutrient dynamics, and second-ary production in aquatic ecosystems. In forested freshwater ecosystems, shading by streamside (riparian) vegetation is a dominant control on light flux and represents an important interaction at the aquatic– terrestrial interface. Changes in forest structure over time, particularly tree mortality processes that gradu-ally increase light penetration through maturing forest canopies, are likely to influence stream light fluxes and associated ecosystem functions. We provide a set of conceptual models describing how stream light dynamics change with the development of complex canopy structure and how changes in light avail-ability are likely to affect stream ecosystem processes. Shortly after a stand-replacing event, light flux to the stream is high, but light fluxes decline as canopies reestablish and close. Tree density, the degree of understory growth, patterns of tree mortality, and small-scale disturbances interact as drivers of multiple pathways of forest structural development. Changes in canopy structure will, in turn, influence stream light, which is expected to impact primary production and stream nutrient dynamics as well as the amount of autochthonous carbon supporting aquatic food webs. Ultimately, these conceptual models stress the importance of recovery from historic forest disturbances as well as future forest change as important fac-tors influencing the long-term trajectories of ecosystem processes in headwaters.","author":[{"dropping-particle":"","family":"Warren","given":"Dana R.","non-dropping-particle":"","parse-names":false,"suffix":""},{"dropping-particle":"","family":"Keeton","given":"William S.","non-dropping-particle":"","parse-names":false,"suffix":""},{"dropping-particle":"","family":"Kiffney","given":"Peter M.","non-dropping-particle":"","parse-names":false,"suffix":""},{"dropping-particle":"","family":"Kaylor","given":"Matthew J.","non-dropping-particle":"","parse-names":false,"suffix":""},{"dropping-particle":"","family":"Bechtold","given":"Heather A.","non-dropping-particle":"","parse-names":false,"suffix":""},{"dropping-particle":"","family":"Magee","given":"John","non-dropping-particle":"","parse-names":false,"suffix":""}],"container-title":"Ecosphere","id":"ITEM-1","issue":"August","issued":{"date-parts":[["2016","8"]]},"page":"1-19","title":"Changing Forests – Changing Streams: Riparian forest stand development and ecosystem function in temperate headwaters","type":"article-journal","volume":"7"},"uris":["http://www.mendeley.com/documents/?uuid=e2fa4898-1260-4dfd-9dee-c23403c624ed"]},{"id":"ITEM-2","itemData":{"DOI":"10.1016/j.foreco.2006.08.005","ISBN":"0378-1127","ISSN":"03781127","abstract":"In the northern hardwood region of North America managing for late-successional forest habitats and functions is an important element of ecosystem management. This study tests the hypothesis that uneven-aged practices can be modified to accelerate rates of late-successional forest development. An approach, termed \"structural complexity enhancement\" (SCE), is compared against conventional uneven-aged systems modified to increase post-harvest structural retention. Experimental treatments, including controls, were applied to 2 ha units and replicated at two multi-aged northern hardwood forests in Vermont, USA. Structural objectives include vertically differentiated canopies, elevated large snag and downed log densities, variable horizontal density (including small gaps), and re-allocation of basal area to larger diameter classes. The latter objective is achieved, in part, by cutting to a rotated sigmoid diameter distribution. This is generated from a basal area (34 m2 ha-1) and tree size (90 cm dbh) indicative of old-growth structure. Forest structure data have been collected over 2 years pre-treatment and 3 years post-treatment. Fifty-year simulations of stand development were run in NE-TWIGS and FVS comparing treatment and no treatment scenarios. Simulations also tested the sensitivity of large tree development to prescription parameters. Leaf area index retention was spatially variable but significantly (P &lt; 0.001) greater under SCE (91%) compared to conventional treatments (75%). Post-harvest aboveground biomass (P = 0.041), total basal area (P = 0.010), and stem density (P = 0.025) were significantly different among treatments, and stem density (P = 0.025) were significantly different among treatments, with SCE generally retaining more structure than conventional treatments. SCE increased coarse woody debris volumes by 140%; there was a 30% increase under conventional treatments. SCE successfully achieved the rotated sigmoid diameter distributions, and sustained these 50 years into the future, resulting in reallocated basal area. Cumulative basal area increments are projected to increase by 3.7 and 5.0 m2 ha-1 compared to no treatment scenarios for SCE and conventional treatments, respectively. Basal areas will be significantly (P = 0.025) greater after 50 years in SCE units due to higher residual basal areas. Conventional treatments are projected to produce 10 fewer large trees per hectare (&gt;50 cm dbh) than would have developed without treatment, whe…","author":[{"dropping-particle":"","family":"Keeton","given":"William S.","non-dropping-particle":"","parse-names":false,"suffix":""}],"container-title":"Forest Ecology and Management","id":"ITEM-2","issue":"1-3","issued":{"date-parts":[["2006","11"]]},"page":"129-142","title":"Managing for late-successional/old-growth characteristics in northern hardwood-conifer forests","type":"article-journal","volume":"235"},"uris":["http://www.mendeley.com/documents/?uuid=13d820b2-fe00-4e57-bb33-3c801aab1cc1"]}],"mendeley":{"formattedCitation":"(Keeton 2006, Warren et al. 2016)","plainTextFormattedCitation":"(Keeton 2006, Warren et al. 2016)","previouslyFormattedCitation":"(Keeton 2006, Warren et al. 2016)"},"properties":{"noteIndex":0},"schema":"https://github.com/citation-style-language/schema/raw/master/csl-citation.json"}</w:instrText>
      </w:r>
      <w:r w:rsidR="00BC6B97">
        <w:rPr>
          <w:rFonts w:ascii="Times New Roman" w:hAnsi="Times New Roman" w:cs="Times New Roman"/>
        </w:rPr>
        <w:fldChar w:fldCharType="separate"/>
      </w:r>
      <w:r w:rsidR="00BC6B97" w:rsidRPr="00BC6B97">
        <w:rPr>
          <w:rFonts w:ascii="Times New Roman" w:hAnsi="Times New Roman" w:cs="Times New Roman"/>
          <w:noProof/>
        </w:rPr>
        <w:t>(Keeton 2006, Warren et al. 2016)</w:t>
      </w:r>
      <w:r w:rsidR="00BC6B97">
        <w:rPr>
          <w:rFonts w:ascii="Times New Roman" w:hAnsi="Times New Roman" w:cs="Times New Roman"/>
        </w:rPr>
        <w:fldChar w:fldCharType="end"/>
      </w:r>
      <w:r w:rsidR="00BC6B97">
        <w:rPr>
          <w:rFonts w:ascii="Times New Roman" w:hAnsi="Times New Roman" w:cs="Times New Roman"/>
        </w:rPr>
        <w:t xml:space="preserve">. </w:t>
      </w:r>
      <w:r w:rsidRPr="00F015FD">
        <w:rPr>
          <w:rFonts w:ascii="Times New Roman" w:hAnsi="Times New Roman" w:cs="Times New Roman"/>
        </w:rPr>
        <w:t xml:space="preserve">In these late successional forests, canopy gaps are spatially and </w:t>
      </w:r>
      <w:r w:rsidRPr="00860D9E">
        <w:rPr>
          <w:rFonts w:ascii="Times New Roman" w:hAnsi="Times New Roman" w:cs="Times New Roman"/>
        </w:rPr>
        <w:t>temporally variable which in turn creates variability in t</w:t>
      </w:r>
      <w:r w:rsidR="00642087">
        <w:rPr>
          <w:rFonts w:ascii="Times New Roman" w:hAnsi="Times New Roman" w:cs="Times New Roman"/>
        </w:rPr>
        <w:t xml:space="preserve">he understory light environment </w:t>
      </w:r>
      <w:r w:rsidR="00642087">
        <w:rPr>
          <w:rFonts w:ascii="Times New Roman" w:hAnsi="Times New Roman" w:cs="Times New Roman"/>
        </w:rPr>
        <w:fldChar w:fldCharType="begin" w:fldLock="1"/>
      </w:r>
      <w:r w:rsidR="00642087">
        <w:rPr>
          <w:rFonts w:ascii="Times New Roman" w:hAnsi="Times New Roman" w:cs="Times New Roman"/>
        </w:rPr>
        <w:instrText>ADDIN CSL_CITATION {"citationItems":[{"id":"ITEM-1","itemData":{"DOI":"10.1139/x90-084","ISSN":"0045-5067","abstract":"Light regimes beneath closed canopies and tree-fall gaps are compared for five temperate and tropical forests using fish-eye photography of intact forest canopies and a model for calculating light penetration through idealized gaps. Beneath intact canopies, analyses of canopy photographs indicate that sunflecks potentially contribute 37–68% of seasonal total photosynthetically active radiation. In all of the forests, potential sunfleck duration is brief (4–6 min), but the frequency distributions of potential sunfleck duration vary because of differences in canopy geometry and recent disturbance history. Analysis of the photographs reveals that incidence angles for photosynthetically active radiation beneath closed canopies are not generally vertical for any of the forests, but there was considerable variation both among and within sites in the contribution of overhead versus low-angle lighting. Calculations of light penetration through idealized single-tree gaps in old growth Douglas-fir – hemlock forests...","author":[{"dropping-particle":"","family":"Canham","given":"Charles D.","non-dropping-particle":"","parse-names":false,"suffix":""},{"dropping-particle":"","family":"Denslow","given":"Julie S.","non-dropping-particle":"","parse-names":false,"suffix":""},{"dropping-particle":"","family":"Platt","given":"William J.","non-dropping-particle":"","parse-names":false,"suffix":""},{"dropping-particle":"","family":"Runkle","given":"James R.","non-dropping-particle":"","parse-names":false,"suffix":""},{"dropping-particle":"","family":"Spies","given":"Tom A.","non-dropping-particle":"","parse-names":false,"suffix":""},{"dropping-particle":"","family":"White","given":"Peter S.","non-dropping-particle":"","parse-names":false,"suffix":""}],"container-title":"Canadian Journal of Forest Research","id":"ITEM-1","issue":"5","issued":{"date-parts":[["1990","5"]]},"page":"620-631","publisher":" NRC Research Press Ottawa, Canada ","title":"Light regimes beneath closed canopies and tree-fall gaps in temperate and tropical forests","type":"article-journal","volume":"20"},"uris":["http://www.mendeley.com/documents/?uuid=a1dc5760-135d-31b7-ab0c-0c6e9eb4f23f"]}],"mendeley":{"formattedCitation":"(Canham et al. 1990)","plainTextFormattedCitation":"(Canham et al. 1990)","previouslyFormattedCitation":"(Canham et al. 1990)"},"properties":{"noteIndex":0},"schema":"https://github.com/citation-style-language/schema/raw/master/csl-citation.json"}</w:instrText>
      </w:r>
      <w:r w:rsidR="00642087">
        <w:rPr>
          <w:rFonts w:ascii="Times New Roman" w:hAnsi="Times New Roman" w:cs="Times New Roman"/>
        </w:rPr>
        <w:fldChar w:fldCharType="separate"/>
      </w:r>
      <w:r w:rsidR="00642087" w:rsidRPr="00642087">
        <w:rPr>
          <w:rFonts w:ascii="Times New Roman" w:hAnsi="Times New Roman" w:cs="Times New Roman"/>
          <w:noProof/>
        </w:rPr>
        <w:t>(Canham et al. 1990)</w:t>
      </w:r>
      <w:r w:rsidR="00642087">
        <w:rPr>
          <w:rFonts w:ascii="Times New Roman" w:hAnsi="Times New Roman" w:cs="Times New Roman"/>
        </w:rPr>
        <w:fldChar w:fldCharType="end"/>
      </w:r>
      <w:r w:rsidR="00642087">
        <w:rPr>
          <w:rFonts w:ascii="Times New Roman" w:hAnsi="Times New Roman" w:cs="Times New Roman"/>
        </w:rPr>
        <w:t xml:space="preserve">. </w:t>
      </w:r>
      <w:r w:rsidR="00303260" w:rsidRPr="00860D9E">
        <w:rPr>
          <w:rFonts w:ascii="Times New Roman" w:hAnsi="Times New Roman" w:cs="Times New Roman"/>
        </w:rPr>
        <w:t xml:space="preserve">Gaps may also be added to riparian forests in </w:t>
      </w:r>
      <w:r w:rsidR="00860D9E" w:rsidRPr="00860D9E">
        <w:rPr>
          <w:rFonts w:ascii="Times New Roman" w:hAnsi="Times New Roman" w:cs="Times New Roman"/>
        </w:rPr>
        <w:t>m</w:t>
      </w:r>
      <w:r w:rsidR="00303260" w:rsidRPr="00860D9E">
        <w:rPr>
          <w:rFonts w:ascii="Times New Roman" w:hAnsi="Times New Roman" w:cs="Times New Roman"/>
        </w:rPr>
        <w:t xml:space="preserve">anagement </w:t>
      </w:r>
      <w:r w:rsidR="00860D9E" w:rsidRPr="00860D9E">
        <w:rPr>
          <w:rFonts w:ascii="Times New Roman" w:hAnsi="Times New Roman" w:cs="Times New Roman"/>
        </w:rPr>
        <w:t>designed</w:t>
      </w:r>
      <w:r w:rsidR="00303260" w:rsidRPr="00860D9E">
        <w:rPr>
          <w:rFonts w:ascii="Times New Roman" w:hAnsi="Times New Roman" w:cs="Times New Roman"/>
        </w:rPr>
        <w:t xml:space="preserve"> to emulate natural </w:t>
      </w:r>
      <w:r w:rsidR="00860D9E" w:rsidRPr="00860D9E">
        <w:rPr>
          <w:rFonts w:ascii="Times New Roman" w:hAnsi="Times New Roman" w:cs="Times New Roman"/>
        </w:rPr>
        <w:t>disturbances</w:t>
      </w:r>
      <w:r w:rsidR="00303260" w:rsidRPr="00860D9E">
        <w:rPr>
          <w:rFonts w:ascii="Times New Roman" w:hAnsi="Times New Roman" w:cs="Times New Roman"/>
        </w:rPr>
        <w:t xml:space="preserve"> </w:t>
      </w:r>
      <w:r w:rsidR="00642087">
        <w:rPr>
          <w:rFonts w:ascii="Times New Roman" w:hAnsi="Times New Roman" w:cs="Times New Roman"/>
        </w:rPr>
        <w:fldChar w:fldCharType="begin" w:fldLock="1"/>
      </w:r>
      <w:r w:rsidR="00642087">
        <w:rPr>
          <w:rFonts w:ascii="Times New Roman" w:hAnsi="Times New Roman" w:cs="Times New Roman"/>
        </w:rPr>
        <w:instrText>ADDIN CSL_CITATION {"citationItems":[{"id":"ITEM-1","itemData":{"DOI":"10.1899/11-114.1","ISBN":"2161-9565","ISSN":"2161-9549","abstract":"AbstractEmulation of natural disturbance (END) is an emerging paradigm for modern, ecosystem-based forest management in North America. On the premise that periodic disturbance is an integral part of natural, determinative processes on forest landscapes, managing forests by emulating natural disturbance is thought to produce landscape patterns that resemble those arising from natural disturbances and that are known to maintain critical processes and habitat for conserving biodiversity. Applying END principles to forest watersheds has implications for the protection of aquatic ecosystems because END can include intentional logging disturbance near water to emulate natural riparian disturbance. Literature shows that logging in watersheds, and especially in riparian areas, can lead to negative abiotic and biotic effects in aquatic ecosystems. However, an integration of the current understanding of land–water linkages in forest watersheds with general disturbance ecology would suggest that periodic watershed a...","author":[{"dropping-particle":"","family":"Kreutzweiser","given":"David P.","non-dropping-particle":"","parse-names":false,"suffix":""},{"dropping-particle":"","family":"Sibley","given":"Paul K.","non-dropping-particle":"","parse-names":false,"suffix":""},{"dropping-particle":"","family":"Richardson","given":"John S.","non-dropping-particle":"","parse-names":false,"suffix":""},{"dropping-particle":"","family":"Gordon","given":"Andrew M.","non-dropping-particle":"","parse-names":false,"suffix":""}],"container-title":"Freshwater Science","id":"ITEM-1","issue":"1","issued":{"date-parts":[["2012","3"]]},"page":"224-231","publisher":"North American Benthological Society","title":"Introduction and a theoretical basis for using disturbance by forest management activities to sustain aquatic ecosystems","type":"article-journal","volume":"31"},"uris":["http://www.mendeley.com/documents/?uuid=da2691b5-dc03-4d3f-ac8e-2be53e7a0d0d"]}],"mendeley":{"formattedCitation":"(Kreutzweiser et al. 2012)","plainTextFormattedCitation":"(Kreutzweiser et al. 2012)","previouslyFormattedCitation":"(Kreutzweiser et al. 2012)"},"properties":{"noteIndex":0},"schema":"https://github.com/citation-style-language/schema/raw/master/csl-citation.json"}</w:instrText>
      </w:r>
      <w:r w:rsidR="00642087">
        <w:rPr>
          <w:rFonts w:ascii="Times New Roman" w:hAnsi="Times New Roman" w:cs="Times New Roman"/>
        </w:rPr>
        <w:fldChar w:fldCharType="separate"/>
      </w:r>
      <w:r w:rsidR="00642087" w:rsidRPr="00642087">
        <w:rPr>
          <w:rFonts w:ascii="Times New Roman" w:hAnsi="Times New Roman" w:cs="Times New Roman"/>
          <w:noProof/>
        </w:rPr>
        <w:t>(Kreutzweiser et al. 2012)</w:t>
      </w:r>
      <w:r w:rsidR="00642087">
        <w:rPr>
          <w:rFonts w:ascii="Times New Roman" w:hAnsi="Times New Roman" w:cs="Times New Roman"/>
        </w:rPr>
        <w:fldChar w:fldCharType="end"/>
      </w:r>
      <w:r w:rsidR="00642087">
        <w:rPr>
          <w:rFonts w:ascii="Times New Roman" w:hAnsi="Times New Roman" w:cs="Times New Roman"/>
        </w:rPr>
        <w:t>,</w:t>
      </w:r>
      <w:r w:rsidR="00303260" w:rsidRPr="00860D9E">
        <w:rPr>
          <w:rFonts w:ascii="Times New Roman" w:hAnsi="Times New Roman" w:cs="Times New Roman"/>
        </w:rPr>
        <w:t xml:space="preserve"> or in efforts to promote earlier development of complex late-</w:t>
      </w:r>
      <w:r w:rsidR="00860D9E" w:rsidRPr="00860D9E">
        <w:rPr>
          <w:rFonts w:ascii="Times New Roman" w:hAnsi="Times New Roman" w:cs="Times New Roman"/>
        </w:rPr>
        <w:t>succession</w:t>
      </w:r>
      <w:r w:rsidR="00303260" w:rsidRPr="00860D9E">
        <w:rPr>
          <w:rFonts w:ascii="Times New Roman" w:hAnsi="Times New Roman" w:cs="Times New Roman"/>
        </w:rPr>
        <w:t xml:space="preserve"> forest structure </w:t>
      </w:r>
      <w:r w:rsidR="00642087">
        <w:rPr>
          <w:rFonts w:ascii="Times New Roman" w:hAnsi="Times New Roman" w:cs="Times New Roman"/>
        </w:rPr>
        <w:fldChar w:fldCharType="begin" w:fldLock="1"/>
      </w:r>
      <w:r w:rsidR="002D202E">
        <w:rPr>
          <w:rFonts w:ascii="Times New Roman" w:hAnsi="Times New Roman" w:cs="Times New Roman"/>
        </w:rPr>
        <w:instrText>ADDIN CSL_CITATION {"citationItems":[{"id":"ITEM-1","itemData":{"DOI":"10.1016/j.foreco.2006.08.005","ISBN":"0378-1127","ISSN":"03781127","abstract":"In the northern hardwood region of North America managing for late-successional forest habitats and functions is an important element of ecosystem management. This study tests the hypothesis that uneven-aged practices can be modified to accelerate rates of late-successional forest development. An approach, termed \"structural complexity enhancement\" (SCE), is compared against conventional uneven-aged systems modified to increase post-harvest structural retention. Experimental treatments, including controls, were applied to 2 ha units and replicated at two multi-aged northern hardwood forests in Vermont, USA. Structural objectives include vertically differentiated canopies, elevated large snag and downed log densities, variable horizontal density (including small gaps), and re-allocation of basal area to larger diameter classes. The latter objective is achieved, in part, by cutting to a rotated sigmoid diameter distribution. This is generated from a basal area (34 m2 ha-1) and tree size (90 cm dbh) indicative of old-growth structure. Forest structure data have been collected over 2 years pre-treatment and 3 years post-treatment. Fifty-year simulations of stand development were run in NE-TWIGS and FVS comparing treatment and no treatment scenarios. Simulations also tested the sensitivity of large tree development to prescription parameters. Leaf area index retention was spatially variable but significantly (P &lt; 0.001) greater under SCE (91%) compared to conventional treatments (75%). Post-harvest aboveground biomass (P = 0.041), total basal area (P = 0.010), and stem density (P = 0.025) were significantly different among treatments, and stem density (P = 0.025) were significantly different among treatments, with SCE generally retaining more structure than conventional treatments. SCE increased coarse woody debris volumes by 140%; there was a 30% increase under conventional treatments. SCE successfully achieved the rotated sigmoid diameter distributions, and sustained these 50 years into the future, resulting in reallocated basal area. Cumulative basal area increments are projected to increase by 3.7 and 5.0 m2 ha-1 compared to no treatment scenarios for SCE and conventional treatments, respectively. Basal areas will be significantly (P = 0.025) greater after 50 years in SCE units due to higher residual basal areas. Conventional treatments are projected to produce 10 fewer large trees per hectare (&gt;50 cm dbh) than would have developed without treatment, whe…","author":[{"dropping-particle":"","family":"Keeton","given":"William S.","non-dropping-particle":"","parse-names":false,"suffix":""}],"container-title":"Forest Ecology and Management","id":"ITEM-1","issue":"1-3","issued":{"date-parts":[["2006","11"]]},"page":"129-142","title":"Managing for late-successional/old-growth characteristics in northern hardwood-conifer forests","type":"article-journal","volume":"235"},"uris":["http://www.mendeley.com/documents/?uuid=13d820b2-fe00-4e57-bb33-3c801aab1cc1"]}],"mendeley":{"formattedCitation":"(Keeton 2006)","plainTextFormattedCitation":"(Keeton 2006)","previouslyFormattedCitation":"(Keeton 2006)"},"properties":{"noteIndex":0},"schema":"https://github.com/citation-style-language/schema/raw/master/csl-citation.json"}</w:instrText>
      </w:r>
      <w:r w:rsidR="00642087">
        <w:rPr>
          <w:rFonts w:ascii="Times New Roman" w:hAnsi="Times New Roman" w:cs="Times New Roman"/>
        </w:rPr>
        <w:fldChar w:fldCharType="separate"/>
      </w:r>
      <w:r w:rsidR="00642087" w:rsidRPr="00642087">
        <w:rPr>
          <w:rFonts w:ascii="Times New Roman" w:hAnsi="Times New Roman" w:cs="Times New Roman"/>
          <w:noProof/>
        </w:rPr>
        <w:t>(Keeton 2006)</w:t>
      </w:r>
      <w:r w:rsidR="00642087">
        <w:rPr>
          <w:rFonts w:ascii="Times New Roman" w:hAnsi="Times New Roman" w:cs="Times New Roman"/>
        </w:rPr>
        <w:fldChar w:fldCharType="end"/>
      </w:r>
      <w:r w:rsidR="00642087">
        <w:rPr>
          <w:rFonts w:ascii="Times New Roman" w:hAnsi="Times New Roman" w:cs="Times New Roman"/>
        </w:rPr>
        <w:t>.</w:t>
      </w:r>
      <w:r w:rsidR="00303260" w:rsidRPr="00860D9E">
        <w:rPr>
          <w:rFonts w:ascii="Times New Roman" w:hAnsi="Times New Roman" w:cs="Times New Roman"/>
        </w:rPr>
        <w:t xml:space="preserve"> </w:t>
      </w:r>
      <w:r w:rsidR="006F0BA7" w:rsidRPr="00860D9E">
        <w:rPr>
          <w:rFonts w:ascii="Times New Roman" w:hAnsi="Times New Roman" w:cs="Times New Roman"/>
        </w:rPr>
        <w:t xml:space="preserve">In this experimental study, our goal was to create riparian canopy gaps </w:t>
      </w:r>
      <w:r w:rsidR="00D706E4">
        <w:rPr>
          <w:rFonts w:ascii="Times New Roman" w:hAnsi="Times New Roman" w:cs="Times New Roman"/>
        </w:rPr>
        <w:t>comparable</w:t>
      </w:r>
      <w:r w:rsidR="00DA3CE8">
        <w:rPr>
          <w:rFonts w:ascii="Times New Roman" w:hAnsi="Times New Roman" w:cs="Times New Roman"/>
        </w:rPr>
        <w:t xml:space="preserve"> to those in </w:t>
      </w:r>
      <w:r w:rsidR="006F0BA7" w:rsidRPr="00860D9E">
        <w:rPr>
          <w:rFonts w:ascii="Times New Roman" w:hAnsi="Times New Roman" w:cs="Times New Roman"/>
        </w:rPr>
        <w:t>old-growth forests in this region</w:t>
      </w:r>
      <w:r w:rsidR="008629FA">
        <w:rPr>
          <w:rFonts w:ascii="Times New Roman" w:hAnsi="Times New Roman" w:cs="Times New Roman"/>
        </w:rPr>
        <w:t xml:space="preserve"> that would inform potential</w:t>
      </w:r>
      <w:r w:rsidR="00303260" w:rsidRPr="00860D9E">
        <w:rPr>
          <w:rFonts w:ascii="Times New Roman" w:hAnsi="Times New Roman" w:cs="Times New Roman"/>
        </w:rPr>
        <w:t xml:space="preserve"> management actions and our understanding of how streams will change in the future under natural stand p</w:t>
      </w:r>
      <w:r w:rsidR="00860D9E">
        <w:rPr>
          <w:rFonts w:ascii="Times New Roman" w:hAnsi="Times New Roman" w:cs="Times New Roman"/>
        </w:rPr>
        <w:t>rogression</w:t>
      </w:r>
      <w:r w:rsidR="006F0BA7" w:rsidRPr="00860D9E">
        <w:rPr>
          <w:rFonts w:ascii="Times New Roman" w:hAnsi="Times New Roman" w:cs="Times New Roman"/>
        </w:rPr>
        <w:t>.</w:t>
      </w:r>
      <w:r w:rsidR="00395C6C">
        <w:rPr>
          <w:rFonts w:ascii="Times New Roman" w:hAnsi="Times New Roman" w:cs="Times New Roman"/>
        </w:rPr>
        <w:t xml:space="preserve"> </w:t>
      </w:r>
      <w:r w:rsidR="00395C6C" w:rsidRPr="00860D9E">
        <w:rPr>
          <w:rFonts w:ascii="Times New Roman" w:hAnsi="Times New Roman" w:cs="Times New Roman"/>
        </w:rPr>
        <w:t>In Kaylor et al., gaps manifested in localized areas of elevated light alo</w:t>
      </w:r>
      <w:r w:rsidR="002D202E">
        <w:rPr>
          <w:rFonts w:ascii="Times New Roman" w:hAnsi="Times New Roman" w:cs="Times New Roman"/>
        </w:rPr>
        <w:t xml:space="preserve">ng the bed of headwater streams </w:t>
      </w:r>
      <w:r w:rsidR="00AD1CD4">
        <w:rPr>
          <w:rFonts w:ascii="Times New Roman" w:hAnsi="Times New Roman" w:cs="Times New Roman"/>
        </w:rPr>
        <w:t>(2017)</w:t>
      </w:r>
      <w:r w:rsidR="002D202E">
        <w:rPr>
          <w:rFonts w:ascii="Times New Roman" w:hAnsi="Times New Roman" w:cs="Times New Roman"/>
        </w:rPr>
        <w:t xml:space="preserve">. </w:t>
      </w:r>
      <w:r w:rsidR="006F0BA7" w:rsidRPr="00860D9E">
        <w:rPr>
          <w:rFonts w:ascii="Times New Roman" w:hAnsi="Times New Roman" w:cs="Times New Roman"/>
        </w:rPr>
        <w:t xml:space="preserve">We were largely successful in </w:t>
      </w:r>
      <w:r w:rsidR="00D706E4">
        <w:rPr>
          <w:rFonts w:ascii="Times New Roman" w:hAnsi="Times New Roman" w:cs="Times New Roman"/>
        </w:rPr>
        <w:t xml:space="preserve">creating individual gaps that were comparable in </w:t>
      </w:r>
      <w:r w:rsidR="006F0BA7" w:rsidRPr="00860D9E">
        <w:rPr>
          <w:rFonts w:ascii="Times New Roman" w:hAnsi="Times New Roman" w:cs="Times New Roman"/>
        </w:rPr>
        <w:t xml:space="preserve">size to those found </w:t>
      </w:r>
      <w:r w:rsidR="00D706E4">
        <w:rPr>
          <w:rFonts w:ascii="Times New Roman" w:hAnsi="Times New Roman" w:cs="Times New Roman"/>
        </w:rPr>
        <w:t>by Kaylor et al</w:t>
      </w:r>
      <w:r w:rsidR="00723F1A">
        <w:rPr>
          <w:rFonts w:ascii="Times New Roman" w:hAnsi="Times New Roman" w:cs="Times New Roman"/>
        </w:rPr>
        <w:t>.</w:t>
      </w:r>
      <w:r w:rsidR="00D706E4">
        <w:rPr>
          <w:rFonts w:ascii="Times New Roman" w:hAnsi="Times New Roman" w:cs="Times New Roman"/>
        </w:rPr>
        <w:t xml:space="preserve"> and more broadly gaps that occur commonly in o</w:t>
      </w:r>
      <w:r w:rsidR="00E7707E">
        <w:rPr>
          <w:rFonts w:ascii="Times New Roman" w:hAnsi="Times New Roman" w:cs="Times New Roman"/>
        </w:rPr>
        <w:t>ld-growth</w:t>
      </w:r>
      <w:r w:rsidR="00D706E4">
        <w:rPr>
          <w:rFonts w:ascii="Times New Roman" w:hAnsi="Times New Roman" w:cs="Times New Roman"/>
        </w:rPr>
        <w:t xml:space="preserve"> forests </w:t>
      </w:r>
      <w:r w:rsidR="00467735" w:rsidRPr="00860D9E">
        <w:rPr>
          <w:rFonts w:ascii="Times New Roman" w:hAnsi="Times New Roman" w:cs="Times New Roman"/>
        </w:rPr>
        <w:t xml:space="preserve">across the Pacific Northwest </w:t>
      </w:r>
      <w:r w:rsidR="00AD1CD4">
        <w:rPr>
          <w:rFonts w:ascii="Times New Roman" w:hAnsi="Times New Roman" w:cs="Times New Roman"/>
        </w:rPr>
        <w:fldChar w:fldCharType="begin" w:fldLock="1"/>
      </w:r>
      <w:r w:rsidR="008629FA">
        <w:rPr>
          <w:rFonts w:ascii="Times New Roman" w:hAnsi="Times New Roman" w:cs="Times New Roman"/>
        </w:rPr>
        <w:instrText>ADDIN CSL_CITATION {"citationItems":[{"id":"ITEM-1","itemData":{"DOI":"10.1139/x90-087","ISBN":"0045-5067","ISSN":"0045-5067","PMID":"25246403","abstract":"Types and rates of mortality were measured and canopy gap formation rates were estimated from 5- to 15-year records of mortality in 34 permanent plots in mature (100- to 150-year-old) and old-growth (&gt;200-year-old) Douglas-fir (Pseudotsugamenziesii (Mirb.) Franco)/western hemlock (Tsugacanadensis (Raf.) Sarg.) forests in western Oregon and Washington. Gap surveys were conducted in a mature and an old-growth stand, and characteristics of 40 gaps and regeneration were measured. Most canopy trees died without disrupting the forest in both mature (87.6%) and old-growth stands (73.3%). The amount of forest area per year representing new gaps was 0.7% in mature stands and 0.2% in old-growth stands. The gap survey found a higher proportion of gaps in the mature stand than in the old-growth stand. Most regeneration (&gt; 1 m tall) in gaps was western hemlock; Douglas-fir regeneration did not occur. The ratio of seedling density in gaps to density under canopies was about 3 for the mature stand and about 9 for the ol...","author":[{"dropping-particle":"","family":"Spies","given":"Thomas A.","non-dropping-particle":"","parse-names":false,"suffix":""},{"dropping-particle":"","family":"Franklin","given":"Jerry F.","non-dropping-particle":"","parse-names":false,"suffix":""},{"dropping-particle":"","family":"Klopsch","given":"Mark","non-dropping-particle":"","parse-names":false,"suffix":""}],"container-title":"Canadian Journal of Forest Research","id":"ITEM-1","issue":"5","issued":{"date-parts":[["1990","5"]]},"page":"649-658","publisher":"NRC Research Press Ottawa, Canada","title":"Canopy gaps in Douglas-fir forests of the Cascade Mountains","type":"article-journal","volume":"20"},"uris":["http://www.mendeley.com/documents/?uuid=0d3ddbcc-0190-3a1d-a2ce-61bd58ad5604"]}],"mendeley":{"formattedCitation":"(Spies et al. 1990)","manualFormatting":"(Spies et al. 1990)","plainTextFormattedCitation":"(Spies et al. 1990)","previouslyFormattedCitation":"(Spies et al. 1990)"},"properties":{"noteIndex":0},"schema":"https://github.com/citation-style-language/schema/raw/master/csl-citation.json"}</w:instrText>
      </w:r>
      <w:r w:rsidR="00AD1CD4">
        <w:rPr>
          <w:rFonts w:ascii="Times New Roman" w:hAnsi="Times New Roman" w:cs="Times New Roman"/>
        </w:rPr>
        <w:fldChar w:fldCharType="separate"/>
      </w:r>
      <w:r w:rsidR="00AD1CD4" w:rsidRPr="00AD1CD4">
        <w:rPr>
          <w:rFonts w:ascii="Times New Roman" w:hAnsi="Times New Roman" w:cs="Times New Roman"/>
          <w:noProof/>
        </w:rPr>
        <w:t>(Spies et al. 1990)</w:t>
      </w:r>
      <w:r w:rsidR="00AD1CD4">
        <w:rPr>
          <w:rFonts w:ascii="Times New Roman" w:hAnsi="Times New Roman" w:cs="Times New Roman"/>
        </w:rPr>
        <w:fldChar w:fldCharType="end"/>
      </w:r>
      <w:r w:rsidR="006F0BA7" w:rsidRPr="00860D9E">
        <w:rPr>
          <w:rFonts w:ascii="Times New Roman" w:hAnsi="Times New Roman" w:cs="Times New Roman"/>
        </w:rPr>
        <w:t xml:space="preserve">. </w:t>
      </w:r>
    </w:p>
    <w:p w14:paraId="00588174" w14:textId="77777777" w:rsidR="006F0BA7" w:rsidRPr="00DB0CF2" w:rsidRDefault="006F0BA7" w:rsidP="006F0BA7">
      <w:pPr>
        <w:spacing w:line="480" w:lineRule="auto"/>
        <w:rPr>
          <w:i/>
        </w:rPr>
      </w:pPr>
      <w:r w:rsidRPr="00DB0CF2">
        <w:rPr>
          <w:i/>
        </w:rPr>
        <w:t>Temperature for the 7-day max</w:t>
      </w:r>
    </w:p>
    <w:p w14:paraId="5E6AF7EF" w14:textId="3FE55914" w:rsidR="006F0BA7" w:rsidRDefault="006F0BA7" w:rsidP="00AE7714">
      <w:pPr>
        <w:spacing w:line="480" w:lineRule="auto"/>
        <w:ind w:firstLine="720"/>
        <w:rPr>
          <w:color w:val="000000" w:themeColor="text1"/>
        </w:rPr>
      </w:pPr>
      <w:r>
        <w:rPr>
          <w:color w:val="000000" w:themeColor="text1"/>
        </w:rPr>
        <w:t xml:space="preserve">Water temperature is an important component of </w:t>
      </w:r>
      <w:r w:rsidRPr="00D558FD">
        <w:rPr>
          <w:color w:val="000000" w:themeColor="text1"/>
        </w:rPr>
        <w:t>water quality regulations associated with</w:t>
      </w:r>
      <w:r>
        <w:rPr>
          <w:color w:val="000000" w:themeColor="text1"/>
        </w:rPr>
        <w:t xml:space="preserve"> not only timber harvest but</w:t>
      </w:r>
      <w:r w:rsidRPr="00D558FD">
        <w:rPr>
          <w:color w:val="000000" w:themeColor="text1"/>
        </w:rPr>
        <w:t xml:space="preserve"> all land use change</w:t>
      </w:r>
      <w:r>
        <w:rPr>
          <w:color w:val="000000" w:themeColor="text1"/>
        </w:rPr>
        <w:t xml:space="preserve"> </w:t>
      </w:r>
      <w:r w:rsidR="008C01E6">
        <w:rPr>
          <w:color w:val="000000" w:themeColor="text1"/>
        </w:rPr>
        <w:fldChar w:fldCharType="begin" w:fldLock="1"/>
      </w:r>
      <w:r w:rsidR="00E270A3">
        <w:rPr>
          <w:color w:val="000000" w:themeColor="text1"/>
        </w:rPr>
        <w:instrText>ADDIN CSL_CITATION {"citationItems":[{"id":"ITEM-1","itemData":{"abstract":"U.S. Environmental Protection Agency (USEPA). 2003. EPA Region 10 Guidance for Pacific Northwest State and Tribal Water Quality Standards. Region 10, Seattle, WA. EPA 910-B-03-002. 49pp. Available at: &lt;http://www.epa.gov/r10earth/ temperature.htm&gt;. Website accessed on June 23, 2004.","author":[{"dropping-particle":"","family":"USEPA","given":"","non-dropping-particle":"","parse-names":false,"suffix":""}],"id":"ITEM-1","issue":"April","issued":{"date-parts":[["2003"]]},"page":"49","title":"EPA region 10 guidance for Pacific Northwest state and tribal water quality standards. Region 10, Seattle, WA. EPA 910-B-03-002.","type":"article-journal"},"uris":["http://www.mendeley.com/documents/?uuid=1cce7d4d-e8d7-4ae5-9181-b77d4a8b521e"]}],"mendeley":{"formattedCitation":"(USEPA 2003)","plainTextFormattedCitation":"(USEPA 2003)","previouslyFormattedCitation":"(USEPA 2003)"},"properties":{"noteIndex":0},"schema":"https://github.com/citation-style-language/schema/raw/master/csl-citation.json"}</w:instrText>
      </w:r>
      <w:r w:rsidR="008C01E6">
        <w:rPr>
          <w:color w:val="000000" w:themeColor="text1"/>
        </w:rPr>
        <w:fldChar w:fldCharType="separate"/>
      </w:r>
      <w:r w:rsidR="008C01E6" w:rsidRPr="008C01E6">
        <w:rPr>
          <w:noProof/>
          <w:color w:val="000000" w:themeColor="text1"/>
        </w:rPr>
        <w:t>(USEPA 2003)</w:t>
      </w:r>
      <w:r w:rsidR="008C01E6">
        <w:rPr>
          <w:color w:val="000000" w:themeColor="text1"/>
        </w:rPr>
        <w:fldChar w:fldCharType="end"/>
      </w:r>
      <w:r>
        <w:rPr>
          <w:color w:val="000000" w:themeColor="text1"/>
        </w:rPr>
        <w:t xml:space="preserve">. The </w:t>
      </w:r>
      <w:r>
        <w:t>T</w:t>
      </w:r>
      <w:r w:rsidRPr="00274661">
        <w:rPr>
          <w:vertAlign w:val="subscript"/>
        </w:rPr>
        <w:t>7DayMax</w:t>
      </w:r>
      <w:r>
        <w:rPr>
          <w:color w:val="000000" w:themeColor="text1"/>
        </w:rPr>
        <w:t xml:space="preserve"> is one of the most common</w:t>
      </w:r>
      <w:r w:rsidR="008309E1">
        <w:rPr>
          <w:color w:val="000000" w:themeColor="text1"/>
        </w:rPr>
        <w:t>ly used</w:t>
      </w:r>
      <w:r>
        <w:rPr>
          <w:color w:val="000000" w:themeColor="text1"/>
        </w:rPr>
        <w:t xml:space="preserve"> metrics </w:t>
      </w:r>
      <w:r w:rsidR="008309E1">
        <w:rPr>
          <w:color w:val="000000" w:themeColor="text1"/>
        </w:rPr>
        <w:t>that</w:t>
      </w:r>
      <w:r>
        <w:rPr>
          <w:color w:val="000000" w:themeColor="text1"/>
        </w:rPr>
        <w:t xml:space="preserve"> determines a temperature for a week period and reflects the largest impact without overly weighting a single day. This is a preferred metric because it is also seen as having ties to biological processes and thermal tolerances of biota. Th</w:t>
      </w:r>
      <w:r w:rsidR="00BF792B">
        <w:rPr>
          <w:color w:val="000000" w:themeColor="text1"/>
        </w:rPr>
        <w:t>e 0.21</w:t>
      </w:r>
      <w:r w:rsidR="002A1B4F" w:rsidRPr="002A1B4F">
        <w:rPr>
          <w:color w:val="000000" w:themeColor="text1"/>
          <w:vertAlign w:val="superscript"/>
        </w:rPr>
        <w:t>o</w:t>
      </w:r>
      <w:r w:rsidR="00BF792B">
        <w:rPr>
          <w:color w:val="000000" w:themeColor="text1"/>
        </w:rPr>
        <w:t>C</w:t>
      </w:r>
      <w:r>
        <w:rPr>
          <w:color w:val="000000" w:themeColor="text1"/>
        </w:rPr>
        <w:t xml:space="preserve"> increase in </w:t>
      </w:r>
      <w:r>
        <w:t>T</w:t>
      </w:r>
      <w:r w:rsidRPr="00274661">
        <w:rPr>
          <w:vertAlign w:val="subscript"/>
        </w:rPr>
        <w:t>7DayMax</w:t>
      </w:r>
      <w:r w:rsidDel="004C6DDA">
        <w:rPr>
          <w:color w:val="000000" w:themeColor="text1"/>
        </w:rPr>
        <w:t xml:space="preserve"> </w:t>
      </w:r>
      <w:r w:rsidR="00BF792B">
        <w:rPr>
          <w:color w:val="000000" w:themeColor="text1"/>
        </w:rPr>
        <w:t xml:space="preserve">that we measured is </w:t>
      </w:r>
      <w:r>
        <w:rPr>
          <w:color w:val="000000" w:themeColor="text1"/>
        </w:rPr>
        <w:t>small relative to other studies evaluating changes in riparian canopy cover</w:t>
      </w:r>
      <w:r w:rsidR="00E270A3">
        <w:rPr>
          <w:color w:val="000000" w:themeColor="text1"/>
        </w:rPr>
        <w:t xml:space="preserve"> </w:t>
      </w:r>
      <w:r w:rsidR="00E270A3">
        <w:rPr>
          <w:color w:val="000000" w:themeColor="text1"/>
        </w:rPr>
        <w:fldChar w:fldCharType="begin" w:fldLock="1"/>
      </w:r>
      <w:r w:rsidR="00D0477C">
        <w:rPr>
          <w:color w:val="000000" w:themeColor="text1"/>
        </w:rPr>
        <w:instrText>ADDIN CSL_CITATION {"citationItems":[{"id":"ITEM-1","itemData":{"abstract":"The principal source of energy for warming streams is the sun. The amount of sunlight reaching the stream may be increased after clear-cut logging. Average monthly maximum temperatures increased by 14øF and annual maximum temperatures increased from 57 ø to 85øF one year after clear-cut logging on a small watershed in Oregon's coast range. In a nearby watershed where strips of brush and trees separated logging units from the stream, no changes in temperature were observed that could be attributed to clear-cutting.","author":[{"dropping-particle":"","family":"Brown","given":"George W","non-dropping-particle":"","parse-names":false,"suffix":""},{"dropping-particle":"","family":"Krygier","given":"James T","non-dropping-particle":"","parse-names":false,"suffix":""}],"id":"ITEM-1","issued":{"date-parts":[["1970"]]},"title":"Eects of Clear-Cutting on Stream Temperature","type":"report","volume":"6"},"uris":["http://www.mendeley.com/documents/?uuid=84b71ea7-d1d8-4049-8623-6b820c06f68c"]},{"id":"ITEM-2","itemData":{"DOI":"10.1111/j.1365-2664.2003.00855.x","ISBN":"1","ISSN":"00218901","abstract":"1. Riparian trees regulate aquatic ecosystem processes, such as inputs of light, organic matter and nutrients, that can be altered dramatically when these trees are harvested. Riparian buffers (uncut strips of vegetation) are widely used to mitigate the impact of clear-cut logging on aquatic ecosystems but there have been few experimental assess-ments of their effectiveness. 2. Forests along 13 headwater stream reaches in south-western British Columbia, Canada, were clear-cut in 1998, creating three riparian buffer treatments (30-m buffer, 10-m buffer and clear-cut to the stream edge), or left as uncut controls, each treatment having three or four replicates. 3. We predicted that periphyton biomass and insect consumers would increase as buffer width decreased, because of increased solar flux. We used two complementary studies to test this prediction. 4. In one study, we compared benthic communities before and after logging in all 13 streams; a second study focused on periphyton and insect colonization dynamics over 6-week periods in each of four seasons in four streams, one in each treatment. 5. Photosynthetically active radiation, and mean and maximum water temperature, increased as buffer width narrowed. 6. Periphyton biomass, periphyton inorganic mass and Chironomidae abundance also increased as buffer width narrowed, with the largest differences occurring in the clear-cut and 10-m buffer treatments. 7. Photosynthetically active radiation, water temperature, periphyton biomass and periphyton inorganic mass were significantly greater in the 30-m buffer treatment than in controls during some seasons. 8. Synthesis and applications. We have shown that a gradient of riparian buffer widths created a gradient in light and temperature that led to non-linear increases in periphyton biomass and insect abundance. For example, Chironomidae abundance was generally greater in the 10-m and 30-m buffer treatments than in controls, whereas this was not always the case in the clear-cut treatment. This pattern may be due to the high sediment content of the periphyton mat in the clear-cut treatment, which potentially limited the response of some insects to increased food resources. Overall, our results indicate that uncut riparian buffers of 30-m or more on both sides of the stream were needed to limit biotic and abiotic changes associated with clear-cut logging in headwater, forested watersheds.","author":[{"dropping-particle":"","family":"Kiffney","given":"Peter M.","non-dropping-particle":"","parse-names":false,"suffix":""},{"dropping-particle":"","family":"Richardson","given":"John S.","non-dropping-particle":"","parse-names":false,"suffix":""},{"dropping-particle":"","family":"Bull","given":"Jennifer P.","non-dropping-particle":"","parse-names":false,"suffix":""}],"container-title":"Journal of Applied Ecology","id":"ITEM-2","issue":"6","issued":{"date-parts":[["2003","12"]]},"page":"1060-1076","publisher":"Blackwell Science Ltd","title":"Responses of periphyton and insects to experimental manipulation of riparian buffer width along forest streams","type":"article-journal","volume":"40"},"uris":["http://www.mendeley.com/documents/?uuid=d829cc9c-a48e-448e-bf92-a0f6eac95e73"]},{"id":"ITEM-3","itemData":{"ISSN":"0706-652X","author":[{"dropping-particle":"","family":"Mellina","given":"Eric","non-dropping-particle":"","parse-names":false,"suffix":""},{"dropping-particle":"","family":"Moore","given":"RD Dan","non-dropping-particle":"","parse-names":false,"suffix":""},{"dropping-particle":"","family":"Hinch","given":"Scott G SG","non-dropping-particle":"","parse-names":false,"suffix":""},{"dropping-particle":"","family":"Macdonald","given":"JS Stevenson","non-dropping-particle":"","parse-names":false,"suffix":""},{"dropping-particle":"","family":"Pearson","given":"Greg","non-dropping-particle":"","parse-names":false,"suffix":""},{"dropping-particle":"","family":"Dan Moore","given":"R","non-dropping-particle":"","parse-names":false,"suffix":""},{"dropping-particle":"","family":"Hinch","given":"Scott G SG","non-dropping-particle":"","parse-names":false,"suffix":""},{"dropping-particle":"","family":"Stevenson Macdonald","given":"J","non-dropping-particle":"","parse-names":false,"suffix":""},{"dropping-particle":"","family":"Pearson","given":"Greg","non-dropping-particle":"","parse-names":false,"suffix":""},{"dropping-particle":"","family":"Mellina","given":"Eric","non-dropping-particle":"","parse-names":false,"suffix":""},{"dropping-particle":"","family":"Hinch","given":"Scott G SG","non-dropping-particle":"","parse-names":false,"suffix":""},{"dropping-particle":"","family":"Moore","given":"RD Dan","non-dropping-particle":"","parse-names":false,"suffix":""},{"dropping-particle":"","family":"Macdonald","given":"JS Stevenson","non-dropping-particle":"","parse-names":false,"suffix":""},{"dropping-particle":"","family":"Pearson Canadian","given":"G","non-dropping-particle":"","parse-names":false,"suffix":""}],"id":"ITEM-3","issue":"12","issued":{"date-parts":[["2002","12"]]},"page":"1886-1900","publisher":" NRC Research Press Ottawa, Canada ","title":"Stream temperature responses to clearcut logging in British Columbia: the moderating influences of groundwater and headwater lakes","type":"article-journal","volume":"59"},"uris":["http://www.mendeley.com/documents/?uuid=28434fa1-49cf-42b3-ba60-5ddc1647e435"]},{"id":"ITEM-4","itemData":{"DOI":"10.1139/cjfas-57-S2-30","ISBN":"0706-652X","ISSN":"12057533","abstract":"Stream temperature controls the rates of many biotic and abiotic processes and is influenced by changes in streamside land use practices. We compiled historic stream temperature data and reestablished study sites in three small basins in the H.J. Andrews Experimental Forest in the western Cascades, Oregon, to reexamine the effects on and re- covery of stream temperatures following removal of riparian vegetation. Maximum stream temperatures increased 7°C and occurred earlier in the summer after clear-cutting and burning in one basin and after debris flows and patch-cutting in another. Diurnal fluctuations in June increased from approximately 2 to 8°C. Stream temperatures in both basins gradually returned to preharvest levels after 15 years. The influence of the primary factor controlling stream tempera- tures, shortwave solar radiation, was amplified following removal of riparian vegetation, and conduction between stream water and nearby soils or substrates also appeared to be an important factor. Shifts in the timing of summer maxima and greater increases in early summer stream temperatures could impact sensitive stages of aquatic biota.","author":[{"dropping-particle":"","family":"Johnson","given":"Sherri L.","non-dropping-particle":"","parse-names":false,"suffix":""},{"dropping-particle":"","family":"Jones","given":"Julia A.","non-dropping-particle":"","parse-names":false,"suffix":""}],"container-title":"Canadian Journal of Fisheries and Aquatic Sciences","id":"ITEM-4","issue":"S2","issued":{"date-parts":[["2000"]]},"page":"30-39","title":"Stream temperature responses to forest harvest and debris flows in western Cascades, Oregon","type":"article-journal","volume":"57"},"uris":["http://www.mendeley.com/documents/?uuid=b04f576c-efef-4608-bc87-7979e444c8a1"]}],"mendeley":{"formattedCitation":"(Brown and Krygier 1970, Johnson and Jones 2000, Mellina et al. 2002, Kiffney et al. 2003)","plainTextFormattedCitation":"(Brown and Krygier 1970, Johnson and Jones 2000, Mellina et al. 2002, Kiffney et al. 2003)","previouslyFormattedCitation":"(Brown and Krygier 1970, Johnson and Jones 2000, Mellina et al. 2002, Kiffney et al. 2003)"},"properties":{"noteIndex":0},"schema":"https://github.com/citation-style-language/schema/raw/master/csl-citation.json"}</w:instrText>
      </w:r>
      <w:r w:rsidR="00E270A3">
        <w:rPr>
          <w:color w:val="000000" w:themeColor="text1"/>
        </w:rPr>
        <w:fldChar w:fldCharType="separate"/>
      </w:r>
      <w:r w:rsidR="00E270A3" w:rsidRPr="00E270A3">
        <w:rPr>
          <w:noProof/>
          <w:color w:val="000000" w:themeColor="text1"/>
        </w:rPr>
        <w:t>(Brown and Krygier 1970, Johnson and Jones 2000, Mellina et al. 2002, Kiffney et al. 2003)</w:t>
      </w:r>
      <w:r w:rsidR="00E270A3">
        <w:rPr>
          <w:color w:val="000000" w:themeColor="text1"/>
        </w:rPr>
        <w:fldChar w:fldCharType="end"/>
      </w:r>
      <w:r w:rsidR="00E270A3">
        <w:rPr>
          <w:color w:val="000000" w:themeColor="text1"/>
        </w:rPr>
        <w:t xml:space="preserve">. </w:t>
      </w:r>
      <w:r>
        <w:rPr>
          <w:color w:val="000000" w:themeColor="text1"/>
        </w:rPr>
        <w:t>However,</w:t>
      </w:r>
      <w:r w:rsidR="00BF792B">
        <w:rPr>
          <w:color w:val="000000" w:themeColor="text1"/>
        </w:rPr>
        <w:t xml:space="preserve"> few other studies have looked at the effects of an </w:t>
      </w:r>
      <w:r w:rsidR="00572016">
        <w:rPr>
          <w:color w:val="000000" w:themeColor="text1"/>
        </w:rPr>
        <w:t>individual</w:t>
      </w:r>
      <w:r w:rsidR="00BF792B">
        <w:rPr>
          <w:color w:val="000000" w:themeColor="text1"/>
        </w:rPr>
        <w:t xml:space="preserve"> gap as we did here</w:t>
      </w:r>
      <w:r w:rsidR="00572016">
        <w:rPr>
          <w:color w:val="000000" w:themeColor="text1"/>
        </w:rPr>
        <w:t>,</w:t>
      </w:r>
      <w:r w:rsidR="00BF792B">
        <w:rPr>
          <w:color w:val="000000" w:themeColor="text1"/>
        </w:rPr>
        <w:t xml:space="preserve"> so the limited tem</w:t>
      </w:r>
      <w:r w:rsidR="00572016">
        <w:rPr>
          <w:color w:val="000000" w:themeColor="text1"/>
        </w:rPr>
        <w:t>perature</w:t>
      </w:r>
      <w:r w:rsidR="00BF792B">
        <w:rPr>
          <w:color w:val="000000" w:themeColor="text1"/>
        </w:rPr>
        <w:t xml:space="preserve"> </w:t>
      </w:r>
      <w:r w:rsidR="00572016">
        <w:rPr>
          <w:color w:val="000000" w:themeColor="text1"/>
        </w:rPr>
        <w:t>response</w:t>
      </w:r>
      <w:r w:rsidR="00BF792B">
        <w:rPr>
          <w:color w:val="000000" w:themeColor="text1"/>
        </w:rPr>
        <w:t xml:space="preserve"> </w:t>
      </w:r>
      <w:r w:rsidR="00210123">
        <w:rPr>
          <w:color w:val="000000" w:themeColor="text1"/>
        </w:rPr>
        <w:t>is reasonable</w:t>
      </w:r>
      <w:r w:rsidR="00BF792B">
        <w:rPr>
          <w:color w:val="000000" w:themeColor="text1"/>
        </w:rPr>
        <w:t xml:space="preserve"> given that</w:t>
      </w:r>
      <w:r>
        <w:rPr>
          <w:color w:val="000000" w:themeColor="text1"/>
        </w:rPr>
        <w:t xml:space="preserve"> the changes in canopy cover as a result of the canopy gaps were relatively small when </w:t>
      </w:r>
      <w:r w:rsidRPr="00AE7714">
        <w:rPr>
          <w:color w:val="000000" w:themeColor="text1"/>
        </w:rPr>
        <w:t>considered at the reach scale.</w:t>
      </w:r>
      <w:r w:rsidR="00F20A5E" w:rsidRPr="00AE7714">
        <w:rPr>
          <w:color w:val="000000" w:themeColor="text1"/>
        </w:rPr>
        <w:t xml:space="preserve"> </w:t>
      </w:r>
      <w:r w:rsidR="00AE7714">
        <w:rPr>
          <w:color w:val="000000" w:themeColor="text1"/>
        </w:rPr>
        <w:t>For example, m</w:t>
      </w:r>
      <w:r w:rsidR="00482149" w:rsidRPr="00AE7714">
        <w:rPr>
          <w:color w:val="000000" w:themeColor="text1"/>
        </w:rPr>
        <w:t>aximum temperatures were 4-8</w:t>
      </w:r>
      <w:r w:rsidR="00482149" w:rsidRPr="00AE7714">
        <w:rPr>
          <w:color w:val="000000" w:themeColor="text1"/>
          <w:vertAlign w:val="superscript"/>
        </w:rPr>
        <w:t>o</w:t>
      </w:r>
      <w:r w:rsidR="00482149" w:rsidRPr="00AE7714">
        <w:rPr>
          <w:color w:val="000000" w:themeColor="text1"/>
        </w:rPr>
        <w:t xml:space="preserve">C higher after canopy removal in </w:t>
      </w:r>
      <w:r w:rsidR="00786862" w:rsidRPr="00AE7714">
        <w:rPr>
          <w:color w:val="000000" w:themeColor="text1"/>
        </w:rPr>
        <w:t>Kiffney</w:t>
      </w:r>
      <w:r w:rsidR="00482149" w:rsidRPr="00AE7714">
        <w:rPr>
          <w:color w:val="000000" w:themeColor="text1"/>
        </w:rPr>
        <w:t xml:space="preserve"> et al. (2003)</w:t>
      </w:r>
      <w:r w:rsidR="00AE7714" w:rsidRPr="00AE7714">
        <w:rPr>
          <w:color w:val="000000" w:themeColor="text1"/>
        </w:rPr>
        <w:t xml:space="preserve">, </w:t>
      </w:r>
      <w:r w:rsidR="000A2303" w:rsidRPr="00AE7714">
        <w:rPr>
          <w:rFonts w:ascii="Courier New" w:hAnsi="Courier New" w:cs="Courier New"/>
          <w:color w:val="000000" w:themeColor="text1"/>
        </w:rPr>
        <w:t>﻿</w:t>
      </w:r>
      <w:r w:rsidR="000A2303" w:rsidRPr="00AE7714">
        <w:rPr>
          <w:color w:val="000000" w:themeColor="text1"/>
        </w:rPr>
        <w:t xml:space="preserve">Mellina et al. </w:t>
      </w:r>
      <w:r w:rsidR="00AE7714">
        <w:rPr>
          <w:color w:val="000000" w:themeColor="text1"/>
        </w:rPr>
        <w:t>(</w:t>
      </w:r>
      <w:r w:rsidR="000A2303" w:rsidRPr="00AE7714">
        <w:rPr>
          <w:color w:val="000000" w:themeColor="text1"/>
        </w:rPr>
        <w:t>2002</w:t>
      </w:r>
      <w:r w:rsidR="00AE7714">
        <w:rPr>
          <w:color w:val="000000" w:themeColor="text1"/>
        </w:rPr>
        <w:t>) measured increases of 5</w:t>
      </w:r>
      <w:r w:rsidR="00AE7714" w:rsidRPr="00AE7714">
        <w:rPr>
          <w:color w:val="000000" w:themeColor="text1"/>
          <w:vertAlign w:val="superscript"/>
        </w:rPr>
        <w:t>o</w:t>
      </w:r>
      <w:r w:rsidR="00AE7714">
        <w:rPr>
          <w:color w:val="000000" w:themeColor="text1"/>
        </w:rPr>
        <w:t>C, and Johnson and Jones (2000) found up to 7</w:t>
      </w:r>
      <w:r w:rsidR="00AE7714" w:rsidRPr="00AE7714">
        <w:rPr>
          <w:color w:val="000000" w:themeColor="text1"/>
          <w:vertAlign w:val="superscript"/>
        </w:rPr>
        <w:t>o</w:t>
      </w:r>
      <w:r w:rsidR="00AE7714">
        <w:rPr>
          <w:color w:val="000000" w:themeColor="text1"/>
        </w:rPr>
        <w:t>C increases</w:t>
      </w:r>
      <w:r w:rsidR="00DB3C3A">
        <w:rPr>
          <w:color w:val="000000" w:themeColor="text1"/>
        </w:rPr>
        <w:t>, but all of these studies were large scale canopy removals.</w:t>
      </w:r>
      <w:r w:rsidR="00482149">
        <w:rPr>
          <w:color w:val="000000" w:themeColor="text1"/>
        </w:rPr>
        <w:t xml:space="preserve"> O</w:t>
      </w:r>
      <w:r w:rsidR="00BF792B">
        <w:rPr>
          <w:color w:val="000000" w:themeColor="text1"/>
        </w:rPr>
        <w:t xml:space="preserve">verall, the </w:t>
      </w:r>
      <w:r w:rsidR="00AE7714">
        <w:rPr>
          <w:color w:val="000000" w:themeColor="text1"/>
        </w:rPr>
        <w:t>temperature</w:t>
      </w:r>
      <w:r w:rsidR="00BF792B">
        <w:rPr>
          <w:color w:val="000000" w:themeColor="text1"/>
        </w:rPr>
        <w:t xml:space="preserve"> </w:t>
      </w:r>
      <w:r w:rsidR="007574AF">
        <w:rPr>
          <w:color w:val="000000" w:themeColor="text1"/>
        </w:rPr>
        <w:t>responses</w:t>
      </w:r>
      <w:r w:rsidR="00062AE8">
        <w:rPr>
          <w:color w:val="000000" w:themeColor="text1"/>
        </w:rPr>
        <w:t xml:space="preserve"> in this study</w:t>
      </w:r>
      <w:r>
        <w:rPr>
          <w:color w:val="000000" w:themeColor="text1"/>
        </w:rPr>
        <w:t xml:space="preserve"> likely reflect</w:t>
      </w:r>
      <w:r w:rsidR="00BF792B">
        <w:rPr>
          <w:color w:val="000000" w:themeColor="text1"/>
        </w:rPr>
        <w:t xml:space="preserve"> </w:t>
      </w:r>
      <w:r>
        <w:rPr>
          <w:color w:val="000000" w:themeColor="text1"/>
        </w:rPr>
        <w:t xml:space="preserve">the relatively small change in canopy cover at the reach scale. </w:t>
      </w:r>
    </w:p>
    <w:p w14:paraId="23016F66" w14:textId="015F4A3B" w:rsidR="00EC11AF" w:rsidRDefault="001672A1" w:rsidP="00026386">
      <w:pPr>
        <w:spacing w:line="480" w:lineRule="auto"/>
        <w:ind w:firstLine="720"/>
      </w:pPr>
      <w:r>
        <w:t xml:space="preserve">When temperatures do increase, understanding how long and how far downstream those effects persist is important to </w:t>
      </w:r>
      <w:r w:rsidR="009C4692">
        <w:t xml:space="preserve">evaluate </w:t>
      </w:r>
      <w:r>
        <w:t xml:space="preserve">how the system is responding overall. </w:t>
      </w:r>
      <w:r w:rsidRPr="00D558FD">
        <w:t>In small headwater streams</w:t>
      </w:r>
      <w:r>
        <w:t>,</w:t>
      </w:r>
      <w:r w:rsidRPr="00D558FD">
        <w:t xml:space="preserve"> which are often gaining systems, temperatures </w:t>
      </w:r>
      <w:r>
        <w:t>generally</w:t>
      </w:r>
      <w:r w:rsidRPr="00D558FD">
        <w:t xml:space="preserve"> increase </w:t>
      </w:r>
      <w:r>
        <w:t xml:space="preserve">with distance downstream but these increases can be </w:t>
      </w:r>
      <w:r w:rsidRPr="00D558FD">
        <w:t>highly variable</w:t>
      </w:r>
      <w:r w:rsidR="00833DC4">
        <w:t xml:space="preserve"> </w:t>
      </w:r>
      <w:r w:rsidR="00833DC4">
        <w:fldChar w:fldCharType="begin" w:fldLock="1"/>
      </w:r>
      <w:r w:rsidR="00C40993">
        <w:instrText>ADDIN CSL_CITATION {"citationItems":[{"id":"ITEM-1","itemData":{"DOI":"10.1111/j.1365-2427.2006.01597.x","ISSN":"0046-5070","author":[{"dropping-particle":"","family":"Caissie","given":"D.","non-dropping-particle":"","parse-names":false,"suffix":""}],"container-title":"Freshwater Biology","id":"ITEM-1","issue":"8","issued":{"date-parts":[["2006","8","1"]]},"page":"1389-1406","publisher":"John Wiley &amp; Sons, Ltd (10.1111)","title":"The thermal regime of rivers: a review","type":"article-journal","volume":"51"},"uris":["http://www.mendeley.com/documents/?uuid=00405e39-e44e-3783-a449-cd0133936258"]},{"id":"ITEM-2","itemData":{"DOI":"10.1111/j.1752-1688.2008.00204.x","ISSN":"1093474X","author":[{"dropping-particle":"","family":"Dent","given":"Liz","non-dropping-particle":"","parse-names":false,"suffix":""},{"dropping-particle":"","family":"Vick","given":"Danielle","non-dropping-particle":"","parse-names":false,"suffix":""},{"dropping-particle":"","family":"Abraham","given":"Kyle","non-dropping-particle":"","parse-names":false,"suffix":""},{"dropping-particle":"","family":"Schoenholtz","given":"Stephen","non-dropping-particle":"","parse-names":false,"suffix":""},{"dropping-particle":"","family":"Johnson","given":"Sherri","non-dropping-particle":"","parse-names":false,"suffix":""},{"dropping-particle":"","family":"Temperature","given":"Summer","non-dropping-particle":"","parse-names":false,"suffix":""}],"container-title":"JAWRA Journal of the American Water Resources Association","id":"ITEM-2","issue":"4","issued":{"date-parts":[["2009","8"]]},"page":"803-813","publisher":"Blackwell Publishing Ltd","title":"Summer temperature patterns in headwater streams of the Oregon Coast Range","type":"article-journal","volume":"44"},"uris":["http://www.mendeley.com/documents/?uuid=863fb9ae-753a-3a09-87cd-06e9bbb519a6"]},{"id":"ITEM-3","itemData":{"DOI":"10.1139/x03-087","ISSN":"0045-5067","abstract":"This study examined water temperature patterns and their physical controls for two small, clearing-heated streams in shaded reaches downstream of all forestry activity. Field observations were made...","author":[{"dropping-particle":"","family":"Story","given":"A","non-dropping-particle":"","parse-names":false,"suffix":""},{"dropping-particle":"","family":"Moore","given":"R D","non-dropping-particle":"","parse-names":false,"suffix":""},{"dropping-particle":"","family":"Macdonald","given":"J S","non-dropping-particle":"","parse-names":false,"suffix":""}],"container-title":"Canadian Journal of Forest Research","id":"ITEM-3","issue":"8","issued":{"date-parts":[["2003","8"]]},"page":"1383-1396","publisher":" NRC Research Press Ottawa, Canada ","title":"Stream temperatures in two shaded reaches below cutblocks and logging roads: downstream cooling linked to subsurface hydrology","type":"article-journal","volume":"33"},"uris":["http://www.mendeley.com/documents/?uuid=53df6d04-af28-3515-bcbb-9cca21a65109"]},{"id":"ITEM-4","itemData":{"DOI":"10.1890/1051-0761(1999)009[0301:MTRASH]2.0.CO;2","ISSN":"1939-5582","author":[{"dropping-particle":"","family":"Torgersen","given":"Christian E.","non-dropping-particle":"","parse-names":false,"suffix":""},{"dropping-particle":"","family":"Price","given":"David M.","non-dropping-particle":"","parse-names":false,"suffix":""},{"dropping-particle":"","family":"Li","given":"Hiram W.","non-dropping-particle":"","parse-names":false,"suffix":""},{"dropping-particle":"","family":"McIntosh","given":"Bruce A.","non-dropping-particle":"","parse-names":false,"suffix":""}],"container-title":"Ecological Applications","id":"ITEM-4","issue":"1","issued":{"date-parts":[["1999","2","1"]]},"page":"301-319","publisher":"John Wiley &amp; Sons, Ltd","title":"Multiscale thermal refugia and stream habitat associations of chinook slamon in Northeastern Oregon","type":"article-journal","volume":"9"},"uris":["http://www.mendeley.com/documents/?uuid=0adc2f5a-011e-36e1-a264-a059d2229faa"]},{"id":"ITEM-5","itemData":{"DOI":"10.1139/F04-040","ISBN":"1800553684","ISSN":"0706-652X","PMID":"17557174","abstract":"The temperature of stream water is an important control of many in-stream processes. To better understand the processes and consequences of solar energy inputs to streams, stream temperature dynamics were examined before, during, and after experimental shading of a 150-m reach of a second-order stream in the Oregon Cascade Range. Maximum water temperatures declined significantly in the shaded reach, but minimum and mean temperatures were not modified. Heat budget calculations before shading show the dominance of solar energy as an influence of stream temperature. The influence of substrate type on stream temperature was examined separately where the water flowed first over bedrock and then through alluvial substrates. Maximum temperatures in the upstream bedrock reach were up to 8.6 °C higher and 3.4 °C lower than downstream in the alluvial reach. Better understanding of factors that influence not only maximum but minimum temperatures as well as diurnal temperature variation will highlight types of reaches in which stream temperature would be most responsive to changes in shading. Many apparent discrepancies in stream temperature literature can be explained by considering variation in the relative importance of different stream temperature drivers within and among streams and over time.","author":[{"dropping-particle":"","family":"Johnson","given":"Sherri L","non-dropping-particle":"","parse-names":false,"suffix":""}],"container-title":"Canadian Journal of Fisheries and Aquatic Sciences","id":"ITEM-5","issue":"6","issued":{"date-parts":[["2004","6"]]},"page":"913-923","publisher":"NRC Research Press Ottawa, Canada","title":"Factors influencing stream temperatures in small streams: substrate effects and a shading experiment","type":"article-journal","volume":"61"},"uris":["http://www.mendeley.com/documents/?uuid=c19cab7b-ef0e-4c04-8ed5-d36d180c857c"]}],"mendeley":{"formattedCitation":"(Torgersen et al. 1999, Story et al. 2003, Johnson 2004, Caissie 2006, Dent et al. 2009)","plainTextFormattedCitation":"(Torgersen et al. 1999, Story et al. 2003, Johnson 2004, Caissie 2006, Dent et al. 2009)","previouslyFormattedCitation":"(Torgersen et al. 1999, Story et al. 2003, Johnson 2004, Caissie 2006, Dent et al. 2009)"},"properties":{"noteIndex":0},"schema":"https://github.com/citation-style-language/schema/raw/master/csl-citation.json"}</w:instrText>
      </w:r>
      <w:r w:rsidR="00833DC4">
        <w:fldChar w:fldCharType="separate"/>
      </w:r>
      <w:r w:rsidR="00833DC4" w:rsidRPr="00833DC4">
        <w:rPr>
          <w:noProof/>
        </w:rPr>
        <w:t>(Torgersen et al. 1999, Story et al. 2003, Johnson 2004, Caissie 2006, Dent et al. 2009)</w:t>
      </w:r>
      <w:r w:rsidR="00833DC4">
        <w:fldChar w:fldCharType="end"/>
      </w:r>
      <w:r w:rsidRPr="00D558FD">
        <w:t xml:space="preserve">, so truly assessing the distance at which the increase in temperature is due to the gap is challenging. The data </w:t>
      </w:r>
      <w:r w:rsidR="00E04E4F">
        <w:t xml:space="preserve">before the cut </w:t>
      </w:r>
      <w:r w:rsidRPr="00D558FD">
        <w:t xml:space="preserve">show high variability longitudinally and the changes </w:t>
      </w:r>
      <w:r>
        <w:t>in response to gap formation were</w:t>
      </w:r>
      <w:r w:rsidRPr="00D558FD">
        <w:t xml:space="preserve"> small </w:t>
      </w:r>
      <w:r>
        <w:t>relative to</w:t>
      </w:r>
      <w:r w:rsidRPr="00D558FD">
        <w:t xml:space="preserve"> background variability.</w:t>
      </w:r>
      <w:r>
        <w:t xml:space="preserve"> For example</w:t>
      </w:r>
      <w:r w:rsidR="006B4786">
        <w:t xml:space="preserve"> the range in T</w:t>
      </w:r>
      <w:r w:rsidR="006B4786" w:rsidRPr="006B4786">
        <w:rPr>
          <w:vertAlign w:val="subscript"/>
        </w:rPr>
        <w:t>7DayMax</w:t>
      </w:r>
      <w:r w:rsidR="006B4786">
        <w:t xml:space="preserve"> temperature </w:t>
      </w:r>
      <w:r w:rsidR="00E22DD7">
        <w:t xml:space="preserve">at </w:t>
      </w:r>
      <w:r w:rsidR="009F5F4E" w:rsidRPr="009F5F4E">
        <w:t>W-113</w:t>
      </w:r>
      <w:r w:rsidR="00E22DD7" w:rsidRPr="009F5F4E">
        <w:t xml:space="preserve"> was </w:t>
      </w:r>
      <w:r w:rsidR="009F5F4E" w:rsidRPr="009F5F4E">
        <w:t>15.8-16.25</w:t>
      </w:r>
      <w:r w:rsidR="009F5F4E" w:rsidRPr="005E4931">
        <w:rPr>
          <w:vertAlign w:val="superscript"/>
        </w:rPr>
        <w:t>o</w:t>
      </w:r>
      <w:r w:rsidR="009F5F4E">
        <w:t>C</w:t>
      </w:r>
      <w:r w:rsidR="00E22DD7">
        <w:t xml:space="preserve"> within a reach and the</w:t>
      </w:r>
      <w:r w:rsidR="009F5F4E">
        <w:t xml:space="preserve"> temperature above and below the gap was 1</w:t>
      </w:r>
      <w:r w:rsidR="00E04E4F">
        <w:t>5</w:t>
      </w:r>
      <w:r w:rsidR="009F5F4E">
        <w:t>.5 and 16.2</w:t>
      </w:r>
      <w:r w:rsidR="009F5F4E" w:rsidRPr="005E4931">
        <w:rPr>
          <w:vertAlign w:val="superscript"/>
        </w:rPr>
        <w:t>o</w:t>
      </w:r>
      <w:r w:rsidR="009F5F4E">
        <w:t>C</w:t>
      </w:r>
      <w:r w:rsidR="00E22DD7">
        <w:t>.</w:t>
      </w:r>
      <w:r w:rsidRPr="00D558FD">
        <w:t xml:space="preserve"> This is likely due to local hydrologic conditions (e.g. groundwater and hyporheic flow)</w:t>
      </w:r>
      <w:r w:rsidR="00F40602">
        <w:t xml:space="preserve"> along with natural canopy openings and heat transfer from warm air to the water</w:t>
      </w:r>
      <w:r w:rsidRPr="00D558FD">
        <w:t xml:space="preserve"> causing warmer or cooler temperatures locally</w:t>
      </w:r>
      <w:r w:rsidR="00C40993">
        <w:t xml:space="preserve"> </w:t>
      </w:r>
      <w:r w:rsidR="00C40993">
        <w:fldChar w:fldCharType="begin" w:fldLock="1"/>
      </w:r>
      <w:r w:rsidR="00EE0E0B">
        <w:instrText>ADDIN CSL_CITATION {"citationItems":[{"id":"ITEM-1","itemData":{"ISSN":"1045-9774","abstract":"The temperature of water entering a forest stream system typically resembles that of the watershed's subsoil environment. As this water continues to flow down the stream system, seasonal and diurnal water temperatures are strongly influenced by solar radiation. Pro- nounced differences in stream temperature patterns are evident for streams draining watersheds throughout the Pacific Northwest. Seasonal and diurnal patterns of stream temperature influence a wide range of responses by instream biota. Furthermore, logging activities can initiate pronounced temperature changes by the removal of forest vegetation along channels. Buffer strips of forest vegetation are an effective means of minimizing stream temperature impacts associated with logging. Although direct mortality of fish is probably not a major concern throughout the Pacific Northwest when stream temperatures are altered by management activities. temperature changes can influence rates of egg development, rearing success, species competition, and other factors.","author":[{"dropping-particle":"","family":"Beschta","given":"RL","non-dropping-particle":"","parse-names":false,"suffix":""},{"dropping-particle":"","family":"Bilby","given":"RE","non-dropping-particle":"","parse-names":false,"suffix":""},{"dropping-particle":"","family":"Brown","given":"GW","non-dropping-particle":"","parse-names":false,"suffix":""},{"dropping-particle":"","family":"Holtby","given":"LB","non-dropping-particle":"","parse-names":false,"suffix":""},{"dropping-particle":"","family":"Hofstra","given":"TD","non-dropping-particle":"","parse-names":false,"suffix":""}],"container-title":"Streamside management: forestry and fishery interactions","id":"ITEM-1","issued":{"date-parts":[["1987"]]},"note":"less directly relevant becuase it is so old and broad- but it is long with individual sections. \n\ncascades stream (clear cut) increased (max temp) by 3 to 8 deg C \nmin temps up by 1 to 2 deg c. \n\n\nBusch (1978) found that increased light both altered the species of algae present and caused an increase in algal biomass and invertebrate production.\nWarren et a1. (960) noted that in Oregon streams fila? mentous green algae dominated where at least 3% of full sunlight reached the substrate. In shaded stretches, diatoms predominated. -&amp;gt; suggests needs more reserach on this topic. \n\nadd behaviour and acclimation temperature. \n\nthe shaded section. However, in a final analysis of the data set, Martin (1985) concluded","page":"191-232","title":"Stream temperature and aquatic habitat: fisheries and forestry interactions","type":"article-journal"},"uris":["http://www.mendeley.com/documents/?uuid=6b8b22d2-7c1f-43ba-9e23-2f5d7ea8bf38"]},{"id":"ITEM-2","itemData":{"DOI":"10.1080/02705060.1984.9664642","ISSN":"0270-5060","abstract":"Abstract Four distinct types of cool-water areas were located during this midsummer survey of Thrash Creek, Washington, a warm, fifth-order stream. These areas were termed lateral seeps, pool bottom seeps, cold tributary mouths and flow through the bed, depending upon the entry point and source of the cool water. These types differed with respect to average size, depth and location in the stream channel. Temperatures in the cool water areas averaged 4.7°C lower than ambient streamwater on warm afternoons. Thirty-nine such spots were found on a 3.5 km reach of the study stream. They accounted for 1.6% of the surface area and 2.9% of the water volume on this stretch of stream.","author":[{"dropping-particle":"","family":"Bilby","given":"Robert E.","non-dropping-particle":"","parse-names":false,"suffix":""}],"container-title":"Journal of Freshwater Ecology","id":"ITEM-2","issue":"6","issued":{"date-parts":[["1984","12","7"]]},"page":"593-602","publisher":" Taylor &amp; Francis Group ","title":"Characteristics and Frequency of Cool-water Areas in a Western Washington Stream","type":"article-journal","volume":"2"},"uris":["http://www.mendeley.com/documents/?uuid=84d4cfb3-1b48-328a-88e4-78704c58ca66"]}],"mendeley":{"formattedCitation":"(Bilby 1984, Beschta et al. 1987)","plainTextFormattedCitation":"(Bilby 1984, Beschta et al. 1987)","previouslyFormattedCitation":"(Bilby 1984, Beschta et al. 1987)"},"properties":{"noteIndex":0},"schema":"https://github.com/citation-style-language/schema/raw/master/csl-citation.json"}</w:instrText>
      </w:r>
      <w:r w:rsidR="00C40993">
        <w:fldChar w:fldCharType="separate"/>
      </w:r>
      <w:r w:rsidR="00C40993" w:rsidRPr="00C40993">
        <w:rPr>
          <w:noProof/>
        </w:rPr>
        <w:t>(Bilby 1984, Beschta et al. 1987)</w:t>
      </w:r>
      <w:r w:rsidR="00C40993">
        <w:fldChar w:fldCharType="end"/>
      </w:r>
      <w:r w:rsidRPr="00D558FD">
        <w:t xml:space="preserve">. </w:t>
      </w:r>
      <w:r>
        <w:t xml:space="preserve">The maximum average increase within the gap is </w:t>
      </w:r>
      <w:r w:rsidRPr="00592706">
        <w:t>1.15</w:t>
      </w:r>
      <w:r w:rsidRPr="005E4931">
        <w:rPr>
          <w:vertAlign w:val="superscript"/>
        </w:rPr>
        <w:t>o</w:t>
      </w:r>
      <w:r w:rsidRPr="00592706">
        <w:t>C which is</w:t>
      </w:r>
      <w:r>
        <w:t xml:space="preserve"> very small relative to the 4-5</w:t>
      </w:r>
      <w:r w:rsidRPr="005E4931">
        <w:rPr>
          <w:vertAlign w:val="superscript"/>
        </w:rPr>
        <w:t>o</w:t>
      </w:r>
      <w:r>
        <w:t xml:space="preserve">C found in 25 meter gaps at Hubbard Brook, NH on a stream with smaller discharge than the smallest stream in this study </w:t>
      </w:r>
      <w:r w:rsidR="00EE0E0B">
        <w:fldChar w:fldCharType="begin" w:fldLock="1"/>
      </w:r>
      <w:r w:rsidR="0095068C">
        <w:instrText>ADDIN CSL_CITATION {"citationItems":[{"id":"ITEM-1","itemData":{"DOI":"10.2307/1296545","ISSN":"00063568","author":[{"dropping-particle":"","family":"Burton","given":"Thomas M.","non-dropping-particle":"","parse-names":false,"suffix":""},{"dropping-particle":"","family":"Likens","given":"Gene E.","non-dropping-particle":"","parse-names":false,"suffix":""}],"container-title":"BioScience","id":"ITEM-1","issue":"7","issued":{"date-parts":[["1973","7"]]},"page":"433-435","title":"The Effect of Strip-Cutting on Stream Temperatures in the Hubbard Brook Experimental Forest, New Hampshire","type":"article-journal","volume":"23"},"uris":["http://www.mendeley.com/documents/?uuid=09b6a91d-064e-3629-9ced-5904ee51f398"]}],"mendeley":{"formattedCitation":"(Burton and Likens 1973)","plainTextFormattedCitation":"(Burton and Likens 1973)","previouslyFormattedCitation":"(Burton and Likens 1973)"},"properties":{"noteIndex":0},"schema":"https://github.com/citation-style-language/schema/raw/master/csl-citation.json"}</w:instrText>
      </w:r>
      <w:r w:rsidR="00EE0E0B">
        <w:fldChar w:fldCharType="separate"/>
      </w:r>
      <w:r w:rsidR="00EE0E0B" w:rsidRPr="00EE0E0B">
        <w:rPr>
          <w:noProof/>
        </w:rPr>
        <w:t>(Burton and Likens 1973)</w:t>
      </w:r>
      <w:r w:rsidR="00EE0E0B">
        <w:fldChar w:fldCharType="end"/>
      </w:r>
      <w:r w:rsidR="00EE0E0B">
        <w:t>.</w:t>
      </w:r>
      <w:r>
        <w:t xml:space="preserve"> </w:t>
      </w:r>
      <w:r w:rsidR="00E04E4F">
        <w:t>Also,</w:t>
      </w:r>
      <w:r>
        <w:t xml:space="preserve"> an average increase of 3-4</w:t>
      </w:r>
      <w:r w:rsidRPr="005E4931">
        <w:rPr>
          <w:vertAlign w:val="superscript"/>
        </w:rPr>
        <w:t>o</w:t>
      </w:r>
      <w:r>
        <w:t>C (maximum 6</w:t>
      </w:r>
      <w:r w:rsidRPr="005E4931">
        <w:rPr>
          <w:vertAlign w:val="superscript"/>
        </w:rPr>
        <w:t>o</w:t>
      </w:r>
      <w:r>
        <w:t>C response) was found in Alaska with gap diameters approximate</w:t>
      </w:r>
      <w:r w:rsidR="00062AE8">
        <w:t>ly</w:t>
      </w:r>
      <w:r>
        <w:t xml:space="preserve"> double the size of those in this study (53 meters</w:t>
      </w:r>
      <w:r w:rsidR="0095068C">
        <w:t>)</w:t>
      </w:r>
      <w:r w:rsidR="0095068C">
        <w:fldChar w:fldCharType="begin" w:fldLock="1"/>
      </w:r>
      <w:r w:rsidR="009E53D9">
        <w:instrText>ADDIN CSL_CITATION {"citationItems":[{"id":"ITEM-1","itemData":{"DOI":"10.1577/1548-8659(1998)127&lt;0859","ISBN":"0002-8487","ISSN":"00028487","abstract":"Changes in solar radiation, water temperature, periphyton accumulation, and allochthonous inputs and storage were measured after we removed patches of deciduous, second-growth riparian vegetation bordering two small streams in southeast Alaska that produce coho salmon Oncorhynchus kisutch. Solar radiation and leaf litter input were measured at the water surface at random locations dispersed through six alternating closed- and open-canopy stream sections. Water temperature, periphyton, and stored organic samples were collected near the downstream end of each section. Solar radiation intensity was measured with digital daylight integrators and pyronometers, periphyton biomass and chlorophyll a were measured on red clay tile substrates, allochthonous input was measured with leaf litter baskets, and benthic organic matter was measured with a Hess sampler. Average intensity of solar radiation that reached the water surface of open-canopy sections was significantly higher than in closed-canopy sections of two streams measured during daylight hours in summer 1988 and of one stream measured day and night in summer 1989.","author":[{"dropping-particle":"","family":"Hetrick","given":"N J","non-dropping-particle":"","parse-names":false,"suffix":""},{"dropping-particle":"","family":"Brusven","given":"M A","non-dropping-particle":"","parse-names":false,"suffix":""},{"dropping-particle":"","family":"Meehan","given":"W R","non-dropping-particle":"","parse-names":false,"suffix":""},{"dropping-particle":"","family":"Bjornn","given":"T C","non-dropping-particle":"","parse-names":false,"suffix":""}],"container-title":"Transactions of the American Fisheries Society","id":"ITEM-1","issue":"6","issued":{"date-parts":[["1998"]]},"page":"859-875","title":"Changes in solar input, water temperature, periphyton accumulation, and allochthonous input and storage after canopy removal along two small salmon streams in southeast Alaska","type":"article-journal","volume":"127"},"uris":["http://www.mendeley.com/documents/?uuid=4e1e1f4b-85ba-4fdb-82f8-9c86e43509c4"]}],"mendeley":{"formattedCitation":"(Hetrick et al. 1998)","plainTextFormattedCitation":"(Hetrick et al. 1998)","previouslyFormattedCitation":"(Hetrick et al. 1998)"},"properties":{"noteIndex":0},"schema":"https://github.com/citation-style-language/schema/raw/master/csl-citation.json"}</w:instrText>
      </w:r>
      <w:r w:rsidR="0095068C">
        <w:fldChar w:fldCharType="separate"/>
      </w:r>
      <w:r w:rsidR="0095068C" w:rsidRPr="0095068C">
        <w:rPr>
          <w:noProof/>
        </w:rPr>
        <w:t>(Hetrick et al. 1998)</w:t>
      </w:r>
      <w:r w:rsidR="0095068C">
        <w:fldChar w:fldCharType="end"/>
      </w:r>
      <w:r w:rsidR="0095068C">
        <w:t xml:space="preserve">. </w:t>
      </w:r>
      <w:r w:rsidRPr="00D558FD">
        <w:t>Additional research</w:t>
      </w:r>
      <w:r w:rsidR="00D65E9C">
        <w:t xml:space="preserve"> with measurements f</w:t>
      </w:r>
      <w:r w:rsidR="00E04E4F">
        <w:t>a</w:t>
      </w:r>
      <w:r w:rsidR="00D65E9C">
        <w:t>rther downstream</w:t>
      </w:r>
      <w:r w:rsidRPr="00D558FD">
        <w:t xml:space="preserve"> is required to further understand the downstream decline </w:t>
      </w:r>
      <w:r w:rsidR="00E04E4F">
        <w:t xml:space="preserve">and recovery </w:t>
      </w:r>
      <w:r w:rsidRPr="00D558FD">
        <w:t>of temperature increase</w:t>
      </w:r>
      <w:r w:rsidR="00E04E4F">
        <w:t>s</w:t>
      </w:r>
      <w:r w:rsidRPr="00D558FD">
        <w:t xml:space="preserve"> due to canopy gaps. </w:t>
      </w:r>
    </w:p>
    <w:p w14:paraId="3B6D19E6" w14:textId="7A2E6015" w:rsidR="006F0BA7" w:rsidRPr="00A52062" w:rsidRDefault="00BF792B" w:rsidP="00617F0D">
      <w:pPr>
        <w:spacing w:line="480" w:lineRule="auto"/>
        <w:ind w:firstLine="720"/>
      </w:pPr>
      <w:r>
        <w:t xml:space="preserve">The </w:t>
      </w:r>
      <w:r w:rsidR="006F0BA7" w:rsidRPr="00D558FD">
        <w:t xml:space="preserve">relationships </w:t>
      </w:r>
      <w:r>
        <w:t xml:space="preserve">that were used to </w:t>
      </w:r>
      <w:r w:rsidR="006B065A">
        <w:t>evaluate</w:t>
      </w:r>
      <w:r>
        <w:t xml:space="preserve"> responses over the full 40 days of the s</w:t>
      </w:r>
      <w:r w:rsidR="006B065A">
        <w:t>ummer study period</w:t>
      </w:r>
      <w:r>
        <w:t xml:space="preserve"> </w:t>
      </w:r>
      <w:r w:rsidR="002B78EE">
        <w:t xml:space="preserve">of </w:t>
      </w:r>
      <w:r w:rsidR="006F0BA7" w:rsidRPr="00D558FD">
        <w:t xml:space="preserve">daily maximums of the reference and treatment reaches between years </w:t>
      </w:r>
      <w:r w:rsidR="002B78EE">
        <w:t>showed that responses were</w:t>
      </w:r>
      <w:r w:rsidR="006F0BA7" w:rsidRPr="00D558FD">
        <w:t xml:space="preserve"> small, but </w:t>
      </w:r>
      <w:r w:rsidR="00A77807">
        <w:t>all increased</w:t>
      </w:r>
      <w:r w:rsidR="006F0BA7" w:rsidRPr="00D558FD">
        <w:t>. An increase in slope</w:t>
      </w:r>
      <w:r w:rsidR="006F0BA7">
        <w:t xml:space="preserve"> in the regression analysis used</w:t>
      </w:r>
      <w:r w:rsidR="006F0BA7" w:rsidRPr="00D558FD">
        <w:t xml:space="preserve"> indicates greater warming within the treatment reach than the reference reach in the </w:t>
      </w:r>
      <w:r w:rsidR="006F0BA7">
        <w:t>year after the cut than the year before the cut.</w:t>
      </w:r>
      <w:r w:rsidR="006F0BA7" w:rsidRPr="00D558FD">
        <w:t xml:space="preserve"> Therefore, </w:t>
      </w:r>
      <w:r w:rsidR="006F0BA7">
        <w:t>on</w:t>
      </w:r>
      <w:r w:rsidR="006F0BA7" w:rsidRPr="00D558FD">
        <w:t xml:space="preserve"> hotter days, treatment reaches were warming more than reference reaches, resulting in </w:t>
      </w:r>
      <w:r w:rsidR="00531F7F">
        <w:t>greater</w:t>
      </w:r>
      <w:r w:rsidR="006F0BA7" w:rsidRPr="00D558FD">
        <w:t xml:space="preserve"> differences </w:t>
      </w:r>
      <w:r w:rsidR="006F0BA7" w:rsidRPr="002B78EE">
        <w:t>between the treatment and reference reach when compared to cooler days. All sites had a greater slope in the year after the cut</w:t>
      </w:r>
      <w:r w:rsidR="002B78EE" w:rsidRPr="00815A1B">
        <w:t>.</w:t>
      </w:r>
      <w:r w:rsidR="006F0BA7" w:rsidRPr="00815A1B">
        <w:t xml:space="preserve"> Based on this relationship, </w:t>
      </w:r>
      <w:r w:rsidR="006F0BA7" w:rsidRPr="002D1F2C">
        <w:t>in response to the canopy gaps</w:t>
      </w:r>
      <w:r w:rsidR="006F0BA7" w:rsidRPr="00957E95">
        <w:t xml:space="preserve"> created in this study, for every 1 degree increase in </w:t>
      </w:r>
      <w:r w:rsidR="008C4D2D" w:rsidRPr="00815A1B">
        <w:t xml:space="preserve">maximum daily </w:t>
      </w:r>
      <w:r w:rsidR="006F0BA7" w:rsidRPr="00815A1B">
        <w:t>temperature in the reference reach</w:t>
      </w:r>
      <w:r w:rsidR="008C4D2D" w:rsidRPr="00815A1B">
        <w:t xml:space="preserve">, </w:t>
      </w:r>
      <w:r w:rsidR="006F0BA7" w:rsidRPr="00815A1B">
        <w:t>there will be on average an additional</w:t>
      </w:r>
      <w:r w:rsidR="006F0BA7" w:rsidRPr="0099461E">
        <w:t xml:space="preserve"> 0.12</w:t>
      </w:r>
      <w:r w:rsidR="006F0BA7" w:rsidRPr="0099461E">
        <w:rPr>
          <w:vertAlign w:val="superscript"/>
        </w:rPr>
        <w:t>o</w:t>
      </w:r>
      <w:r w:rsidR="006F0BA7" w:rsidRPr="0099461E">
        <w:t>C/</w:t>
      </w:r>
      <w:r w:rsidR="006F0BA7" w:rsidRPr="0099461E">
        <w:rPr>
          <w:vertAlign w:val="superscript"/>
        </w:rPr>
        <w:t>o</w:t>
      </w:r>
      <w:r w:rsidR="006F0BA7" w:rsidRPr="0099461E">
        <w:t xml:space="preserve">C increase in daily maximum temperature in the reach </w:t>
      </w:r>
      <w:r w:rsidR="00362BC4">
        <w:t>with a</w:t>
      </w:r>
      <w:r w:rsidR="006F0BA7" w:rsidRPr="0099461E">
        <w:t xml:space="preserve"> gap. Likewise, for the daily mean, for every </w:t>
      </w:r>
      <w:r w:rsidR="00362BC4">
        <w:t>degree increase in the shaded reference</w:t>
      </w:r>
      <w:r w:rsidR="006F0BA7" w:rsidRPr="0099461E">
        <w:t xml:space="preserve"> reach</w:t>
      </w:r>
      <w:r w:rsidR="00362BC4">
        <w:t>,</w:t>
      </w:r>
      <w:r w:rsidR="006F0BA7" w:rsidRPr="0099461E">
        <w:t xml:space="preserve"> an average additional increase of 0.05</w:t>
      </w:r>
      <w:r w:rsidR="006F0BA7" w:rsidRPr="0099461E">
        <w:rPr>
          <w:vertAlign w:val="superscript"/>
        </w:rPr>
        <w:t xml:space="preserve"> o</w:t>
      </w:r>
      <w:r w:rsidR="006F0BA7" w:rsidRPr="0099461E">
        <w:t>C in a reach with a small gap</w:t>
      </w:r>
      <w:r w:rsidR="00362BC4">
        <w:t xml:space="preserve"> is expected</w:t>
      </w:r>
      <w:r w:rsidR="006F0BA7" w:rsidRPr="0099461E">
        <w:t>.</w:t>
      </w:r>
      <w:r w:rsidR="006F0BA7">
        <w:t xml:space="preserve"> The average change in slope was </w:t>
      </w:r>
      <w:r w:rsidR="006F0BA7" w:rsidRPr="00E12500">
        <w:t>0.1</w:t>
      </w:r>
      <w:r w:rsidR="006F0BA7">
        <w:t>2</w:t>
      </w:r>
      <w:r w:rsidR="006F0BA7" w:rsidRPr="005E4931">
        <w:rPr>
          <w:vertAlign w:val="superscript"/>
        </w:rPr>
        <w:t>o</w:t>
      </w:r>
      <w:r w:rsidR="006F0BA7" w:rsidRPr="00E12500">
        <w:t>C/</w:t>
      </w:r>
      <w:r w:rsidR="006F0BA7" w:rsidRPr="005E4931">
        <w:rPr>
          <w:vertAlign w:val="superscript"/>
        </w:rPr>
        <w:t>o</w:t>
      </w:r>
      <w:r w:rsidR="006F0BA7" w:rsidRPr="00E12500">
        <w:t>C for daily maximums</w:t>
      </w:r>
      <w:r w:rsidR="00957E95">
        <w:t xml:space="preserve">, </w:t>
      </w:r>
      <w:r w:rsidR="006F0BA7">
        <w:t xml:space="preserve">which is </w:t>
      </w:r>
      <w:r w:rsidR="00362BC4">
        <w:t xml:space="preserve">substantially </w:t>
      </w:r>
      <w:r w:rsidR="006F0BA7">
        <w:t xml:space="preserve">smaller than the average change in slopes found </w:t>
      </w:r>
      <w:r w:rsidR="009E53D9">
        <w:t>i</w:t>
      </w:r>
      <w:r w:rsidR="00775C46">
        <w:t>n a</w:t>
      </w:r>
      <w:r w:rsidR="009E53D9">
        <w:t xml:space="preserve"> </w:t>
      </w:r>
      <w:r w:rsidR="00775C46">
        <w:t>Cascade mountain stream in Oregon</w:t>
      </w:r>
      <w:r w:rsidR="006F0BA7">
        <w:t xml:space="preserve"> 1.05</w:t>
      </w:r>
      <w:r w:rsidR="006F0BA7" w:rsidRPr="005E4931">
        <w:rPr>
          <w:vertAlign w:val="superscript"/>
        </w:rPr>
        <w:t>o</w:t>
      </w:r>
      <w:r w:rsidR="006F0BA7">
        <w:t>C/</w:t>
      </w:r>
      <w:r w:rsidR="006F0BA7" w:rsidRPr="005E4931">
        <w:rPr>
          <w:vertAlign w:val="superscript"/>
        </w:rPr>
        <w:t>o</w:t>
      </w:r>
      <w:r w:rsidR="006F0BA7">
        <w:t xml:space="preserve">C in which canopy cover decreased by an average </w:t>
      </w:r>
      <w:r w:rsidR="006F0BA7" w:rsidRPr="00B14BE8">
        <w:t xml:space="preserve">of </w:t>
      </w:r>
      <w:r w:rsidR="00B14BE8" w:rsidRPr="00B14BE8">
        <w:t xml:space="preserve">20% over </w:t>
      </w:r>
      <w:r w:rsidR="006F0BA7">
        <w:t>streams</w:t>
      </w:r>
      <w:r w:rsidR="009E53D9">
        <w:t xml:space="preserve"> </w:t>
      </w:r>
      <w:r w:rsidR="009E53D9">
        <w:fldChar w:fldCharType="begin" w:fldLock="1"/>
      </w:r>
      <w:r w:rsidR="00C50778">
        <w:instrText>ADDIN CSL_CITATION {"citationItems":[{"id":"ITEM-1","itemData":{"DOI":"10.1016/j.foreco.2013.09.009","ISBN":"0378-1127","ISSN":"03781127","abstract":"We investigated the effect of contemporary forest harvesting practices on warm-season thermal regimes of headwater streams using a Before-After-Control-Intervention (BACI) design within a nested, paired watershed study. We applied harvesting treatments to four headwater tributaries of Hinkle Creek, designed in accordance with the Oregon Forest Practices Act. Therefore, fixed-width buffer strips containing overstory merchantable trees were not left adjacent to the four non-fish-bearing streams. The summer following harvesting, we observed a variable temperature response across the four harvested streams. Mean maximum daily stream temperatures ranged from 1.5. ??C cooler to 1.0. ??C warmer relative to pre-harvest years. We also observed significantly lower minimum and mean daily stream temperatures, and recorded particularly low temperatures in treatment streams on days that minimum stream temperatures in reference streams were high. At the watershed scale, we did not observe cumulative stream temperature effects related to harvesting 14% of the watershed area in multiple, spatially-distributed harvest units across four headwater catchments. At the watershed outlet, we observed no change to maximum, mean, or minimum daily stream temperatures. We attribute the lack of consistent temperature increases in headwater streams to shading provided by a layer of logging slash that deposited over the streams during harvesting, and to increased summer baseflows. Comparisons of canopy cover before and after harvesting indicate little change in canopy cover when logging slash is considered, indicating that logging slash affected energy balances within the streams. However, other ecosystem-level effects of logging slash in forest streams are difficult to predict. In order to devise optimum practices related to in-stream slash management, forest scientists and policymakers should continue to study and consider the potential impacts of logging slash to stream ecosystems. ?? 2013 Elsevier B.V.","author":[{"dropping-particle":"","family":"Kibler","given":"Kelly M.","non-dropping-particle":"","parse-names":false,"suffix":""},{"dropping-particle":"","family":"Skaugset","given":"Arne","non-dropping-particle":"","parse-names":false,"suffix":""},{"dropping-particle":"","family":"Ganio","given":"Lisa M.","non-dropping-particle":"","parse-names":false,"suffix":""},{"dropping-particle":"","family":"Huso","given":"Manuela M.","non-dropping-particle":"","parse-names":false,"suffix":""}],"container-title":"Forest Ecology and Management","id":"ITEM-1","issued":{"date-parts":[["2013","12","15"]]},"page":"680-691","publisher":"Elsevier B.V.","title":"Effect of contemporary forest harvesting practices on headwater stream temperatures: Initial response of the Hinkle Creek catchment, Pacific Northwest, USA","type":"article-journal","volume":"310"},"uris":["http://www.mendeley.com/documents/?uuid=73cf080b-512c-4574-9816-6e3f908ec35c"]}],"mendeley":{"formattedCitation":"(Kibler et al. 2013)","plainTextFormattedCitation":"(Kibler et al. 2013)","previouslyFormattedCitation":"(Kibler et al. 2013)"},"properties":{"noteIndex":0},"schema":"https://github.com/citation-style-language/schema/raw/master/csl-citation.json"}</w:instrText>
      </w:r>
      <w:r w:rsidR="009E53D9">
        <w:fldChar w:fldCharType="separate"/>
      </w:r>
      <w:r w:rsidR="009E53D9" w:rsidRPr="009E53D9">
        <w:rPr>
          <w:noProof/>
        </w:rPr>
        <w:t>(Kibler et al. 2013)</w:t>
      </w:r>
      <w:r w:rsidR="009E53D9">
        <w:fldChar w:fldCharType="end"/>
      </w:r>
      <w:r w:rsidR="006F0BA7">
        <w:t>. However, the mean slopes in our study were</w:t>
      </w:r>
      <w:r w:rsidR="00775C46">
        <w:t xml:space="preserve"> greater than those observed in the coastal range of Oregon </w:t>
      </w:r>
      <w:r w:rsidR="006F0BA7">
        <w:t xml:space="preserve">in which no significant temperature increases were observed </w:t>
      </w:r>
      <w:r w:rsidR="00787629">
        <w:t>after contemporary forest harvest</w:t>
      </w:r>
      <w:r w:rsidR="00C50778">
        <w:t xml:space="preserve"> </w:t>
      </w:r>
      <w:r w:rsidR="00C50778">
        <w:fldChar w:fldCharType="begin" w:fldLock="1"/>
      </w:r>
      <w:r w:rsidR="00C50778">
        <w:instrText>ADDIN CSL_CITATION {"citationItems":[{"id":"ITEM-1","itemData":{"DOI":"10.1016/j.foreco.2016.08.021","ISSN":"03781127","abstract":"Historical forest harvesting practices, where the riparian canopy was removed, generally increased energy loading to the stream and produced higher stream temperatures. As such, contemporary forest management practices require maintenance of streamside vegetation as riparian management areas, with an important function of providing shade and minimizing solar radiation loading to streams to mitigate stream water temperature changes. The Alsea Watershed Study Revisited in the Oregon Coast Range provided a unique opportunity to investigate and compare the stream temperature responses to contemporary forest harvesting practices (i.e., maintenance of riparian vegetation) with the impacts from historical (1960s) harvesting practices (i.e., no riparian vegetation). Here we present an analysis of 6??years (3??years pre-harvest and 3??years post-harvest) of summer stream temperature data from a reference (Flynn Creek) and a harvested catchment (Needle Branch). There was no evidence that the (a) 7-day moving mean of daily maximum (T7DAYMAX) stream temperature, (b) mean daily stream temperature, or (c) diel stream temperature changed in the study stream reaches following contemporary forest harvesting practices. The only parameter of interest that changed after forest harvesting was the T7DAYMAX when analyses were constrained to the Oregon regulatory period of July 15 to August 15 and all sites in each catchment were grouped together???in this case stream temperature increased 0.6??????0.2????C (p??=??0.002). However, over the entire post-harvest study period, the warmest maximum daily stream temperature observed in Needle Branch was 14.7????C???in the original Alsea Watershed Study, maximum daily stream temperatures rose to 21.7????C (1966) and 29.4????C (1967) in the first two post-harvest years, providing evidence that current harvesting practices have improved protection for stream water temperatures.","author":[{"dropping-particle":"","family":"Bladon","given":"Kevin D.","non-dropping-particle":"","parse-names":false,"suffix":""},{"dropping-particle":"","family":"Cook","given":"Nicholas A.","non-dropping-particle":"","parse-names":false,"suffix":""},{"dropping-particle":"","family":"Light","given":"Jeffrey T.","non-dropping-particle":"","parse-names":false,"suffix":""},{"dropping-particle":"","family":"Segura","given":"Catalina","non-dropping-particle":"","parse-names":false,"suffix":""}],"container-title":"Forest Ecology and Management","id":"ITEM-1","issued":{"date-parts":[["2016"]]},"page":"153-164","publisher":"Elsevier B.V.","title":"A catchment-scale assessment of stream temperature response to contemporary forest harvesting in the Oregon Coast Range","type":"article-journal","volume":"379"},"uris":["http://www.mendeley.com/documents/?uuid=2057769f-7f17-4faf-a057-8d9f5cf31063"]}],"mendeley":{"formattedCitation":"(Bladon et al. 2016)","plainTextFormattedCitation":"(Bladon et al. 2016)","previouslyFormattedCitation":"(Bladon et al. 2016)"},"properties":{"noteIndex":0},"schema":"https://github.com/citation-style-language/schema/raw/master/csl-citation.json"}</w:instrText>
      </w:r>
      <w:r w:rsidR="00C50778">
        <w:fldChar w:fldCharType="separate"/>
      </w:r>
      <w:r w:rsidR="00C50778" w:rsidRPr="00C50778">
        <w:rPr>
          <w:noProof/>
        </w:rPr>
        <w:t>(Bladon et al. 2016)</w:t>
      </w:r>
      <w:r w:rsidR="00C50778">
        <w:fldChar w:fldCharType="end"/>
      </w:r>
      <w:r w:rsidR="00787629">
        <w:t>.</w:t>
      </w:r>
      <w:r w:rsidR="006F0BA7">
        <w:t xml:space="preserve"> </w:t>
      </w:r>
      <w:r w:rsidR="006F0BA7" w:rsidRPr="00D558FD">
        <w:t>A larger intercept of the linear regressions</w:t>
      </w:r>
      <w:r w:rsidR="006F0BA7">
        <w:t>,</w:t>
      </w:r>
      <w:r w:rsidR="006F0BA7" w:rsidRPr="00D558FD">
        <w:t xml:space="preserve"> without an increase in slope between reference and treatment reaches</w:t>
      </w:r>
      <w:r w:rsidR="006F0BA7">
        <w:t>,</w:t>
      </w:r>
      <w:r w:rsidR="006F0BA7" w:rsidRPr="00D558FD">
        <w:t xml:space="preserve"> indicates a consistently higher temperature experienced by the treatment reach than the reference reach.</w:t>
      </w:r>
      <w:r w:rsidR="006F0BA7" w:rsidRPr="005E42C5">
        <w:t xml:space="preserve"> </w:t>
      </w:r>
      <w:r w:rsidR="006F0BA7" w:rsidRPr="00D558FD">
        <w:t xml:space="preserve">Intercepts consistently declined at all sites in the </w:t>
      </w:r>
      <w:r w:rsidR="006F0BA7">
        <w:t>year after the cut, h</w:t>
      </w:r>
      <w:r w:rsidR="006F0BA7" w:rsidRPr="00D558FD">
        <w:t xml:space="preserve">owever this metric becomes difficult to interpret </w:t>
      </w:r>
      <w:r w:rsidR="006F0BA7">
        <w:t>with changes in slope</w:t>
      </w:r>
      <w:r w:rsidR="006F0BA7" w:rsidRPr="00D558FD">
        <w:t xml:space="preserve">. </w:t>
      </w:r>
      <w:r w:rsidR="006F0BA7">
        <w:t xml:space="preserve">This regression analysis </w:t>
      </w:r>
      <w:r w:rsidR="00F40602">
        <w:t xml:space="preserve">was as </w:t>
      </w:r>
      <w:r w:rsidR="006F0BA7">
        <w:t>useful</w:t>
      </w:r>
      <w:r w:rsidR="004B77EE">
        <w:t xml:space="preserve"> </w:t>
      </w:r>
      <w:r w:rsidR="00F40602">
        <w:t xml:space="preserve">to include </w:t>
      </w:r>
      <w:r w:rsidR="004B77EE">
        <w:t xml:space="preserve">in our </w:t>
      </w:r>
      <w:r w:rsidR="006F0BA7">
        <w:t xml:space="preserve">before and after study design </w:t>
      </w:r>
      <w:r w:rsidR="00F40602">
        <w:t xml:space="preserve">as it </w:t>
      </w:r>
      <w:r w:rsidR="006F0BA7">
        <w:t>expose</w:t>
      </w:r>
      <w:r w:rsidR="00F40602">
        <w:t>d</w:t>
      </w:r>
      <w:r w:rsidR="006F0BA7">
        <w:t xml:space="preserve"> differences due to a manipulation </w:t>
      </w:r>
      <w:r w:rsidR="00F40602">
        <w:t>that were small and could be missed in other metrics</w:t>
      </w:r>
      <w:r w:rsidR="006F0BA7">
        <w:t xml:space="preserve">. </w:t>
      </w:r>
    </w:p>
    <w:p w14:paraId="3333CE70" w14:textId="37FF847F" w:rsidR="00905F99" w:rsidRDefault="003C303B" w:rsidP="006D5DEC">
      <w:pPr>
        <w:spacing w:line="480" w:lineRule="auto"/>
        <w:ind w:firstLine="720"/>
      </w:pPr>
      <w:r>
        <w:t xml:space="preserve">Stream </w:t>
      </w:r>
      <w:r w:rsidR="0010447E">
        <w:t>energy</w:t>
      </w:r>
      <w:r>
        <w:t xml:space="preserve"> budgets incorporate light, </w:t>
      </w:r>
      <w:r w:rsidR="00CF48C8">
        <w:t>groundwater inputs</w:t>
      </w:r>
      <w:r>
        <w:t xml:space="preserve">, </w:t>
      </w:r>
      <w:r w:rsidR="00CF48C8">
        <w:t>advection</w:t>
      </w:r>
      <w:r w:rsidR="0010447E">
        <w:t xml:space="preserve"> and</w:t>
      </w:r>
      <w:r>
        <w:t xml:space="preserve"> air temp</w:t>
      </w:r>
      <w:r w:rsidR="00CF48C8">
        <w:t>erature</w:t>
      </w:r>
      <w:r w:rsidR="0010447E">
        <w:t>,</w:t>
      </w:r>
      <w:r>
        <w:t xml:space="preserve"> with light and thermal mass being two of the dominant </w:t>
      </w:r>
      <w:r w:rsidR="0010447E">
        <w:t>controls</w:t>
      </w:r>
      <w:r w:rsidR="00C50778">
        <w:t xml:space="preserve"> </w:t>
      </w:r>
      <w:r w:rsidR="00C50778">
        <w:fldChar w:fldCharType="begin" w:fldLock="1"/>
      </w:r>
      <w:r w:rsidR="006F0F0E">
        <w:instrText>ADDIN CSL_CITATION {"citationItems":[{"id":"ITEM-1","itemData":{"DOI":"10.1111/j.1752-1688.2005.tb03770.x","ISBN":"1752-1688","ISSN":"1752-1688","abstract":"The Pacific Northwest encompasses a range of hydrologic regimes that can be broadly characterized as either coastal (where rain and rain on snow are dominant) or interior (where snowmelt is dominant). Forest harvesting generally increases the fraction of precipitation that is available to become streamflow, increases rates of snowmelt, and modifies the runoff pathways by which water flows to the stream channel. Harvesting may potentially decrease the magnitude of hyporheic exchange flow through increases in fine sediment and clogging of bed materials and through changes in channel morphology, although the ecological consequences of these changes are unclear. In small headwater catchments, forest harvesting generally increases annual runoff and peak flows and reduces the severity of low flows, but exceptions have been observed for each effect. Low flows appear to be more sensitive to transpiration from vegetation in the riparian zone than in the rest of the catchment. Although it appears that harvesting increased only the more frequent, geomorphically benign peak flows in several studies, in others the treatment effect increased with return period. Recovery to pre-harvest conditions appeared to occur within about 10 to 20 years in some coastal catchments but may take many decades in mountainous, snow dominated catchments.","author":[{"dropping-particle":"","family":"Moore","given":"R.","non-dropping-particle":"","parse-names":false,"suffix":""},{"dropping-particle":"","family":"Wondzell","given":"S.M.","non-dropping-particle":"","parse-names":false,"suffix":""}],"container-title":"Journal of the American Water Resources Association","id":"ITEM-1","issue":"4","issued":{"date-parts":[["2005","8"]]},"page":"763-784","publisher":"Blackwell Publishing Ltd","title":"Physical Hydrology and the Effects of Forest Harvesting in the Pacific Northwest: a Review","type":"article-journal","volume":"41"},"uris":["http://www.mendeley.com/documents/?uuid=f4cbf3ee-ad8c-3784-b42a-4e70fcc66308"]},{"id":"ITEM-2","itemData":{"DOI":"10.1007/s002670010188","ISSN":"0364-152X","author":[{"dropping-particle":"","family":"Poole","given":"Geoffrey C.","non-dropping-particle":"","parse-names":false,"suffix":""},{"dropping-particle":"","family":"Berman","given":"Cara H.","non-dropping-particle":"","parse-names":false,"suffix":""}],"container-title":"Environmental Management","id":"ITEM-2","issue":"6","issued":{"date-parts":[["2001","6","30"]]},"page":"787-802","publisher":"Springer-Verlag","title":"An Ecological Perspective on In-Stream Temperature: Natural Heat Dynamics and Mechanisms of Human-CausedThermal Degradation","type":"article-journal","volume":"27"},"uris":["http://www.mendeley.com/documents/?uuid=885c2d2c-0125-365d-9815-b5e0a0a24f6e"]}],"mendeley":{"formattedCitation":"(Poole and Berman 2001, Moore and Wondzell 2005)","plainTextFormattedCitation":"(Poole and Berman 2001, Moore and Wondzell 2005)","previouslyFormattedCitation":"(Poole and Berman 2001, Moore and Wondzell 2005)"},"properties":{"noteIndex":0},"schema":"https://github.com/citation-style-language/schema/raw/master/csl-citation.json"}</w:instrText>
      </w:r>
      <w:r w:rsidR="00C50778">
        <w:fldChar w:fldCharType="separate"/>
      </w:r>
      <w:r w:rsidR="00C50778" w:rsidRPr="00C50778">
        <w:rPr>
          <w:noProof/>
        </w:rPr>
        <w:t>(Poole and Berman 2001, Moore and Wondzell 2005)</w:t>
      </w:r>
      <w:r w:rsidR="00C50778">
        <w:fldChar w:fldCharType="end"/>
      </w:r>
      <w:r w:rsidR="00C50778">
        <w:t xml:space="preserve">. </w:t>
      </w:r>
      <w:r>
        <w:t xml:space="preserve">Given the dominant role of light on stream thermal budgets, and </w:t>
      </w:r>
      <w:r w:rsidR="00C1499E">
        <w:t>the resulting increase in light due</w:t>
      </w:r>
      <w:r>
        <w:t xml:space="preserve"> </w:t>
      </w:r>
      <w:r w:rsidR="00C1499E">
        <w:t xml:space="preserve">to opening the </w:t>
      </w:r>
      <w:r>
        <w:t>canopy</w:t>
      </w:r>
      <w:r w:rsidR="00C1499E">
        <w:t>,</w:t>
      </w:r>
      <w:r>
        <w:t xml:space="preserve"> we </w:t>
      </w:r>
      <w:r w:rsidR="00CF48C8">
        <w:t>expected</w:t>
      </w:r>
      <w:r>
        <w:t xml:space="preserve"> changes </w:t>
      </w:r>
      <w:r w:rsidR="00062AE8">
        <w:t>these changes</w:t>
      </w:r>
      <w:r>
        <w:t xml:space="preserve"> to explain temperature responses. </w:t>
      </w:r>
      <w:r w:rsidR="00457F74" w:rsidRPr="00D558FD">
        <w:t>In addition to the amount of area exposed to direct sunlight in a gap or in a clear-cut,</w:t>
      </w:r>
      <w:r w:rsidR="00457F74">
        <w:t xml:space="preserve"> r</w:t>
      </w:r>
      <w:r w:rsidR="00457F74" w:rsidRPr="00D558FD">
        <w:t xml:space="preserve">esponses will additionally vary with other factors such as latitude, </w:t>
      </w:r>
      <w:r w:rsidR="00457F74">
        <w:t xml:space="preserve">geomorphology, </w:t>
      </w:r>
      <w:r w:rsidR="00457F74" w:rsidRPr="00D558FD">
        <w:t>bed substrate</w:t>
      </w:r>
      <w:r w:rsidR="00457F74">
        <w:t>,</w:t>
      </w:r>
      <w:r w:rsidR="00457F74" w:rsidRPr="00D558FD">
        <w:t xml:space="preserve"> and height of </w:t>
      </w:r>
      <w:r w:rsidR="00457F74" w:rsidRPr="00821E8F">
        <w:t>the riparian canopy as landscape context is a critical consideration in any large</w:t>
      </w:r>
      <w:r w:rsidR="00457F74">
        <w:t>-</w:t>
      </w:r>
      <w:r w:rsidR="00457F74" w:rsidRPr="00821E8F">
        <w:t xml:space="preserve">scale experiment or management study. </w:t>
      </w:r>
      <w:r w:rsidR="00457F74">
        <w:t>In</w:t>
      </w:r>
      <w:r w:rsidR="00457F74" w:rsidRPr="00821E8F">
        <w:t xml:space="preserve"> small headwater streams close to their source factors such as travel time, hyporheic flow, substrate type, and discharge </w:t>
      </w:r>
      <w:r w:rsidR="00457F74">
        <w:t>that</w:t>
      </w:r>
      <w:r w:rsidR="00457F74" w:rsidRPr="00821E8F">
        <w:t xml:space="preserve"> buffer stream temperatures</w:t>
      </w:r>
      <w:r w:rsidR="00457F74">
        <w:t xml:space="preserve"> have been found to buffer the effects of increased light exposure in large scale harvest operations</w:t>
      </w:r>
      <w:r w:rsidR="006F0F0E">
        <w:t xml:space="preserve"> </w:t>
      </w:r>
      <w:r w:rsidR="006F0F0E">
        <w:fldChar w:fldCharType="begin" w:fldLock="1"/>
      </w:r>
      <w:r w:rsidR="008A483B">
        <w:instrText>ADDIN CSL_CITATION {"citationItems":[{"id":"ITEM-1","itemData":{"DOI":"10.1029/2002WR001386","ISBN":"0043-1397","ISSN":"0043-1397","PMID":"2003065365","abstract":"[1] Hyporheic exchange flows were simulated using MODFLOW and MODPATH to estimate relative effects of channel morphologic features on the extent of the hyporheic zone, on hyporheic exchange flow, and on the residence time of stream water in the hyporheic zone. Four stream reaches were compared in order to examine the influence of stream size and channel constraint. Within stream reaches, the influence of pool-step or pool-riffle sequences, channel sinuosity, secondary channels, and channel splits was examined. Results showed that the way in which channel morphology controlled exchange flows differed with stream size and, in some cases, with channel constraint. Pool-step sequences drove hyporheic exchange in the second-order sites, creating exchange flows with relatively short residence times. Multiple features interacted to drive hyporheic exchange flow in the unconstrained fifth-order site, where pool-riffle sequences and a channel split created exchange flows with short residence times, whereas a secondary channel created exchange flows with long residence times. There was relatively little exchange flow in the bedrock-constrained fifth-order site. Groundwater flow models were effective in examining the morphologic features that controlled hyporheic exchange flow, and surface-visible channel morphologic features controlled the development of the hyporheic zone in these mountain streams.","author":[{"dropping-particle":"","family":"Kasahara","given":"Tamao","non-dropping-particle":"","parse-names":false,"suffix":""}],"container-title":"Water Resources Research","id":"ITEM-1","issue":"1","issued":{"date-parts":[["2003","1"]]},"page":"1-14","title":"Geomorphic controls on hyporheic exchange flow in mountain streams","type":"article-journal","volume":"39"},"uris":["http://www.mendeley.com/documents/?uuid=44987a37-a489-3a59-aa5d-52ceb72bd28a"]},{"id":"ITEM-2","itemData":{"DOI":"10.1002/hyp.5733","ISBN":"0885-6087","ISSN":"08856087","abstract":"This study examined the thermal regime of a headwater stream within a clear-cut. The stream had a complex morphology dominated by step – pool features, many forme d by sediment accumulation upstream of woody debris. Maximum daily temperatures increased up to 5 ° C after logging, and were positively associated with maximum daily air temperature and negatively with discharge. Maximum daily temperatures generally increased with downstream distance through the cut block, but decreased with distance in two segments over distan ces of tens of metres, where the topography indicated relatively concentrated lateral i nflow. Localized cool areas within a step – pool unit were associated with zones of concentrated upwelling. Bed tem peratures tended to be highe r and have greater ranges in areas of downwelling flow into the bed. Heat budget estimates were made using meteorological measurements over the water surface and a model of net radiation using ca nopy characteristics derived from fisheye photography. Heat exchange driven by hyporheic flow through the channel step w as a cooling effect during daytime, with a magnitude up to approximately 25% that of net radiation during the pe riod of maximum daytime warming. Heat budget calculations in these headwater streams are complicated by the heterogeneity of incident solar radiation and channel geometry, as well as uncertainty in estimating heat and water excha nges between the stream and the subsurface via hyporheic exchange and heat conduction.","author":[{"dropping-particle":"","family":"Moore","given":"R. D.","non-dropping-particle":"","parse-names":false,"suffix":""},{"dropping-particle":"","family":"Sutherland","given":"P.","non-dropping-particle":"","parse-names":false,"suffix":""},{"dropping-particle":"","family":"Gomi","given":"T.","non-dropping-particle":"","parse-names":false,"suffix":""},{"dropping-particle":"","family":"Dhakal","given":"A.","non-dropping-particle":"","parse-names":false,"suffix":""}],"container-title":"Hydrological Processes","id":"ITEM-2","issue":"13","issued":{"date-parts":[["2005","8","30"]]},"page":"2591-2608","publisher":"John Wiley &amp; Sons, Ltd.","title":"Thermal regime of a headwater stream within a clear-cut, coastal British Columbia, Canada","type":"article-journal","volume":"19"},"uris":["http://www.mendeley.com/documents/?uuid=eb03cef1-9138-34d4-a0fb-2a853fbe7303"]},{"id":"ITEM-3","itemData":{"DOI":"10.1029/2005WR004162","ISBN":"10.1029/2005","abstract":"[1] A 6-year study documented the effects of clear-cut harvesting with and without riparian buffers (10 m and 30 m wide) on headwater stream temperature in coastal British Columbia. The experiment involved a replicated paired catchment design. Pretreatment calibration relations between the treatment and control streams were fitted using time series of daily minimum, mean, and maximum temperatures. Generalized least squares (GLS) regression was used to account for autocorrelation in the residuals. While water temperature in streams with 10 and 30 m buffers did not exhibit marked warming, daily maximum temperature in summer increased by up to 2°-8°C in the streams with no buffer. The effectiveness of the buffers may have been maximized by the north-south orientation of the streams, which meant that the streams would be well shaded from late morning to early afternoon by the overhead canopy, even under the 10 m buffer. The variation in response for the no-buffer treatments is consistent with the differences in channel morphology that influence their exposure to solar radiation and their depth. Relations between treatment effect and daily maximum air temperature suggested that recovery toward preharvest temperature conditions was occurring, with rates appearing to vary with stream and by season. Citation: Gomi, T., R. D. Moore, and A. S. Dhakal (2006), Headwater stream temperature response to clear-cut harvesting with different riparian treatments, coastal British Columbia, Canada, Water Resour.","author":[{"dropping-particle":"","family":"Gomi","given":"Takashi","non-dropping-particle":"","parse-names":false,"suffix":""},{"dropping-particle":"","family":"Dan Moore","given":"R","non-dropping-particle":"","parse-names":false,"suffix":""},</w:instrText>
      </w:r>
      <w:r w:rsidR="008A483B">
        <w:rPr>
          <w:rFonts w:hint="eastAsia"/>
        </w:rPr>
        <w:instrText>{"dropping-particle":"","family":"Dhakal","given":"Amod S","non-dropping-particle":"","parse-names":false,"suffix":""}],"id":"ITEM-3","issued":{"date-parts":[["2006"]]},"page":"8437","title":"Headwater stream temperature response to clear</w:instrText>
      </w:r>
      <w:r w:rsidR="008A483B">
        <w:rPr>
          <w:rFonts w:hint="eastAsia"/>
        </w:rPr>
        <w:instrText>‐</w:instrText>
      </w:r>
      <w:r w:rsidR="008A483B">
        <w:rPr>
          <w:rFonts w:hint="eastAsia"/>
        </w:rPr>
        <w:instrText>cut harvesting w</w:instrText>
      </w:r>
      <w:r w:rsidR="008A483B">
        <w:instrText>ith different riparian treatments, coastal British Columbia, Canada","type":"article-journal","volume":"42"},"uris":["http://www.mendeley.com/documents/?uuid=b7e1a361-0596-3a86-b2ca-a6b2f2f53e85"]},{"id":"ITEM-4","itemData":{"DOI":"10.1016/j.foreco.2011.12.035","ISBN":"0378-1127","ISSN":"03781127","abstract":"We examined stream temperature response to forest harvest in small (&lt;9. ha) forested headwater catchments in western Washington, USA over a seven year period (2002-2008). These streams have very low discharge in late summer X?????0.3Ls-1) and many become spatially intermittent. We used a before-after, control-impact (BACI) study design to contrast the effect of clearcut logging with two riparian buffer designs, a continuous buffer and a patch buffer. We focused on maximum daily temperature throughout July and August, expecting to see large temperature increases in the clearcut streams (n= 5), much smaller increases in the continuously buffered streams (n= 6), with the patch-buffered streams (n= 5) intermediate. Statistical analyses indicated that all treatments resulted in significant (??= 0.05) increases in stream temperature. In the first year after logging, daily maximum temperatures during July and August increased in clearcut catchments by an average of 1.5 ??C (range 0.2 to 3.6 ??C), in patch-buffered catchments by 0.6 ??C (range -0.1 to 1.2 ??C), and in continuously buffered catchments by 1.1 ??C (range 0.0 to 2.8 ??C). Temperature responses were highly variable within treatments and, contrary to our expectations, stream temperature increases were small and did not follow expected trends among the treatment types. We conducted further analyses in an attempt to identify variables controlling the magnitude of post-harvest treatment responses. These analyses showed that the amount of canopy cover retained in the riparian buffer was not a strong explanatory variable. Instead, spatially intermittent streams with short surface-flowing extent above the monitoring station and usually characterized by coarse-textured streambed sediment tended to be thermally unresponsive. In contrast, streams with longer surface-flowing extent above the monitoring station and streams with substantial stream-adjacent wetlands, both of which were usually characterized by fine-textured streambed sediment, were thermally responsive. Overall, the area of surface water exposed to the ambient environment seemed to best explain our aggregate results. Results from our study suggest that very small headwater streams may be fundamentally different than many larger streams because factors other than shade from the overstory tree canopy can have sufficient influence on stream energy budgets to strongly moderate stream temperatures even following complete removal of the overstory canop…","author":[{"dropping-particle":"","family":"Janisch","given":"Jack E.","non-dropping-particle":"","parse-names":false,"suffix":""},{"dropping-particle":"","family":"Wondzell","given":"Steven M.","non-dropping-particle":"","parse-names":false,"suffix":""},{"dropping-particle":"","family":"Ehinger","given":"William J.","non-dropping-particle":"","parse-names":false,"suffix":""}],"container-title":"Forest Ecology and Management","id":"ITEM-4","issued":{"date-parts":[["2012","4"]]},"page":"302-313","publisher":"Elsevier B.V.","title":"Headwater stream temperature: Interpreting response after logging, with and without riparian buffers, Washington, USA","type":"article-journal","volume":"270"},"uris":["http://www.mendeley.com/documents/?uuid=70e32a2f-e58d-4253-90e2-d90088e8b833"]},{"id":"ITEM-5","itemData":{"DOI":"10.1080/02626669709492020","ISBN":"0262-6667 %[ May 11, 2010","ISSN":"0262-6667","abstract":"This paper outlines the results of a pilot study using data at 12 min intervals from 20 miniature temperature dataloggers to establish vertical and longitudinal temperature patterns within a river bed. Data are presented from two adjacent riffles immediately below the Blithfield Reservoir on the River Blithe, Staffordshire, UK, for a five day period in July 1994. Hyporheic temperatures were warmer than those of groundwater, colder than those of surface water and decreased with depth into the river bed. At the heads of the riffles shallow sites (20 cm depth) mirrored surface temperature patterns but were on average 1.53°C cooler while deeper sites (40 cm depth) were 2.60°C cooler on average. Hyporheic temperatures lagged behind the surface water pattern and lag times increased with depth. Sites at the riffle tails generally displayed temperature patterns similar to those of the groundwater system: on average, temperatures were 4.32°C cooler than surface water temperatures and showed no significant variation. Hyporheic temperature patterns at the heads of the riffles suggested downwelling surface water, while the tails appeared to be influenced by upwelling groundwater. Both riffles displayed similar hyporheic temperature patterns but riffle 1 was on average 1.22°C warmer per site than riffle 2. Temperature differences between the riffles are attributed to bed form and substratum composition. These factors may have significant ecological implications including rates of organic matter decomposition, invertebrate life cycles and salmonid egg hatching times.","author":[{"dropping-particle":"","family":"Evans","given":"E. C.","non-dropping-particle":"","parse-names":false,"suffix":""},{"dropping-particle":"","family":"Petts","given":"G. E.","non-dropping-particle":"","parse-names":false,"suffix":""}],"container-title":"Hydrological Sciences Journal","id":"ITEM-5","issue":"2","issued":{"date-parts":[["1997","4","25"]]},"page":"199-213","publisher":"Taylor &amp; Francis Group","title":"Hyporheic temperature patterns within riffles","type":"article-journal","volume":"42"},"uris":["http://www.mendeley.com/documents/?uuid=013c5203-2979-3ebe-848e-2243d05f650e"]},{"id":"ITEM-6","itemData":{"DOI":"10.1002/hyp.5091","ISBN":"0885-6087","ISSN":"0885-6087","abstract":"Stream temperature dynamics, which influence most in-stream bio- logical processes, have been the focus of much controversy. Stream temperatures have become a major issue in some regions and the centre of policy debate, because elevated temperatures can negatively impact cold-water fish species, such as threatened or endangered salmonids. To add to the controversy, numerous contradictions exist in published literature about the controlling factors of stream tem- perature: the role of air temperature (Sullivan and Adams, 1990; Webb and Nobilis, 1997); effects of shade (Larson and Larson, 1996; Beschta, 1997); substrate fluxes and conduction (Brown, 1969;Webb and Zhang, 1997); and changes in longitudinal temperature trajecto- ries downstream of harvested areas (Beschta et al., 1987; Zwieniecki and Newton, 1999). Although the influences of stream temperature appear to be simple, we have much to learn about these complex processes. This commentary addresses two main points regarding modelling of stream temperature dynamics: the problems with air temperature correlations to predict stream temperature and the importance of scaling of factors, both microclimatic influences as well as reach-scale upstream influences","author":[{"dropping-particle":"","family":"Johnson","given":"Sherri L","non-dropping-particle":"","parse-names":false,"suffix":""}],"container-title":"Hydrological Processes","id":"ITEM-6","issue":"2","issued":{"date-parts":[["2003"]]},"page":"497-499","title":"Stream temperature: scaling of observations and issues for modelling","type":"article-journal","volume":"17"},"uris":["http://www.mendeley.com/documents/?uuid=1a74c7a7-ffb3-3d7f-8f03-6f4288f5f768"]}],"mendeley":{"formattedCitation":"(Evans and Petts 1997, Johnson 2003, Kasahara 2003, Moore et al. 2005b, Gomi et al. 2006, Janisch et al. 2012)","plainTextFormattedCitation":"(Evans and Petts 1997, Johnson 2003, Kasahara 2003, Moore et al. 2005b, Gomi et al. 2006, Janisch et al. 2012)","previouslyFormattedCitation":"(Evans and Petts 1997, Johnson 2003, Kasahara 2003, Moore et al. 2005b, Gomi et al. 2006, Janisch et al. 2012)"},"properties":{"noteIndex":0},"schema":"https://github.com/citation-style-language/schema/raw/master/csl-citation.json"}</w:instrText>
      </w:r>
      <w:r w:rsidR="006F0F0E">
        <w:fldChar w:fldCharType="separate"/>
      </w:r>
      <w:r w:rsidR="006F0F0E" w:rsidRPr="006F0F0E">
        <w:rPr>
          <w:noProof/>
        </w:rPr>
        <w:t>(Evans and Petts 1997, Johnson 2003, Kasahara 2003, Moore et al. 2005b, Gomi et al. 2006, Janisch et al. 2012)</w:t>
      </w:r>
      <w:r w:rsidR="006F0F0E">
        <w:fldChar w:fldCharType="end"/>
      </w:r>
      <w:r w:rsidR="006F0F0E">
        <w:t xml:space="preserve">. </w:t>
      </w:r>
      <w:r w:rsidR="00457F74" w:rsidRPr="00821E8F">
        <w:t>Therefore in some headwater systems, temperatures may respond rapidly to the loss of riparian shading, while others may remain largely unchanged in response to changes in riparian vegetation</w:t>
      </w:r>
      <w:r w:rsidR="00152F1E">
        <w:t xml:space="preserve"> </w:t>
      </w:r>
      <w:r w:rsidR="008A483B">
        <w:fldChar w:fldCharType="begin" w:fldLock="1"/>
      </w:r>
      <w:r w:rsidR="00D0477C">
        <w:instrText>ADDIN CSL_CITATION {"citationItems":[{"id":"ITEM-1","itemData":{"DOI":"10.1111/j.1752-1688.2008.00204.x","ISSN":"1093474X","author":[{"dropping-particle":"","family":"Dent","given":"Liz","non-dropping-particle":"","parse-names":false,"suffix":""},{"dropping-particle":"","family":"Vick","given":"Danielle","non-dropping-particle":"","parse-names":false,"suffix":""},{"dropping-particle":"","family":"Abraham","given":"Kyle","non-dropping-particle":"","parse-names":false,"suffix":""},{"dropping-particle":"","family":"Schoenholtz","given":"Stephen","non-dropping-particle":"","parse-names":false,"suffix":""},{"dropping-particle":"","family":"Johnson","given":"Sherri","non-dropping-particle":"","parse-names":false,"suffix":""},{"dropping-particle":"","family":"Temperature","given":"Summer","non-dropping-particle":"","parse-names":false,"suffix":""}],"container-title":"JAWRA Journal of the American Water Resources Association","id":"ITEM-1","issue":"4","issued":{"date-parts":[["2009","8"]]},"page":"803-813","publisher":"Blackwell Publishing Ltd","title":"Summer temperature patterns in headwater streams of the Oregon Coast Range","type":"article-journal","volume":"44"},"uris":["http://www.mendeley.com/documents/?uuid=863fb9ae-753a-3a09-87cd-06e9bbb519a6"]}],"mendeley":{"formattedCitation":"(Dent et al. 2009)","plainTextFormattedCitation":"(Dent et al. 2009)","previouslyFormattedCitation":"(Dent et al. 2009)"},"properties":{"noteIndex":0},"schema":"https://github.com/citation-style-language/schema/raw/master/csl-citation.json"}</w:instrText>
      </w:r>
      <w:r w:rsidR="008A483B">
        <w:fldChar w:fldCharType="separate"/>
      </w:r>
      <w:r w:rsidR="008A483B" w:rsidRPr="008A483B">
        <w:rPr>
          <w:noProof/>
        </w:rPr>
        <w:t>(Dent et al. 2009)</w:t>
      </w:r>
      <w:r w:rsidR="008A483B">
        <w:fldChar w:fldCharType="end"/>
      </w:r>
      <w:r w:rsidR="008A483B">
        <w:t>.</w:t>
      </w:r>
      <w:r w:rsidR="00457F74" w:rsidRPr="00821E8F">
        <w:t xml:space="preserve"> </w:t>
      </w:r>
      <w:r w:rsidR="00457F74">
        <w:t>W</w:t>
      </w:r>
      <w:r w:rsidR="006F0BA7" w:rsidRPr="00D558FD">
        <w:t xml:space="preserve">ithin our six replicates, </w:t>
      </w:r>
      <w:r w:rsidR="006F0BA7">
        <w:t>changes</w:t>
      </w:r>
      <w:r w:rsidR="006F0BA7" w:rsidRPr="00D558FD">
        <w:t xml:space="preserve"> in light did not describe the variability in </w:t>
      </w:r>
      <w:r w:rsidR="006D7D4C">
        <w:t xml:space="preserve">stream </w:t>
      </w:r>
      <w:r w:rsidR="006F0BA7" w:rsidRPr="00D558FD">
        <w:t>temperature response. Site variables relating to the amount of thermal mass</w:t>
      </w:r>
      <w:r w:rsidR="006F0BA7">
        <w:t xml:space="preserve"> (e.g. stream size</w:t>
      </w:r>
      <w:r w:rsidR="00E57073">
        <w:t xml:space="preserve"> and discharge</w:t>
      </w:r>
      <w:r w:rsidR="006F0BA7">
        <w:t>) rather than solar exposure</w:t>
      </w:r>
      <w:r w:rsidR="006F0BA7" w:rsidRPr="00D558FD">
        <w:t xml:space="preserve"> were </w:t>
      </w:r>
      <w:r w:rsidR="006F0BA7">
        <w:t>better at</w:t>
      </w:r>
      <w:r w:rsidR="006F0BA7" w:rsidRPr="00D558FD">
        <w:t xml:space="preserve"> describing the variability </w:t>
      </w:r>
      <w:r w:rsidR="006F0BA7">
        <w:t xml:space="preserve">in </w:t>
      </w:r>
      <w:r w:rsidR="00C1499E">
        <w:t>temperature increase</w:t>
      </w:r>
      <w:r w:rsidR="006F0BA7">
        <w:t xml:space="preserve"> across the six sites, </w:t>
      </w:r>
      <w:r w:rsidR="006F0BA7" w:rsidRPr="00D558FD">
        <w:t>suggesting larger streams are more buffered against changes in light</w:t>
      </w:r>
      <w:r w:rsidR="006F0BA7">
        <w:t xml:space="preserve">. </w:t>
      </w:r>
      <w:r w:rsidR="00A770AC">
        <w:t xml:space="preserve">Results from the </w:t>
      </w:r>
      <w:r w:rsidR="00A90B83">
        <w:t xml:space="preserve">BACI analysis show that these changes in light </w:t>
      </w:r>
      <w:r w:rsidR="00F40602">
        <w:t xml:space="preserve">can </w:t>
      </w:r>
      <w:r w:rsidR="00A90B83">
        <w:t xml:space="preserve">change temperature, </w:t>
      </w:r>
      <w:r>
        <w:t>but the magnitude of the change under small canopy gaps is more strongly related to size</w:t>
      </w:r>
      <w:r w:rsidR="00A90B83">
        <w:t xml:space="preserve"> due to differences in </w:t>
      </w:r>
      <w:r>
        <w:t xml:space="preserve">thermal mass. </w:t>
      </w:r>
      <w:r w:rsidR="00F40602">
        <w:t xml:space="preserve">We also showed that proxy metrics </w:t>
      </w:r>
      <w:r w:rsidR="00FE7D87">
        <w:t>quantifying the size of canopy openings (gap size)</w:t>
      </w:r>
      <w:r w:rsidR="00F40602">
        <w:t xml:space="preserve"> and stream width yielded results that were comparable</w:t>
      </w:r>
      <w:r w:rsidR="00FE7D87">
        <w:t xml:space="preserve"> to the </w:t>
      </w:r>
      <w:r w:rsidR="00F40602">
        <w:t>metrics of light</w:t>
      </w:r>
      <w:r w:rsidR="00FE7D87">
        <w:t xml:space="preserve"> (PAR)</w:t>
      </w:r>
      <w:r w:rsidR="00F40602">
        <w:t xml:space="preserve"> and water volume</w:t>
      </w:r>
      <w:r w:rsidR="00FE7D87">
        <w:t xml:space="preserve"> (discharge) that are more closely aligned with the physical processes of interest affecting stream temperatures (short-wave radiation and thermal mass).</w:t>
      </w:r>
      <w:r w:rsidR="006D5DEC" w:rsidRPr="006D5DEC">
        <w:t xml:space="preserve"> </w:t>
      </w:r>
      <w:r w:rsidR="006D5DEC" w:rsidRPr="00821E8F">
        <w:t>Larger scale studies with higher replication</w:t>
      </w:r>
      <w:r w:rsidR="006D5DEC">
        <w:t>, ranges of these explanatory variables,</w:t>
      </w:r>
      <w:r w:rsidR="006D5DEC" w:rsidRPr="00821E8F">
        <w:t xml:space="preserve"> and statistical power are required to further understand the </w:t>
      </w:r>
      <w:r w:rsidR="006D5DEC">
        <w:t xml:space="preserve">specific </w:t>
      </w:r>
      <w:r w:rsidR="006D5DEC" w:rsidRPr="00821E8F">
        <w:t>influence</w:t>
      </w:r>
      <w:r w:rsidR="006D5DEC">
        <w:t>s</w:t>
      </w:r>
      <w:r w:rsidR="006D5DEC" w:rsidRPr="00D558FD">
        <w:t xml:space="preserve"> of additional variables. </w:t>
      </w:r>
      <w:r w:rsidR="006D5DEC">
        <w:rPr>
          <w:color w:val="000000" w:themeColor="text1"/>
        </w:rPr>
        <w:t xml:space="preserve">Stream size characteristics explained the variability in temperature responses better than gap size or light responses, but the range of stream sizes is much larger than the range of gap sizes in this study. </w:t>
      </w:r>
      <w:r w:rsidR="00062AE8">
        <w:t xml:space="preserve">Stream size along with gap size are both important </w:t>
      </w:r>
      <w:r w:rsidR="00062AE8" w:rsidRPr="00D558FD">
        <w:t>consideration</w:t>
      </w:r>
      <w:r w:rsidR="00062AE8">
        <w:t xml:space="preserve">s </w:t>
      </w:r>
      <w:r w:rsidR="00062AE8" w:rsidRPr="00D558FD">
        <w:t xml:space="preserve">in further </w:t>
      </w:r>
      <w:r w:rsidR="00062AE8">
        <w:t xml:space="preserve">study of natural gaps and in the </w:t>
      </w:r>
      <w:r w:rsidR="00062AE8" w:rsidRPr="00D558FD">
        <w:t xml:space="preserve">implementation of </w:t>
      </w:r>
      <w:r w:rsidR="00062AE8">
        <w:t xml:space="preserve">potential </w:t>
      </w:r>
      <w:r w:rsidR="00062AE8" w:rsidRPr="00D558FD">
        <w:t>riparian canopy gaps</w:t>
      </w:r>
      <w:r w:rsidR="00062AE8">
        <w:t xml:space="preserve"> in management</w:t>
      </w:r>
      <w:r w:rsidR="00062AE8" w:rsidRPr="00D558FD">
        <w:t>.</w:t>
      </w:r>
    </w:p>
    <w:p w14:paraId="47879E29" w14:textId="181A996F" w:rsidR="00F13FBA" w:rsidRDefault="00B36B59" w:rsidP="006F0BA7">
      <w:pPr>
        <w:spacing w:line="480" w:lineRule="auto"/>
        <w:ind w:firstLine="720"/>
        <w:rPr>
          <w:color w:val="000000" w:themeColor="text1"/>
        </w:rPr>
      </w:pPr>
      <w:r>
        <w:rPr>
          <w:color w:val="000000" w:themeColor="text1"/>
        </w:rPr>
        <w:t xml:space="preserve">In this study, the downstream effects of the gap persisted to our farthest sensor (120m) for most sites. Because the gaps generally surrounded meter 30 of the stream, these data suggest that </w:t>
      </w:r>
      <w:r w:rsidR="00062AE8">
        <w:rPr>
          <w:color w:val="000000" w:themeColor="text1"/>
        </w:rPr>
        <w:t xml:space="preserve">approximately </w:t>
      </w:r>
      <w:r>
        <w:rPr>
          <w:color w:val="000000" w:themeColor="text1"/>
        </w:rPr>
        <w:t xml:space="preserve">80 meters is not enough distance for streams to return to background temperatures. </w:t>
      </w:r>
      <w:r w:rsidR="00333CD8">
        <w:rPr>
          <w:color w:val="000000" w:themeColor="text1"/>
        </w:rPr>
        <w:t>If</w:t>
      </w:r>
      <w:r w:rsidR="00B62409">
        <w:rPr>
          <w:color w:val="000000" w:themeColor="text1"/>
        </w:rPr>
        <w:t xml:space="preserve"> multiple</w:t>
      </w:r>
      <w:r w:rsidR="00333CD8">
        <w:rPr>
          <w:color w:val="000000" w:themeColor="text1"/>
        </w:rPr>
        <w:t xml:space="preserve"> gaps are to be implemented</w:t>
      </w:r>
      <w:r w:rsidR="00B62409">
        <w:rPr>
          <w:color w:val="000000" w:themeColor="text1"/>
        </w:rPr>
        <w:t xml:space="preserve"> along a stream</w:t>
      </w:r>
      <w:r w:rsidR="00333CD8">
        <w:rPr>
          <w:color w:val="000000" w:themeColor="text1"/>
        </w:rPr>
        <w:t xml:space="preserve">, </w:t>
      </w:r>
      <w:r w:rsidR="00B62409">
        <w:rPr>
          <w:color w:val="000000" w:themeColor="text1"/>
        </w:rPr>
        <w:t>t</w:t>
      </w:r>
      <w:r w:rsidR="00333CD8">
        <w:rPr>
          <w:color w:val="000000" w:themeColor="text1"/>
        </w:rPr>
        <w:t xml:space="preserve">hese results suggest </w:t>
      </w:r>
      <w:r w:rsidR="00B62409">
        <w:rPr>
          <w:color w:val="000000" w:themeColor="text1"/>
        </w:rPr>
        <w:t>th</w:t>
      </w:r>
      <w:r w:rsidR="00B66468">
        <w:rPr>
          <w:color w:val="000000" w:themeColor="text1"/>
        </w:rPr>
        <w:t xml:space="preserve">at on smaller streams, gaps should be farther apart than in larger systems to avoid cumulative effects. </w:t>
      </w:r>
      <w:r w:rsidR="00504789">
        <w:rPr>
          <w:color w:val="000000" w:themeColor="text1"/>
        </w:rPr>
        <w:t>In order for m</w:t>
      </w:r>
      <w:r w:rsidR="00F13FBA">
        <w:rPr>
          <w:color w:val="000000" w:themeColor="text1"/>
        </w:rPr>
        <w:t>anagement to restore complex structure</w:t>
      </w:r>
      <w:r w:rsidR="003B327E">
        <w:rPr>
          <w:color w:val="000000" w:themeColor="text1"/>
        </w:rPr>
        <w:t>,</w:t>
      </w:r>
      <w:r w:rsidR="00F13FBA">
        <w:rPr>
          <w:color w:val="000000" w:themeColor="text1"/>
        </w:rPr>
        <w:t xml:space="preserve"> </w:t>
      </w:r>
      <w:r w:rsidR="00504789">
        <w:rPr>
          <w:color w:val="000000" w:themeColor="text1"/>
        </w:rPr>
        <w:t xml:space="preserve">the frequency of treatments </w:t>
      </w:r>
      <w:r w:rsidR="00B66468">
        <w:rPr>
          <w:color w:val="000000" w:themeColor="text1"/>
        </w:rPr>
        <w:t xml:space="preserve">should </w:t>
      </w:r>
      <w:r w:rsidR="00504789">
        <w:rPr>
          <w:color w:val="000000" w:themeColor="text1"/>
        </w:rPr>
        <w:t>consider the natural frequency of gaps in old-growth forests of those systems, and should depend on</w:t>
      </w:r>
      <w:r w:rsidR="00F13FBA">
        <w:rPr>
          <w:color w:val="000000" w:themeColor="text1"/>
        </w:rPr>
        <w:t xml:space="preserve"> stream size and on background temp</w:t>
      </w:r>
      <w:r w:rsidR="003B327E">
        <w:rPr>
          <w:color w:val="000000" w:themeColor="text1"/>
        </w:rPr>
        <w:t>erature</w:t>
      </w:r>
      <w:r w:rsidR="00F13FBA">
        <w:rPr>
          <w:color w:val="000000" w:themeColor="text1"/>
        </w:rPr>
        <w:t xml:space="preserve"> staying below a threshold.</w:t>
      </w:r>
    </w:p>
    <w:p w14:paraId="13FE0E01" w14:textId="22C1033E" w:rsidR="00E47C02" w:rsidRDefault="008403EC" w:rsidP="00D3729A">
      <w:pPr>
        <w:spacing w:line="480" w:lineRule="auto"/>
        <w:ind w:firstLine="720"/>
        <w:rPr>
          <w:color w:val="000000" w:themeColor="text1"/>
        </w:rPr>
      </w:pPr>
      <w:r>
        <w:t>We evaluated ecologically relevant gaps sizes ac</w:t>
      </w:r>
      <w:r w:rsidR="00AB352F">
        <w:t>ro</w:t>
      </w:r>
      <w:r>
        <w:t xml:space="preserve">ss a range of </w:t>
      </w:r>
      <w:r w:rsidR="00AB352F">
        <w:t xml:space="preserve">the </w:t>
      </w:r>
      <w:r>
        <w:t xml:space="preserve">fish-bearing </w:t>
      </w:r>
      <w:r w:rsidR="00AB352F">
        <w:t xml:space="preserve">headwater </w:t>
      </w:r>
      <w:r>
        <w:t>stream</w:t>
      </w:r>
      <w:r w:rsidR="00062AE8">
        <w:t>s</w:t>
      </w:r>
      <w:r>
        <w:t xml:space="preserve"> that </w:t>
      </w:r>
      <w:r w:rsidR="00AB352F">
        <w:t>dominate managed forest landscapes in the P</w:t>
      </w:r>
      <w:r w:rsidR="003B327E">
        <w:t>acific Northwest</w:t>
      </w:r>
      <w:r w:rsidR="00AB352F">
        <w:t>.  R</w:t>
      </w:r>
      <w:r w:rsidR="006F0BA7" w:rsidRPr="00D558FD">
        <w:t xml:space="preserve">esponses in the </w:t>
      </w:r>
      <w:r w:rsidR="00E808CD" w:rsidRPr="00D558FD">
        <w:t>T</w:t>
      </w:r>
      <w:r w:rsidR="00E808CD" w:rsidRPr="00A52062">
        <w:rPr>
          <w:vertAlign w:val="subscript"/>
        </w:rPr>
        <w:t>7DayMax</w:t>
      </w:r>
      <w:r w:rsidR="00E808CD" w:rsidRPr="00E808CD">
        <w:t xml:space="preserve"> </w:t>
      </w:r>
      <w:r w:rsidR="00E808CD">
        <w:t>overall</w:t>
      </w:r>
      <w:r w:rsidR="006F0BA7">
        <w:t xml:space="preserve"> daily maximum and daily mean temperatures are key water quality parameters</w:t>
      </w:r>
      <w:r w:rsidR="006F0BA7" w:rsidRPr="00D558FD">
        <w:t xml:space="preserve">. </w:t>
      </w:r>
      <w:r w:rsidR="00AB352F">
        <w:t xml:space="preserve">The </w:t>
      </w:r>
      <w:r w:rsidR="00AB352F" w:rsidRPr="00D558FD">
        <w:t>T</w:t>
      </w:r>
      <w:r w:rsidR="00AB352F" w:rsidRPr="00A52062">
        <w:rPr>
          <w:vertAlign w:val="subscript"/>
        </w:rPr>
        <w:t>7DayMax</w:t>
      </w:r>
      <w:r w:rsidR="00AB352F" w:rsidRPr="006D1BDD">
        <w:t xml:space="preserve"> </w:t>
      </w:r>
      <w:r w:rsidR="00AB352F">
        <w:t>is commonly use</w:t>
      </w:r>
      <w:r w:rsidR="004F384D">
        <w:t>d</w:t>
      </w:r>
      <w:r w:rsidR="00AB352F">
        <w:t xml:space="preserve"> as an </w:t>
      </w:r>
      <w:r w:rsidR="00AB352F" w:rsidRPr="00D558FD">
        <w:t>indicator of the maximum impact the system experienced</w:t>
      </w:r>
      <w:r w:rsidR="00AB352F">
        <w:t xml:space="preserve">, without over-weighting the effect on a </w:t>
      </w:r>
      <w:r w:rsidR="007D78FA">
        <w:t>single</w:t>
      </w:r>
      <w:r w:rsidR="00AB352F">
        <w:t xml:space="preserve"> day or event. For this reason,</w:t>
      </w:r>
      <w:r w:rsidR="006F0BA7">
        <w:t xml:space="preserve"> t</w:t>
      </w:r>
      <w:r w:rsidR="006F0BA7" w:rsidRPr="00D558FD">
        <w:t>he state of Oregon’s regulatory standards</w:t>
      </w:r>
      <w:r w:rsidR="006F0BA7">
        <w:t xml:space="preserve"> </w:t>
      </w:r>
      <w:r w:rsidR="00AB352F">
        <w:t xml:space="preserve">have </w:t>
      </w:r>
      <w:r w:rsidR="00D1152C">
        <w:t>recently</w:t>
      </w:r>
      <w:r w:rsidR="00AB352F">
        <w:t xml:space="preserve"> </w:t>
      </w:r>
      <w:r w:rsidR="006F0BA7">
        <w:t>require</w:t>
      </w:r>
      <w:r w:rsidR="00B10BEF">
        <w:t xml:space="preserve"> a </w:t>
      </w:r>
      <w:r w:rsidR="006F0BA7">
        <w:t>temp</w:t>
      </w:r>
      <w:r w:rsidR="00B10BEF">
        <w:t>erature</w:t>
      </w:r>
      <w:r w:rsidR="006F0BA7">
        <w:t xml:space="preserve"> increase of less than 0.3C </w:t>
      </w:r>
      <w:r w:rsidR="00AB352F">
        <w:t xml:space="preserve">in </w:t>
      </w:r>
      <w:r w:rsidR="00E808CD" w:rsidRPr="00D558FD">
        <w:t>T</w:t>
      </w:r>
      <w:r w:rsidR="00E808CD">
        <w:rPr>
          <w:vertAlign w:val="subscript"/>
        </w:rPr>
        <w:t>7DayMax</w:t>
      </w:r>
      <w:r w:rsidR="00E808CD" w:rsidRPr="00E808CD">
        <w:t>.</w:t>
      </w:r>
      <w:r w:rsidR="00E808CD" w:rsidRPr="00A52062">
        <w:rPr>
          <w:vertAlign w:val="subscript"/>
        </w:rPr>
        <w:t xml:space="preserve"> </w:t>
      </w:r>
      <w:r w:rsidR="006F0BA7" w:rsidRPr="00D558FD">
        <w:t>The less than 0.3</w:t>
      </w:r>
      <w:r w:rsidR="006F0BA7" w:rsidRPr="00A52062">
        <w:rPr>
          <w:vertAlign w:val="superscript"/>
        </w:rPr>
        <w:t>o</w:t>
      </w:r>
      <w:r w:rsidR="006F0BA7" w:rsidRPr="00D558FD">
        <w:t>C average T</w:t>
      </w:r>
      <w:r w:rsidR="006F0BA7" w:rsidRPr="00A52062">
        <w:rPr>
          <w:vertAlign w:val="subscript"/>
        </w:rPr>
        <w:t>7DayMax</w:t>
      </w:r>
      <w:r w:rsidR="006F0BA7" w:rsidRPr="00D558FD">
        <w:t xml:space="preserve"> response</w:t>
      </w:r>
      <w:r w:rsidR="006F0BA7">
        <w:t xml:space="preserve"> across the six sites</w:t>
      </w:r>
      <w:r w:rsidR="006F0BA7" w:rsidRPr="00D558FD">
        <w:t xml:space="preserve"> </w:t>
      </w:r>
      <w:r w:rsidR="006F0BA7">
        <w:t xml:space="preserve">evaluated here </w:t>
      </w:r>
      <w:r w:rsidR="006F0BA7" w:rsidRPr="00D558FD">
        <w:t>is very small in comparison to responses seen in past</w:t>
      </w:r>
      <w:r w:rsidR="006F0BA7">
        <w:t xml:space="preserve"> whole system</w:t>
      </w:r>
      <w:r w:rsidR="006F0BA7" w:rsidRPr="00D558FD">
        <w:t xml:space="preserve"> harvest studies</w:t>
      </w:r>
      <w:r w:rsidR="006F0BA7">
        <w:t xml:space="preserve"> where cutting went down to the stream</w:t>
      </w:r>
      <w:r w:rsidR="006F0BA7" w:rsidRPr="00D558FD">
        <w:t xml:space="preserve">. </w:t>
      </w:r>
      <w:r w:rsidR="006F0BA7" w:rsidRPr="00A52062">
        <w:rPr>
          <w:color w:val="000000" w:themeColor="text1"/>
        </w:rPr>
        <w:t>The early studies of forest harvest without buffers on fish-bearing streams clearly showed temperature increases, and in many cases these increases were detrimental to local fish species</w:t>
      </w:r>
      <w:r w:rsidR="00D0477C">
        <w:rPr>
          <w:color w:val="000000" w:themeColor="text1"/>
        </w:rPr>
        <w:t xml:space="preserve"> </w:t>
      </w:r>
      <w:r w:rsidR="00D0477C">
        <w:rPr>
          <w:color w:val="000000" w:themeColor="text1"/>
        </w:rPr>
        <w:fldChar w:fldCharType="begin" w:fldLock="1"/>
      </w:r>
      <w:r w:rsidR="00D0477C">
        <w:rPr>
          <w:color w:val="000000" w:themeColor="text1"/>
        </w:rPr>
        <w:instrText>ADDIN CSL_CITATION {"citationItems":[{"id":"ITEM-1","itemData":{"abstract":"The principal source of energy for warming streams is the sun. The amount of sunlight reaching the stream may be increased after clear-cut logging. Average monthly maximum temperatures increased by 14øF and annual maximum temperatures increased from 57 ø to 85øF one year after clear-cut logging on a small watershed in Oregon's coast range. In a nearby watershed where strips of brush and trees separated logging units from the stream, no changes in temperature were observed that could be attributed to clear-cutting.","author":[{"dropping-particle":"","family":"Brown","given":"George W","non-dropping-particle":"","parse-names":false,"suffix":""},{"dropping-particle":"","family":"Krygier","given":"James T","non-dropping-particle":"","parse-names":false,"suffix":""}],"id":"ITEM-1","issued":{"date-parts":[["1970"]]},"title":"Eects of Clear-Cutting on Stream Temperature","type":"report","volume":"6"},"uris":["http://www.mendeley.com/documents/?uuid=84b71ea7-d1d8-4049-8623-6b820c06f68c"]},{"id":"ITEM-2","itemData":{"ISSN":"1045-9774","abstract":"The temperature of water entering a forest stream system typically resembles that of the watershed's subsoil environment. As this water continues to flow down the stream system, seasonal and diurnal water temperatures are strongly influenced by solar radiation. Pro- nounced differences in stream temperature patterns are evident for streams draining watersheds throughout the Pacific Northwest. Seasonal and diurnal patterns of stream temperature influence a wide range of responses by instream biota. Furthermore, logging activities can initiate pronounced temperature changes by the removal of forest vegetation along channels. Buffer strips of forest vegetation are an effective means of minimizing stream temperature impacts associated with logging. Although direct mortality of fish is probably not a major concern throughout the Pacific Northwest when stream temperatures are altered by management activities. temperature changes can influence rates of egg development, rearing success, species competition, and other factors.","author":[{"dropping-particle":"","family":"Beschta","given":"RL","non-dropping-particle":"","parse-names":false,"suffix":""},{"dropping-particle":"","family":"Bilby","given":"RE","non-dropping-particle":"","parse-names":false,"suffix":""},{"dropping-particle":"","family":"Brown","given":"GW","non-dropping-particle":"","parse-names":false,"suffix":""},{"dropping-particle":"","family":"Holtby","given":"LB","non-dropping-particle":"","parse-names":false,"suffix":""},{"dropping-particle":"","family":"Hofstra","given":"TD","non-dropping-particle":"","parse-names":false,"suffix":""}],"container-title":"Streamside management: forestry and fishery interactions","id":"ITEM-2","issued":{"date-parts":[["1987"]]},"note":"less directly relevant becuase it is so old and broad- but it is long with individual sections. \n\ncascades stream (clear cut) increased (max temp) by 3 to 8 deg C \nmin temps up by 1 to 2 deg c. \n\n\nBusch (1978) found that increased light both altered the species of algae present and caused an increase in algal biomass and invertebrate production.\nWarren et a1. (960) noted that in Oregon streams fila? mentous green algae dominated where at least 3% of full sunlight reached the substrate. In shaded stretches, diatoms predominated. -&amp;gt; suggests needs more reserach on this topic. \n\nadd behaviour and acclimation temperature. \n\nthe shaded section. However, in a final analysis of the data set, Martin (1985) concluded","page":"191-232","title":"Stream temperature and aquatic habitat: fisheries and forestry interactions","type":"article-journal"},"uris":["http://www.mendeley.com/documents/?uuid=6b8b22d2-7c1f-43ba-9e23-2f5d7ea8bf38"]}],"mendeley":{"formattedCitation":"(Brown and Krygier 1970, Beschta et al. 1987)","plainTextFormattedCitation":"(Brown and Krygier 1970, Beschta et al. 1987)","previouslyFormattedCitation":"(Brown and Krygier 1970, Beschta et al. 1987)"},"properties":{"noteIndex":0},"schema":"https://github.com/citation-style-language/schema/raw/master/csl-citation.json"}</w:instrText>
      </w:r>
      <w:r w:rsidR="00D0477C">
        <w:rPr>
          <w:color w:val="000000" w:themeColor="text1"/>
        </w:rPr>
        <w:fldChar w:fldCharType="separate"/>
      </w:r>
      <w:r w:rsidR="00D0477C" w:rsidRPr="00D0477C">
        <w:rPr>
          <w:noProof/>
          <w:color w:val="000000" w:themeColor="text1"/>
        </w:rPr>
        <w:t>(Brown and Krygier 1970, Beschta et al. 1987)</w:t>
      </w:r>
      <w:r w:rsidR="00D0477C">
        <w:rPr>
          <w:color w:val="000000" w:themeColor="text1"/>
        </w:rPr>
        <w:fldChar w:fldCharType="end"/>
      </w:r>
      <w:r w:rsidR="00D0477C">
        <w:rPr>
          <w:color w:val="000000" w:themeColor="text1"/>
        </w:rPr>
        <w:t xml:space="preserve">. </w:t>
      </w:r>
      <w:r w:rsidR="00786862">
        <w:rPr>
          <w:color w:val="000000" w:themeColor="text1"/>
        </w:rPr>
        <w:t xml:space="preserve">For example, </w:t>
      </w:r>
      <w:r w:rsidR="00786862">
        <w:t>a</w:t>
      </w:r>
      <w:r w:rsidR="006F0BA7" w:rsidRPr="00D558FD">
        <w:t xml:space="preserve">fter full riparian harvest in the </w:t>
      </w:r>
      <w:r w:rsidR="008C5594">
        <w:t xml:space="preserve">Oregon </w:t>
      </w:r>
      <w:r w:rsidR="006B6C13">
        <w:t xml:space="preserve">Coast Range </w:t>
      </w:r>
      <w:r w:rsidR="006F0BA7" w:rsidRPr="00D558FD">
        <w:t>Alsea Watershed</w:t>
      </w:r>
      <w:r w:rsidR="008C5594">
        <w:t xml:space="preserve"> Study</w:t>
      </w:r>
      <w:r w:rsidR="006F0BA7" w:rsidRPr="00D558FD">
        <w:t xml:space="preserve">, </w:t>
      </w:r>
      <w:r w:rsidR="006F0BA7">
        <w:t xml:space="preserve">maximum daily </w:t>
      </w:r>
      <w:r w:rsidR="006F0BA7" w:rsidRPr="00D558FD">
        <w:t xml:space="preserve">temperatures increased up to </w:t>
      </w:r>
      <w:r w:rsidR="006F0BA7">
        <w:t>7.8</w:t>
      </w:r>
      <w:r w:rsidR="006F0BA7" w:rsidRPr="00A52062">
        <w:rPr>
          <w:vertAlign w:val="superscript"/>
        </w:rPr>
        <w:t>o</w:t>
      </w:r>
      <w:r w:rsidR="006F0BA7" w:rsidRPr="00D558FD">
        <w:t>C</w:t>
      </w:r>
      <w:r w:rsidR="006F0BA7">
        <w:t xml:space="preserve"> in the first year after the cut and 15.5</w:t>
      </w:r>
      <w:r w:rsidR="006F0BA7" w:rsidRPr="00A52062">
        <w:rPr>
          <w:vertAlign w:val="superscript"/>
        </w:rPr>
        <w:t>o</w:t>
      </w:r>
      <w:r w:rsidR="006F0BA7">
        <w:t>C in the second year (Brown and Krygier 1970),</w:t>
      </w:r>
      <w:r w:rsidR="006F0BA7" w:rsidRPr="00D558FD">
        <w:t xml:space="preserve"> </w:t>
      </w:r>
      <w:r w:rsidR="006F0BA7">
        <w:t>up to 7</w:t>
      </w:r>
      <w:r w:rsidR="006F0BA7" w:rsidRPr="00A52062">
        <w:rPr>
          <w:vertAlign w:val="superscript"/>
        </w:rPr>
        <w:t>o</w:t>
      </w:r>
      <w:r w:rsidR="006F0BA7">
        <w:t xml:space="preserve">C </w:t>
      </w:r>
      <w:r w:rsidR="006B6C13">
        <w:t>in the Cascade Mountains in Oregon</w:t>
      </w:r>
      <w:r w:rsidR="006F0BA7">
        <w:t xml:space="preserve"> </w:t>
      </w:r>
      <w:r w:rsidR="00D0477C">
        <w:fldChar w:fldCharType="begin" w:fldLock="1"/>
      </w:r>
      <w:r w:rsidR="00364A8D">
        <w:instrText>ADDIN CSL_CITATION {"citationItems":[{"id":"ITEM-1","itemData":{"DOI":"10.1139/cjfas-57-S2-30","ISBN":"0706-652X","ISSN":"12057533","abstract":"Stream temperature controls the rates of many biotic and abiotic processes and is influenced by changes in streamside land use practices. We compiled historic stream temperature data and reestablished study sites in three small basins in the H.J. Andrews Experimental Forest in the western Cascades, Oregon, to reexamine the effects on and re- covery of stream temperatures following removal of riparian vegetation. Maximum stream temperatures increased 7°C and occurred earlier in the summer after clear-cutting and burning in one basin and after debris flows and patch-cutting in another. Diurnal fluctuations in June increased from approximately 2 to 8°C. Stream temperatures in both basins gradually returned to preharvest levels after 15 years. The influence of the primary factor controlling stream tempera- tures, shortwave solar radiation, was amplified following removal of riparian vegetation, and conduction between stream water and nearby soils or substrates also appeared to be an important factor. Shifts in the timing of summer maxima and greater increases in early summer stream temperatures could impact sensitive stages of aquatic biota.","author":[{"dropping-particle":"","family":"Johnson","given":"Sherri L.","non-dropping-particle":"","parse-names":false,"suffix":""},{"dropping-particle":"","family":"Jones","given":"Julia A.","non-dropping-particle":"","parse-names":false,"suffix":""}],"container-title":"Canadian Journal of Fisheries and Aquatic Sciences","id":"ITEM-1","issue":"S2","issued":{"date-parts":[["2000"]]},"page":"30-39","title":"Stream temperature responses to forest harvest and debris flows in western Cascades, Oregon","type":"article-journal","volume":"57"},"uris":["http://www.mendeley.com/documents/?uuid=b04f576c-efef-4608-bc87-7979e444c8a1"]}],"mendeley":{"formattedCitation":"(Johnson and Jones 2000)","plainTextFormattedCitation":"(Johnson and Jones 2000)","previouslyFormattedCitation":"(Johnson and Jones 2000)"},"properties":{"noteIndex":0},"schema":"https://github.com/citation-style-language/schema/raw/master/csl-citation.json"}</w:instrText>
      </w:r>
      <w:r w:rsidR="00D0477C">
        <w:fldChar w:fldCharType="separate"/>
      </w:r>
      <w:r w:rsidR="00D0477C" w:rsidRPr="00D0477C">
        <w:rPr>
          <w:noProof/>
        </w:rPr>
        <w:t>(Johnson and Jones 2000)</w:t>
      </w:r>
      <w:r w:rsidR="00D0477C">
        <w:fldChar w:fldCharType="end"/>
      </w:r>
      <w:r w:rsidR="00D0477C">
        <w:t>.</w:t>
      </w:r>
      <w:r w:rsidR="006F0BA7">
        <w:t xml:space="preserve"> </w:t>
      </w:r>
      <w:r w:rsidR="00F22DC9">
        <w:t>In</w:t>
      </w:r>
      <w:r w:rsidR="006F0BA7">
        <w:t xml:space="preserve"> the </w:t>
      </w:r>
      <w:r w:rsidR="00F22DC9">
        <w:t xml:space="preserve">Cascades of </w:t>
      </w:r>
      <w:r w:rsidR="006F0BA7">
        <w:t>British Columbia the response in daily maximum temperatures in a 1.9 meter bankfu</w:t>
      </w:r>
      <w:r w:rsidR="00E808CD">
        <w:t>l</w:t>
      </w:r>
      <w:r w:rsidR="006F0BA7">
        <w:t>l width size stream without buffers was up to 8.8</w:t>
      </w:r>
      <w:r w:rsidR="006F0BA7" w:rsidRPr="00A52062">
        <w:rPr>
          <w:vertAlign w:val="superscript"/>
        </w:rPr>
        <w:t>o</w:t>
      </w:r>
      <w:r w:rsidR="006F0BA7">
        <w:t>C and in their site with buffers (</w:t>
      </w:r>
      <w:r w:rsidR="009A0E54">
        <w:t>10-30m</w:t>
      </w:r>
      <w:r w:rsidR="006F0BA7">
        <w:t>)</w:t>
      </w:r>
      <w:r w:rsidR="009A0E54">
        <w:t xml:space="preserve"> </w:t>
      </w:r>
      <w:r w:rsidR="006F0BA7">
        <w:t>maximum temperatures increased by up to 4.1</w:t>
      </w:r>
      <w:r w:rsidR="006F0BA7" w:rsidRPr="00A52062">
        <w:rPr>
          <w:vertAlign w:val="superscript"/>
        </w:rPr>
        <w:t>o</w:t>
      </w:r>
      <w:r w:rsidR="006F0BA7">
        <w:t>C</w:t>
      </w:r>
      <w:r w:rsidR="00364A8D">
        <w:t xml:space="preserve"> </w:t>
      </w:r>
      <w:r w:rsidR="00364A8D">
        <w:fldChar w:fldCharType="begin" w:fldLock="1"/>
      </w:r>
      <w:r w:rsidR="00CF72C6">
        <w:instrText>ADDIN CSL_CITATION {"citationItems":[{"id":"ITEM-1","itemData":{"DOI":"10.1029/2005WR004162","ISBN":"10.1029/2005","abstract":"[1] A 6-year study documented the effects of clear-cut harvesting with and without riparian buffers (10 m and 30 m wide) on headwater stream temperature in coastal British Columbia. The experiment involved a replicated paired catchment design. Pretreatment calibration relations between the treatment and control streams were fitted using time series of daily minimum, mean, and maximum temperatures. Generalized least squares (GLS) regression was used to account for autocorrelation in the residuals. While water temperature in streams with 10 and 30 m buffers did not exhibit marked warming, daily maximum temperature in summer increased by up to 2°-8°C in the streams with no buffer. The effectiveness of the buffers may have been maximized by the north-south orientation of the streams, which meant that the streams would be well shaded from late morning to early afternoon by the overhead canopy, even under the 10 m buffer. The variation in response for the no-buffer treatments is consistent with the differences in channel morphology that influence their exposure to solar radiation and their depth. Relations between treatment effect and daily maximum air temperature suggested that recovery toward preharvest temperature conditions was occurring, with rates appearing to vary with stream and by season. Citation: Gomi, T., R. D. Moore, and A. S. Dhakal (2006), Headwater stream temperature response to clear-cut harvesting with different riparian treatments, coastal British Columbia, Canada, Water Resour.","author":[{"dropping-particle":"","family":"Gomi","given":"Takashi","non-dropping-particle":"","parse-names":false,"suffix":""},{"dropping-particle":"","family":"Dan Moore","given":"R","non-dropping-particle":"","parse-names":false,"suffix":""},{"dropping-particle":"","family":"Dhakal","given":"Amod S","non-dropping-particle":"","parse-names":false,"suffix":""}],"id":"ITEM-1","issued":{"date-</w:instrText>
      </w:r>
      <w:r w:rsidR="00CF72C6">
        <w:rPr>
          <w:rFonts w:hint="eastAsia"/>
        </w:rPr>
        <w:instrText>parts":[["2006"]]},"page":"8437","title":"Headwater stream temperature response to clear</w:instrText>
      </w:r>
      <w:r w:rsidR="00CF72C6">
        <w:rPr>
          <w:rFonts w:hint="eastAsia"/>
        </w:rPr>
        <w:instrText>‐</w:instrText>
      </w:r>
      <w:r w:rsidR="00CF72C6">
        <w:rPr>
          <w:rFonts w:hint="eastAsia"/>
        </w:rPr>
        <w:instrText>cut harvesting with different riparian treatments, coastal British Columbia, Canada","type":"article-journal","volume":"42"},"uris":["http://www.mendeley.com/document</w:instrText>
      </w:r>
      <w:r w:rsidR="00CF72C6">
        <w:instrText>s/?uuid=b7e1a361-0596-3a86-b2ca-a6b2f2f53e85"]}],"mendeley":{"formattedCitation":"(Gomi et al. 2006)","plainTextFormattedCitation":"(Gomi et al. 2006)","previouslyFormattedCitation":"(Gomi et al. 2006)"},"properties":{"noteIndex":0},"schema":"https://github.com/citation-style-language/schema/raw/master/csl-citation.json"}</w:instrText>
      </w:r>
      <w:r w:rsidR="00364A8D">
        <w:fldChar w:fldCharType="separate"/>
      </w:r>
      <w:r w:rsidR="00364A8D" w:rsidRPr="00364A8D">
        <w:rPr>
          <w:noProof/>
        </w:rPr>
        <w:t>(Gomi et al. 2006)</w:t>
      </w:r>
      <w:r w:rsidR="00364A8D">
        <w:fldChar w:fldCharType="end"/>
      </w:r>
      <w:r w:rsidR="00364A8D">
        <w:t xml:space="preserve">. </w:t>
      </w:r>
      <w:r w:rsidR="00062AE8">
        <w:rPr>
          <w:color w:val="000000" w:themeColor="text1"/>
        </w:rPr>
        <w:t xml:space="preserve">These early studies, </w:t>
      </w:r>
      <w:r w:rsidR="006F0BA7" w:rsidRPr="00A52062">
        <w:rPr>
          <w:color w:val="000000" w:themeColor="text1"/>
        </w:rPr>
        <w:t>along with studies on sed</w:t>
      </w:r>
      <w:r w:rsidR="00062AE8">
        <w:rPr>
          <w:color w:val="000000" w:themeColor="text1"/>
        </w:rPr>
        <w:t>iment, wood, and stream habitat,</w:t>
      </w:r>
      <w:r w:rsidR="006F0BA7" w:rsidRPr="00A52062">
        <w:rPr>
          <w:color w:val="000000" w:themeColor="text1"/>
        </w:rPr>
        <w:t xml:space="preserve"> contributed to efforts to create uncut buffers along fish-bearing streams with the intent to minimize impacts of forest management, including temperatures </w:t>
      </w:r>
      <w:r w:rsidR="00CF72C6">
        <w:rPr>
          <w:color w:val="000000" w:themeColor="text1"/>
        </w:rPr>
        <w:fldChar w:fldCharType="begin" w:fldLock="1"/>
      </w:r>
      <w:r w:rsidR="00DA3B0E">
        <w:rPr>
          <w:color w:val="000000" w:themeColor="text1"/>
        </w:rPr>
        <w:instrText>ADDIN CSL_CITATION {"citationItems":[{"id":"ITEM-1","itemData":{"author":[{"dropping-particle":"","family":"Lorensen","given":"Ted","non-dropping-particle":"","parse-names":false,"suffix":""},{"dropping-particle":"","family":"Andrus","given":"Chip","non-dropping-particle":"","parse-names":false,"suffix":""},{"dropping-particle":"","family":"Runyon","given":"John","non-dropping-particle":"","parse-names":false,"suffix":""}],"id":"ITEM-1","issued":{"date-parts":[["1994"]]},"title":"The Oregon Forest Practices Act Water Protection Rules Scientific and policy considerations","type":"report"},"uris":["http://www.mendeley.com/documents/?uuid=455e4236-4b2c-3d1f-b142-b16d88c3b6dd"]}],"mendeley":{"formattedCitation":"(Lorensen et al. 1994)","plainTextFormattedCitation":"(Lorensen et al. 1994)","previouslyFormattedCitation":"(Lorensen et al. 1994)"},"properties":{"noteIndex":0},"schema":"https://github.com/citation-style-language/schema/raw/master/csl-citation.json"}</w:instrText>
      </w:r>
      <w:r w:rsidR="00CF72C6">
        <w:rPr>
          <w:color w:val="000000" w:themeColor="text1"/>
        </w:rPr>
        <w:fldChar w:fldCharType="separate"/>
      </w:r>
      <w:r w:rsidR="00CF72C6" w:rsidRPr="00CF72C6">
        <w:rPr>
          <w:noProof/>
          <w:color w:val="000000" w:themeColor="text1"/>
        </w:rPr>
        <w:t>(Lorensen et al. 1994)</w:t>
      </w:r>
      <w:r w:rsidR="00CF72C6">
        <w:rPr>
          <w:color w:val="000000" w:themeColor="text1"/>
        </w:rPr>
        <w:fldChar w:fldCharType="end"/>
      </w:r>
      <w:r w:rsidR="00CF72C6">
        <w:rPr>
          <w:color w:val="000000" w:themeColor="text1"/>
        </w:rPr>
        <w:t xml:space="preserve">. </w:t>
      </w:r>
      <w:r w:rsidR="006F0BA7" w:rsidRPr="00A52062">
        <w:rPr>
          <w:color w:val="000000" w:themeColor="text1"/>
        </w:rPr>
        <w:t xml:space="preserve"> </w:t>
      </w:r>
    </w:p>
    <w:p w14:paraId="468D5EFF" w14:textId="690B92D2" w:rsidR="003954C7" w:rsidRDefault="00E47C02" w:rsidP="00B10BEF">
      <w:pPr>
        <w:spacing w:line="480" w:lineRule="auto"/>
        <w:ind w:firstLine="720"/>
      </w:pPr>
      <w:r>
        <w:rPr>
          <w:color w:val="000000" w:themeColor="text1"/>
        </w:rPr>
        <w:t xml:space="preserve">Forest management </w:t>
      </w:r>
      <w:r w:rsidR="00031A4E">
        <w:rPr>
          <w:color w:val="000000" w:themeColor="text1"/>
        </w:rPr>
        <w:t>regulations</w:t>
      </w:r>
      <w:r>
        <w:rPr>
          <w:color w:val="000000" w:themeColor="text1"/>
        </w:rPr>
        <w:t xml:space="preserve"> creating riparian buffer zones </w:t>
      </w:r>
      <w:r w:rsidR="006F0BA7" w:rsidRPr="00A52062">
        <w:rPr>
          <w:color w:val="000000" w:themeColor="text1"/>
        </w:rPr>
        <w:t>have been largely successful in their goal to maintain canopy cover over streams and today most fish-bearin</w:t>
      </w:r>
      <w:r w:rsidR="00DA3B0E">
        <w:rPr>
          <w:color w:val="000000" w:themeColor="text1"/>
        </w:rPr>
        <w:t>g streams remain highly shaded.</w:t>
      </w:r>
      <w:r w:rsidR="006F0BA7" w:rsidRPr="00A52062">
        <w:rPr>
          <w:color w:val="000000" w:themeColor="text1"/>
        </w:rPr>
        <w:t xml:space="preserve"> However, when buffers are small or sun angle creates increases in light – even moderate increases in l</w:t>
      </w:r>
      <w:r w:rsidR="00062AE8">
        <w:rPr>
          <w:color w:val="000000" w:themeColor="text1"/>
        </w:rPr>
        <w:t xml:space="preserve">ight </w:t>
      </w:r>
      <w:r w:rsidR="00062AE8" w:rsidRPr="00A52062">
        <w:rPr>
          <w:color w:val="000000" w:themeColor="text1"/>
        </w:rPr>
        <w:t>–</w:t>
      </w:r>
      <w:r w:rsidR="006F0BA7" w:rsidRPr="00A52062">
        <w:rPr>
          <w:color w:val="000000" w:themeColor="text1"/>
        </w:rPr>
        <w:t xml:space="preserve"> temperatures can increase. </w:t>
      </w:r>
      <w:r w:rsidR="006F0BA7">
        <w:t xml:space="preserve">In </w:t>
      </w:r>
      <w:r w:rsidR="005C778E">
        <w:t>a</w:t>
      </w:r>
      <w:r w:rsidR="006F0BA7" w:rsidRPr="00D558FD">
        <w:t xml:space="preserve"> </w:t>
      </w:r>
      <w:r w:rsidR="005C778E">
        <w:t>p</w:t>
      </w:r>
      <w:r w:rsidR="006F0BA7" w:rsidRPr="00D558FD">
        <w:t xml:space="preserve">aired </w:t>
      </w:r>
      <w:r w:rsidR="005C778E">
        <w:t>w</w:t>
      </w:r>
      <w:r w:rsidR="006F0BA7" w:rsidRPr="00D558FD">
        <w:t xml:space="preserve">atershed </w:t>
      </w:r>
      <w:r w:rsidR="005C778E">
        <w:t>s</w:t>
      </w:r>
      <w:r w:rsidR="006F0BA7" w:rsidRPr="00D558FD">
        <w:t xml:space="preserve">tudy in the foothills of the </w:t>
      </w:r>
      <w:r w:rsidR="006F0BA7">
        <w:t>Cascades</w:t>
      </w:r>
      <w:r w:rsidR="00A24FDD">
        <w:t>,</w:t>
      </w:r>
      <w:r w:rsidR="006F0BA7" w:rsidRPr="00D558FD">
        <w:t xml:space="preserve"> daily max</w:t>
      </w:r>
      <w:r w:rsidR="006F0BA7">
        <w:t>imum</w:t>
      </w:r>
      <w:r w:rsidR="006F0BA7" w:rsidRPr="00D558FD">
        <w:t xml:space="preserve"> temperature</w:t>
      </w:r>
      <w:r w:rsidR="00A24FDD">
        <w:t xml:space="preserve">s changed by up to </w:t>
      </w:r>
      <w:r w:rsidR="006F0BA7" w:rsidRPr="00D558FD">
        <w:t>1.1</w:t>
      </w:r>
      <w:r w:rsidR="006F0BA7" w:rsidRPr="00A52062">
        <w:rPr>
          <w:vertAlign w:val="superscript"/>
        </w:rPr>
        <w:t>o</w:t>
      </w:r>
      <w:r w:rsidR="006F0BA7" w:rsidRPr="00D558FD">
        <w:t xml:space="preserve">C </w:t>
      </w:r>
      <w:r w:rsidR="00DA3B0E">
        <w:fldChar w:fldCharType="begin" w:fldLock="1"/>
      </w:r>
      <w:r w:rsidR="00693BB2">
        <w:instrText>ADDIN CSL_CITATION {"citationItems":[{"id":"ITEM-1","itemData":{"DOI":"10.1016/j.foreco.2013.09.009","ISBN":"0378-1127","ISSN":"03781127","abstract":"We investigated the effect of contemporary forest harvesting practices on warm-season thermal regimes of headwater streams using a Before-After-Control-Intervention (BACI) design within a nested, paired watershed study. We applied harvesting treatments to four headwater tributaries of Hinkle Creek, designed in accordance with the Oregon Forest Practices Act. Therefore, fixed-width buffer strips containing overstory merchantable trees were not left adjacent to the four non-fish-bearing streams. The summer following harvesting, we observed a variable temperature response across the four harvested streams. Mean maximum daily stream temperatures ranged from 1.5. ??C cooler to 1.0. ??C warmer relative to pre-harvest years. We also observed significantly lower minimum and mean daily stream temperatures, and recorded particularly low temperatures in treatment streams on days that minimum stream temperatures in reference streams were high. At the watershed scale, we did not observe cumulative stream temperature effects related to harvesting 14% of the watershed area in multiple, spatially-distributed harvest units across four headwater catchments. At the watershed outlet, we observed no change to maximum, mean, or minimum daily stream temperatures. We attribute the lack of consistent temperature increases in headwater streams to shading provided by a layer of logging slash that deposited over the streams during harvesting, and to increased summer baseflows. Comparisons of canopy cover before and after harvesting indicate little change in canopy cover when logging slash is considered, indicating that logging slash affected energy balances within the streams. However, other ecosystem-level effects of logging slash in forest streams are difficult to predict. In order to devise optimum practices related to in-stream slash management, forest scientists and policymakers should continue to study and consider the potential impacts of logging slash to stream ecosystems. ?? 2013 Elsevier B.V.","author":[{"dropping-particle":"","family":"Kibler","given":"Kelly M.","non-dropping-particle":"","parse-names":false,"suffix":""},{"dropping-particle":"","family":"Skaugset","given":"Arne","non-dropping-particle":"","parse-names":false,"suffix":""},{"dropping-particle":"","family":"Ganio","given":"Lisa M.","non-dropping-particle":"","parse-names":false,"suffix":""},{"dropping-particle":"","family":"Huso","given":"Manuela M.","non-dropping-particle":"","parse-names":false,"suffix":""}],"container-title":"Forest Ecology and Management","id":"ITEM-1","issued":{"date-parts":[["2013","12","15"]]},"page":"680-691","publisher":"Elsevier B.V.","title":"Effect of contemporary forest harvesting practices on headwater stream temperatures: Initial response of the Hinkle Creek catchment, Pacific Northwest, USA","type":"article-journal","volume":"310"},"uris":["http://www.mendeley.com/documents/?uuid=73cf080b-512c-4574-9816-6e3f908ec35c"]}],"mendeley":{"formattedCitation":"(Kibler et al. 2013)","plainTextFormattedCitation":"(Kibler et al. 2013)","previouslyFormattedCitation":"(Kibler et al. 2013)"},"properties":{"noteIndex":0},"schema":"https://github.com/citation-style-language/schema/raw/master/csl-citation.json"}</w:instrText>
      </w:r>
      <w:r w:rsidR="00DA3B0E">
        <w:fldChar w:fldCharType="separate"/>
      </w:r>
      <w:r w:rsidR="00DA3B0E" w:rsidRPr="00DA3B0E">
        <w:rPr>
          <w:noProof/>
        </w:rPr>
        <w:t>(Kibler et al. 2013)</w:t>
      </w:r>
      <w:r w:rsidR="00DA3B0E">
        <w:fldChar w:fldCharType="end"/>
      </w:r>
      <w:r w:rsidR="00DA3B0E">
        <w:t xml:space="preserve"> </w:t>
      </w:r>
      <w:r w:rsidR="006F0BA7">
        <w:t xml:space="preserve">under contemporary forest management in western Oregon where buffers in these streams were </w:t>
      </w:r>
      <w:r w:rsidR="00045415" w:rsidRPr="00DA3B0E">
        <w:t>30</w:t>
      </w:r>
      <w:r w:rsidR="00045415">
        <w:t xml:space="preserve"> </w:t>
      </w:r>
      <w:r w:rsidR="006F0BA7">
        <w:t xml:space="preserve">meters wide. </w:t>
      </w:r>
      <w:r w:rsidR="00062AE8">
        <w:t>O</w:t>
      </w:r>
      <w:r w:rsidR="006F0BA7">
        <w:t>ther studies assessing responses to contemporary forests management changes</w:t>
      </w:r>
      <w:r w:rsidR="0005349B">
        <w:t xml:space="preserve"> in headwater streams found responses that</w:t>
      </w:r>
      <w:r w:rsidR="006F0BA7">
        <w:t xml:space="preserve"> ra</w:t>
      </w:r>
      <w:r>
        <w:t>n</w:t>
      </w:r>
      <w:r w:rsidR="006F0BA7">
        <w:t>ge</w:t>
      </w:r>
      <w:r w:rsidR="0005349B">
        <w:t>d</w:t>
      </w:r>
      <w:r w:rsidR="006F0BA7">
        <w:t xml:space="preserve"> from</w:t>
      </w:r>
      <w:r w:rsidR="006F0BA7" w:rsidRPr="00D558FD">
        <w:t xml:space="preserve"> 0.2-2.4</w:t>
      </w:r>
      <w:r w:rsidR="006F0BA7" w:rsidRPr="00A52062">
        <w:rPr>
          <w:vertAlign w:val="superscript"/>
        </w:rPr>
        <w:t>o</w:t>
      </w:r>
      <w:r w:rsidR="006F0BA7" w:rsidRPr="00D558FD">
        <w:t xml:space="preserve">C </w:t>
      </w:r>
      <w:r w:rsidR="00693BB2">
        <w:fldChar w:fldCharType="begin" w:fldLock="1"/>
      </w:r>
      <w:r w:rsidR="00255E24">
        <w:instrText>ADDIN CSL_CITATION {"citationItems":[{"id":"ITEM-1","itemData":{"DOI":"10.1111/j.1752-1688.2008.00266.x","ISSN":"1093474X","author":[{"dropping-particle":"","family":"Pollock","given":"Michael M.","non-dropping-particle":"","parse-names":false,"suffix":""},{"dropping-particle":"","family":"Beechie","given":"Timothy J.","non-dropping-particle":"","parse-names":false,"suffix":""},{"dropping-particle":"","family":"Liermann","given":"Martin","non-dropping-particle":"","parse-names":false,"suffix":""},{"dropping-particle":"","family":"Bigley","given":"Richard E.","non-dropping-particle":"","parse-names":false,"suffix":""}],"container-title":"JAWRA Journal of the American Water Resources Association","id":"ITEM-1","issue":"1","issued":{"date-parts":[["2009","2","1"]]},"page":"141-156","publisher":"John Wiley &amp; Sons, Ltd (10.1111)","title":"Stream Temperature Relationships to Forest Harvest in Western Washington","type":"article-journal","volume":"45"},"uris":["http://www.mendeley.com/documents/?uuid=f1fd55ed-8f85-3ac1-9963-f87cf52417a1"]},{"id":"ITEM-2","itemData":{"DOI":"10.1016/j.foreco.2011.12.035","ISBN":"0378-1127","ISSN":"03781127","abstract":"We examined stream temperature response to forest harvest in small (&lt;9. ha) forested headwater catchments in western Washington, USA over a seven year period (2002-2008). These streams have very low discharge in late summer X?????0.3Ls-1) and many become spatially intermittent. We used a before-after, control-impact (BACI) study design to contrast the effect of clearcut logging with two riparian buffer designs, a continuous buffer and a patch buffer. We focused on maximum daily temperature throughout July and August, expecting to see large temperature increases in the clearcut streams (n= 5), much smaller increases in the continuously buffered streams (n= 6), with the patch-buffered streams (n= 5) intermediate. Statistical analyses indicated that all treatments resulted in significant (??= 0.05) increases in stream temperature. In the first year after logging, daily maximum temperatures during July and August increased in clearcut catchments by an average of 1.5 ??C (range 0.2 to 3.6 ??C), in patch-buffered catchments by 0.6 ??C (range -0.1 to 1.2 ??C), and in continuously buffered catchments by 1.1 ??C (range 0.0 to 2.8 ??C). Temperature responses were highly variable within treatments and, contrary to our expectations, stream temperature increases were small and did not follow expected trends among the treatment types. We conducted further analyses in an attempt to identify variables controlling the magnitude of post-harvest treatment responses. These analyses showed that the amount of canopy cover retained in the riparian buffer was not a strong explanatory variable. Instead, spatially intermittent streams with short surface-flowing extent above the monitoring station and usually characterized by coarse-textured streambed sediment tended to be thermally unresponsive. In contrast, streams with longer surface-flowing extent above the monitoring station and streams with substantial stream-adjacent wetlands, both of which were usually characterized by fine-textured streambed sediment, were thermally responsive. Overall, the area of surface water exposed to the ambient environment seemed to best explain our aggregate results. Results from our study suggest that very small headwater streams may be fundamentally different than many larger streams because factors other than shade from the overstory tree canopy can have sufficient influence on stream energy budgets to strongly moderate stream temperatures even following complete removal of the overstory canop…","author":[{"dropping-particle":"","family":"Janisch","given":"Jack E.","non-dropping-particle":"","parse-names":false,"suffix":""},{"dropping-particle":"","family":"Wondzell","given":"Steven M.","non-dropping-particle":"","parse-names":false,"suffix":""},{"dropping-particle":"","family":"Ehinger","given":"William J.","non-dropping-particle":"","parse-names":false,"suffix":""}],"container-title":"Forest Ecology and Management","id":"ITEM-2","issued":{"date-parts":[["2012","4"]]},"page":"302-313","publisher":"Elsevier B.V.","title":"Headwater stream temperature: Interpreting response after logging, with and without riparian buffers, Washington, USA","type":"article-journal","volume":"270"},"uris":["http://www.mendeley.com/documents/?uuid=70e32a2f-e58d-4253-90e2-d90088e8b833"]}],"mendeley":{"formattedCitation":"(Pollock et al. 2009, Janisch et al. 2012)","plainTextFormattedCitation":"(Pollock et al. 2009, Janisch et al. 2012)","previouslyFormattedCitation":"(Pollock et al. 2009, Janisch et al. 2012)"},"properties":{"noteIndex":0},"schema":"https://github.com/citation-style-language/schema/raw/master/csl-citation.json"}</w:instrText>
      </w:r>
      <w:r w:rsidR="00693BB2">
        <w:fldChar w:fldCharType="separate"/>
      </w:r>
      <w:r w:rsidR="00693BB2" w:rsidRPr="00693BB2">
        <w:rPr>
          <w:noProof/>
        </w:rPr>
        <w:t>(Pollock et al. 2009, Janisch et al. 2012)</w:t>
      </w:r>
      <w:r w:rsidR="00693BB2">
        <w:fldChar w:fldCharType="end"/>
      </w:r>
      <w:r w:rsidR="00693BB2">
        <w:t>.</w:t>
      </w:r>
      <w:r w:rsidR="006F0BA7" w:rsidRPr="00D558FD">
        <w:t xml:space="preserve"> </w:t>
      </w:r>
      <w:r w:rsidR="0005349B">
        <w:t>I</w:t>
      </w:r>
      <w:r w:rsidR="0005349B" w:rsidRPr="00D558FD">
        <w:t xml:space="preserve">n </w:t>
      </w:r>
      <w:r w:rsidR="0005349B">
        <w:t xml:space="preserve">the Oregon Coast Range a study assessing the second entry into the Alsea Study sites that were first cut over in the 1960’s examined stream temperature responses to current forest management and found </w:t>
      </w:r>
      <w:r w:rsidR="0005349B" w:rsidRPr="00D558FD">
        <w:t xml:space="preserve">no evidence of </w:t>
      </w:r>
      <w:r w:rsidR="0005349B">
        <w:t xml:space="preserve">significant </w:t>
      </w:r>
      <w:r w:rsidR="0005349B" w:rsidRPr="00D558FD">
        <w:t>increases in daily max</w:t>
      </w:r>
      <w:r w:rsidR="0005349B">
        <w:t>imum</w:t>
      </w:r>
      <w:r w:rsidR="0005349B" w:rsidRPr="00D558FD">
        <w:t xml:space="preserve"> temperature or T</w:t>
      </w:r>
      <w:r w:rsidR="0005349B" w:rsidRPr="00A52062">
        <w:rPr>
          <w:vertAlign w:val="subscript"/>
        </w:rPr>
        <w:t xml:space="preserve">7DayMax </w:t>
      </w:r>
      <w:r w:rsidR="00255E24">
        <w:rPr>
          <w:vertAlign w:val="subscript"/>
        </w:rPr>
        <w:fldChar w:fldCharType="begin" w:fldLock="1"/>
      </w:r>
      <w:r w:rsidR="00013A09">
        <w:rPr>
          <w:vertAlign w:val="subscript"/>
        </w:rPr>
        <w:instrText>ADDIN CSL_CITATION {"citationItems":[{"id":"ITEM-1","itemData":{"DOI":"10.1016/j.foreco.2016.08.021","ISSN":"03781127","abstract":"Historical forest harvesting practices, where the riparian canopy was removed, generally increased energy loading to the stream and produced higher stream temperatures. As such, contemporary forest management practices require maintenance of streamside vegetation as riparian management areas, with an important function of providing shade and minimizing solar radiation loading to streams to mitigate stream water temperature changes. The Alsea Watershed Study Revisited in the Oregon Coast Range provided a unique opportunity to investigate and compare the stream temperature responses to contemporary forest harvesting practices (i.e., maintenance of riparian vegetation) with the impacts from historical (1960s) harvesting practices (i.e., no riparian vegetation). Here we present an analysis of 6??years (3??years pre-harvest and 3??years post-harvest) of summer stream temperature data from a reference (Flynn Creek) and a harvested catchment (Needle Branch). There was no evidence that the (a) 7-day moving mean of daily maximum (T7DAYMAX) stream temperature, (b) mean daily stream temperature, or (c) diel stream temperature changed in the study stream reaches following contemporary forest harvesting practices. The only parameter of interest that changed after forest harvesting was the T7DAYMAX when analyses were constrained to the Oregon regulatory period of July 15 to August 15 and all sites in each catchment were grouped together???in this case stream temperature increased 0.6??????0.2????C (p??=??0.002). However, over the entire post-harvest study period, the warmest maximum daily stream temperature observed in Needle Branch was 14.7????C???in the original Alsea Watershed Study, maximum daily stream temperatures rose to 21.7????C (1966) and 29.4????C (1967) in the first two post-harvest years, providing evidence that current harvesting practices have improved protection for stream water temperatures.","author":[{"dropping-particle":"","family":"Bladon","given":"Kevin D.","non-dropping-particle":"","parse-names":false,"suffix":""},{"dropping-particle":"","family":"Cook","given":"Nicholas A.","non-dropping-particle":"","parse-names":false,"suffix":""},{"dropping-particle":"","family":"Light","given":"Jeffrey T.","non-dropping-particle":"","parse-names":false,"suffix":""},{"dropping-particle":"","family":"Segura","given":"Catalina","non-dropping-particle":"","parse-names":false,"suffix":""}],"container-title":"Forest Ecology and Management","id":"ITEM-1","issued":{"date-parts":[["2016"]]},"page":"153-164","publisher":"Elsevier B.V.","title":"A catchment-scale assessment of stream temperature response to contemporary forest harvesting in the Oregon Coast Range","type":"article-journal","volume":"379"},"uris":["http://www.mendeley.com/documents/?uuid=2057769f-7f17-4faf-a057-8d9f5cf31063"]}],"mendeley":{"formattedCitation":"(Bladon et al. 2016)","plainTextFormattedCitation":"(Bladon et al. 2016)","previouslyFormattedCitation":"(Bladon et al. 2016)"},"properties":{"noteIndex":0},"schema":"https://github.com/citation-style-language/schema/raw/master/csl-citation.json"}</w:instrText>
      </w:r>
      <w:r w:rsidR="00255E24">
        <w:rPr>
          <w:vertAlign w:val="subscript"/>
        </w:rPr>
        <w:fldChar w:fldCharType="separate"/>
      </w:r>
      <w:r w:rsidR="00255E24" w:rsidRPr="00255E24">
        <w:rPr>
          <w:noProof/>
        </w:rPr>
        <w:t>(Bladon et al. 2016)</w:t>
      </w:r>
      <w:r w:rsidR="00255E24">
        <w:rPr>
          <w:vertAlign w:val="subscript"/>
        </w:rPr>
        <w:fldChar w:fldCharType="end"/>
      </w:r>
      <w:r w:rsidR="00255E24">
        <w:t>.</w:t>
      </w:r>
      <w:r w:rsidR="0005349B">
        <w:t xml:space="preserve"> In a large-scale assessment of forest management across Oregon, </w:t>
      </w:r>
      <w:r w:rsidR="00E15AB3">
        <w:t>larger buffer width</w:t>
      </w:r>
      <w:r w:rsidR="0005349B">
        <w:t>s, which retained more canopy cover</w:t>
      </w:r>
      <w:r w:rsidR="00E15AB3">
        <w:t xml:space="preserve"> were successful at preventing temperature increases whereas small buffers were not </w:t>
      </w:r>
      <w:r w:rsidR="00013A09">
        <w:fldChar w:fldCharType="begin" w:fldLock="1"/>
      </w:r>
      <w:r w:rsidR="00A26894">
        <w:instrText>ADDIN CSL_CITATION {"citationItems":[{"id":"ITEM-1","itemData":{"DOI":"10.1016/j.foreco.2011.07.012","ISBN":"0378-1127","ISSN":"03781127","abstract":"A replicated before-after-control-impact study was used to test effectiveness of Oregon's (USA) riparian protection measures at minimizing increases in summer stream temperature associated with timber harvest. Sites were located on private and state forest land. Practices on private forests require riparian management areas around fish-bearing streams; state forest's prescriptions are similar but wider. Overall we found no change in maximum temperatures for state forest streams while private sites increased pre-harvest to post-harvest on average by 0.7 ??C with an observed range of response from -0.9 to 2.5 ??C. The observed increases are less than changes observed with historic management practices. The observed changes in stream temperature were most strongly correlated with shade levels measured before and after harvest. Treatment reach length, stream gradient, and changes in the upstream reach stream temperature were additionally useful in explaining treatment reach temperature change. Our models indicated that maximum, mean, minimum, and diel fluctuations in summer stream temperature increased with a reduction in shade, longer treatment reaches, and low gradient. Shade was best predicted by riparian basal area and tree height. Findings suggest that riparian protection measures that maintain higher shade such as the state forests were more likely to maintain stream temperatures similar to control conditions. ?? 2011 Elsevier B.V.","author":[{"dropping-particle":"","family":"Groom","given":"Jeremiah D.","non-dropping-particle":"","parse-names":false,"suffix":""},{"dropping-particle":"","family":"Dent","given":"Liz","non-dropping-particle":"","parse-names":false,"suffix":""},{"dropping-particle":"","family":"Madsen","given":"Lisa J.","non-dropping-particle":"","parse-names":false,"suffix":""},{"dropping-particle":"","family":"Fleuret","given":"Jennifer","non-dropping-particle":"","parse-names":false,"suffix":""}],"container-title":"Forest Ecology and Management","id":"ITEM-1","issue":"8","issued":{"date-parts":[["2011","10"]]},"page":"1618-1629","title":"Response of western Oregon (USA) stream temperatures to contemporary forest management","type":"article-journal","volume":"262"},"uris":["http://www.mendeley.com/documents/?uuid=f6f10685-4679-3195-81a8-386359db1c52"]}],"mendeley":{"formattedCitation":"(Groom et al. 2011b)","plainTextFormattedCitation":"(Groom et al. 2011b)","previouslyFormattedCitation":"(Groom et al. 2011b)"},"properties":{"noteIndex":0},"schema":"https://github.com/citation-style-language/schema/raw/master/csl-citation.json"}</w:instrText>
      </w:r>
      <w:r w:rsidR="00013A09">
        <w:fldChar w:fldCharType="separate"/>
      </w:r>
      <w:r w:rsidR="00013A09" w:rsidRPr="00013A09">
        <w:rPr>
          <w:noProof/>
        </w:rPr>
        <w:t>(Groom et al. 2011b)</w:t>
      </w:r>
      <w:r w:rsidR="00013A09">
        <w:fldChar w:fldCharType="end"/>
      </w:r>
      <w:r w:rsidR="00013A09">
        <w:t>.</w:t>
      </w:r>
      <w:r w:rsidR="00E15AB3">
        <w:t xml:space="preserve"> </w:t>
      </w:r>
      <w:r w:rsidR="0005349B">
        <w:t>These studies illustrate that</w:t>
      </w:r>
      <w:r>
        <w:t xml:space="preserve"> the amount of light exposure in a stream </w:t>
      </w:r>
      <w:r w:rsidR="00031A4E">
        <w:t>is import</w:t>
      </w:r>
      <w:r w:rsidR="00062AE8">
        <w:t xml:space="preserve">ant even if a buffer is present, so if </w:t>
      </w:r>
      <w:r w:rsidR="00031A4E">
        <w:t xml:space="preserve">light is already </w:t>
      </w:r>
      <w:r w:rsidR="00743388">
        <w:t>elevated</w:t>
      </w:r>
      <w:r w:rsidR="00062AE8">
        <w:t>,</w:t>
      </w:r>
      <w:r w:rsidR="00031A4E">
        <w:t xml:space="preserve"> </w:t>
      </w:r>
      <w:r w:rsidR="006F0BA7">
        <w:t>gaps may not be ideal management options</w:t>
      </w:r>
      <w:r w:rsidR="0005349B">
        <w:t xml:space="preserve">. </w:t>
      </w:r>
      <w:r w:rsidR="006F0BA7">
        <w:t xml:space="preserve"> </w:t>
      </w:r>
      <w:r w:rsidR="0005349B">
        <w:t>H</w:t>
      </w:r>
      <w:r w:rsidR="006F0BA7">
        <w:t xml:space="preserve">owever, if streams remain shaded </w:t>
      </w:r>
      <w:r w:rsidR="00031A4E">
        <w:t>in wider buffers, manage</w:t>
      </w:r>
      <w:r w:rsidR="003954C7">
        <w:t>rs may have the option</w:t>
      </w:r>
      <w:r w:rsidR="00031A4E">
        <w:t xml:space="preserve"> </w:t>
      </w:r>
      <w:r w:rsidR="003954C7">
        <w:t>t</w:t>
      </w:r>
      <w:r w:rsidR="00031A4E">
        <w:t>o create complex forest structure with gaps</w:t>
      </w:r>
      <w:r w:rsidR="00062AE8">
        <w:t>.</w:t>
      </w:r>
      <w:r w:rsidR="003954C7">
        <w:t xml:space="preserve"> Given the limited response of larger streams (within the range evaluated here), systems wi</w:t>
      </w:r>
      <w:r w:rsidR="00612121">
        <w:t>th more thermal mass may be less likely to have increases in temperature</w:t>
      </w:r>
      <w:r w:rsidR="003954C7">
        <w:t>.</w:t>
      </w:r>
    </w:p>
    <w:p w14:paraId="0290792F" w14:textId="59F30A7E" w:rsidR="006F0BA7" w:rsidRPr="00731947" w:rsidRDefault="0005349B" w:rsidP="00731947">
      <w:pPr>
        <w:spacing w:line="480" w:lineRule="auto"/>
        <w:ind w:firstLine="720"/>
      </w:pPr>
      <w:r>
        <w:t>Many western states focus management regulations on changes in temperature</w:t>
      </w:r>
      <w:r w:rsidR="008F67F9">
        <w:t xml:space="preserve">, however, in additional to </w:t>
      </w:r>
      <w:r w:rsidR="00612121">
        <w:t>the changes</w:t>
      </w:r>
      <w:r w:rsidR="008F67F9">
        <w:t xml:space="preserve">, the actual stream temperature is also important consideration.  As in Oregon, </w:t>
      </w:r>
      <w:r w:rsidR="00612121">
        <w:t>Washington and Idaho,</w:t>
      </w:r>
      <w:r>
        <w:t xml:space="preserve"> water quality standards include a no detectable change limit of 0.3</w:t>
      </w:r>
      <w:r w:rsidRPr="009E648C">
        <w:rPr>
          <w:vertAlign w:val="superscript"/>
        </w:rPr>
        <w:t>o</w:t>
      </w:r>
      <w:r>
        <w:t xml:space="preserve">C and </w:t>
      </w:r>
      <w:r w:rsidRPr="006C5130">
        <w:rPr>
          <w:rFonts w:ascii="Courier New" w:hAnsi="Courier New" w:cs="Courier New"/>
          <w:b/>
        </w:rPr>
        <w:t>﻿</w:t>
      </w:r>
      <w:r w:rsidRPr="009E648C">
        <w:t>Alaska does not permit activities to increase weekly average temperatures by more than 1</w:t>
      </w:r>
      <w:r w:rsidRPr="009E648C">
        <w:rPr>
          <w:vertAlign w:val="superscript"/>
        </w:rPr>
        <w:t>o</w:t>
      </w:r>
      <w:r w:rsidRPr="009E648C">
        <w:t xml:space="preserve">C, nor does it allow changes to the amplitude or frequency of normal daily temperature cycles </w:t>
      </w:r>
      <w:r>
        <w:t>(</w:t>
      </w:r>
      <w:r w:rsidRPr="009E648C">
        <w:t>Alaska Department of Environmental Conservation, 2006; Idaho Department of Environmental Quality, 2006; Washington Department of Ecology, 2003</w:t>
      </w:r>
      <w:r>
        <w:t>)</w:t>
      </w:r>
      <w:r w:rsidRPr="009E648C">
        <w:t>.</w:t>
      </w:r>
      <w:r>
        <w:t xml:space="preserve"> </w:t>
      </w:r>
      <w:r w:rsidR="008F67F9">
        <w:t xml:space="preserve">In these states there are also </w:t>
      </w:r>
      <w:r w:rsidR="0035098C">
        <w:t xml:space="preserve">regulatory thresholds for </w:t>
      </w:r>
      <w:r w:rsidR="0035098C" w:rsidRPr="00D558FD">
        <w:t>T</w:t>
      </w:r>
      <w:r w:rsidR="0035098C" w:rsidRPr="00A52062">
        <w:rPr>
          <w:vertAlign w:val="subscript"/>
        </w:rPr>
        <w:t xml:space="preserve">7DayMax </w:t>
      </w:r>
      <w:r w:rsidR="008F67F9">
        <w:t>that a</w:t>
      </w:r>
      <w:r w:rsidR="0035098C">
        <w:t>re</w:t>
      </w:r>
      <w:r w:rsidR="0035098C" w:rsidRPr="00D558FD">
        <w:t xml:space="preserve"> </w:t>
      </w:r>
      <w:r w:rsidR="008F67F9">
        <w:t xml:space="preserve">at or near </w:t>
      </w:r>
      <w:r w:rsidR="0035098C" w:rsidRPr="00D558FD">
        <w:t>16°C for core cold-water fish rearing habitat, 18°C for non-core juvenile rearing and migration, and 20°C for migration of salmon and trout.</w:t>
      </w:r>
      <w:r w:rsidR="009E648C">
        <w:t xml:space="preserve"> </w:t>
      </w:r>
      <w:r w:rsidR="0035098C">
        <w:t>In this study, the streams never reached 18</w:t>
      </w:r>
      <w:r w:rsidR="0035098C" w:rsidRPr="006A18C5">
        <w:rPr>
          <w:vertAlign w:val="superscript"/>
        </w:rPr>
        <w:t>o</w:t>
      </w:r>
      <w:r w:rsidR="0035098C">
        <w:t>C at any point in any day of the 40 day period, but</w:t>
      </w:r>
      <w:r w:rsidR="00931C94">
        <w:t xml:space="preserve"> the</w:t>
      </w:r>
      <w:r w:rsidR="0035098C">
        <w:t xml:space="preserve"> 16</w:t>
      </w:r>
      <w:r w:rsidR="0035098C" w:rsidRPr="00C71298">
        <w:rPr>
          <w:vertAlign w:val="superscript"/>
        </w:rPr>
        <w:t>o</w:t>
      </w:r>
      <w:r w:rsidR="0035098C">
        <w:t>C threshold is mo</w:t>
      </w:r>
      <w:r w:rsidR="00612121">
        <w:t>re pertinent to those streams. Three</w:t>
      </w:r>
      <w:r w:rsidR="0035098C">
        <w:t xml:space="preserve"> of </w:t>
      </w:r>
      <w:r w:rsidR="00FD3349">
        <w:t xml:space="preserve">the </w:t>
      </w:r>
      <w:r w:rsidR="0035098C">
        <w:t>streams (McTE, Loon, and Chucksney) are at higher</w:t>
      </w:r>
      <w:r w:rsidR="00612121">
        <w:t xml:space="preserve"> elevation than the other three</w:t>
      </w:r>
      <w:r w:rsidR="0035098C">
        <w:t xml:space="preserve"> and never reached 16</w:t>
      </w:r>
      <w:r w:rsidR="0035098C" w:rsidRPr="006A18C5">
        <w:rPr>
          <w:vertAlign w:val="superscript"/>
        </w:rPr>
        <w:t>o</w:t>
      </w:r>
      <w:r w:rsidR="0035098C">
        <w:t>C. The other</w:t>
      </w:r>
      <w:r w:rsidR="008819C4">
        <w:t xml:space="preserve"> three</w:t>
      </w:r>
      <w:r w:rsidR="0035098C">
        <w:t xml:space="preserve"> stream sites are at lower elevation and had higher </w:t>
      </w:r>
      <w:r w:rsidR="00717EE4" w:rsidRPr="00717EE4">
        <w:t>T</w:t>
      </w:r>
      <w:r w:rsidR="00717EE4" w:rsidRPr="008819C4">
        <w:rPr>
          <w:vertAlign w:val="subscript"/>
        </w:rPr>
        <w:t>7DayMax</w:t>
      </w:r>
      <w:r w:rsidR="00717EE4">
        <w:t xml:space="preserve"> values </w:t>
      </w:r>
      <w:r w:rsidR="0035098C" w:rsidRPr="00717EE4">
        <w:t>before</w:t>
      </w:r>
      <w:r w:rsidR="0035098C">
        <w:t xml:space="preserve"> the cut an</w:t>
      </w:r>
      <w:r w:rsidR="00717EE4">
        <w:t>d</w:t>
      </w:r>
      <w:r w:rsidR="0035098C">
        <w:t xml:space="preserve"> also in the reference reaches. </w:t>
      </w:r>
      <w:r w:rsidR="008819C4">
        <w:t>Three</w:t>
      </w:r>
      <w:r w:rsidR="0035098C">
        <w:t xml:space="preserve"> of our streams exceeded the 16</w:t>
      </w:r>
      <w:r w:rsidR="0035098C" w:rsidRPr="00717EE4">
        <w:rPr>
          <w:vertAlign w:val="superscript"/>
        </w:rPr>
        <w:t>o</w:t>
      </w:r>
      <w:r w:rsidR="0035098C">
        <w:t xml:space="preserve">C threshold, however they also exceeded it before the cut and in the reference reach. Not independent of the elevation of the lower streams, these streams have higher discharges, which as discussed earlier, likely can buffer temperature increases with a gap amount of light increase. These </w:t>
      </w:r>
      <w:r w:rsidR="006F3149">
        <w:t>sites we</w:t>
      </w:r>
      <w:r w:rsidR="0035098C">
        <w:t xml:space="preserve">re closest to this threshold (have exceeded). So although the larger discharge sites in our experiment can buffer these systems from a larger temperature response (relative to the smaller ones in our study), these systems are closer to this threshold, so any small change could push them above the regulatory criteria.  </w:t>
      </w:r>
    </w:p>
    <w:p w14:paraId="53A1F5C2" w14:textId="2310819D" w:rsidR="006F0BA7" w:rsidRPr="00347A59" w:rsidRDefault="00400E1E" w:rsidP="00347A59">
      <w:pPr>
        <w:spacing w:line="480" w:lineRule="auto"/>
        <w:ind w:firstLine="720"/>
        <w:rPr>
          <w:color w:val="000000" w:themeColor="text1"/>
        </w:rPr>
      </w:pPr>
      <w:r>
        <w:rPr>
          <w:color w:val="000000" w:themeColor="text1"/>
        </w:rPr>
        <w:t>Riparian canopy gaps are a potent</w:t>
      </w:r>
      <w:r w:rsidR="006F3149">
        <w:rPr>
          <w:color w:val="000000" w:themeColor="text1"/>
        </w:rPr>
        <w:t>ial restoration strategy to create</w:t>
      </w:r>
      <w:r>
        <w:rPr>
          <w:color w:val="000000" w:themeColor="text1"/>
        </w:rPr>
        <w:t xml:space="preserve"> aquatic habitat complexity </w:t>
      </w:r>
      <w:r w:rsidR="000524A6">
        <w:rPr>
          <w:color w:val="000000" w:themeColor="text1"/>
        </w:rPr>
        <w:t>and are aligned with the e</w:t>
      </w:r>
      <w:r>
        <w:rPr>
          <w:color w:val="000000" w:themeColor="text1"/>
        </w:rPr>
        <w:t>mulating natural disturbance (END)</w:t>
      </w:r>
      <w:r w:rsidR="000524A6">
        <w:rPr>
          <w:color w:val="000000" w:themeColor="text1"/>
        </w:rPr>
        <w:t xml:space="preserve"> ecosystem based management idea</w:t>
      </w:r>
      <w:r w:rsidR="008F67F9">
        <w:rPr>
          <w:color w:val="000000" w:themeColor="text1"/>
        </w:rPr>
        <w:t>s that apply to terrestrial and aquatic systems alike</w:t>
      </w:r>
      <w:r w:rsidR="000524A6">
        <w:rPr>
          <w:color w:val="000000" w:themeColor="text1"/>
        </w:rPr>
        <w:t xml:space="preserve">. </w:t>
      </w:r>
      <w:r w:rsidR="003954C7">
        <w:rPr>
          <w:color w:val="000000" w:themeColor="text1"/>
        </w:rPr>
        <w:t xml:space="preserve">The management implications from this work are mixed. </w:t>
      </w:r>
      <w:r w:rsidR="00B033C3">
        <w:rPr>
          <w:color w:val="000000" w:themeColor="text1"/>
        </w:rPr>
        <w:t xml:space="preserve">Results from this study suggest that riparian canopy gaps as a management action are bounded by two considerations – thermal mass and background stream temperature. </w:t>
      </w:r>
      <w:r w:rsidR="00783799">
        <w:rPr>
          <w:color w:val="000000" w:themeColor="text1"/>
        </w:rPr>
        <w:t>L</w:t>
      </w:r>
      <w:r w:rsidR="00940642">
        <w:rPr>
          <w:color w:val="000000" w:themeColor="text1"/>
        </w:rPr>
        <w:t xml:space="preserve">arger streams have more thermal mass to absorb energy increases without changing temperature, </w:t>
      </w:r>
      <w:r w:rsidR="009C37EE">
        <w:rPr>
          <w:color w:val="000000" w:themeColor="text1"/>
        </w:rPr>
        <w:t xml:space="preserve">however, larger streams often have higher background temperature, so less </w:t>
      </w:r>
      <w:r w:rsidR="00B033C3">
        <w:rPr>
          <w:color w:val="000000" w:themeColor="text1"/>
        </w:rPr>
        <w:t>of an increase is allowable before exceeding thermal thresholds.</w:t>
      </w:r>
      <w:r w:rsidR="00940642">
        <w:rPr>
          <w:color w:val="000000" w:themeColor="text1"/>
        </w:rPr>
        <w:t xml:space="preserve"> U</w:t>
      </w:r>
      <w:r w:rsidR="003954C7">
        <w:rPr>
          <w:color w:val="000000" w:themeColor="text1"/>
        </w:rPr>
        <w:t xml:space="preserve">ltimately whether </w:t>
      </w:r>
      <w:r w:rsidR="006F3149">
        <w:rPr>
          <w:color w:val="000000" w:themeColor="text1"/>
        </w:rPr>
        <w:t xml:space="preserve">the change is by </w:t>
      </w:r>
      <w:r w:rsidR="009636B4">
        <w:rPr>
          <w:color w:val="000000" w:themeColor="text1"/>
        </w:rPr>
        <w:t>managed</w:t>
      </w:r>
      <w:r w:rsidR="003954C7">
        <w:rPr>
          <w:color w:val="000000" w:themeColor="text1"/>
        </w:rPr>
        <w:t xml:space="preserve"> or by natural p</w:t>
      </w:r>
      <w:r w:rsidR="009636B4">
        <w:rPr>
          <w:color w:val="000000" w:themeColor="text1"/>
        </w:rPr>
        <w:t xml:space="preserve">rocesses, </w:t>
      </w:r>
      <w:r w:rsidR="003954C7">
        <w:rPr>
          <w:color w:val="000000" w:themeColor="text1"/>
        </w:rPr>
        <w:t>the temperat</w:t>
      </w:r>
      <w:r w:rsidR="009636B4">
        <w:rPr>
          <w:color w:val="000000" w:themeColor="text1"/>
        </w:rPr>
        <w:t>ur</w:t>
      </w:r>
      <w:r w:rsidR="003954C7">
        <w:rPr>
          <w:color w:val="000000" w:themeColor="text1"/>
        </w:rPr>
        <w:t xml:space="preserve">e responses and their </w:t>
      </w:r>
      <w:r w:rsidR="009636B4">
        <w:rPr>
          <w:color w:val="000000" w:themeColor="text1"/>
        </w:rPr>
        <w:t xml:space="preserve">ecological </w:t>
      </w:r>
      <w:r w:rsidR="003954C7">
        <w:rPr>
          <w:color w:val="000000" w:themeColor="text1"/>
        </w:rPr>
        <w:t>implications will dep</w:t>
      </w:r>
      <w:r w:rsidR="009636B4">
        <w:rPr>
          <w:color w:val="000000" w:themeColor="text1"/>
        </w:rPr>
        <w:t>end</w:t>
      </w:r>
      <w:r w:rsidR="003954C7">
        <w:rPr>
          <w:color w:val="000000" w:themeColor="text1"/>
        </w:rPr>
        <w:t xml:space="preserve"> on site </w:t>
      </w:r>
      <w:r w:rsidR="009636B4">
        <w:rPr>
          <w:color w:val="000000" w:themeColor="text1"/>
        </w:rPr>
        <w:t xml:space="preserve">specific </w:t>
      </w:r>
      <w:r w:rsidR="003954C7">
        <w:rPr>
          <w:color w:val="000000" w:themeColor="text1"/>
        </w:rPr>
        <w:t>conditions.</w:t>
      </w:r>
      <w:r w:rsidR="009C37EE">
        <w:rPr>
          <w:color w:val="000000" w:themeColor="text1"/>
        </w:rPr>
        <w:t xml:space="preserve"> If applying riparian canopy gaps as a management practice, site specific variables are required to assess the influence of the treatment on stream temperature. </w:t>
      </w:r>
    </w:p>
    <w:p w14:paraId="1559C92B" w14:textId="77777777" w:rsidR="00731947" w:rsidRDefault="00731947" w:rsidP="00D3729A">
      <w:pPr>
        <w:pStyle w:val="ThesisH2"/>
      </w:pPr>
    </w:p>
    <w:p w14:paraId="5CFD9FE9" w14:textId="721E741F" w:rsidR="00D3729A" w:rsidRPr="00E061B8" w:rsidRDefault="00D3729A" w:rsidP="00D3729A">
      <w:pPr>
        <w:pStyle w:val="ThesisH2"/>
      </w:pPr>
      <w:r>
        <w:t>Conclusion</w:t>
      </w:r>
    </w:p>
    <w:p w14:paraId="3782ED6E" w14:textId="0A6D704C" w:rsidR="00347A59" w:rsidRPr="00D558FD" w:rsidRDefault="00347A59" w:rsidP="00347A59">
      <w:pPr>
        <w:spacing w:line="480" w:lineRule="auto"/>
        <w:ind w:firstLine="720"/>
      </w:pPr>
      <w:r>
        <w:rPr>
          <w:color w:val="000000" w:themeColor="text1"/>
        </w:rPr>
        <w:t xml:space="preserve">Water temperature has become an important component of </w:t>
      </w:r>
      <w:r w:rsidRPr="00D558FD">
        <w:rPr>
          <w:color w:val="000000" w:themeColor="text1"/>
        </w:rPr>
        <w:t>water quality regulations associated with</w:t>
      </w:r>
      <w:r w:rsidR="00214FFD">
        <w:rPr>
          <w:color w:val="000000" w:themeColor="text1"/>
        </w:rPr>
        <w:t>,</w:t>
      </w:r>
      <w:r>
        <w:rPr>
          <w:color w:val="000000" w:themeColor="text1"/>
        </w:rPr>
        <w:t xml:space="preserve"> not only timber harvest</w:t>
      </w:r>
      <w:r w:rsidR="00214FFD">
        <w:rPr>
          <w:color w:val="000000" w:themeColor="text1"/>
        </w:rPr>
        <w:t>,</w:t>
      </w:r>
      <w:r>
        <w:rPr>
          <w:color w:val="000000" w:themeColor="text1"/>
        </w:rPr>
        <w:t xml:space="preserve"> but</w:t>
      </w:r>
      <w:r w:rsidRPr="00D558FD">
        <w:rPr>
          <w:color w:val="000000" w:themeColor="text1"/>
        </w:rPr>
        <w:t xml:space="preserve"> all land use change</w:t>
      </w:r>
      <w:r>
        <w:rPr>
          <w:color w:val="000000" w:themeColor="text1"/>
        </w:rPr>
        <w:t xml:space="preserve"> </w:t>
      </w:r>
      <w:r w:rsidR="00A26894">
        <w:rPr>
          <w:color w:val="000000" w:themeColor="text1"/>
        </w:rPr>
        <w:fldChar w:fldCharType="begin" w:fldLock="1"/>
      </w:r>
      <w:r w:rsidR="00F05E44">
        <w:rPr>
          <w:color w:val="000000" w:themeColor="text1"/>
        </w:rPr>
        <w:instrText>ADDIN CSL_CITATION {"citationItems":[{"id":"ITEM-1","itemData":{"abstract":"U.S. Environmental Protection Agency (USEPA). 2003. EPA Region 10 Guidance for Pacific Northwest State and Tribal Water Quality Standards. Region 10, Seattle, WA. EPA 910-B-03-002. 49pp. Available at: &lt;http://www.epa.gov/r10earth/ temperature.htm&gt;. Website accessed on June 23, 2004.","author":[{"dropping-particle":"","family":"USEPA","given":"","non-dropping-particle":"","parse-names":false,"suffix":""}],"id":"ITEM-1","issue":"April","issued":{"date-parts":[["2003"]]},"page":"49","title":"EPA region 10 guidance for Pacific Northwest state and tribal water quality standards. Region 10, Seattle, WA. EPA 910-B-03-002.","type":"article-journal"},"uris":["http://www.mendeley.com/documents/?uuid=1cce7d4d-e8d7-4ae5-9181-b77d4a8b521e"]}],"mendeley":{"formattedCitation":"(USEPA 2003)","plainTextFormattedCitation":"(USEPA 2003)","previouslyFormattedCitation":"(USEPA 2003)"},"properties":{"noteIndex":0},"schema":"https://github.com/citation-style-language/schema/raw/master/csl-citation.json"}</w:instrText>
      </w:r>
      <w:r w:rsidR="00A26894">
        <w:rPr>
          <w:color w:val="000000" w:themeColor="text1"/>
        </w:rPr>
        <w:fldChar w:fldCharType="separate"/>
      </w:r>
      <w:r w:rsidR="00A26894" w:rsidRPr="00A26894">
        <w:rPr>
          <w:noProof/>
          <w:color w:val="000000" w:themeColor="text1"/>
        </w:rPr>
        <w:t>(USEPA 2003)</w:t>
      </w:r>
      <w:r w:rsidR="00A26894">
        <w:rPr>
          <w:color w:val="000000" w:themeColor="text1"/>
        </w:rPr>
        <w:fldChar w:fldCharType="end"/>
      </w:r>
      <w:r w:rsidR="00A26894">
        <w:rPr>
          <w:color w:val="000000" w:themeColor="text1"/>
        </w:rPr>
        <w:t>.</w:t>
      </w:r>
      <w:r w:rsidRPr="00D558FD">
        <w:rPr>
          <w:color w:val="000000" w:themeColor="text1"/>
        </w:rPr>
        <w:t xml:space="preserve"> </w:t>
      </w:r>
      <w:r w:rsidR="00D3729A">
        <w:t>Temperature increases were small as a result of this treatment compared to other canopy removal treatments. Although small, temperature increased at all six sites due to the gap.</w:t>
      </w:r>
      <w:r w:rsidR="009F4B4F">
        <w:t xml:space="preserve"> Stream size is more strongly correlated with the variability in stream temperature responses</w:t>
      </w:r>
      <w:r w:rsidR="00EF0CED">
        <w:t>. Temperature is a metric that reflects interactions between aquatic and terrestrial ecosystems</w:t>
      </w:r>
      <w:r w:rsidR="003D7B10">
        <w:t>. I</w:t>
      </w:r>
      <w:r w:rsidR="00EF0CED">
        <w:t xml:space="preserve">n </w:t>
      </w:r>
      <w:r w:rsidRPr="00D558FD">
        <w:t>order to consider riparian manipulations for potential benef</w:t>
      </w:r>
      <w:r w:rsidR="00794D4A">
        <w:t>its to aquatic ecosystems</w:t>
      </w:r>
      <w:r w:rsidR="003D7B10">
        <w:t xml:space="preserve">, site specific variables must be understood before canopy treatments are implemented to </w:t>
      </w:r>
      <w:r w:rsidR="003D7B10" w:rsidRPr="00D558FD">
        <w:t>meet the relevant state</w:t>
      </w:r>
      <w:r w:rsidR="00214FFD">
        <w:t xml:space="preserve"> and federal</w:t>
      </w:r>
      <w:r w:rsidR="003D7B10" w:rsidRPr="00D558FD">
        <w:t xml:space="preserve"> standards</w:t>
      </w:r>
      <w:r w:rsidR="003D7B10">
        <w:t>.</w:t>
      </w:r>
    </w:p>
    <w:p w14:paraId="4985E4A8" w14:textId="77777777" w:rsidR="00961F6C" w:rsidRDefault="00961F6C" w:rsidP="00430130">
      <w:pPr>
        <w:pStyle w:val="ThesisH2"/>
      </w:pPr>
      <w:bookmarkStart w:id="6" w:name="_Toc370350592"/>
      <w:bookmarkEnd w:id="5"/>
    </w:p>
    <w:p w14:paraId="0B3AAFDE" w14:textId="64486CE1" w:rsidR="009A5C94" w:rsidRPr="00430130" w:rsidRDefault="0008518A" w:rsidP="00961F6C">
      <w:pPr>
        <w:pStyle w:val="ThesisH2"/>
        <w:pageBreakBefore/>
      </w:pPr>
      <w:r>
        <w:t>References</w:t>
      </w:r>
      <w:bookmarkEnd w:id="6"/>
    </w:p>
    <w:p w14:paraId="64D3A077" w14:textId="44C439F5" w:rsidR="00EB4545" w:rsidRPr="00EB4545" w:rsidRDefault="006F0D59" w:rsidP="00EB4545">
      <w:pPr>
        <w:widowControl w:val="0"/>
        <w:autoSpaceDE w:val="0"/>
        <w:autoSpaceDN w:val="0"/>
        <w:adjustRightInd w:val="0"/>
        <w:ind w:left="480" w:hanging="480"/>
        <w:rPr>
          <w:rFonts w:cs="Times New Roman"/>
          <w:noProof/>
        </w:rPr>
      </w:pPr>
      <w:r>
        <w:rPr>
          <w:i/>
        </w:rPr>
        <w:fldChar w:fldCharType="begin" w:fldLock="1"/>
      </w:r>
      <w:r>
        <w:rPr>
          <w:i/>
        </w:rPr>
        <w:instrText xml:space="preserve">ADDIN Mendeley Bibliography CSL_BIBLIOGRAPHY </w:instrText>
      </w:r>
      <w:r>
        <w:rPr>
          <w:i/>
        </w:rPr>
        <w:fldChar w:fldCharType="separate"/>
      </w:r>
      <w:r w:rsidR="00EB4545" w:rsidRPr="00EB4545">
        <w:rPr>
          <w:rFonts w:cs="Times New Roman"/>
          <w:smallCaps/>
          <w:noProof/>
        </w:rPr>
        <w:t>Acuna, V., A. Wolf, U. Uehlinger, and K. Tockner</w:t>
      </w:r>
      <w:r w:rsidR="00EB4545" w:rsidRPr="00EB4545">
        <w:rPr>
          <w:rFonts w:cs="Times New Roman"/>
          <w:noProof/>
        </w:rPr>
        <w:t>. 2008. Temperature dependence of stream benthic respiration in an Alpine river network under global warming. Freshwater Biology 53:2076–2088.</w:t>
      </w:r>
    </w:p>
    <w:p w14:paraId="44671E96" w14:textId="55709E3A" w:rsidR="008770DF" w:rsidRDefault="008770DF" w:rsidP="00EB4545">
      <w:pPr>
        <w:widowControl w:val="0"/>
        <w:autoSpaceDE w:val="0"/>
        <w:autoSpaceDN w:val="0"/>
        <w:adjustRightInd w:val="0"/>
        <w:ind w:left="480" w:hanging="480"/>
        <w:rPr>
          <w:rFonts w:cs="Times New Roman"/>
          <w:smallCaps/>
          <w:noProof/>
        </w:rPr>
      </w:pPr>
      <w:r w:rsidRPr="00925301">
        <w:rPr>
          <w:smallCaps/>
          <w:noProof/>
        </w:rPr>
        <w:t xml:space="preserve">Alaska Departmetn of Environmental Conservation.  </w:t>
      </w:r>
      <w:r w:rsidRPr="00925301">
        <w:t xml:space="preserve">2006. </w:t>
      </w:r>
      <w:r w:rsidRPr="0086503B">
        <w:t>Water quality standards, Alaska Administrative Code Title 18 Chapter 70.005, Juneau</w:t>
      </w:r>
      <w:r>
        <w:t>.</w:t>
      </w:r>
    </w:p>
    <w:p w14:paraId="25BFD1C5" w14:textId="3AC8CCD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Arismendi, I., S. L. Johnson, J. B. Dunham, and R. Haggerty</w:t>
      </w:r>
      <w:r w:rsidRPr="00EB4545">
        <w:rPr>
          <w:rFonts w:cs="Times New Roman"/>
          <w:noProof/>
        </w:rPr>
        <w:t>. 2013. Descriptors of natural thermal regimes in streams and their responsiveness to change in the Pacific Northwest of North America. Freshwater Biology 58:880–894.</w:t>
      </w:r>
    </w:p>
    <w:p w14:paraId="4ADF328E"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ear, E. A., T. E. McMahon, and A. V. Zale</w:t>
      </w:r>
      <w:r w:rsidRPr="00EB4545">
        <w:rPr>
          <w:rFonts w:cs="Times New Roman"/>
          <w:noProof/>
        </w:rPr>
        <w:t>. 2007. Comparative Thermal Requirements of Westslope Cutthroat Trout and Rainbow Trout: Implications for Species Interactions and Development of Thermal Protection Standards. Transactions of the American Fisheries Society 136:1113–1121.</w:t>
      </w:r>
    </w:p>
    <w:p w14:paraId="6FA35011"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echtold, H. A., E. J. Rosi-Marshall, D. R. Warren, and J. J. Cole</w:t>
      </w:r>
      <w:r w:rsidRPr="00EB4545">
        <w:rPr>
          <w:rFonts w:cs="Times New Roman"/>
          <w:noProof/>
        </w:rPr>
        <w:t>. 2012. A practical method for measuring integrated solar radiation reaching streambeds using photodegrading dyes. Freshwater Science 31:1070–1077.</w:t>
      </w:r>
    </w:p>
    <w:p w14:paraId="67439E40"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eschta, R., R. Bilby, G. Brown, L. Holtby, and T. Hofstra</w:t>
      </w:r>
      <w:r w:rsidRPr="00EB4545">
        <w:rPr>
          <w:rFonts w:cs="Times New Roman"/>
          <w:noProof/>
        </w:rPr>
        <w:t>. 1987. Stream temperature and aquatic habitat: fisheries and forestry interactions. Streamside management: forestry and fishery interactions:191–232.</w:t>
      </w:r>
    </w:p>
    <w:p w14:paraId="281AE3AE"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ilby, R. E.</w:t>
      </w:r>
      <w:r w:rsidRPr="00EB4545">
        <w:rPr>
          <w:rFonts w:cs="Times New Roman"/>
          <w:noProof/>
        </w:rPr>
        <w:t xml:space="preserve"> 1984. Characteristics and Frequency of Cool-water Areas in a Western Washington Stream. Journal of Freshwater Ecology 2:593–602.</w:t>
      </w:r>
    </w:p>
    <w:p w14:paraId="2A9D494D"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ladon, K. D., N. A. Cook, J. T. Light, and C. Segura</w:t>
      </w:r>
      <w:r w:rsidRPr="00EB4545">
        <w:rPr>
          <w:rFonts w:cs="Times New Roman"/>
          <w:noProof/>
        </w:rPr>
        <w:t>. 2016. A catchment-scale assessment of stream temperature response to contemporary forest harvesting in the Oregon Coast Range. Forest Ecology and Management 379:153–164.</w:t>
      </w:r>
    </w:p>
    <w:p w14:paraId="6F11E690"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rown, G. W., and J. T. Krygier</w:t>
      </w:r>
      <w:r w:rsidRPr="00EB4545">
        <w:rPr>
          <w:rFonts w:cs="Times New Roman"/>
          <w:noProof/>
        </w:rPr>
        <w:t>. 1970. Eects of Clear-Cutting on Stream Temperature.</w:t>
      </w:r>
    </w:p>
    <w:p w14:paraId="1CC7091E"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Burton, T. M., and G. E. Likens</w:t>
      </w:r>
      <w:r w:rsidRPr="00EB4545">
        <w:rPr>
          <w:rFonts w:cs="Times New Roman"/>
          <w:noProof/>
        </w:rPr>
        <w:t>. 1973. The Effect of Strip-Cutting on Stream Temperatures in the Hubbard Brook Experimental Forest, New Hampshire. BioScience 23:433–435.</w:t>
      </w:r>
    </w:p>
    <w:p w14:paraId="1AB57F78"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Caissie, D.</w:t>
      </w:r>
      <w:r w:rsidRPr="00EB4545">
        <w:rPr>
          <w:rFonts w:cs="Times New Roman"/>
          <w:noProof/>
        </w:rPr>
        <w:t xml:space="preserve"> 2006. The thermal regime of rivers: a review. Freshwater Biology 51:1389–1406.</w:t>
      </w:r>
    </w:p>
    <w:p w14:paraId="3FE7E194"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Canham, C. D., J. S. Denslow, W. J. Platt, J. R. Runkle, T. A. Spies, and P. S. White</w:t>
      </w:r>
      <w:r w:rsidRPr="00EB4545">
        <w:rPr>
          <w:rFonts w:cs="Times New Roman"/>
          <w:noProof/>
        </w:rPr>
        <w:t>. 1990. Light regimes beneath closed canopies and tree-fall gaps in temperate and tropical forests. Canadian Journal of Forest Research 20:620–631.</w:t>
      </w:r>
    </w:p>
    <w:p w14:paraId="3DC5D371"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Cross, W. F., J. P. Benstead, P. C. Frost, and S. A. Thomas</w:t>
      </w:r>
      <w:r w:rsidRPr="00EB4545">
        <w:rPr>
          <w:rFonts w:cs="Times New Roman"/>
          <w:noProof/>
        </w:rPr>
        <w:t>. 2005. Ecological stoichiometry in freshwater benthic systems: recent progress and perspectives. Freshwater Biology 50:1895–1912.</w:t>
      </w:r>
    </w:p>
    <w:p w14:paraId="694D665F"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Demars, B. O. L., J. Russell Manson, J. S. Ólafsson, G. M. Gislason, R. Gudmundsdottir, G. Woodward, J. Reiss, D. E. Pichler, J. J. Rasmussen, and N. Friberg</w:t>
      </w:r>
      <w:r w:rsidRPr="00EB4545">
        <w:rPr>
          <w:rFonts w:cs="Times New Roman"/>
          <w:noProof/>
        </w:rPr>
        <w:t>. 2011. Temperature and the metabolic balance of streams. Freshwater Biology 56:1106–1121.</w:t>
      </w:r>
    </w:p>
    <w:p w14:paraId="595D3FEC"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Dent, L., D. Vick, K. Abraham, S. Schoenholtz, S. Johnson, and S. Temperature</w:t>
      </w:r>
      <w:r w:rsidRPr="00EB4545">
        <w:rPr>
          <w:rFonts w:cs="Times New Roman"/>
          <w:noProof/>
        </w:rPr>
        <w:t>. 2009. Summer temperature patterns in headwater streams of the Oregon Coast Range. JAWRA Journal of the American Water Resources Association 44:803–813.</w:t>
      </w:r>
    </w:p>
    <w:p w14:paraId="696A32C6"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Evans, E. C., and G. E. Petts</w:t>
      </w:r>
      <w:r w:rsidRPr="00EB4545">
        <w:rPr>
          <w:rFonts w:cs="Times New Roman"/>
          <w:noProof/>
        </w:rPr>
        <w:t>. 1997. Hyporheic temperature patterns within riffles. Hydrological Sciences Journal 42:199–213.</w:t>
      </w:r>
    </w:p>
    <w:p w14:paraId="2A2AC14E"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Franklin, J. F., T. A. Spies, R. Van Pelt, A. B. Carey, D. A. Thornburgh, R. Berg, D. B. Lindenmayer, M. E. Harmon, W. S. Keeton, D. C. Shaw, K. Bible, J. Chen, R. Van Pelt, A. B. Carey, D. A. Thornburgh, D. R. Berg, D. B. Lindenmayer, M. E. Harmon, W. S. Keeton, D. C. Shaw, K. Bible, J. Chen, R. Van Pelt, A. B. Carey, D. A. Thornburgh, R. Berg, D. B. Lindenmayer, M. E. Harmon, W. S. Keeton, D. C. Shaw, K. Bible, and J. Chen</w:t>
      </w:r>
      <w:r w:rsidRPr="00EB4545">
        <w:rPr>
          <w:rFonts w:cs="Times New Roman"/>
          <w:noProof/>
        </w:rPr>
        <w:t>. 2002. Disturbances and structural development of natural forest ecosystems with silvicultural implications, using Douglas-fir forests as an example. Page Forest Ecology and Management. Elsevier.</w:t>
      </w:r>
    </w:p>
    <w:p w14:paraId="45468BFA"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Gomi, T., R. Dan Moore, and A. S. Dhakal</w:t>
      </w:r>
      <w:r w:rsidRPr="00EB4545">
        <w:rPr>
          <w:rFonts w:cs="Times New Roman"/>
          <w:noProof/>
        </w:rPr>
        <w:t>. 2006. Headwater stream temperature response to clear‐cut harvesting with different riparian treatments, coastal British Columbia, Canada 42:8437.</w:t>
      </w:r>
    </w:p>
    <w:p w14:paraId="3E74C9F7"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Gray, A. N., and T. A. Spies</w:t>
      </w:r>
      <w:r w:rsidRPr="00EB4545">
        <w:rPr>
          <w:rFonts w:cs="Times New Roman"/>
          <w:noProof/>
        </w:rPr>
        <w:t>. 1996. Gap Size, Within-Gap Position and Canopy Structure Effects on Conifer Seedling Establishment. The Journal of Ecology 84:635.</w:t>
      </w:r>
    </w:p>
    <w:p w14:paraId="2174E1E6"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Groom, J. D., L. Dent, and L. J. Madsen</w:t>
      </w:r>
      <w:r w:rsidRPr="00EB4545">
        <w:rPr>
          <w:rFonts w:cs="Times New Roman"/>
          <w:noProof/>
        </w:rPr>
        <w:t>. 2011a. Stream temperature change detection for state and private forests in the Oregon Coast Range. Water Resources Research 47:1–12.</w:t>
      </w:r>
    </w:p>
    <w:p w14:paraId="1C0AEDE1"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Groom, J. D., L. Dent, L. J. Madsen, and J. Fleuret</w:t>
      </w:r>
      <w:r w:rsidRPr="00EB4545">
        <w:rPr>
          <w:rFonts w:cs="Times New Roman"/>
          <w:noProof/>
        </w:rPr>
        <w:t>. 2011b. Response of western Oregon (USA) stream temperatures to contemporary forest management. Forest Ecology and Management 262:1618–1629.</w:t>
      </w:r>
    </w:p>
    <w:p w14:paraId="6A54827D"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Heaston, E. D., M. J. Kaylor, and D. R. Warren</w:t>
      </w:r>
      <w:r w:rsidRPr="00EB4545">
        <w:rPr>
          <w:rFonts w:cs="Times New Roman"/>
          <w:noProof/>
        </w:rPr>
        <w:t>. 2017. Characterizing short-term light dynamics in forested headwater streams. Freshwater Science 36:259–271.</w:t>
      </w:r>
    </w:p>
    <w:p w14:paraId="471EE6A0"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Heaston, E. D., M. J. Kaylor, and D. R. Warren</w:t>
      </w:r>
      <w:r w:rsidRPr="00EB4545">
        <w:rPr>
          <w:rFonts w:cs="Times New Roman"/>
          <w:noProof/>
        </w:rPr>
        <w:t>. 2018. Aquatic food web response to patchy shading along forested headwater streams. Canadian Journal of Fisheries and Aquatic Sciences 75:2211–2220.</w:t>
      </w:r>
    </w:p>
    <w:p w14:paraId="07827393"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Hetrick, N. J., M. A. Brusven, W. R. Meehan, and T. C. Bjornn</w:t>
      </w:r>
      <w:r w:rsidRPr="00EB4545">
        <w:rPr>
          <w:rFonts w:cs="Times New Roman"/>
          <w:noProof/>
        </w:rPr>
        <w:t>. 1998. Changes in solar input, water temperature, periphyton accumulation, and allochthonous input and storage after canopy removal along two small salmon streams in southeast Alaska. Transactions of the American Fisheries Society 127:859–875.</w:t>
      </w:r>
    </w:p>
    <w:p w14:paraId="32989403" w14:textId="5EACDE84" w:rsid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Hill, W. R., M. G. Ryon, and E. M. Schilling</w:t>
      </w:r>
      <w:r w:rsidRPr="00EB4545">
        <w:rPr>
          <w:rFonts w:cs="Times New Roman"/>
          <w:noProof/>
        </w:rPr>
        <w:t>. 2014. Light Limitation in a Stream Ecosystem : Responses by Primary Producers and Consumers. Source: Ecology UTC Ecology 76:1297–1309.</w:t>
      </w:r>
    </w:p>
    <w:p w14:paraId="28E166F7" w14:textId="660F9FB1" w:rsidR="00647DCD" w:rsidRPr="00EB4545" w:rsidRDefault="00647DCD" w:rsidP="00EB4545">
      <w:pPr>
        <w:widowControl w:val="0"/>
        <w:autoSpaceDE w:val="0"/>
        <w:autoSpaceDN w:val="0"/>
        <w:adjustRightInd w:val="0"/>
        <w:ind w:left="480" w:hanging="480"/>
        <w:rPr>
          <w:rFonts w:cs="Times New Roman"/>
          <w:noProof/>
        </w:rPr>
      </w:pPr>
      <w:r>
        <w:rPr>
          <w:i/>
          <w:smallCaps/>
          <w:noProof/>
        </w:rPr>
        <w:t xml:space="preserve">Idaho </w:t>
      </w:r>
      <w:r w:rsidRPr="00845D29">
        <w:rPr>
          <w:i/>
          <w:smallCaps/>
          <w:noProof/>
        </w:rPr>
        <w:t>Departmetn of Environmental</w:t>
      </w:r>
      <w:r>
        <w:rPr>
          <w:i/>
          <w:smallCaps/>
          <w:noProof/>
        </w:rPr>
        <w:t xml:space="preserve"> Quality. 2006.</w:t>
      </w:r>
      <w:r w:rsidRPr="00845D29">
        <w:rPr>
          <w:i/>
          <w:smallCaps/>
          <w:noProof/>
        </w:rPr>
        <w:t xml:space="preserve"> </w:t>
      </w:r>
      <w:r w:rsidRPr="00845D29">
        <w:rPr>
          <w:i/>
        </w:rPr>
        <w:t>Water Quality Standards, Idaho</w:t>
      </w:r>
      <w:r w:rsidRPr="0086503B">
        <w:t xml:space="preserve"> Administrative Procedures Act 58.01.02, Boise</w:t>
      </w:r>
      <w:r>
        <w:t>.</w:t>
      </w:r>
    </w:p>
    <w:p w14:paraId="2273071E"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Janisch, J. E., S. M. Wondzell, and W. J. Ehinger</w:t>
      </w:r>
      <w:r w:rsidRPr="00EB4545">
        <w:rPr>
          <w:rFonts w:cs="Times New Roman"/>
          <w:noProof/>
        </w:rPr>
        <w:t>. 2012. Headwater stream temperature: Interpreting response after logging, with and without riparian buffers, Washington, USA. Forest Ecology and Management 270:302–313.</w:t>
      </w:r>
    </w:p>
    <w:p w14:paraId="31E4BD13"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Johnson, S. L.</w:t>
      </w:r>
      <w:r w:rsidRPr="00EB4545">
        <w:rPr>
          <w:rFonts w:cs="Times New Roman"/>
          <w:noProof/>
        </w:rPr>
        <w:t xml:space="preserve"> 2003. Stream temperature: scaling of observations and issues for modelling. Hydrological Processes 17:497–499.</w:t>
      </w:r>
    </w:p>
    <w:p w14:paraId="2F365E11"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Johnson, S. L.</w:t>
      </w:r>
      <w:r w:rsidRPr="00EB4545">
        <w:rPr>
          <w:rFonts w:cs="Times New Roman"/>
          <w:noProof/>
        </w:rPr>
        <w:t xml:space="preserve"> 2004. Factors influencing stream temperatures in small streams: substrate effects and a shading experiment. Canadian Journal of Fisheries and Aquatic Sciences 61:913–923.</w:t>
      </w:r>
    </w:p>
    <w:p w14:paraId="53C375AF"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Johnson, S. L., and J. A. Jones</w:t>
      </w:r>
      <w:r w:rsidRPr="00EB4545">
        <w:rPr>
          <w:rFonts w:cs="Times New Roman"/>
          <w:noProof/>
        </w:rPr>
        <w:t>. 2000. Stream temperature responses to forest harvest and debris flows in western Cascades, Oregon. Canadian Journal of Fisheries and Aquatic Sciences 57:30–39.</w:t>
      </w:r>
    </w:p>
    <w:p w14:paraId="0C86ADAB"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asahara, T.</w:t>
      </w:r>
      <w:r w:rsidRPr="00EB4545">
        <w:rPr>
          <w:rFonts w:cs="Times New Roman"/>
          <w:noProof/>
        </w:rPr>
        <w:t xml:space="preserve"> 2003. Geomorphic controls on hyporheic exchange flow in mountain streams. Water Resources Research 39:1–14.</w:t>
      </w:r>
    </w:p>
    <w:p w14:paraId="25C12C99"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aylor, M. J., and D. R. Warren</w:t>
      </w:r>
      <w:r w:rsidRPr="00EB4545">
        <w:rPr>
          <w:rFonts w:cs="Times New Roman"/>
          <w:noProof/>
        </w:rPr>
        <w:t>. 2017. Linking riparian shade and the legacies of forest management to fish and vertebrate biomass in forested streams. Ecosphere 8:e01845.</w:t>
      </w:r>
    </w:p>
    <w:p w14:paraId="7ED8BB40"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aylor, M. J., D. R. Warren, and P. M. Kiffney</w:t>
      </w:r>
      <w:r w:rsidRPr="00EB4545">
        <w:rPr>
          <w:rFonts w:cs="Times New Roman"/>
          <w:noProof/>
        </w:rPr>
        <w:t>. 2016. Long-term effects of riparian forest harvest on light in Pacific Northwest (USA) streams. Freshwater Science 36:000–000.</w:t>
      </w:r>
    </w:p>
    <w:p w14:paraId="5B948600"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eeton, W. S.</w:t>
      </w:r>
      <w:r w:rsidRPr="00EB4545">
        <w:rPr>
          <w:rFonts w:cs="Times New Roman"/>
          <w:noProof/>
        </w:rPr>
        <w:t xml:space="preserve"> 2006. Managing for late-successional/old-growth characteristics in northern hardwood-conifer forests. Forest Ecology and Management 235:129–142.</w:t>
      </w:r>
    </w:p>
    <w:p w14:paraId="6BE5A2A9"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ibler, K. M., A. Skaugset, L. M. Ganio, and M. M. Huso</w:t>
      </w:r>
      <w:r w:rsidRPr="00EB4545">
        <w:rPr>
          <w:rFonts w:cs="Times New Roman"/>
          <w:noProof/>
        </w:rPr>
        <w:t>. 2013. Effect of contemporary forest harvesting practices on headwater stream temperatures: Initial response of the Hinkle Creek catchment, Pacific Northwest, USA. Forest Ecology and Management 310:680–691.</w:t>
      </w:r>
    </w:p>
    <w:p w14:paraId="639E267A"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iffney, P. M., J. S. Richardson, and J. P. Bull</w:t>
      </w:r>
      <w:r w:rsidRPr="00EB4545">
        <w:rPr>
          <w:rFonts w:cs="Times New Roman"/>
          <w:noProof/>
        </w:rPr>
        <w:t>. 2003. Responses of periphyton and insects to experimental manipulation of riparian buffer width along forest streams. Journal of Applied Ecology 40:1060–1076.</w:t>
      </w:r>
    </w:p>
    <w:p w14:paraId="4537048A"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Kreutzweiser, D. P., P. K. Sibley, J. S. Richardson, and A. M. Gordon</w:t>
      </w:r>
      <w:r w:rsidRPr="00EB4545">
        <w:rPr>
          <w:rFonts w:cs="Times New Roman"/>
          <w:noProof/>
        </w:rPr>
        <w:t>. 2012. Introduction and a theoretical basis for using disturbance by forest management activities to sustain aquatic ecosystems. Freshwater Science 31:224–231.</w:t>
      </w:r>
    </w:p>
    <w:p w14:paraId="6AB60363"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Lorensen, T., C. Andrus, and J. Runyon</w:t>
      </w:r>
      <w:r w:rsidRPr="00EB4545">
        <w:rPr>
          <w:rFonts w:cs="Times New Roman"/>
          <w:noProof/>
        </w:rPr>
        <w:t>. 1994. The Oregon Forest Practices Act Water Protection Rules Scientific and policy considerations.</w:t>
      </w:r>
    </w:p>
    <w:p w14:paraId="63ACE453"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agnuson, J. J., L. B. Crowder, and P. A. Medvick</w:t>
      </w:r>
      <w:r w:rsidRPr="00EB4545">
        <w:rPr>
          <w:rFonts w:cs="Times New Roman"/>
          <w:noProof/>
        </w:rPr>
        <w:t>. 1979. Temperature as an Ecological Resource. American Zoologist 19:331–343.</w:t>
      </w:r>
    </w:p>
    <w:p w14:paraId="7AC02B8D"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cCullough, D., S. Spalding, D. Sturdevant, and M. Hicks</w:t>
      </w:r>
      <w:r w:rsidRPr="00EB4545">
        <w:rPr>
          <w:rFonts w:cs="Times New Roman"/>
          <w:noProof/>
        </w:rPr>
        <w:t>. 2001. Summary of Technical Literature Examining the Physiological Effects of Temperature on Salmonids. US Environmental Protection Agency Issue Paper 5 Region 10 Temperature Water Quality Criteria Guidance Development Project:1–119.</w:t>
      </w:r>
    </w:p>
    <w:p w14:paraId="3953B38A"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cCutchan, J. H., W. M. Lewis, C. Kendall, and C. C. McGrath</w:t>
      </w:r>
      <w:r w:rsidRPr="00EB4545">
        <w:rPr>
          <w:rFonts w:cs="Times New Roman"/>
          <w:noProof/>
        </w:rPr>
        <w:t>. 2003. Variation in trophic shift for stable isotope ratios of carbon, nitrogen, and sulfur. Oikos 102:378–390.</w:t>
      </w:r>
    </w:p>
    <w:p w14:paraId="5B1B7D96"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ellina, E., R. D. Moore, S. G. S. Hinch, J. S. Macdonald, G. Pearson, R. Dan Moore, S. G. S. Hinch, J. Stevenson Macdonald, G. Pearson, E. Mellina, S. G. S. Hinch, R. D. Moore, J. S. Macdonald, and G. Pearson Canadian</w:t>
      </w:r>
      <w:r w:rsidRPr="00EB4545">
        <w:rPr>
          <w:rFonts w:cs="Times New Roman"/>
          <w:noProof/>
        </w:rPr>
        <w:t>. 2002. Stream temperature responses to clearcut logging in British Columbia: the moderating influences of groundwater and headwater lakes 59:1886–1900.</w:t>
      </w:r>
    </w:p>
    <w:p w14:paraId="48ADD622"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oore, R. D., and J. S. Richardson</w:t>
      </w:r>
      <w:r w:rsidRPr="00EB4545">
        <w:rPr>
          <w:rFonts w:cs="Times New Roman"/>
          <w:noProof/>
        </w:rPr>
        <w:t>. 2012. Natural disturbance and forest management in riparian zones: comparison of effects at reach, catchment, and landscape scales. Freshwater Science 31:239–247.</w:t>
      </w:r>
    </w:p>
    <w:p w14:paraId="4FFCACBE" w14:textId="401AE3B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oore, R. D., D. L. Spittlehouse, and A. Story</w:t>
      </w:r>
      <w:r w:rsidRPr="00EB4545">
        <w:rPr>
          <w:rFonts w:cs="Times New Roman"/>
          <w:noProof/>
        </w:rPr>
        <w:t xml:space="preserve">. 2005a. </w:t>
      </w:r>
      <w:r w:rsidR="00925301">
        <w:rPr>
          <w:rFonts w:cs="Times New Roman"/>
          <w:noProof/>
        </w:rPr>
        <w:t>Riparian microclimate and stream temperature response to forest harvesting: A review</w:t>
      </w:r>
      <w:r w:rsidRPr="00EB4545">
        <w:rPr>
          <w:rFonts w:cs="Times New Roman"/>
          <w:noProof/>
        </w:rPr>
        <w:t>. Journal of the American Water Resources Association 41:813–834.</w:t>
      </w:r>
    </w:p>
    <w:p w14:paraId="2B7BDF6C"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oore, R. D., P. Sutherland, T. Gomi, and A. Dhakal</w:t>
      </w:r>
      <w:r w:rsidRPr="00EB4545">
        <w:rPr>
          <w:rFonts w:cs="Times New Roman"/>
          <w:noProof/>
        </w:rPr>
        <w:t>. 2005b. Thermal regime of a headwater stream within a clear-cut, coastal British Columbia, Canada. Hydrological Processes 19:2591–2608.</w:t>
      </w:r>
    </w:p>
    <w:p w14:paraId="4A370960"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Moore, R., and S. M. Wondzell</w:t>
      </w:r>
      <w:r w:rsidRPr="00EB4545">
        <w:rPr>
          <w:rFonts w:cs="Times New Roman"/>
          <w:noProof/>
        </w:rPr>
        <w:t>. 2005. Physical Hydrology and the Effects of Forest Harvesting in the Pacific Northwest: a Review. Journal of the American Water Resources Association 41:763–784.</w:t>
      </w:r>
    </w:p>
    <w:p w14:paraId="3C6F8B3B" w14:textId="464E140B" w:rsid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Pan, Y., J. M. Chen, R. Birdsey, K. McCullough, L. He, and F. Deng</w:t>
      </w:r>
      <w:r w:rsidRPr="00EB4545">
        <w:rPr>
          <w:rFonts w:cs="Times New Roman"/>
          <w:noProof/>
        </w:rPr>
        <w:t>. 2011. Age structure and disturbance legacy of North American forests. Biogeosciences 8:715–732.</w:t>
      </w:r>
    </w:p>
    <w:p w14:paraId="3C63B29A" w14:textId="26F52632" w:rsidR="009E6C63" w:rsidRPr="009E6C63" w:rsidRDefault="009E6C63" w:rsidP="00EB4545">
      <w:pPr>
        <w:widowControl w:val="0"/>
        <w:autoSpaceDE w:val="0"/>
        <w:autoSpaceDN w:val="0"/>
        <w:adjustRightInd w:val="0"/>
        <w:ind w:left="480" w:hanging="480"/>
        <w:rPr>
          <w:rFonts w:cs="Times New Roman"/>
          <w:noProof/>
        </w:rPr>
      </w:pPr>
      <w:r w:rsidRPr="009E6C63">
        <w:rPr>
          <w:smallCaps/>
          <w:noProof/>
        </w:rPr>
        <w:t>Pinheiro, J., Bates, D., DebRoy, S., Sarker D, R Core Team. 2019</w:t>
      </w:r>
      <w:r w:rsidRPr="009E6C63">
        <w:rPr>
          <w:color w:val="000000"/>
          <w:shd w:val="clear" w:color="auto" w:fill="FFFFFF"/>
        </w:rPr>
        <w:t> </w:t>
      </w:r>
      <w:r w:rsidRPr="009E6C63">
        <w:rPr>
          <w:rStyle w:val="Emphasis"/>
          <w:i w:val="0"/>
          <w:color w:val="000000"/>
          <w:shd w:val="clear" w:color="auto" w:fill="FFFFFF"/>
        </w:rPr>
        <w:t>nlme: Linear and Nonlinear Mixed Effects Models</w:t>
      </w:r>
      <w:r w:rsidRPr="009E6C63">
        <w:rPr>
          <w:color w:val="000000"/>
          <w:shd w:val="clear" w:color="auto" w:fill="FFFFFF"/>
        </w:rPr>
        <w:t>. R package version 3.1-140.</w:t>
      </w:r>
    </w:p>
    <w:p w14:paraId="1E3D2ABB"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Pollock, M. M., T. J. Beechie, M. Liermann, and R. E. Bigley</w:t>
      </w:r>
      <w:r w:rsidRPr="00EB4545">
        <w:rPr>
          <w:rFonts w:cs="Times New Roman"/>
          <w:noProof/>
        </w:rPr>
        <w:t>. 2009. Stream Temperature Relationships to Forest Harvest in Western Washington. JAWRA Journal of the American Water Resources Association 45:141–156.</w:t>
      </w:r>
    </w:p>
    <w:p w14:paraId="2B9D08AC" w14:textId="247C36B4" w:rsid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Poole, G. C., and C. H. Berman</w:t>
      </w:r>
      <w:r w:rsidRPr="00EB4545">
        <w:rPr>
          <w:rFonts w:cs="Times New Roman"/>
          <w:noProof/>
        </w:rPr>
        <w:t>. 2001. An Ecological Perspective on In-Stream Temperature: Natural Heat Dynamics and Mechanisms of Human-Caused</w:t>
      </w:r>
      <w:r w:rsidR="009E6C63">
        <w:rPr>
          <w:rFonts w:cs="Times New Roman"/>
          <w:noProof/>
        </w:rPr>
        <w:t xml:space="preserve"> </w:t>
      </w:r>
      <w:r w:rsidRPr="00EB4545">
        <w:rPr>
          <w:rFonts w:cs="Times New Roman"/>
          <w:noProof/>
        </w:rPr>
        <w:t>Thermal Degradation. Environmental Management 27:787–802.</w:t>
      </w:r>
    </w:p>
    <w:p w14:paraId="48A45441" w14:textId="6C08A258" w:rsidR="009E6C63" w:rsidRPr="00EB4545" w:rsidRDefault="009E6C63" w:rsidP="00EB4545">
      <w:pPr>
        <w:widowControl w:val="0"/>
        <w:autoSpaceDE w:val="0"/>
        <w:autoSpaceDN w:val="0"/>
        <w:adjustRightInd w:val="0"/>
        <w:ind w:left="480" w:hanging="480"/>
        <w:rPr>
          <w:rFonts w:cs="Times New Roman"/>
          <w:noProof/>
        </w:rPr>
      </w:pPr>
      <w:r w:rsidRPr="0014480C">
        <w:rPr>
          <w:smallCaps/>
          <w:noProof/>
        </w:rPr>
        <w:t>R Core Team</w:t>
      </w:r>
      <w:r>
        <w:rPr>
          <w:i/>
          <w:smallCaps/>
          <w:noProof/>
        </w:rPr>
        <w:t xml:space="preserve">. </w:t>
      </w:r>
      <w:r>
        <w:rPr>
          <w:rFonts w:eastAsia="Times New Roman" w:cs="Times New Roman"/>
          <w:color w:val="000000"/>
        </w:rPr>
        <w:t>2014</w:t>
      </w:r>
      <w:r w:rsidRPr="009D6306">
        <w:rPr>
          <w:rFonts w:eastAsia="Times New Roman" w:cs="Times New Roman"/>
          <w:color w:val="000000"/>
        </w:rPr>
        <w:t>. R: A language and environment for statistical</w:t>
      </w:r>
      <w:r>
        <w:rPr>
          <w:rFonts w:eastAsia="Times New Roman" w:cs="Times New Roman"/>
          <w:color w:val="000000"/>
        </w:rPr>
        <w:t xml:space="preserve"> </w:t>
      </w:r>
      <w:r w:rsidRPr="009D6306">
        <w:rPr>
          <w:rFonts w:eastAsia="Times New Roman" w:cs="Times New Roman"/>
          <w:color w:val="000000"/>
        </w:rPr>
        <w:t>computing. R Foundation for Statistical Computing, Vienna, Austria.</w:t>
      </w:r>
    </w:p>
    <w:p w14:paraId="426285ED"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Sibley, P. K., D. P. Kreutzweiser, B. J. Naylor, J. S. Richardson, and A. M. Gordon</w:t>
      </w:r>
      <w:r w:rsidRPr="00EB4545">
        <w:rPr>
          <w:rFonts w:cs="Times New Roman"/>
          <w:noProof/>
        </w:rPr>
        <w:t>. 2012. Emulation of natural disturbance (END) for riparian forest management: synthesis and recommendations. Freshwater Science 31:258–264.</w:t>
      </w:r>
    </w:p>
    <w:p w14:paraId="58B8ADF6"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Sinokrot, B. A., and H. G. Stefan</w:t>
      </w:r>
      <w:r w:rsidRPr="00EB4545">
        <w:rPr>
          <w:rFonts w:cs="Times New Roman"/>
          <w:noProof/>
        </w:rPr>
        <w:t>. 1993. Stream temperature dynamics: Measurements and modeling. Water Resources Research 29:2299–2312.</w:t>
      </w:r>
    </w:p>
    <w:p w14:paraId="3FF6A08A"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Sloat, M. R., B. B. Shepard, R. G. White, and S. Carson</w:t>
      </w:r>
      <w:r w:rsidRPr="00EB4545">
        <w:rPr>
          <w:rFonts w:cs="Times New Roman"/>
          <w:noProof/>
        </w:rPr>
        <w:t>. 2005. Influence of Stream Temperature on the Spatial Distribution of Westslope Cutthroat Trout Growth Potential within the Madison River Basin, Montana; Influence of Stream Temperature on the Spatial Distribution of Westslope Cutthroat Trout Growth Potential within the Madison River Basin, Montana. North American Journal of Fisheries Management 25:225–237.</w:t>
      </w:r>
    </w:p>
    <w:p w14:paraId="7379B6BB"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Spies, T. A., J. F. Franklin, and M. Klopsch</w:t>
      </w:r>
      <w:r w:rsidRPr="00EB4545">
        <w:rPr>
          <w:rFonts w:cs="Times New Roman"/>
          <w:noProof/>
        </w:rPr>
        <w:t>. 1990. Canopy gaps in Douglas-fir forests of the Cascade Mountains. Canadian Journal of Forest Research 20:649–658.</w:t>
      </w:r>
    </w:p>
    <w:p w14:paraId="1F6413A7"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Story, A., R. D. Moore, and J. S. Macdonald</w:t>
      </w:r>
      <w:r w:rsidRPr="00EB4545">
        <w:rPr>
          <w:rFonts w:cs="Times New Roman"/>
          <w:noProof/>
        </w:rPr>
        <w:t>. 2003. Stream temperatures in two shaded reaches below cutblocks and logging roads: downstream cooling linked to subsurface hydrology. Canadian Journal of Forest Research 33:1383–1396.</w:t>
      </w:r>
    </w:p>
    <w:p w14:paraId="5D52C0E9"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Thorp, J. H., and M. D. Delong</w:t>
      </w:r>
      <w:r w:rsidRPr="00EB4545">
        <w:rPr>
          <w:rFonts w:cs="Times New Roman"/>
          <w:noProof/>
        </w:rPr>
        <w:t>. 2002. Dominance of autochthonous autotrophic carbon in food webs of heterotrophic rivers. Oikos 96:543–550.</w:t>
      </w:r>
    </w:p>
    <w:p w14:paraId="4ABFA347"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Torgersen, C. E., D. M. Price, H. W. Li, and B. A. McIntosh</w:t>
      </w:r>
      <w:r w:rsidRPr="00EB4545">
        <w:rPr>
          <w:rFonts w:cs="Times New Roman"/>
          <w:noProof/>
        </w:rPr>
        <w:t>. 1999. Multiscale thermal refugia and stream habitat associations of chinook slamon in Northeastern Oregon. Ecological Applications 9:301–319.</w:t>
      </w:r>
    </w:p>
    <w:p w14:paraId="34E7C591"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USEPA</w:t>
      </w:r>
      <w:r w:rsidRPr="00EB4545">
        <w:rPr>
          <w:rFonts w:cs="Times New Roman"/>
          <w:noProof/>
        </w:rPr>
        <w:t>. 2003. EPA region 10 guidance for Pacific Northwest state and tribal water quality standards. Region 10, Seattle, WA. EPA 910-B-03-002.:49.</w:t>
      </w:r>
    </w:p>
    <w:p w14:paraId="3A931F4C"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Warren, D. R., S. M. Collins, E. M. Purvis, M. J. Kaylor, and H. A. Bechtold</w:t>
      </w:r>
      <w:r w:rsidRPr="00EB4545">
        <w:rPr>
          <w:rFonts w:cs="Times New Roman"/>
          <w:noProof/>
        </w:rPr>
        <w:t>. 2017. Spatial Variability in Light Yields Colimitation of Primary Production by Both Light and Nutrients in a Forested Stream Ecosystem. Ecosystems 20:198–210.</w:t>
      </w:r>
    </w:p>
    <w:p w14:paraId="3924755C" w14:textId="77777777" w:rsidR="00EB4545" w:rsidRP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Warren, D. R., W. S. Keeton, H. A. Bechtold, and E. J. Rosi-Marshall</w:t>
      </w:r>
      <w:r w:rsidRPr="00EB4545">
        <w:rPr>
          <w:rFonts w:cs="Times New Roman"/>
          <w:noProof/>
        </w:rPr>
        <w:t>. 2013. Comparing streambed light availability and canopy cover in streams with old-growth versus early-mature riparian forests in western Oregon. Aquatic Sciences 75:547–558.</w:t>
      </w:r>
    </w:p>
    <w:p w14:paraId="46B72097" w14:textId="2D0D1FC5" w:rsidR="00EB4545" w:rsidRDefault="00EB4545" w:rsidP="00EB4545">
      <w:pPr>
        <w:widowControl w:val="0"/>
        <w:autoSpaceDE w:val="0"/>
        <w:autoSpaceDN w:val="0"/>
        <w:adjustRightInd w:val="0"/>
        <w:ind w:left="480" w:hanging="480"/>
        <w:rPr>
          <w:rFonts w:cs="Times New Roman"/>
          <w:noProof/>
        </w:rPr>
      </w:pPr>
      <w:r w:rsidRPr="00EB4545">
        <w:rPr>
          <w:rFonts w:cs="Times New Roman"/>
          <w:smallCaps/>
          <w:noProof/>
        </w:rPr>
        <w:t>Warren, D. R., W. S. Keeton, P. M. Kiffney, M. J. Kaylor, H. A. Bechtold, and J. Magee</w:t>
      </w:r>
      <w:r w:rsidRPr="00EB4545">
        <w:rPr>
          <w:rFonts w:cs="Times New Roman"/>
          <w:noProof/>
        </w:rPr>
        <w:t>. 2016. Changing Forests – Changing Streams: Riparian forest stand development and ecosystem function in temperate headwaters. Ecosphere 7:1–19.</w:t>
      </w:r>
    </w:p>
    <w:p w14:paraId="6B88A39A" w14:textId="5F7DAA94" w:rsidR="009E6C63" w:rsidRPr="00EB4545" w:rsidRDefault="009E6C63" w:rsidP="00EB4545">
      <w:pPr>
        <w:widowControl w:val="0"/>
        <w:autoSpaceDE w:val="0"/>
        <w:autoSpaceDN w:val="0"/>
        <w:adjustRightInd w:val="0"/>
        <w:ind w:left="480" w:hanging="480"/>
        <w:rPr>
          <w:rFonts w:cs="Times New Roman"/>
          <w:noProof/>
        </w:rPr>
      </w:pPr>
      <w:r w:rsidRPr="00845D29">
        <w:rPr>
          <w:i/>
          <w:smallCaps/>
          <w:noProof/>
        </w:rPr>
        <w:t xml:space="preserve">Washington Departmetn of Ecology. </w:t>
      </w:r>
      <w:r>
        <w:rPr>
          <w:i/>
        </w:rPr>
        <w:t>2003.</w:t>
      </w:r>
      <w:r w:rsidRPr="0086503B">
        <w:t xml:space="preserve"> Water quality standards for surface waters of the state of Washington, Washington Administrative Code Title 173, Chapter 201A, Section 320, Olympia</w:t>
      </w:r>
      <w:r w:rsidR="00A350CB">
        <w:t>.</w:t>
      </w:r>
    </w:p>
    <w:p w14:paraId="21F79D3C" w14:textId="14BCE22F" w:rsidR="004A0E7D" w:rsidRDefault="006F0D59" w:rsidP="00F05E44">
      <w:pPr>
        <w:pStyle w:val="ThesisH3"/>
        <w:spacing w:line="240" w:lineRule="auto"/>
        <w:rPr>
          <w:i w:val="0"/>
        </w:rPr>
      </w:pPr>
      <w:r>
        <w:rPr>
          <w:i w:val="0"/>
        </w:rPr>
        <w:fldChar w:fldCharType="end"/>
      </w:r>
      <w:r w:rsidR="0014480C" w:rsidRPr="0014480C">
        <w:rPr>
          <w:i w:val="0"/>
          <w:smallCaps/>
          <w:noProof/>
        </w:rPr>
        <w:t xml:space="preserve"> </w:t>
      </w:r>
    </w:p>
    <w:p w14:paraId="55C6442D" w14:textId="77777777" w:rsidR="0014480C" w:rsidRPr="0063052A" w:rsidRDefault="0014480C" w:rsidP="00F05E44">
      <w:pPr>
        <w:pStyle w:val="ThesisH3"/>
        <w:spacing w:line="240" w:lineRule="auto"/>
        <w:rPr>
          <w:i w:val="0"/>
        </w:rPr>
      </w:pPr>
    </w:p>
    <w:p w14:paraId="38267A5B" w14:textId="1B2174B3" w:rsidR="0063052A" w:rsidRDefault="0063052A" w:rsidP="00F05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color w:val="000000"/>
        </w:rPr>
      </w:pPr>
    </w:p>
    <w:p w14:paraId="42AF3ABB" w14:textId="77777777" w:rsidR="00845D29" w:rsidRPr="0063052A" w:rsidRDefault="00845D29" w:rsidP="00F05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color w:val="000000"/>
        </w:rPr>
      </w:pPr>
    </w:p>
    <w:p w14:paraId="6BEB979B" w14:textId="452F6F5F" w:rsidR="0063052A" w:rsidRDefault="0063052A" w:rsidP="00F05E44">
      <w:pPr>
        <w:pStyle w:val="ThesisH3"/>
        <w:spacing w:line="240" w:lineRule="auto"/>
      </w:pPr>
      <w:r w:rsidRPr="00845D29">
        <w:rPr>
          <w:color w:val="000000"/>
          <w:shd w:val="clear" w:color="auto" w:fill="FFFFFF"/>
        </w:rPr>
        <w:t> </w:t>
      </w:r>
    </w:p>
    <w:p w14:paraId="39E6282B" w14:textId="77777777" w:rsidR="00845D29" w:rsidRPr="00845D29" w:rsidRDefault="00845D29" w:rsidP="00F05E44">
      <w:pPr>
        <w:pStyle w:val="ThesisH3"/>
        <w:spacing w:line="240" w:lineRule="auto"/>
      </w:pPr>
    </w:p>
    <w:p w14:paraId="6FBC79C2" w14:textId="32AF0F6F" w:rsidR="0086503B" w:rsidRPr="00AB6643" w:rsidRDefault="0086503B" w:rsidP="00F05E44">
      <w:pPr>
        <w:pStyle w:val="ThesisH3"/>
        <w:spacing w:line="240" w:lineRule="auto"/>
        <w:rPr>
          <w:i w:val="0"/>
        </w:rPr>
        <w:sectPr w:rsidR="0086503B" w:rsidRPr="00AB6643" w:rsidSect="009A5C94">
          <w:footerReference w:type="default" r:id="rId9"/>
          <w:pgSz w:w="12240" w:h="15840"/>
          <w:pgMar w:top="1440" w:right="1440" w:bottom="1440" w:left="1440" w:header="720" w:footer="720" w:gutter="0"/>
          <w:pgNumType w:start="1"/>
          <w:cols w:space="720"/>
        </w:sectPr>
      </w:pPr>
    </w:p>
    <w:p w14:paraId="60D8FE10" w14:textId="7AB752D0" w:rsidR="00760925" w:rsidRPr="00AB6643" w:rsidRDefault="00760925" w:rsidP="00760925">
      <w:pPr>
        <w:pStyle w:val="ThesisFIgure"/>
      </w:pPr>
      <w:bookmarkStart w:id="7" w:name="_Toc370350593"/>
      <w:r w:rsidRPr="00AB6643">
        <w:t xml:space="preserve">Figure </w:t>
      </w:r>
      <w:r w:rsidR="007052EA">
        <w:t>1</w:t>
      </w:r>
      <w:r w:rsidRPr="00AB6643">
        <w:t xml:space="preserve">.1: </w:t>
      </w:r>
      <w:r w:rsidR="009E260F">
        <w:t>Map of study site locations</w:t>
      </w:r>
    </w:p>
    <w:p w14:paraId="7F979AB4" w14:textId="77777777" w:rsidR="00760925" w:rsidRPr="00AB6643" w:rsidRDefault="00760925" w:rsidP="00760925">
      <w:pPr>
        <w:rPr>
          <w:rFonts w:cs="Times New Roman"/>
        </w:rPr>
      </w:pPr>
    </w:p>
    <w:p w14:paraId="65ADD887" w14:textId="70DE990D" w:rsidR="00760925" w:rsidRPr="00D558FD" w:rsidRDefault="00760925" w:rsidP="00ED55C8">
      <w:pPr>
        <w:widowControl w:val="0"/>
        <w:autoSpaceDE w:val="0"/>
        <w:autoSpaceDN w:val="0"/>
        <w:adjustRightInd w:val="0"/>
      </w:pPr>
      <w:r>
        <w:t xml:space="preserve">Map of the McKenzie River Watershed with study site locations. </w:t>
      </w:r>
      <w:r w:rsidR="00ED55C8">
        <w:t xml:space="preserve">Each site consists of two reaches (reference and treatment). </w:t>
      </w:r>
    </w:p>
    <w:p w14:paraId="4FF938C9" w14:textId="77777777" w:rsidR="00760925" w:rsidRDefault="00760925" w:rsidP="00760925">
      <w:pPr>
        <w:rPr>
          <w:rFonts w:cs="Times New Roman"/>
        </w:rPr>
      </w:pPr>
    </w:p>
    <w:p w14:paraId="10F0CD60" w14:textId="77777777" w:rsidR="00867A20" w:rsidRPr="00D558FD" w:rsidRDefault="00867A20" w:rsidP="00867A20">
      <w:pPr>
        <w:widowControl w:val="0"/>
        <w:autoSpaceDE w:val="0"/>
        <w:autoSpaceDN w:val="0"/>
        <w:adjustRightInd w:val="0"/>
        <w:spacing w:line="480" w:lineRule="auto"/>
        <w:ind w:firstLine="720"/>
      </w:pPr>
      <w:r w:rsidRPr="00D558FD">
        <w:rPr>
          <w:noProof/>
        </w:rPr>
        <mc:AlternateContent>
          <mc:Choice Requires="wpg">
            <w:drawing>
              <wp:anchor distT="0" distB="0" distL="114300" distR="114300" simplePos="0" relativeHeight="251669504" behindDoc="0" locked="0" layoutInCell="1" allowOverlap="1" wp14:anchorId="4AC50C91" wp14:editId="1FC334C2">
                <wp:simplePos x="0" y="0"/>
                <wp:positionH relativeFrom="column">
                  <wp:posOffset>391886</wp:posOffset>
                </wp:positionH>
                <wp:positionV relativeFrom="paragraph">
                  <wp:posOffset>338546</wp:posOffset>
                </wp:positionV>
                <wp:extent cx="4656697" cy="4402693"/>
                <wp:effectExtent l="0" t="0" r="0" b="0"/>
                <wp:wrapNone/>
                <wp:docPr id="27" name="Group 27"/>
                <wp:cNvGraphicFramePr/>
                <a:graphic xmlns:a="http://schemas.openxmlformats.org/drawingml/2006/main">
                  <a:graphicData uri="http://schemas.microsoft.com/office/word/2010/wordprocessingGroup">
                    <wpg:wgp>
                      <wpg:cNvGrpSpPr/>
                      <wpg:grpSpPr>
                        <a:xfrm>
                          <a:off x="0" y="0"/>
                          <a:ext cx="4656697" cy="4402693"/>
                          <a:chOff x="0" y="0"/>
                          <a:chExt cx="4656895" cy="4403083"/>
                        </a:xfrm>
                      </wpg:grpSpPr>
                      <wps:wsp>
                        <wps:cNvPr id="28" name="Text Box 28"/>
                        <wps:cNvSpPr txBox="1"/>
                        <wps:spPr>
                          <a:xfrm>
                            <a:off x="3274209" y="0"/>
                            <a:ext cx="670303" cy="430344"/>
                          </a:xfrm>
                          <a:prstGeom prst="rect">
                            <a:avLst/>
                          </a:prstGeom>
                          <a:noFill/>
                          <a:ln w="6350">
                            <a:noFill/>
                          </a:ln>
                        </wps:spPr>
                        <wps:txbx>
                          <w:txbxContent>
                            <w:p w14:paraId="3A91B5A7"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Mc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584679" y="722961"/>
                            <a:ext cx="786979" cy="393385"/>
                          </a:xfrm>
                          <a:prstGeom prst="rect">
                            <a:avLst/>
                          </a:prstGeom>
                          <a:noFill/>
                          <a:ln w="6350">
                            <a:noFill/>
                          </a:ln>
                        </wps:spPr>
                        <wps:txbx>
                          <w:txbxContent>
                            <w:p w14:paraId="32333E00"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W-1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90398" y="296577"/>
                            <a:ext cx="977086" cy="426380"/>
                          </a:xfrm>
                          <a:prstGeom prst="rect">
                            <a:avLst/>
                          </a:prstGeom>
                          <a:noFill/>
                          <a:ln w="6350">
                            <a:noFill/>
                          </a:ln>
                        </wps:spPr>
                        <wps:txbx>
                          <w:txbxContent>
                            <w:p w14:paraId="58AADCCC"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W-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0" y="861174"/>
                            <a:ext cx="861177" cy="402961"/>
                          </a:xfrm>
                          <a:prstGeom prst="rect">
                            <a:avLst/>
                          </a:prstGeom>
                          <a:noFill/>
                          <a:ln w="6350">
                            <a:noFill/>
                          </a:ln>
                        </wps:spPr>
                        <wps:txbx>
                          <w:txbxContent>
                            <w:p w14:paraId="5226DA0D"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W-1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3473992" y="4050680"/>
                            <a:ext cx="1182903" cy="352403"/>
                          </a:xfrm>
                          <a:prstGeom prst="rect">
                            <a:avLst/>
                          </a:prstGeom>
                          <a:noFill/>
                          <a:ln w="6350">
                            <a:noFill/>
                          </a:ln>
                        </wps:spPr>
                        <wps:txbx>
                          <w:txbxContent>
                            <w:p w14:paraId="7A7F467A"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 xml:space="preserve">Chucksne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149485" y="3774415"/>
                            <a:ext cx="626808" cy="354197"/>
                          </a:xfrm>
                          <a:prstGeom prst="rect">
                            <a:avLst/>
                          </a:prstGeom>
                          <a:noFill/>
                          <a:ln w="6350">
                            <a:noFill/>
                          </a:ln>
                        </wps:spPr>
                        <wps:txbx>
                          <w:txbxContent>
                            <w:p w14:paraId="77D88F49"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Lo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50C91" id="Group 27" o:spid="_x0000_s1026" style="position:absolute;left:0;text-align:left;margin-left:30.85pt;margin-top:26.65pt;width:366.65pt;height:346.65pt;z-index:251669504;mso-width-relative:margin;mso-height-relative:margin" coordsize="46568,44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">
                <v:shapetype id="_x0000_t202" coordsize="21600,21600" o:spt="202" path="m,l,21600r21600,l21600,xe">
                  <v:stroke joinstyle="miter"/>
                  <v:path gradientshapeok="t" o:connecttype="rect"/>
                </v:shapetype>
                <v:shape id="Text Box 28" o:spid="_x0000_s1027" type="#_x0000_t202" style="position:absolute;left:32742;width:6703;height:4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3A91B5A7"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McTE</w:t>
                        </w:r>
                      </w:p>
                    </w:txbxContent>
                  </v:textbox>
                </v:shape>
                <v:shape id="Text Box 29" o:spid="_x0000_s1028" type="#_x0000_t202" style="position:absolute;left:5846;top:7229;width:7870;height:3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32333E00"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W-122</w:t>
                        </w:r>
                      </w:p>
                    </w:txbxContent>
                  </v:textbox>
                </v:shape>
                <v:shape id="Text Box 30" o:spid="_x0000_s1029" type="#_x0000_t202" style="position:absolute;left:903;top:2965;width:9771;height:4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58AADCCC"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W-100</w:t>
                        </w:r>
                      </w:p>
                    </w:txbxContent>
                  </v:textbox>
                </v:shape>
                <v:shape id="Text Box 31" o:spid="_x0000_s1030" type="#_x0000_t202" style="position:absolute;top:8611;width:8611;height:4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5226DA0D"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W-113</w:t>
                        </w:r>
                      </w:p>
                    </w:txbxContent>
                  </v:textbox>
                </v:shape>
                <v:shape id="Text Box 32" o:spid="_x0000_s1031" type="#_x0000_t202" style="position:absolute;left:34739;top:40506;width:11829;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7A7F467A"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 xml:space="preserve">Chucksney </w:t>
                        </w:r>
                      </w:p>
                    </w:txbxContent>
                  </v:textbox>
                </v:shape>
                <v:shape id="Text Box 33" o:spid="_x0000_s1032" type="#_x0000_t202" style="position:absolute;left:31494;top:37744;width:6268;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77D88F49" w14:textId="77777777" w:rsidR="00062AE8" w:rsidRPr="009C1BC0" w:rsidRDefault="00062AE8" w:rsidP="00867A20">
                        <w:pPr>
                          <w:rPr>
                            <w:rFonts w:asciiTheme="minorHAnsi" w:hAnsiTheme="minorHAnsi" w:cstheme="minorHAnsi"/>
                            <w:b/>
                            <w:color w:val="000000" w:themeColor="text1"/>
                            <w:sz w:val="28"/>
                            <w:szCs w:val="28"/>
                          </w:rPr>
                        </w:pPr>
                        <w:r w:rsidRPr="009C1BC0">
                          <w:rPr>
                            <w:rFonts w:asciiTheme="minorHAnsi" w:hAnsiTheme="minorHAnsi" w:cstheme="minorHAnsi"/>
                            <w:b/>
                            <w:color w:val="000000" w:themeColor="text1"/>
                            <w:sz w:val="28"/>
                            <w:szCs w:val="28"/>
                          </w:rPr>
                          <w:t>Loon</w:t>
                        </w:r>
                      </w:p>
                    </w:txbxContent>
                  </v:textbox>
                </v:shape>
              </v:group>
            </w:pict>
          </mc:Fallback>
        </mc:AlternateContent>
      </w:r>
      <w:r w:rsidRPr="00D558FD">
        <w:rPr>
          <w:noProof/>
        </w:rPr>
        <w:drawing>
          <wp:inline distT="0" distB="0" distL="0" distR="0" wp14:anchorId="3ACAAEAB" wp14:editId="0C9BB6C8">
            <wp:extent cx="4393324" cy="4667438"/>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combin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3308" cy="4678045"/>
                    </a:xfrm>
                    <a:prstGeom prst="rect">
                      <a:avLst/>
                    </a:prstGeom>
                  </pic:spPr>
                </pic:pic>
              </a:graphicData>
            </a:graphic>
          </wp:inline>
        </w:drawing>
      </w:r>
    </w:p>
    <w:p w14:paraId="369CFAB4" w14:textId="77777777" w:rsidR="00760925" w:rsidRDefault="00760925" w:rsidP="00867A20">
      <w:pPr>
        <w:spacing w:line="480" w:lineRule="auto"/>
      </w:pPr>
    </w:p>
    <w:p w14:paraId="2C97E6C8" w14:textId="77777777" w:rsidR="00760925" w:rsidRDefault="00760925" w:rsidP="00867A20">
      <w:pPr>
        <w:spacing w:line="480" w:lineRule="auto"/>
      </w:pPr>
    </w:p>
    <w:p w14:paraId="1422D9E2" w14:textId="77777777" w:rsidR="00760925" w:rsidRDefault="00760925" w:rsidP="00867A20">
      <w:pPr>
        <w:spacing w:line="480" w:lineRule="auto"/>
      </w:pPr>
    </w:p>
    <w:p w14:paraId="58C2A3CB" w14:textId="77777777" w:rsidR="00760925" w:rsidRDefault="00760925" w:rsidP="00867A20">
      <w:pPr>
        <w:spacing w:line="480" w:lineRule="auto"/>
      </w:pPr>
    </w:p>
    <w:p w14:paraId="688CBDC8" w14:textId="77777777" w:rsidR="00760925" w:rsidRDefault="00760925" w:rsidP="00867A20">
      <w:pPr>
        <w:spacing w:line="480" w:lineRule="auto"/>
      </w:pPr>
    </w:p>
    <w:p w14:paraId="5650C3E5" w14:textId="77777777" w:rsidR="00760925" w:rsidRDefault="00760925" w:rsidP="00867A20">
      <w:pPr>
        <w:spacing w:line="480" w:lineRule="auto"/>
      </w:pPr>
    </w:p>
    <w:p w14:paraId="5D68C4C9" w14:textId="77777777" w:rsidR="00760925" w:rsidRDefault="00760925" w:rsidP="00867A20">
      <w:pPr>
        <w:spacing w:line="480" w:lineRule="auto"/>
      </w:pPr>
    </w:p>
    <w:p w14:paraId="0F95903B" w14:textId="433A1DF4" w:rsidR="00760925" w:rsidRPr="00AB6643" w:rsidRDefault="00760925" w:rsidP="00760925">
      <w:pPr>
        <w:pStyle w:val="ThesisFIgure"/>
      </w:pPr>
      <w:r w:rsidRPr="00AB6643">
        <w:t xml:space="preserve">Figure </w:t>
      </w:r>
      <w:r w:rsidR="007052EA">
        <w:t>1</w:t>
      </w:r>
      <w:r w:rsidRPr="00AB6643">
        <w:t>.</w:t>
      </w:r>
      <w:r w:rsidR="007052EA">
        <w:t>2</w:t>
      </w:r>
      <w:r w:rsidRPr="00AB6643">
        <w:t xml:space="preserve">: </w:t>
      </w:r>
      <w:r w:rsidR="007052EA">
        <w:t>Temperature logger locations</w:t>
      </w:r>
      <w:r>
        <w:t xml:space="preserve"> </w:t>
      </w:r>
    </w:p>
    <w:p w14:paraId="77CAF189" w14:textId="77777777" w:rsidR="00760925" w:rsidRPr="00AB6643" w:rsidRDefault="00760925" w:rsidP="00760925">
      <w:pPr>
        <w:rPr>
          <w:rFonts w:cs="Times New Roman"/>
        </w:rPr>
      </w:pPr>
    </w:p>
    <w:p w14:paraId="1C41AAD3" w14:textId="77777777" w:rsidR="001C5BA4" w:rsidRPr="00D558FD" w:rsidRDefault="001C5BA4" w:rsidP="00782C5D">
      <w:r w:rsidRPr="00D558FD">
        <w:t xml:space="preserve">Diagram of the stream sites containing one reference reach and a treatment reach separated by a buffer reach. Temperature loggers were located every 30 meters. </w:t>
      </w:r>
    </w:p>
    <w:p w14:paraId="41CFCB4F" w14:textId="77777777" w:rsidR="00760925" w:rsidRDefault="00760925" w:rsidP="00867A20">
      <w:pPr>
        <w:spacing w:line="480" w:lineRule="auto"/>
      </w:pPr>
    </w:p>
    <w:p w14:paraId="2544E991" w14:textId="77777777" w:rsidR="00760925" w:rsidRDefault="00760925" w:rsidP="00867A20">
      <w:pPr>
        <w:spacing w:line="480" w:lineRule="auto"/>
      </w:pPr>
    </w:p>
    <w:p w14:paraId="3D249A6E" w14:textId="77777777" w:rsidR="007052EA" w:rsidRDefault="00867A20" w:rsidP="00867A20">
      <w:pPr>
        <w:spacing w:line="480" w:lineRule="auto"/>
      </w:pPr>
      <w:r w:rsidRPr="00D558FD">
        <w:rPr>
          <w:noProof/>
        </w:rPr>
        <w:drawing>
          <wp:inline distT="0" distB="0" distL="0" distR="0" wp14:anchorId="4CBFD645" wp14:editId="157AE6B8">
            <wp:extent cx="3036473" cy="1715226"/>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796" cy="1754950"/>
                    </a:xfrm>
                    <a:prstGeom prst="rect">
                      <a:avLst/>
                    </a:prstGeom>
                  </pic:spPr>
                </pic:pic>
              </a:graphicData>
            </a:graphic>
          </wp:inline>
        </w:drawing>
      </w:r>
    </w:p>
    <w:p w14:paraId="0203B156" w14:textId="2D269B67" w:rsidR="00867A20" w:rsidRPr="00D558FD" w:rsidRDefault="00867A20" w:rsidP="00867A20">
      <w:pPr>
        <w:spacing w:line="480" w:lineRule="auto"/>
      </w:pPr>
      <w:r w:rsidRPr="00D558FD">
        <w:rPr>
          <w:noProof/>
        </w:rPr>
        <mc:AlternateContent>
          <mc:Choice Requires="wps">
            <w:drawing>
              <wp:anchor distT="0" distB="0" distL="114300" distR="114300" simplePos="0" relativeHeight="251671552" behindDoc="0" locked="0" layoutInCell="1" allowOverlap="1" wp14:anchorId="72925DDB" wp14:editId="74277F2F">
                <wp:simplePos x="0" y="0"/>
                <wp:positionH relativeFrom="column">
                  <wp:posOffset>-53294</wp:posOffset>
                </wp:positionH>
                <wp:positionV relativeFrom="paragraph">
                  <wp:posOffset>36464</wp:posOffset>
                </wp:positionV>
                <wp:extent cx="74507" cy="169333"/>
                <wp:effectExtent l="12700" t="12700" r="14605" b="8890"/>
                <wp:wrapNone/>
                <wp:docPr id="34" name="Rectangle 34"/>
                <wp:cNvGraphicFramePr/>
                <a:graphic xmlns:a="http://schemas.openxmlformats.org/drawingml/2006/main">
                  <a:graphicData uri="http://schemas.microsoft.com/office/word/2010/wordprocessingShape">
                    <wps:wsp>
                      <wps:cNvSpPr/>
                      <wps:spPr>
                        <a:xfrm rot="21449976">
                          <a:off x="0" y="0"/>
                          <a:ext cx="74507" cy="16933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05469F" id="Rectangle 34" o:spid="_x0000_s1026" style="position:absolute;margin-left:-4.2pt;margin-top:2.85pt;width:5.85pt;height:13.35pt;rotation:-163866fd;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" fillcolor="white [3212]" strokecolor="white [3212]" strokeweight="2pt"/>
            </w:pict>
          </mc:Fallback>
        </mc:AlternateContent>
      </w:r>
      <w:r w:rsidRPr="00D558FD">
        <w:rPr>
          <w:noProof/>
        </w:rPr>
        <mc:AlternateContent>
          <mc:Choice Requires="wps">
            <w:drawing>
              <wp:anchor distT="0" distB="0" distL="114300" distR="114300" simplePos="0" relativeHeight="251670528" behindDoc="0" locked="0" layoutInCell="1" allowOverlap="1" wp14:anchorId="2A472C2E" wp14:editId="0776AF2A">
                <wp:simplePos x="0" y="0"/>
                <wp:positionH relativeFrom="column">
                  <wp:posOffset>3347174</wp:posOffset>
                </wp:positionH>
                <wp:positionV relativeFrom="paragraph">
                  <wp:posOffset>1577977</wp:posOffset>
                </wp:positionV>
                <wp:extent cx="74507" cy="169333"/>
                <wp:effectExtent l="50800" t="25400" r="14605" b="21590"/>
                <wp:wrapNone/>
                <wp:docPr id="35" name="Rectangle 35"/>
                <wp:cNvGraphicFramePr/>
                <a:graphic xmlns:a="http://schemas.openxmlformats.org/drawingml/2006/main">
                  <a:graphicData uri="http://schemas.microsoft.com/office/word/2010/wordprocessingShape">
                    <wps:wsp>
                      <wps:cNvSpPr/>
                      <wps:spPr>
                        <a:xfrm rot="1697474">
                          <a:off x="0" y="0"/>
                          <a:ext cx="74507" cy="16933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5FCF1" id="Rectangle 35" o:spid="_x0000_s1026" style="position:absolute;margin-left:263.55pt;margin-top:124.25pt;width:5.85pt;height:13.35pt;rotation:1854094fd;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" fillcolor="white [3212]" strokecolor="white [3212]" strokeweight="2pt"/>
            </w:pict>
          </mc:Fallback>
        </mc:AlternateContent>
      </w:r>
    </w:p>
    <w:p w14:paraId="62B6D6FB" w14:textId="6336C236" w:rsidR="00867A20" w:rsidRPr="00D558FD" w:rsidRDefault="00867A20" w:rsidP="00867A20">
      <w:pPr>
        <w:spacing w:line="480" w:lineRule="auto"/>
      </w:pPr>
    </w:p>
    <w:p w14:paraId="7786BF10" w14:textId="77777777" w:rsidR="007052EA" w:rsidRDefault="007052EA" w:rsidP="00867A20">
      <w:pPr>
        <w:spacing w:line="480" w:lineRule="auto"/>
        <w:rPr>
          <w:b/>
        </w:rPr>
      </w:pPr>
    </w:p>
    <w:p w14:paraId="0DE32CD7" w14:textId="5F3BF60A" w:rsidR="007052EA" w:rsidRDefault="007052EA" w:rsidP="00867A20">
      <w:pPr>
        <w:spacing w:line="480" w:lineRule="auto"/>
        <w:rPr>
          <w:b/>
        </w:rPr>
      </w:pPr>
    </w:p>
    <w:p w14:paraId="1A5AD7D8" w14:textId="2A1736C3" w:rsidR="007052EA" w:rsidRDefault="007052EA" w:rsidP="00867A20">
      <w:pPr>
        <w:spacing w:line="480" w:lineRule="auto"/>
        <w:rPr>
          <w:b/>
        </w:rPr>
      </w:pPr>
    </w:p>
    <w:p w14:paraId="579CA0A5" w14:textId="2ECBB08F" w:rsidR="007052EA" w:rsidRDefault="007052EA" w:rsidP="00867A20">
      <w:pPr>
        <w:spacing w:line="480" w:lineRule="auto"/>
        <w:rPr>
          <w:b/>
        </w:rPr>
      </w:pPr>
    </w:p>
    <w:p w14:paraId="574136E3" w14:textId="7BE3939A" w:rsidR="007052EA" w:rsidRDefault="007052EA" w:rsidP="00867A20">
      <w:pPr>
        <w:spacing w:line="480" w:lineRule="auto"/>
        <w:rPr>
          <w:b/>
        </w:rPr>
      </w:pPr>
    </w:p>
    <w:p w14:paraId="64A285C9" w14:textId="49F36030" w:rsidR="007052EA" w:rsidRDefault="007052EA" w:rsidP="00867A20">
      <w:pPr>
        <w:spacing w:line="480" w:lineRule="auto"/>
        <w:rPr>
          <w:b/>
        </w:rPr>
      </w:pPr>
    </w:p>
    <w:p w14:paraId="18BDE80F" w14:textId="487C3A07" w:rsidR="007052EA" w:rsidRDefault="007052EA" w:rsidP="00867A20">
      <w:pPr>
        <w:spacing w:line="480" w:lineRule="auto"/>
        <w:rPr>
          <w:b/>
        </w:rPr>
      </w:pPr>
    </w:p>
    <w:p w14:paraId="60CAE952" w14:textId="6365D344" w:rsidR="007052EA" w:rsidRDefault="007052EA" w:rsidP="00867A20">
      <w:pPr>
        <w:spacing w:line="480" w:lineRule="auto"/>
        <w:rPr>
          <w:b/>
        </w:rPr>
      </w:pPr>
    </w:p>
    <w:p w14:paraId="5466C7CC" w14:textId="060BACC3" w:rsidR="007052EA" w:rsidRDefault="007052EA" w:rsidP="00867A20">
      <w:pPr>
        <w:spacing w:line="480" w:lineRule="auto"/>
        <w:rPr>
          <w:b/>
        </w:rPr>
      </w:pPr>
    </w:p>
    <w:p w14:paraId="08EF6B8B" w14:textId="63FD5789" w:rsidR="007052EA" w:rsidRDefault="007052EA" w:rsidP="00867A20">
      <w:pPr>
        <w:spacing w:line="480" w:lineRule="auto"/>
        <w:rPr>
          <w:b/>
        </w:rPr>
      </w:pPr>
    </w:p>
    <w:p w14:paraId="09140AC6" w14:textId="60EE05E6" w:rsidR="007052EA" w:rsidRDefault="007052EA" w:rsidP="00867A20">
      <w:pPr>
        <w:spacing w:line="480" w:lineRule="auto"/>
        <w:rPr>
          <w:b/>
        </w:rPr>
      </w:pPr>
    </w:p>
    <w:p w14:paraId="1FACF916" w14:textId="77777777" w:rsidR="00782C5D" w:rsidRDefault="00782C5D" w:rsidP="007052EA">
      <w:pPr>
        <w:pStyle w:val="ThesisFIgure"/>
      </w:pPr>
    </w:p>
    <w:p w14:paraId="0D9E0B32" w14:textId="77777777" w:rsidR="00034085" w:rsidRDefault="00034085" w:rsidP="007052EA">
      <w:pPr>
        <w:pStyle w:val="ThesisFIgure"/>
      </w:pPr>
    </w:p>
    <w:p w14:paraId="14D640F9" w14:textId="294D17FD" w:rsidR="007052EA" w:rsidRPr="00AB6643" w:rsidRDefault="007052EA" w:rsidP="007052EA">
      <w:pPr>
        <w:pStyle w:val="ThesisFIgure"/>
      </w:pPr>
      <w:r w:rsidRPr="00AB6643">
        <w:t xml:space="preserve">Figure </w:t>
      </w:r>
      <w:r w:rsidR="00E32E8E">
        <w:t>1</w:t>
      </w:r>
      <w:r w:rsidRPr="00AB6643">
        <w:t>.</w:t>
      </w:r>
      <w:r w:rsidR="00E32E8E">
        <w:t>3</w:t>
      </w:r>
      <w:r w:rsidRPr="00AB6643">
        <w:t xml:space="preserve">: </w:t>
      </w:r>
      <w:r w:rsidR="00E32E8E">
        <w:t xml:space="preserve">Reach </w:t>
      </w:r>
      <w:r w:rsidR="00A420B6">
        <w:t>differences by year of</w:t>
      </w:r>
      <w:r w:rsidR="00E32E8E">
        <w:t xml:space="preserve"> shade and light </w:t>
      </w:r>
      <w:r>
        <w:t xml:space="preserve"> </w:t>
      </w:r>
    </w:p>
    <w:p w14:paraId="7A874ECB" w14:textId="77777777" w:rsidR="007052EA" w:rsidRPr="00AB6643" w:rsidRDefault="007052EA" w:rsidP="007052EA">
      <w:pPr>
        <w:rPr>
          <w:rFonts w:cs="Times New Roman"/>
        </w:rPr>
      </w:pPr>
    </w:p>
    <w:p w14:paraId="06CA683A" w14:textId="4A573C48" w:rsidR="007052EA" w:rsidRDefault="007052EA" w:rsidP="00782C5D">
      <w:r w:rsidRPr="00D558FD">
        <w:t xml:space="preserve">Differences in stream shade (1-GSF) (a) and mean </w:t>
      </w:r>
      <w:r>
        <w:t xml:space="preserve">daily </w:t>
      </w:r>
      <w:r w:rsidRPr="00D558FD">
        <w:t>PAR</w:t>
      </w:r>
      <w:r>
        <w:t xml:space="preserve"> in moles m</w:t>
      </w:r>
      <w:r w:rsidRPr="006A6927">
        <w:rPr>
          <w:vertAlign w:val="superscript"/>
        </w:rPr>
        <w:t>-2</w:t>
      </w:r>
      <w:r>
        <w:t xml:space="preserve"> day</w:t>
      </w:r>
      <w:r w:rsidRPr="006E3F21">
        <w:rPr>
          <w:vertAlign w:val="superscript"/>
        </w:rPr>
        <w:t>-1</w:t>
      </w:r>
      <w:r>
        <w:t xml:space="preserve"> </w:t>
      </w:r>
      <w:r w:rsidRPr="00D558FD">
        <w:t xml:space="preserve">(b) between the treatment reach and the reference reach for each year by site. Reach differences in shading decreased and reach differences in mean </w:t>
      </w:r>
      <w:r>
        <w:t xml:space="preserve">daily </w:t>
      </w:r>
      <w:r w:rsidRPr="00D558FD">
        <w:t>PAR increased in the</w:t>
      </w:r>
      <w:r>
        <w:t xml:space="preserve"> post-treatment</w:t>
      </w:r>
      <w:r w:rsidRPr="00D558FD">
        <w:t xml:space="preserve"> year. </w:t>
      </w:r>
    </w:p>
    <w:p w14:paraId="26653CB2" w14:textId="0FB060B7" w:rsidR="007052EA" w:rsidRDefault="00623211" w:rsidP="00867A20">
      <w:pPr>
        <w:spacing w:line="480" w:lineRule="auto"/>
        <w:rPr>
          <w:b/>
        </w:rPr>
      </w:pPr>
      <w:r>
        <w:rPr>
          <w:b/>
          <w:noProof/>
        </w:rPr>
        <mc:AlternateContent>
          <mc:Choice Requires="wps">
            <w:drawing>
              <wp:anchor distT="0" distB="0" distL="114300" distR="114300" simplePos="0" relativeHeight="251689984" behindDoc="0" locked="0" layoutInCell="1" allowOverlap="1" wp14:anchorId="6019E7EB" wp14:editId="356F4E6C">
                <wp:simplePos x="0" y="0"/>
                <wp:positionH relativeFrom="column">
                  <wp:posOffset>1280160</wp:posOffset>
                </wp:positionH>
                <wp:positionV relativeFrom="paragraph">
                  <wp:posOffset>53340</wp:posOffset>
                </wp:positionV>
                <wp:extent cx="3261360" cy="289560"/>
                <wp:effectExtent l="0" t="0" r="2540" b="2540"/>
                <wp:wrapNone/>
                <wp:docPr id="1" name="Text Box 1"/>
                <wp:cNvGraphicFramePr/>
                <a:graphic xmlns:a="http://schemas.openxmlformats.org/drawingml/2006/main">
                  <a:graphicData uri="http://schemas.microsoft.com/office/word/2010/wordprocessingShape">
                    <wps:wsp>
                      <wps:cNvSpPr txBox="1"/>
                      <wps:spPr>
                        <a:xfrm>
                          <a:off x="0" y="0"/>
                          <a:ext cx="3261360" cy="289560"/>
                        </a:xfrm>
                        <a:prstGeom prst="rect">
                          <a:avLst/>
                        </a:prstGeom>
                        <a:solidFill>
                          <a:schemeClr val="lt1"/>
                        </a:solidFill>
                        <a:ln w="6350">
                          <a:noFill/>
                        </a:ln>
                      </wps:spPr>
                      <wps:txbx>
                        <w:txbxContent>
                          <w:p w14:paraId="68A7EA38" w14:textId="17C3D17E" w:rsidR="00062AE8" w:rsidRPr="00623211" w:rsidRDefault="00062AE8">
                            <w:pPr>
                              <w:rPr>
                                <w:rFonts w:asciiTheme="majorHAnsi" w:hAnsiTheme="majorHAnsi" w:cstheme="majorHAnsi"/>
                                <w:b/>
                              </w:rPr>
                            </w:pPr>
                            <w:r w:rsidRPr="00623211">
                              <w:rPr>
                                <w:rFonts w:asciiTheme="majorHAnsi" w:hAnsiTheme="majorHAnsi" w:cstheme="majorHAnsi"/>
                                <w:b/>
                              </w:rPr>
                              <w:t xml:space="preserve">Shade  </w:t>
                            </w:r>
                            <w:r w:rsidRPr="00623211">
                              <w:rPr>
                                <w:rFonts w:asciiTheme="majorHAnsi" w:hAnsiTheme="majorHAnsi" w:cstheme="majorHAnsi"/>
                                <w:b/>
                              </w:rPr>
                              <w:tab/>
                            </w:r>
                            <w:r w:rsidRPr="00623211">
                              <w:rPr>
                                <w:rFonts w:asciiTheme="majorHAnsi" w:hAnsiTheme="majorHAnsi" w:cstheme="majorHAnsi"/>
                                <w:b/>
                              </w:rPr>
                              <w:tab/>
                            </w:r>
                            <w:r w:rsidRPr="00623211">
                              <w:rPr>
                                <w:rFonts w:asciiTheme="majorHAnsi" w:hAnsiTheme="majorHAnsi" w:cstheme="majorHAnsi"/>
                                <w:b/>
                              </w:rPr>
                              <w:tab/>
                            </w:r>
                            <w:r w:rsidRPr="00623211">
                              <w:rPr>
                                <w:rFonts w:asciiTheme="majorHAnsi" w:hAnsiTheme="majorHAnsi" w:cstheme="majorHAnsi"/>
                                <w:b/>
                              </w:rPr>
                              <w:tab/>
                            </w:r>
                            <w:r>
                              <w:rPr>
                                <w:rFonts w:asciiTheme="majorHAnsi" w:hAnsiTheme="majorHAnsi" w:cstheme="majorHAnsi"/>
                                <w:b/>
                              </w:rPr>
                              <w:t xml:space="preserve">                    </w:t>
                            </w:r>
                            <w:r w:rsidRPr="00623211">
                              <w:rPr>
                                <w:rFonts w:asciiTheme="majorHAnsi" w:hAnsiTheme="majorHAnsi" w:cstheme="majorHAnsi"/>
                                <w:b/>
                              </w:rPr>
                              <w:t>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9E7EB" id="Text Box 1" o:spid="_x0000_s1033" type="#_x0000_t202" style="position:absolute;margin-left:100.8pt;margin-top:4.2pt;width:256.8pt;height:22.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" fillcolor="white [3201]" stroked="f" strokeweight=".5pt">
                <v:textbox>
                  <w:txbxContent>
                    <w:p w14:paraId="68A7EA38" w14:textId="17C3D17E" w:rsidR="00062AE8" w:rsidRPr="00623211" w:rsidRDefault="00062AE8">
                      <w:pPr>
                        <w:rPr>
                          <w:rFonts w:asciiTheme="majorHAnsi" w:hAnsiTheme="majorHAnsi" w:cstheme="majorHAnsi"/>
                          <w:b/>
                        </w:rPr>
                      </w:pPr>
                      <w:r w:rsidRPr="00623211">
                        <w:rPr>
                          <w:rFonts w:asciiTheme="majorHAnsi" w:hAnsiTheme="majorHAnsi" w:cstheme="majorHAnsi"/>
                          <w:b/>
                        </w:rPr>
                        <w:t xml:space="preserve">Shade  </w:t>
                      </w:r>
                      <w:r w:rsidRPr="00623211">
                        <w:rPr>
                          <w:rFonts w:asciiTheme="majorHAnsi" w:hAnsiTheme="majorHAnsi" w:cstheme="majorHAnsi"/>
                          <w:b/>
                        </w:rPr>
                        <w:tab/>
                      </w:r>
                      <w:r w:rsidRPr="00623211">
                        <w:rPr>
                          <w:rFonts w:asciiTheme="majorHAnsi" w:hAnsiTheme="majorHAnsi" w:cstheme="majorHAnsi"/>
                          <w:b/>
                        </w:rPr>
                        <w:tab/>
                      </w:r>
                      <w:r w:rsidRPr="00623211">
                        <w:rPr>
                          <w:rFonts w:asciiTheme="majorHAnsi" w:hAnsiTheme="majorHAnsi" w:cstheme="majorHAnsi"/>
                          <w:b/>
                        </w:rPr>
                        <w:tab/>
                      </w:r>
                      <w:r w:rsidRPr="00623211">
                        <w:rPr>
                          <w:rFonts w:asciiTheme="majorHAnsi" w:hAnsiTheme="majorHAnsi" w:cstheme="majorHAnsi"/>
                          <w:b/>
                        </w:rPr>
                        <w:tab/>
                      </w:r>
                      <w:r>
                        <w:rPr>
                          <w:rFonts w:asciiTheme="majorHAnsi" w:hAnsiTheme="majorHAnsi" w:cstheme="majorHAnsi"/>
                          <w:b/>
                        </w:rPr>
                        <w:t xml:space="preserve">                    </w:t>
                      </w:r>
                      <w:r w:rsidRPr="00623211">
                        <w:rPr>
                          <w:rFonts w:asciiTheme="majorHAnsi" w:hAnsiTheme="majorHAnsi" w:cstheme="majorHAnsi"/>
                          <w:b/>
                        </w:rPr>
                        <w:t>Light</w:t>
                      </w:r>
                    </w:p>
                  </w:txbxContent>
                </v:textbox>
              </v:shape>
            </w:pict>
          </mc:Fallback>
        </mc:AlternateContent>
      </w:r>
    </w:p>
    <w:p w14:paraId="1B623D01" w14:textId="075CCAF7" w:rsidR="00867A20" w:rsidRPr="007E6335" w:rsidRDefault="00867A20" w:rsidP="00867A20">
      <w:pPr>
        <w:spacing w:line="480" w:lineRule="auto"/>
        <w:rPr>
          <w:b/>
        </w:rPr>
      </w:pPr>
      <w:r>
        <w:rPr>
          <w:b/>
          <w:noProof/>
        </w:rPr>
        <w:drawing>
          <wp:inline distT="0" distB="0" distL="0" distR="0" wp14:anchorId="6F2A988D" wp14:editId="502B3F33">
            <wp:extent cx="5943600" cy="408622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mbo_canopy_light.png"/>
                    <pic:cNvPicPr/>
                  </pic:nvPicPr>
                  <pic:blipFill>
                    <a:blip r:embed="rId12"/>
                    <a:stretch>
                      <a:fillRect/>
                    </a:stretch>
                  </pic:blipFill>
                  <pic:spPr>
                    <a:xfrm>
                      <a:off x="0" y="0"/>
                      <a:ext cx="5943600" cy="4086225"/>
                    </a:xfrm>
                    <a:prstGeom prst="rect">
                      <a:avLst/>
                    </a:prstGeom>
                  </pic:spPr>
                </pic:pic>
              </a:graphicData>
            </a:graphic>
          </wp:inline>
        </w:drawing>
      </w:r>
    </w:p>
    <w:p w14:paraId="6169A194" w14:textId="20C066DF" w:rsidR="00867A20" w:rsidRDefault="00867A20" w:rsidP="00867A20">
      <w:pPr>
        <w:spacing w:line="480" w:lineRule="auto"/>
      </w:pPr>
    </w:p>
    <w:p w14:paraId="1037394E" w14:textId="319E12F8" w:rsidR="00E32E8E" w:rsidRDefault="00E32E8E" w:rsidP="00867A20">
      <w:pPr>
        <w:spacing w:line="480" w:lineRule="auto"/>
      </w:pPr>
    </w:p>
    <w:p w14:paraId="184A7F53" w14:textId="7D0354B6" w:rsidR="00E32E8E" w:rsidRDefault="00E32E8E" w:rsidP="00867A20">
      <w:pPr>
        <w:spacing w:line="480" w:lineRule="auto"/>
      </w:pPr>
    </w:p>
    <w:p w14:paraId="03D5C7DA" w14:textId="3B60A1E1" w:rsidR="00E32E8E" w:rsidRDefault="00E32E8E" w:rsidP="00867A20">
      <w:pPr>
        <w:spacing w:line="480" w:lineRule="auto"/>
      </w:pPr>
    </w:p>
    <w:p w14:paraId="052F0A9C" w14:textId="78B6BC4A" w:rsidR="00E32E8E" w:rsidRDefault="00E32E8E" w:rsidP="00867A20">
      <w:pPr>
        <w:spacing w:line="480" w:lineRule="auto"/>
      </w:pPr>
    </w:p>
    <w:p w14:paraId="156256E0" w14:textId="78AB89BE" w:rsidR="00E32E8E" w:rsidRDefault="00E32E8E" w:rsidP="00867A20">
      <w:pPr>
        <w:spacing w:line="480" w:lineRule="auto"/>
      </w:pPr>
    </w:p>
    <w:p w14:paraId="2E6937D9" w14:textId="77777777" w:rsidR="00782C5D" w:rsidRDefault="00782C5D" w:rsidP="00E32E8E">
      <w:pPr>
        <w:pStyle w:val="ThesisFIgure"/>
      </w:pPr>
    </w:p>
    <w:p w14:paraId="59BC5BF9" w14:textId="77777777" w:rsidR="00782C5D" w:rsidRDefault="00782C5D" w:rsidP="00E32E8E">
      <w:pPr>
        <w:pStyle w:val="ThesisFIgure"/>
      </w:pPr>
    </w:p>
    <w:p w14:paraId="29A13A7A" w14:textId="77777777" w:rsidR="00034085" w:rsidRDefault="00034085" w:rsidP="00E32E8E">
      <w:pPr>
        <w:pStyle w:val="ThesisFIgure"/>
      </w:pPr>
    </w:p>
    <w:p w14:paraId="37429C8A" w14:textId="26F1E9C0" w:rsidR="00E32E8E" w:rsidRPr="00AB6643" w:rsidRDefault="00E32E8E" w:rsidP="00E32E8E">
      <w:pPr>
        <w:pStyle w:val="ThesisFIgure"/>
      </w:pPr>
      <w:r w:rsidRPr="00AB6643">
        <w:t xml:space="preserve">Figure </w:t>
      </w:r>
      <w:r>
        <w:t>1</w:t>
      </w:r>
      <w:r w:rsidRPr="00AB6643">
        <w:t>.</w:t>
      </w:r>
      <w:r>
        <w:t>4</w:t>
      </w:r>
      <w:r w:rsidRPr="00AB6643">
        <w:t xml:space="preserve">: </w:t>
      </w:r>
      <w:r w:rsidR="00EC5DA6">
        <w:t>Maximum 7 day moving average maximum temperatures</w:t>
      </w:r>
    </w:p>
    <w:p w14:paraId="117C1A33" w14:textId="77777777" w:rsidR="00E32E8E" w:rsidRPr="00AB6643" w:rsidRDefault="00E32E8E" w:rsidP="00E32E8E">
      <w:pPr>
        <w:rPr>
          <w:rFonts w:cs="Times New Roman"/>
        </w:rPr>
      </w:pPr>
    </w:p>
    <w:p w14:paraId="1426AD1C" w14:textId="77777777" w:rsidR="00782C5D" w:rsidRDefault="00E32E8E" w:rsidP="00782C5D">
      <w:r>
        <w:t>Maximum 7 day moving average maximum temperatures (T</w:t>
      </w:r>
      <w:r w:rsidRPr="008D4935">
        <w:rPr>
          <w:vertAlign w:val="subscript"/>
        </w:rPr>
        <w:t>7D</w:t>
      </w:r>
      <w:r>
        <w:rPr>
          <w:vertAlign w:val="subscript"/>
        </w:rPr>
        <w:t>ay</w:t>
      </w:r>
      <w:r w:rsidRPr="008D4935">
        <w:rPr>
          <w:vertAlign w:val="subscript"/>
        </w:rPr>
        <w:t>M</w:t>
      </w:r>
      <w:r>
        <w:rPr>
          <w:vertAlign w:val="subscript"/>
        </w:rPr>
        <w:t>ax</w:t>
      </w:r>
      <w:r>
        <w:t>) at the downstream end of each reach for the treatment reaches (red) and the references reaches (blue) before and after the gaps were cut. Grey dashed lines are at 16</w:t>
      </w:r>
      <w:r w:rsidRPr="00531556">
        <w:rPr>
          <w:vertAlign w:val="superscript"/>
        </w:rPr>
        <w:t>o</w:t>
      </w:r>
      <w:r>
        <w:t xml:space="preserve">C.  </w:t>
      </w:r>
    </w:p>
    <w:p w14:paraId="6849165A" w14:textId="77777777" w:rsidR="00782C5D" w:rsidRDefault="00782C5D" w:rsidP="00782C5D"/>
    <w:p w14:paraId="2C688AD3" w14:textId="2ACBD221" w:rsidR="00867A20" w:rsidRPr="00D558FD" w:rsidRDefault="00867A20" w:rsidP="00782C5D">
      <w:r>
        <w:rPr>
          <w:noProof/>
        </w:rPr>
        <w:drawing>
          <wp:inline distT="0" distB="0" distL="0" distR="0" wp14:anchorId="2624699C" wp14:editId="5DF45698">
            <wp:extent cx="5943600" cy="371475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_day_Max_ligh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15446E80" w14:textId="77777777" w:rsidR="00867A20" w:rsidRDefault="00867A20" w:rsidP="00867A20">
      <w:pPr>
        <w:spacing w:line="480" w:lineRule="auto"/>
      </w:pPr>
    </w:p>
    <w:p w14:paraId="4BBA6364" w14:textId="77777777" w:rsidR="00784B7D" w:rsidRDefault="00784B7D" w:rsidP="00867A20">
      <w:pPr>
        <w:spacing w:line="480" w:lineRule="auto"/>
      </w:pPr>
    </w:p>
    <w:p w14:paraId="0237C9BF" w14:textId="77777777" w:rsidR="00784B7D" w:rsidRDefault="00784B7D" w:rsidP="00867A20">
      <w:pPr>
        <w:spacing w:line="480" w:lineRule="auto"/>
      </w:pPr>
    </w:p>
    <w:p w14:paraId="007A405C" w14:textId="77777777" w:rsidR="00784B7D" w:rsidRDefault="00784B7D" w:rsidP="00867A20">
      <w:pPr>
        <w:spacing w:line="480" w:lineRule="auto"/>
      </w:pPr>
    </w:p>
    <w:p w14:paraId="422DC3D7" w14:textId="70BEF96D" w:rsidR="00784B7D" w:rsidRDefault="00784B7D" w:rsidP="00867A20">
      <w:pPr>
        <w:spacing w:line="480" w:lineRule="auto"/>
      </w:pPr>
    </w:p>
    <w:p w14:paraId="6973C122" w14:textId="18C51CFB" w:rsidR="00784B7D" w:rsidRDefault="00784B7D" w:rsidP="00867A20">
      <w:pPr>
        <w:spacing w:line="480" w:lineRule="auto"/>
      </w:pPr>
    </w:p>
    <w:p w14:paraId="5CF584AD" w14:textId="51EFC33A" w:rsidR="00784B7D" w:rsidRDefault="00784B7D" w:rsidP="00867A20">
      <w:pPr>
        <w:spacing w:line="480" w:lineRule="auto"/>
      </w:pPr>
    </w:p>
    <w:p w14:paraId="50C1183A" w14:textId="1ACB5066" w:rsidR="00784B7D" w:rsidRDefault="00784B7D" w:rsidP="00867A20">
      <w:pPr>
        <w:spacing w:line="480" w:lineRule="auto"/>
      </w:pPr>
    </w:p>
    <w:p w14:paraId="0A7559ED" w14:textId="77777777" w:rsidR="000546E9" w:rsidRDefault="000546E9" w:rsidP="00784B7D">
      <w:pPr>
        <w:pStyle w:val="ThesisFIgure"/>
      </w:pPr>
    </w:p>
    <w:p w14:paraId="65B0FDAA" w14:textId="77777777" w:rsidR="000546E9" w:rsidRDefault="000546E9" w:rsidP="00784B7D">
      <w:pPr>
        <w:pStyle w:val="ThesisFIgure"/>
      </w:pPr>
    </w:p>
    <w:p w14:paraId="7143872B" w14:textId="77777777" w:rsidR="000546E9" w:rsidRDefault="000546E9" w:rsidP="00784B7D">
      <w:pPr>
        <w:pStyle w:val="ThesisFIgure"/>
      </w:pPr>
    </w:p>
    <w:p w14:paraId="722B8F22" w14:textId="52005180" w:rsidR="00784B7D" w:rsidRPr="00AB6643" w:rsidRDefault="00784B7D" w:rsidP="00784B7D">
      <w:pPr>
        <w:pStyle w:val="ThesisFIgure"/>
      </w:pPr>
      <w:r w:rsidRPr="00AB6643">
        <w:t xml:space="preserve">Figure </w:t>
      </w:r>
      <w:r>
        <w:t>1</w:t>
      </w:r>
      <w:r w:rsidRPr="00AB6643">
        <w:t>.</w:t>
      </w:r>
      <w:r>
        <w:t>5</w:t>
      </w:r>
      <w:r w:rsidRPr="00AB6643">
        <w:t xml:space="preserve">: </w:t>
      </w:r>
      <w:r>
        <w:t xml:space="preserve">Maximum daily temperature yearly regressions </w:t>
      </w:r>
    </w:p>
    <w:p w14:paraId="0C1EF6A7" w14:textId="77777777" w:rsidR="00784B7D" w:rsidRPr="00AB6643" w:rsidRDefault="00784B7D" w:rsidP="00784B7D">
      <w:pPr>
        <w:rPr>
          <w:rFonts w:cs="Times New Roman"/>
        </w:rPr>
      </w:pPr>
    </w:p>
    <w:p w14:paraId="7EEAA0C4" w14:textId="4A2C19A0" w:rsidR="00784B7D" w:rsidRDefault="00784B7D" w:rsidP="00AF7EB5">
      <w:r w:rsidRPr="00D558FD">
        <w:t>Yearly comparisons of regression relationships for the reference reach (x-axis) versus the treatment reach (y-axis) of maximum daily downstream temperatures values and 95 percent confidence intervals (grey).  Sites are ordered by stream size (bankfull width).</w:t>
      </w:r>
    </w:p>
    <w:p w14:paraId="18DFEBF7" w14:textId="77777777" w:rsidR="00AF7EB5" w:rsidRPr="00D558FD" w:rsidRDefault="00AF7EB5" w:rsidP="00AF7EB5"/>
    <w:p w14:paraId="7D4FEB74" w14:textId="6D03B46E" w:rsidR="00867A20" w:rsidRPr="00D558FD" w:rsidRDefault="00867A20" w:rsidP="00867A20">
      <w:pPr>
        <w:spacing w:line="480" w:lineRule="auto"/>
      </w:pPr>
      <w:r w:rsidRPr="00D558FD">
        <w:rPr>
          <w:noProof/>
        </w:rPr>
        <w:drawing>
          <wp:inline distT="0" distB="0" distL="0" distR="0" wp14:anchorId="01AAE5A8" wp14:editId="143908BE">
            <wp:extent cx="5943600" cy="3566160"/>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6160"/>
                    </a:xfrm>
                    <a:prstGeom prst="rect">
                      <a:avLst/>
                    </a:prstGeom>
                  </pic:spPr>
                </pic:pic>
              </a:graphicData>
            </a:graphic>
          </wp:inline>
        </w:drawing>
      </w:r>
    </w:p>
    <w:p w14:paraId="7E08C1DD" w14:textId="77777777" w:rsidR="00867A20" w:rsidRPr="00D558FD" w:rsidRDefault="00867A20" w:rsidP="00867A20">
      <w:pPr>
        <w:spacing w:line="480" w:lineRule="auto"/>
      </w:pPr>
    </w:p>
    <w:p w14:paraId="3E0CF805" w14:textId="6B9DF652" w:rsidR="00867A20" w:rsidRDefault="00867A20" w:rsidP="00867A20">
      <w:pPr>
        <w:spacing w:line="480" w:lineRule="auto"/>
      </w:pPr>
    </w:p>
    <w:p w14:paraId="25FFAA64" w14:textId="5C3888E1" w:rsidR="00CE46F0" w:rsidRDefault="00CE46F0" w:rsidP="00867A20">
      <w:pPr>
        <w:spacing w:line="480" w:lineRule="auto"/>
      </w:pPr>
    </w:p>
    <w:p w14:paraId="7FE815AC" w14:textId="059463F2" w:rsidR="00CE46F0" w:rsidRDefault="00CE46F0" w:rsidP="00867A20">
      <w:pPr>
        <w:spacing w:line="480" w:lineRule="auto"/>
      </w:pPr>
    </w:p>
    <w:p w14:paraId="28CAE327" w14:textId="0A791767" w:rsidR="00CE46F0" w:rsidRDefault="00CE46F0" w:rsidP="00867A20">
      <w:pPr>
        <w:spacing w:line="480" w:lineRule="auto"/>
      </w:pPr>
    </w:p>
    <w:p w14:paraId="628381CA" w14:textId="6A170523" w:rsidR="00CE46F0" w:rsidRDefault="00CE46F0" w:rsidP="00867A20">
      <w:pPr>
        <w:spacing w:line="480" w:lineRule="auto"/>
      </w:pPr>
    </w:p>
    <w:p w14:paraId="102CF8FE" w14:textId="2858E39E" w:rsidR="00CE46F0" w:rsidRDefault="00CE46F0" w:rsidP="00867A20">
      <w:pPr>
        <w:spacing w:line="480" w:lineRule="auto"/>
      </w:pPr>
    </w:p>
    <w:p w14:paraId="7520F8D7" w14:textId="0CF74526" w:rsidR="00CE46F0" w:rsidRDefault="00CE46F0" w:rsidP="00867A20">
      <w:pPr>
        <w:spacing w:line="480" w:lineRule="auto"/>
      </w:pPr>
    </w:p>
    <w:p w14:paraId="05246BCB" w14:textId="61480BEF" w:rsidR="00CE46F0" w:rsidRDefault="00CE46F0" w:rsidP="00867A20">
      <w:pPr>
        <w:spacing w:line="480" w:lineRule="auto"/>
      </w:pPr>
    </w:p>
    <w:p w14:paraId="6FCCE242" w14:textId="77777777" w:rsidR="00557309" w:rsidRDefault="00557309" w:rsidP="00CE46F0">
      <w:pPr>
        <w:pStyle w:val="ThesisFIgure"/>
      </w:pPr>
    </w:p>
    <w:p w14:paraId="7BE7EE9E" w14:textId="617F6830" w:rsidR="00CE46F0" w:rsidRPr="00AB6643" w:rsidRDefault="00CE46F0" w:rsidP="00CE46F0">
      <w:pPr>
        <w:pStyle w:val="ThesisFIgure"/>
      </w:pPr>
      <w:r w:rsidRPr="00AB6643">
        <w:t xml:space="preserve">Figure </w:t>
      </w:r>
      <w:r>
        <w:t>1</w:t>
      </w:r>
      <w:r w:rsidRPr="00AB6643">
        <w:t>.</w:t>
      </w:r>
      <w:r w:rsidR="007A44EC">
        <w:t>6</w:t>
      </w:r>
      <w:r w:rsidRPr="00AB6643">
        <w:t xml:space="preserve">: </w:t>
      </w:r>
      <w:r w:rsidR="009503C8">
        <w:t>Longitudinal temperatures</w:t>
      </w:r>
      <w:r>
        <w:t xml:space="preserve"> </w:t>
      </w:r>
    </w:p>
    <w:p w14:paraId="0BBA0FD3" w14:textId="77777777" w:rsidR="00CE46F0" w:rsidRPr="00AB6643" w:rsidRDefault="00CE46F0" w:rsidP="00CE46F0">
      <w:pPr>
        <w:rPr>
          <w:rFonts w:cs="Times New Roman"/>
        </w:rPr>
      </w:pPr>
    </w:p>
    <w:p w14:paraId="23FEAAB7" w14:textId="02639C94" w:rsidR="00CE46F0" w:rsidRPr="00D558FD" w:rsidRDefault="00CE46F0" w:rsidP="00CE46F0">
      <w:r w:rsidRPr="00D558FD">
        <w:t>Longitudinal T</w:t>
      </w:r>
      <w:r w:rsidRPr="00D558FD">
        <w:rPr>
          <w:vertAlign w:val="subscript"/>
        </w:rPr>
        <w:t>7DayMax</w:t>
      </w:r>
      <w:r w:rsidRPr="00D558FD">
        <w:t xml:space="preserve"> temperatures. Yellow shaded areas are the extent of the additional light from the canopy gap in the treatment reach only. Pre</w:t>
      </w:r>
      <w:r>
        <w:t>-treatment</w:t>
      </w:r>
      <w:r w:rsidRPr="00D558FD">
        <w:t xml:space="preserve"> and reference reach data show inherent variability in T</w:t>
      </w:r>
      <w:r w:rsidRPr="00D558FD">
        <w:rPr>
          <w:vertAlign w:val="subscript"/>
        </w:rPr>
        <w:t>7DayMax</w:t>
      </w:r>
      <w:r w:rsidRPr="00D558FD">
        <w:t xml:space="preserve"> along reach and between reaches</w:t>
      </w:r>
      <w:r>
        <w:t xml:space="preserve"> and post-cut</w:t>
      </w:r>
      <w:r w:rsidR="00F9387E">
        <w:t xml:space="preserve"> </w:t>
      </w:r>
      <w:r w:rsidR="002912DB">
        <w:t xml:space="preserve">treatment reach </w:t>
      </w:r>
      <w:r w:rsidR="00F9387E">
        <w:t xml:space="preserve">data show increases </w:t>
      </w:r>
      <w:r w:rsidR="002912DB">
        <w:t>due to the gap</w:t>
      </w:r>
      <w:r w:rsidRPr="00D558FD">
        <w:t>.</w:t>
      </w:r>
    </w:p>
    <w:p w14:paraId="1293A765" w14:textId="77777777" w:rsidR="00867A20" w:rsidRPr="00D558FD" w:rsidRDefault="00867A20" w:rsidP="00867A20">
      <w:pPr>
        <w:spacing w:line="480" w:lineRule="auto"/>
      </w:pPr>
      <w:r w:rsidRPr="00D558FD">
        <w:rPr>
          <w:noProof/>
        </w:rPr>
        <w:drawing>
          <wp:inline distT="0" distB="0" distL="0" distR="0" wp14:anchorId="6B112908" wp14:editId="0C5FF7BE">
            <wp:extent cx="4114800" cy="6858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ng_yellow_png.png"/>
                    <pic:cNvPicPr/>
                  </pic:nvPicPr>
                  <pic:blipFill>
                    <a:blip r:embed="rId15">
                      <a:extLst>
                        <a:ext uri="{28A0092B-C50C-407E-A947-70E740481C1C}">
                          <a14:useLocalDpi xmlns:a14="http://schemas.microsoft.com/office/drawing/2010/main" val="0"/>
                        </a:ext>
                      </a:extLst>
                    </a:blip>
                    <a:stretch>
                      <a:fillRect/>
                    </a:stretch>
                  </pic:blipFill>
                  <pic:spPr>
                    <a:xfrm>
                      <a:off x="0" y="0"/>
                      <a:ext cx="4114800" cy="6858000"/>
                    </a:xfrm>
                    <a:prstGeom prst="rect">
                      <a:avLst/>
                    </a:prstGeom>
                  </pic:spPr>
                </pic:pic>
              </a:graphicData>
            </a:graphic>
          </wp:inline>
        </w:drawing>
      </w:r>
    </w:p>
    <w:p w14:paraId="469D66C2" w14:textId="2C5D33F1" w:rsidR="00867A20" w:rsidRDefault="00867A20" w:rsidP="00867A20">
      <w:pPr>
        <w:spacing w:line="480" w:lineRule="auto"/>
      </w:pPr>
    </w:p>
    <w:p w14:paraId="7601E69F" w14:textId="4C7C1006" w:rsidR="00A91707" w:rsidRPr="00AB6643" w:rsidRDefault="00A91707" w:rsidP="00A91707">
      <w:pPr>
        <w:pStyle w:val="ThesisFIgure"/>
      </w:pPr>
      <w:r w:rsidRPr="00AB6643">
        <w:t xml:space="preserve">Figure </w:t>
      </w:r>
      <w:r>
        <w:t>1</w:t>
      </w:r>
      <w:r w:rsidRPr="00AB6643">
        <w:t>.</w:t>
      </w:r>
      <w:r w:rsidR="009E260F">
        <w:t>7</w:t>
      </w:r>
      <w:r w:rsidRPr="00AB6643">
        <w:t xml:space="preserve">: </w:t>
      </w:r>
      <w:r w:rsidR="00A0482F">
        <w:t>Explanatory variables of the maximum 7 day moving average temperature response</w:t>
      </w:r>
    </w:p>
    <w:p w14:paraId="41F94830" w14:textId="77777777" w:rsidR="00A91707" w:rsidRPr="00AB6643" w:rsidRDefault="00A91707" w:rsidP="00A91707">
      <w:pPr>
        <w:rPr>
          <w:rFonts w:cs="Times New Roman"/>
        </w:rPr>
      </w:pPr>
    </w:p>
    <w:p w14:paraId="586B1DDC" w14:textId="77777777" w:rsidR="00A0482F" w:rsidRPr="00D558FD" w:rsidRDefault="00A0482F" w:rsidP="00A0482F">
      <w:r w:rsidRPr="00D558FD">
        <w:t>Fitted linear regressions of explanatory variables for the T</w:t>
      </w:r>
      <w:r w:rsidRPr="00D558FD">
        <w:rPr>
          <w:vertAlign w:val="subscript"/>
        </w:rPr>
        <w:t>7DayMax</w:t>
      </w:r>
      <w:r w:rsidRPr="00D558FD">
        <w:t xml:space="preserve"> response showing strong relationships with discharge (c) and bankful width (d), but not with light (a) or gap area (b). </w:t>
      </w:r>
    </w:p>
    <w:p w14:paraId="0E9E71E1" w14:textId="77777777" w:rsidR="00A91707" w:rsidRPr="00D558FD" w:rsidRDefault="00A91707" w:rsidP="00867A20">
      <w:pPr>
        <w:spacing w:line="480" w:lineRule="auto"/>
      </w:pPr>
    </w:p>
    <w:p w14:paraId="1F7C081B" w14:textId="77777777" w:rsidR="00867A20" w:rsidRPr="00D558FD" w:rsidRDefault="00867A20" w:rsidP="00867A20">
      <w:pPr>
        <w:spacing w:line="480" w:lineRule="auto"/>
      </w:pPr>
      <w:r>
        <w:rPr>
          <w:rFonts w:eastAsiaTheme="minorHAnsi"/>
          <w:noProof/>
          <w:sz w:val="16"/>
          <w:szCs w:val="16"/>
        </w:rPr>
        <mc:AlternateContent>
          <mc:Choice Requires="wpg">
            <w:drawing>
              <wp:anchor distT="0" distB="0" distL="114300" distR="114300" simplePos="0" relativeHeight="251672576" behindDoc="0" locked="0" layoutInCell="1" allowOverlap="1" wp14:anchorId="58AFF3C9" wp14:editId="712855F6">
                <wp:simplePos x="0" y="0"/>
                <wp:positionH relativeFrom="column">
                  <wp:posOffset>427512</wp:posOffset>
                </wp:positionH>
                <wp:positionV relativeFrom="paragraph">
                  <wp:posOffset>860763</wp:posOffset>
                </wp:positionV>
                <wp:extent cx="3274829" cy="2270949"/>
                <wp:effectExtent l="0" t="0" r="0" b="0"/>
                <wp:wrapNone/>
                <wp:docPr id="36" name="Group 36"/>
                <wp:cNvGraphicFramePr/>
                <a:graphic xmlns:a="http://schemas.openxmlformats.org/drawingml/2006/main">
                  <a:graphicData uri="http://schemas.microsoft.com/office/word/2010/wordprocessingGroup">
                    <wpg:wgp>
                      <wpg:cNvGrpSpPr/>
                      <wpg:grpSpPr>
                        <a:xfrm>
                          <a:off x="0" y="0"/>
                          <a:ext cx="3274829" cy="2270949"/>
                          <a:chOff x="0" y="-59377"/>
                          <a:chExt cx="3274829" cy="2270949"/>
                        </a:xfrm>
                      </wpg:grpSpPr>
                      <wps:wsp>
                        <wps:cNvPr id="37" name="Text Box 37"/>
                        <wps:cNvSpPr txBox="1"/>
                        <wps:spPr>
                          <a:xfrm>
                            <a:off x="0" y="0"/>
                            <a:ext cx="956931" cy="616688"/>
                          </a:xfrm>
                          <a:prstGeom prst="rect">
                            <a:avLst/>
                          </a:prstGeom>
                          <a:noFill/>
                          <a:ln w="6350">
                            <a:noFill/>
                          </a:ln>
                        </wps:spPr>
                        <wps:txbx>
                          <w:txbxContent>
                            <w:p w14:paraId="2D357506"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0</w:t>
                              </w:r>
                              <w:r>
                                <w:rPr>
                                  <w:sz w:val="20"/>
                                  <w:szCs w:val="20"/>
                                </w:rPr>
                                <w:t>05</w:t>
                              </w:r>
                            </w:p>
                            <w:p w14:paraId="76D72B10" w14:textId="77777777" w:rsidR="00062AE8" w:rsidRPr="002F7ECC" w:rsidRDefault="00062AE8" w:rsidP="00867A20">
                              <w:pPr>
                                <w:rPr>
                                  <w:sz w:val="20"/>
                                  <w:szCs w:val="20"/>
                                </w:rPr>
                              </w:pPr>
                              <w:r w:rsidRPr="002F7ECC">
                                <w:rPr>
                                  <w:sz w:val="20"/>
                                  <w:szCs w:val="20"/>
                                </w:rPr>
                                <w:t>p = 0.</w:t>
                              </w:r>
                              <w:r>
                                <w:rPr>
                                  <w:sz w:val="20"/>
                                  <w:szCs w:val="20"/>
                                </w:rPr>
                                <w:t>8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317898" y="-59377"/>
                            <a:ext cx="956310" cy="616585"/>
                          </a:xfrm>
                          <a:prstGeom prst="rect">
                            <a:avLst/>
                          </a:prstGeom>
                          <a:noFill/>
                          <a:ln w="6350">
                            <a:noFill/>
                          </a:ln>
                        </wps:spPr>
                        <wps:txbx>
                          <w:txbxContent>
                            <w:p w14:paraId="74FB18E8"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0</w:t>
                              </w:r>
                              <w:r>
                                <w:rPr>
                                  <w:sz w:val="20"/>
                                  <w:szCs w:val="20"/>
                                </w:rPr>
                                <w:t>11</w:t>
                              </w:r>
                            </w:p>
                            <w:p w14:paraId="5FF77D28" w14:textId="77777777" w:rsidR="00062AE8" w:rsidRPr="002F7ECC" w:rsidRDefault="00062AE8" w:rsidP="00867A20">
                              <w:pPr>
                                <w:rPr>
                                  <w:sz w:val="20"/>
                                  <w:szCs w:val="20"/>
                                </w:rPr>
                              </w:pPr>
                              <w:r w:rsidRPr="002F7ECC">
                                <w:rPr>
                                  <w:sz w:val="20"/>
                                  <w:szCs w:val="20"/>
                                </w:rPr>
                                <w:t>p = 0.</w:t>
                              </w:r>
                              <w:r>
                                <w:rPr>
                                  <w:sz w:val="20"/>
                                  <w:szCs w:val="20"/>
                                </w:rPr>
                                <w:t>8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2317898" y="1594884"/>
                            <a:ext cx="956931" cy="616688"/>
                          </a:xfrm>
                          <a:prstGeom prst="rect">
                            <a:avLst/>
                          </a:prstGeom>
                          <a:noFill/>
                          <a:ln w="6350">
                            <a:noFill/>
                          </a:ln>
                        </wps:spPr>
                        <wps:txbx>
                          <w:txbxContent>
                            <w:p w14:paraId="130A8F41"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926</w:t>
                              </w:r>
                            </w:p>
                            <w:p w14:paraId="17265BDA" w14:textId="77777777" w:rsidR="00062AE8" w:rsidRPr="002F7ECC" w:rsidRDefault="00062AE8" w:rsidP="00867A20">
                              <w:pPr>
                                <w:rPr>
                                  <w:sz w:val="20"/>
                                  <w:szCs w:val="20"/>
                                </w:rPr>
                              </w:pPr>
                              <w:r w:rsidRPr="002F7ECC">
                                <w:rPr>
                                  <w:sz w:val="20"/>
                                  <w:szCs w:val="20"/>
                                </w:rPr>
                                <w:t>p = 0.</w:t>
                              </w:r>
                              <w:r>
                                <w:rPr>
                                  <w:sz w:val="20"/>
                                  <w:szCs w:val="20"/>
                                </w:rPr>
                                <w:t>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0" y="1594884"/>
                            <a:ext cx="956931" cy="616688"/>
                          </a:xfrm>
                          <a:prstGeom prst="rect">
                            <a:avLst/>
                          </a:prstGeom>
                          <a:noFill/>
                          <a:ln w="6350">
                            <a:noFill/>
                          </a:ln>
                        </wps:spPr>
                        <wps:txbx>
                          <w:txbxContent>
                            <w:p w14:paraId="18C59DF6"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728</w:t>
                              </w:r>
                            </w:p>
                            <w:p w14:paraId="7049B1BE" w14:textId="77777777" w:rsidR="00062AE8" w:rsidRPr="002F7ECC" w:rsidRDefault="00062AE8" w:rsidP="00867A20">
                              <w:pPr>
                                <w:rPr>
                                  <w:sz w:val="20"/>
                                  <w:szCs w:val="20"/>
                                </w:rPr>
                              </w:pPr>
                              <w:r w:rsidRPr="002F7ECC">
                                <w:rPr>
                                  <w:sz w:val="20"/>
                                  <w:szCs w:val="20"/>
                                </w:rPr>
                                <w:t>p = 0.</w:t>
                              </w:r>
                              <w:r>
                                <w:rPr>
                                  <w:sz w:val="20"/>
                                  <w:szCs w:val="20"/>
                                </w:rPr>
                                <w:t>0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AFF3C9" id="Group 36" o:spid="_x0000_s1034" style="position:absolute;margin-left:33.65pt;margin-top:67.8pt;width:257.85pt;height:178.8pt;z-index:251672576;mso-height-relative:margin" coordorigin=",-593" coordsize="32748,22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">
                <v:shape id="Text Box 37" o:spid="_x0000_s1035" type="#_x0000_t202" style="position:absolute;width:9569;height:6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2D357506"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0</w:t>
                        </w:r>
                        <w:r>
                          <w:rPr>
                            <w:sz w:val="20"/>
                            <w:szCs w:val="20"/>
                          </w:rPr>
                          <w:t>05</w:t>
                        </w:r>
                      </w:p>
                      <w:p w14:paraId="76D72B10" w14:textId="77777777" w:rsidR="00062AE8" w:rsidRPr="002F7ECC" w:rsidRDefault="00062AE8" w:rsidP="00867A20">
                        <w:pPr>
                          <w:rPr>
                            <w:sz w:val="20"/>
                            <w:szCs w:val="20"/>
                          </w:rPr>
                        </w:pPr>
                        <w:r w:rsidRPr="002F7ECC">
                          <w:rPr>
                            <w:sz w:val="20"/>
                            <w:szCs w:val="20"/>
                          </w:rPr>
                          <w:t>p = 0.</w:t>
                        </w:r>
                        <w:r>
                          <w:rPr>
                            <w:sz w:val="20"/>
                            <w:szCs w:val="20"/>
                          </w:rPr>
                          <w:t>899</w:t>
                        </w:r>
                      </w:p>
                    </w:txbxContent>
                  </v:textbox>
                </v:shape>
                <v:shape id="Text Box 38" o:spid="_x0000_s1036" type="#_x0000_t202" style="position:absolute;left:23178;top:-593;width:9564;height:6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74FB18E8"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0</w:t>
                        </w:r>
                        <w:r>
                          <w:rPr>
                            <w:sz w:val="20"/>
                            <w:szCs w:val="20"/>
                          </w:rPr>
                          <w:t>11</w:t>
                        </w:r>
                      </w:p>
                      <w:p w14:paraId="5FF77D28" w14:textId="77777777" w:rsidR="00062AE8" w:rsidRPr="002F7ECC" w:rsidRDefault="00062AE8" w:rsidP="00867A20">
                        <w:pPr>
                          <w:rPr>
                            <w:sz w:val="20"/>
                            <w:szCs w:val="20"/>
                          </w:rPr>
                        </w:pPr>
                        <w:r w:rsidRPr="002F7ECC">
                          <w:rPr>
                            <w:sz w:val="20"/>
                            <w:szCs w:val="20"/>
                          </w:rPr>
                          <w:t>p = 0.</w:t>
                        </w:r>
                        <w:r>
                          <w:rPr>
                            <w:sz w:val="20"/>
                            <w:szCs w:val="20"/>
                          </w:rPr>
                          <w:t>849</w:t>
                        </w:r>
                      </w:p>
                    </w:txbxContent>
                  </v:textbox>
                </v:shape>
                <v:shape id="Text Box 39" o:spid="_x0000_s1037" type="#_x0000_t202" style="position:absolute;left:23178;top:15948;width:9570;height:6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130A8F41"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926</w:t>
                        </w:r>
                      </w:p>
                      <w:p w14:paraId="17265BDA" w14:textId="77777777" w:rsidR="00062AE8" w:rsidRPr="002F7ECC" w:rsidRDefault="00062AE8" w:rsidP="00867A20">
                        <w:pPr>
                          <w:rPr>
                            <w:sz w:val="20"/>
                            <w:szCs w:val="20"/>
                          </w:rPr>
                        </w:pPr>
                        <w:r w:rsidRPr="002F7ECC">
                          <w:rPr>
                            <w:sz w:val="20"/>
                            <w:szCs w:val="20"/>
                          </w:rPr>
                          <w:t>p = 0.</w:t>
                        </w:r>
                        <w:r>
                          <w:rPr>
                            <w:sz w:val="20"/>
                            <w:szCs w:val="20"/>
                          </w:rPr>
                          <w:t>002</w:t>
                        </w:r>
                      </w:p>
                    </w:txbxContent>
                  </v:textbox>
                </v:shape>
                <v:shape id="Text Box 40" o:spid="_x0000_s1038" type="#_x0000_t202" style="position:absolute;top:15948;width:9569;height:6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18C59DF6" w14:textId="77777777" w:rsidR="00062AE8" w:rsidRPr="002F7ECC" w:rsidRDefault="00062AE8" w:rsidP="00867A20">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728</w:t>
                        </w:r>
                      </w:p>
                      <w:p w14:paraId="7049B1BE" w14:textId="77777777" w:rsidR="00062AE8" w:rsidRPr="002F7ECC" w:rsidRDefault="00062AE8" w:rsidP="00867A20">
                        <w:pPr>
                          <w:rPr>
                            <w:sz w:val="20"/>
                            <w:szCs w:val="20"/>
                          </w:rPr>
                        </w:pPr>
                        <w:r w:rsidRPr="002F7ECC">
                          <w:rPr>
                            <w:sz w:val="20"/>
                            <w:szCs w:val="20"/>
                          </w:rPr>
                          <w:t>p = 0.</w:t>
                        </w:r>
                        <w:r>
                          <w:rPr>
                            <w:sz w:val="20"/>
                            <w:szCs w:val="20"/>
                          </w:rPr>
                          <w:t>031</w:t>
                        </w:r>
                      </w:p>
                    </w:txbxContent>
                  </v:textbox>
                </v:shape>
              </v:group>
            </w:pict>
          </mc:Fallback>
        </mc:AlternateContent>
      </w:r>
      <w:r w:rsidRPr="00D558FD">
        <w:rPr>
          <w:rFonts w:eastAsiaTheme="minorHAnsi"/>
          <w:noProof/>
          <w:sz w:val="16"/>
          <w:szCs w:val="16"/>
        </w:rPr>
        <w:drawing>
          <wp:inline distT="0" distB="0" distL="0" distR="0" wp14:anchorId="3376A672" wp14:editId="69DC226D">
            <wp:extent cx="5450542" cy="32703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xplanatory_variables_comb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1196" cy="3282718"/>
                    </a:xfrm>
                    <a:prstGeom prst="rect">
                      <a:avLst/>
                    </a:prstGeom>
                  </pic:spPr>
                </pic:pic>
              </a:graphicData>
            </a:graphic>
          </wp:inline>
        </w:drawing>
      </w:r>
    </w:p>
    <w:p w14:paraId="744FAF4C" w14:textId="77777777" w:rsidR="00867A20" w:rsidRPr="00D558FD" w:rsidRDefault="00867A20" w:rsidP="00867A20">
      <w:pPr>
        <w:spacing w:line="480" w:lineRule="auto"/>
      </w:pPr>
    </w:p>
    <w:p w14:paraId="5BCF9CF5" w14:textId="77777777" w:rsidR="00F55073" w:rsidRDefault="00F55073" w:rsidP="0008518A">
      <w:pPr>
        <w:pStyle w:val="ThesisH1"/>
      </w:pPr>
    </w:p>
    <w:p w14:paraId="199926AD" w14:textId="77777777" w:rsidR="00F55073" w:rsidRDefault="00F55073" w:rsidP="0008518A">
      <w:pPr>
        <w:pStyle w:val="ThesisH1"/>
      </w:pPr>
    </w:p>
    <w:p w14:paraId="39142D7B" w14:textId="77777777" w:rsidR="00F55073" w:rsidRDefault="00F55073" w:rsidP="0008518A">
      <w:pPr>
        <w:pStyle w:val="ThesisH1"/>
      </w:pPr>
    </w:p>
    <w:p w14:paraId="5FC34B71" w14:textId="77777777" w:rsidR="00F55073" w:rsidRDefault="00F55073" w:rsidP="0008518A">
      <w:pPr>
        <w:pStyle w:val="ThesisH1"/>
      </w:pPr>
    </w:p>
    <w:p w14:paraId="360EF45C" w14:textId="77777777" w:rsidR="00F55073" w:rsidRDefault="00F55073" w:rsidP="0008518A">
      <w:pPr>
        <w:pStyle w:val="ThesisH1"/>
      </w:pPr>
    </w:p>
    <w:p w14:paraId="705BE10F" w14:textId="77777777" w:rsidR="00F55073" w:rsidRDefault="00F55073" w:rsidP="0008518A">
      <w:pPr>
        <w:pStyle w:val="ThesisH1"/>
      </w:pPr>
    </w:p>
    <w:p w14:paraId="1F8F6150" w14:textId="77777777" w:rsidR="00F55073" w:rsidRDefault="00F55073" w:rsidP="0008518A">
      <w:pPr>
        <w:pStyle w:val="ThesisH1"/>
      </w:pPr>
    </w:p>
    <w:p w14:paraId="21D0919F" w14:textId="77777777" w:rsidR="00F55073" w:rsidRDefault="00F55073" w:rsidP="0008518A">
      <w:pPr>
        <w:pStyle w:val="ThesisH1"/>
      </w:pPr>
    </w:p>
    <w:p w14:paraId="1CBA9CBC" w14:textId="77777777" w:rsidR="00F55073" w:rsidRDefault="00F55073" w:rsidP="0008518A">
      <w:pPr>
        <w:pStyle w:val="ThesisH1"/>
      </w:pPr>
    </w:p>
    <w:p w14:paraId="4682666A" w14:textId="77777777" w:rsidR="00F55073" w:rsidRDefault="00F55073" w:rsidP="0008518A">
      <w:pPr>
        <w:pStyle w:val="ThesisH1"/>
      </w:pPr>
    </w:p>
    <w:p w14:paraId="7402EB6C" w14:textId="77777777" w:rsidR="00F55073" w:rsidRDefault="00F55073" w:rsidP="0008518A">
      <w:pPr>
        <w:pStyle w:val="ThesisH1"/>
      </w:pPr>
    </w:p>
    <w:p w14:paraId="5D754542" w14:textId="77777777" w:rsidR="00F55073" w:rsidRDefault="00F55073" w:rsidP="0008518A">
      <w:pPr>
        <w:pStyle w:val="ThesisH1"/>
      </w:pPr>
    </w:p>
    <w:p w14:paraId="42899936" w14:textId="77777777" w:rsidR="00F55073" w:rsidRDefault="00F55073" w:rsidP="0008518A">
      <w:pPr>
        <w:pStyle w:val="ThesisH1"/>
      </w:pPr>
    </w:p>
    <w:p w14:paraId="06955E2A" w14:textId="77777777" w:rsidR="00F55073" w:rsidRDefault="00F55073" w:rsidP="0008518A">
      <w:pPr>
        <w:pStyle w:val="ThesisH1"/>
      </w:pPr>
    </w:p>
    <w:p w14:paraId="57E0016A" w14:textId="77777777" w:rsidR="00F55073" w:rsidRDefault="00F55073" w:rsidP="0008518A">
      <w:pPr>
        <w:pStyle w:val="ThesisH1"/>
      </w:pPr>
    </w:p>
    <w:p w14:paraId="14A5D6C0" w14:textId="77777777" w:rsidR="00AB3B39" w:rsidRDefault="00AB3B39" w:rsidP="00AB3B39">
      <w:pPr>
        <w:pStyle w:val="ThesisTable"/>
      </w:pPr>
    </w:p>
    <w:p w14:paraId="5B14E70B" w14:textId="2E34BBEE" w:rsidR="00AB3B39" w:rsidRPr="00F31207" w:rsidRDefault="00AB3B39" w:rsidP="00AB3B39">
      <w:pPr>
        <w:pStyle w:val="ThesisTable"/>
      </w:pPr>
      <w:r w:rsidRPr="00AB6643">
        <w:t xml:space="preserve">Table </w:t>
      </w:r>
      <w:r>
        <w:t>1</w:t>
      </w:r>
      <w:r w:rsidRPr="00AB6643">
        <w:t>.</w:t>
      </w:r>
      <w:r>
        <w:t>1</w:t>
      </w:r>
      <w:r w:rsidRPr="00AB6643">
        <w:t xml:space="preserve">: </w:t>
      </w:r>
      <w:r w:rsidR="00F31207">
        <w:t xml:space="preserve">Site description details of the six streams </w:t>
      </w:r>
    </w:p>
    <w:p w14:paraId="4BF074A6" w14:textId="77777777" w:rsidR="00AB3B39" w:rsidRPr="00AB6643" w:rsidRDefault="00AB3B39" w:rsidP="00AB3B39">
      <w:pPr>
        <w:rPr>
          <w:rFonts w:cs="Times New Roman"/>
          <w:b/>
        </w:rPr>
      </w:pPr>
    </w:p>
    <w:p w14:paraId="62B7F478" w14:textId="7E38369F" w:rsidR="00AB3B39" w:rsidRPr="00760925" w:rsidRDefault="00F31207" w:rsidP="00AB3B39">
      <w:pPr>
        <w:rPr>
          <w:rFonts w:cs="Times New Roman"/>
          <w:strike/>
        </w:rPr>
      </w:pPr>
      <w:r>
        <w:t>Site details including elevation, coordinates, bankful width, gap size, and baseflow discharge.</w:t>
      </w:r>
    </w:p>
    <w:p w14:paraId="586EED3A" w14:textId="77777777" w:rsidR="00F55073" w:rsidRDefault="00F55073" w:rsidP="0008518A">
      <w:pPr>
        <w:pStyle w:val="ThesisH1"/>
      </w:pPr>
    </w:p>
    <w:tbl>
      <w:tblPr>
        <w:tblW w:w="9270" w:type="dxa"/>
        <w:tblLayout w:type="fixed"/>
        <w:tblLook w:val="04A0" w:firstRow="1" w:lastRow="0" w:firstColumn="1" w:lastColumn="0" w:noHBand="0" w:noVBand="1"/>
      </w:tblPr>
      <w:tblGrid>
        <w:gridCol w:w="1350"/>
        <w:gridCol w:w="1350"/>
        <w:gridCol w:w="1350"/>
        <w:gridCol w:w="1440"/>
        <w:gridCol w:w="1350"/>
        <w:gridCol w:w="1170"/>
        <w:gridCol w:w="1260"/>
      </w:tblGrid>
      <w:tr w:rsidR="00AB3B39" w:rsidRPr="00D558FD" w14:paraId="583CE687" w14:textId="77777777" w:rsidTr="00E924EC">
        <w:trPr>
          <w:trHeight w:val="360"/>
        </w:trPr>
        <w:tc>
          <w:tcPr>
            <w:tcW w:w="1350" w:type="dxa"/>
            <w:tcBorders>
              <w:top w:val="nil"/>
              <w:left w:val="nil"/>
              <w:bottom w:val="single" w:sz="4" w:space="0" w:color="auto"/>
              <w:right w:val="nil"/>
            </w:tcBorders>
            <w:shd w:val="clear" w:color="auto" w:fill="auto"/>
            <w:noWrap/>
            <w:vAlign w:val="bottom"/>
            <w:hideMark/>
          </w:tcPr>
          <w:p w14:paraId="78053B7F" w14:textId="77777777" w:rsidR="00AB3B39" w:rsidRPr="00D558FD" w:rsidRDefault="00AB3B39" w:rsidP="00E924EC">
            <w:pPr>
              <w:rPr>
                <w:b/>
                <w:bCs/>
                <w:color w:val="000000"/>
                <w:sz w:val="22"/>
                <w:szCs w:val="22"/>
              </w:rPr>
            </w:pPr>
            <w:r w:rsidRPr="00D558FD">
              <w:rPr>
                <w:b/>
                <w:bCs/>
                <w:color w:val="000000"/>
                <w:sz w:val="22"/>
                <w:szCs w:val="22"/>
              </w:rPr>
              <w:t xml:space="preserve">Stream </w:t>
            </w:r>
          </w:p>
        </w:tc>
        <w:tc>
          <w:tcPr>
            <w:tcW w:w="1350" w:type="dxa"/>
            <w:tcBorders>
              <w:top w:val="nil"/>
              <w:left w:val="nil"/>
              <w:bottom w:val="single" w:sz="4" w:space="0" w:color="auto"/>
              <w:right w:val="nil"/>
            </w:tcBorders>
            <w:shd w:val="clear" w:color="auto" w:fill="auto"/>
            <w:noWrap/>
            <w:vAlign w:val="bottom"/>
            <w:hideMark/>
          </w:tcPr>
          <w:p w14:paraId="7BC86C79" w14:textId="77777777" w:rsidR="00AB3B39" w:rsidRPr="00D558FD" w:rsidRDefault="00AB3B39" w:rsidP="00E924EC">
            <w:pPr>
              <w:jc w:val="center"/>
              <w:rPr>
                <w:b/>
                <w:bCs/>
                <w:color w:val="000000"/>
                <w:sz w:val="22"/>
                <w:szCs w:val="22"/>
              </w:rPr>
            </w:pPr>
            <w:r w:rsidRPr="00D558FD">
              <w:rPr>
                <w:b/>
                <w:bCs/>
                <w:color w:val="000000"/>
                <w:sz w:val="22"/>
                <w:szCs w:val="22"/>
              </w:rPr>
              <w:t>Elevation (m)</w:t>
            </w:r>
          </w:p>
        </w:tc>
        <w:tc>
          <w:tcPr>
            <w:tcW w:w="1350" w:type="dxa"/>
            <w:tcBorders>
              <w:top w:val="nil"/>
              <w:left w:val="nil"/>
              <w:bottom w:val="single" w:sz="4" w:space="0" w:color="auto"/>
              <w:right w:val="nil"/>
            </w:tcBorders>
            <w:shd w:val="clear" w:color="auto" w:fill="auto"/>
            <w:noWrap/>
            <w:vAlign w:val="bottom"/>
            <w:hideMark/>
          </w:tcPr>
          <w:p w14:paraId="52F6492E" w14:textId="77777777" w:rsidR="00AB3B39" w:rsidRPr="00D558FD" w:rsidRDefault="00AB3B39" w:rsidP="00E924EC">
            <w:pPr>
              <w:jc w:val="center"/>
              <w:rPr>
                <w:b/>
                <w:bCs/>
                <w:color w:val="000000"/>
                <w:sz w:val="22"/>
                <w:szCs w:val="22"/>
              </w:rPr>
            </w:pPr>
            <w:r w:rsidRPr="00D558FD">
              <w:rPr>
                <w:b/>
                <w:bCs/>
                <w:color w:val="000000"/>
                <w:sz w:val="22"/>
                <w:szCs w:val="22"/>
              </w:rPr>
              <w:t xml:space="preserve">Latitude </w:t>
            </w:r>
          </w:p>
        </w:tc>
        <w:tc>
          <w:tcPr>
            <w:tcW w:w="1440" w:type="dxa"/>
            <w:tcBorders>
              <w:top w:val="nil"/>
              <w:left w:val="nil"/>
              <w:bottom w:val="single" w:sz="4" w:space="0" w:color="auto"/>
              <w:right w:val="nil"/>
            </w:tcBorders>
            <w:shd w:val="clear" w:color="auto" w:fill="auto"/>
            <w:noWrap/>
            <w:vAlign w:val="bottom"/>
            <w:hideMark/>
          </w:tcPr>
          <w:p w14:paraId="4D6240DA" w14:textId="77777777" w:rsidR="00AB3B39" w:rsidRPr="00D558FD" w:rsidRDefault="00AB3B39" w:rsidP="00E924EC">
            <w:pPr>
              <w:jc w:val="center"/>
              <w:rPr>
                <w:b/>
                <w:bCs/>
                <w:color w:val="000000"/>
                <w:sz w:val="22"/>
                <w:szCs w:val="22"/>
              </w:rPr>
            </w:pPr>
            <w:r w:rsidRPr="00D558FD">
              <w:rPr>
                <w:b/>
                <w:bCs/>
                <w:color w:val="000000"/>
                <w:sz w:val="22"/>
                <w:szCs w:val="22"/>
              </w:rPr>
              <w:t xml:space="preserve">Longitude </w:t>
            </w:r>
          </w:p>
        </w:tc>
        <w:tc>
          <w:tcPr>
            <w:tcW w:w="1350" w:type="dxa"/>
            <w:tcBorders>
              <w:top w:val="nil"/>
              <w:left w:val="nil"/>
              <w:bottom w:val="single" w:sz="4" w:space="0" w:color="auto"/>
              <w:right w:val="nil"/>
            </w:tcBorders>
            <w:shd w:val="clear" w:color="auto" w:fill="auto"/>
            <w:noWrap/>
            <w:vAlign w:val="bottom"/>
            <w:hideMark/>
          </w:tcPr>
          <w:p w14:paraId="4D5ECE8D" w14:textId="77777777" w:rsidR="00AB3B39" w:rsidRPr="00D558FD" w:rsidRDefault="00AB3B39" w:rsidP="00E924EC">
            <w:pPr>
              <w:jc w:val="center"/>
              <w:rPr>
                <w:b/>
                <w:bCs/>
                <w:color w:val="000000"/>
                <w:sz w:val="22"/>
                <w:szCs w:val="22"/>
              </w:rPr>
            </w:pPr>
            <w:r w:rsidRPr="00D558FD">
              <w:rPr>
                <w:b/>
                <w:bCs/>
                <w:color w:val="000000"/>
                <w:sz w:val="22"/>
                <w:szCs w:val="22"/>
              </w:rPr>
              <w:t>Bankful Width (m)</w:t>
            </w:r>
          </w:p>
        </w:tc>
        <w:tc>
          <w:tcPr>
            <w:tcW w:w="1170" w:type="dxa"/>
            <w:tcBorders>
              <w:top w:val="nil"/>
              <w:left w:val="nil"/>
              <w:bottom w:val="single" w:sz="4" w:space="0" w:color="auto"/>
              <w:right w:val="nil"/>
            </w:tcBorders>
            <w:shd w:val="clear" w:color="auto" w:fill="auto"/>
            <w:noWrap/>
            <w:vAlign w:val="bottom"/>
            <w:hideMark/>
          </w:tcPr>
          <w:p w14:paraId="4926CB84" w14:textId="77777777" w:rsidR="00AB3B39" w:rsidRPr="00D558FD" w:rsidRDefault="00AB3B39" w:rsidP="00E924EC">
            <w:pPr>
              <w:jc w:val="center"/>
              <w:rPr>
                <w:b/>
                <w:bCs/>
                <w:color w:val="000000"/>
                <w:sz w:val="22"/>
                <w:szCs w:val="22"/>
              </w:rPr>
            </w:pPr>
            <w:r w:rsidRPr="00D558FD">
              <w:rPr>
                <w:b/>
                <w:bCs/>
                <w:color w:val="000000"/>
                <w:sz w:val="22"/>
                <w:szCs w:val="22"/>
              </w:rPr>
              <w:t>Gap Size (m</w:t>
            </w:r>
            <w:r w:rsidRPr="00D558FD">
              <w:rPr>
                <w:b/>
                <w:bCs/>
                <w:color w:val="000000"/>
                <w:sz w:val="22"/>
                <w:szCs w:val="22"/>
                <w:vertAlign w:val="superscript"/>
              </w:rPr>
              <w:t>2</w:t>
            </w:r>
            <w:r w:rsidRPr="00D558FD">
              <w:rPr>
                <w:b/>
                <w:bCs/>
                <w:color w:val="000000"/>
                <w:sz w:val="22"/>
                <w:szCs w:val="22"/>
              </w:rPr>
              <w:t>)</w:t>
            </w:r>
          </w:p>
        </w:tc>
        <w:tc>
          <w:tcPr>
            <w:tcW w:w="1260" w:type="dxa"/>
            <w:tcBorders>
              <w:top w:val="nil"/>
              <w:left w:val="nil"/>
              <w:bottom w:val="single" w:sz="4" w:space="0" w:color="auto"/>
              <w:right w:val="nil"/>
            </w:tcBorders>
            <w:shd w:val="clear" w:color="auto" w:fill="auto"/>
            <w:noWrap/>
            <w:vAlign w:val="bottom"/>
            <w:hideMark/>
          </w:tcPr>
          <w:p w14:paraId="705A6E0D" w14:textId="77777777" w:rsidR="00AB3B39" w:rsidRPr="00D558FD" w:rsidRDefault="00AB3B39" w:rsidP="00E924EC">
            <w:pPr>
              <w:jc w:val="center"/>
              <w:rPr>
                <w:b/>
                <w:bCs/>
                <w:color w:val="000000"/>
                <w:sz w:val="22"/>
                <w:szCs w:val="22"/>
              </w:rPr>
            </w:pPr>
            <w:r>
              <w:rPr>
                <w:b/>
                <w:bCs/>
                <w:color w:val="000000"/>
                <w:sz w:val="22"/>
                <w:szCs w:val="22"/>
              </w:rPr>
              <w:t xml:space="preserve">Baseflow </w:t>
            </w:r>
            <w:r w:rsidRPr="00D558FD">
              <w:rPr>
                <w:b/>
                <w:bCs/>
                <w:color w:val="000000"/>
                <w:sz w:val="22"/>
                <w:szCs w:val="22"/>
              </w:rPr>
              <w:t>Discharge (L s</w:t>
            </w:r>
            <w:r w:rsidRPr="00D558FD">
              <w:rPr>
                <w:b/>
                <w:bCs/>
                <w:color w:val="000000"/>
                <w:sz w:val="22"/>
                <w:szCs w:val="22"/>
                <w:vertAlign w:val="superscript"/>
              </w:rPr>
              <w:t>-1</w:t>
            </w:r>
            <w:r w:rsidRPr="00D558FD">
              <w:rPr>
                <w:b/>
                <w:bCs/>
                <w:color w:val="000000"/>
                <w:sz w:val="22"/>
                <w:szCs w:val="22"/>
              </w:rPr>
              <w:t>)</w:t>
            </w:r>
          </w:p>
        </w:tc>
      </w:tr>
      <w:tr w:rsidR="00AB3B39" w:rsidRPr="00D558FD" w14:paraId="3DB92CDE" w14:textId="77777777" w:rsidTr="00E924EC">
        <w:trPr>
          <w:trHeight w:val="360"/>
        </w:trPr>
        <w:tc>
          <w:tcPr>
            <w:tcW w:w="1350" w:type="dxa"/>
            <w:tcBorders>
              <w:top w:val="nil"/>
              <w:left w:val="nil"/>
              <w:bottom w:val="nil"/>
              <w:right w:val="nil"/>
            </w:tcBorders>
            <w:shd w:val="clear" w:color="auto" w:fill="auto"/>
            <w:noWrap/>
            <w:vAlign w:val="bottom"/>
            <w:hideMark/>
          </w:tcPr>
          <w:p w14:paraId="3364A1FC" w14:textId="77777777" w:rsidR="00AB3B39" w:rsidRPr="00D558FD" w:rsidRDefault="00AB3B39" w:rsidP="00E924EC">
            <w:pPr>
              <w:rPr>
                <w:color w:val="000000"/>
                <w:sz w:val="22"/>
                <w:szCs w:val="22"/>
              </w:rPr>
            </w:pPr>
            <w:r w:rsidRPr="00D558FD">
              <w:rPr>
                <w:color w:val="000000"/>
                <w:sz w:val="22"/>
                <w:szCs w:val="22"/>
              </w:rPr>
              <w:t>McTE</w:t>
            </w:r>
          </w:p>
        </w:tc>
        <w:tc>
          <w:tcPr>
            <w:tcW w:w="1350" w:type="dxa"/>
            <w:tcBorders>
              <w:top w:val="nil"/>
              <w:left w:val="nil"/>
              <w:bottom w:val="nil"/>
              <w:right w:val="nil"/>
            </w:tcBorders>
            <w:shd w:val="clear" w:color="auto" w:fill="auto"/>
            <w:noWrap/>
            <w:vAlign w:val="bottom"/>
            <w:hideMark/>
          </w:tcPr>
          <w:p w14:paraId="36A70B54" w14:textId="77777777" w:rsidR="00AB3B39" w:rsidRPr="00D558FD" w:rsidRDefault="00AB3B39" w:rsidP="00E924EC">
            <w:pPr>
              <w:jc w:val="center"/>
              <w:rPr>
                <w:color w:val="000000"/>
                <w:sz w:val="22"/>
                <w:szCs w:val="22"/>
              </w:rPr>
            </w:pPr>
            <w:r w:rsidRPr="00D558FD">
              <w:rPr>
                <w:color w:val="000000"/>
                <w:sz w:val="22"/>
                <w:szCs w:val="22"/>
              </w:rPr>
              <w:t>867</w:t>
            </w:r>
          </w:p>
        </w:tc>
        <w:tc>
          <w:tcPr>
            <w:tcW w:w="1350" w:type="dxa"/>
            <w:tcBorders>
              <w:top w:val="nil"/>
              <w:left w:val="nil"/>
              <w:bottom w:val="nil"/>
              <w:right w:val="nil"/>
            </w:tcBorders>
            <w:shd w:val="clear" w:color="auto" w:fill="auto"/>
            <w:noWrap/>
            <w:vAlign w:val="bottom"/>
            <w:hideMark/>
          </w:tcPr>
          <w:p w14:paraId="416A53A2" w14:textId="77777777" w:rsidR="00AB3B39" w:rsidRPr="00D558FD" w:rsidRDefault="00AB3B39" w:rsidP="00E924EC">
            <w:pPr>
              <w:jc w:val="center"/>
              <w:rPr>
                <w:color w:val="000000"/>
                <w:sz w:val="22"/>
                <w:szCs w:val="22"/>
              </w:rPr>
            </w:pPr>
            <w:r w:rsidRPr="00D558FD">
              <w:rPr>
                <w:color w:val="000000"/>
                <w:sz w:val="22"/>
                <w:szCs w:val="22"/>
              </w:rPr>
              <w:t>44.254544</w:t>
            </w:r>
          </w:p>
        </w:tc>
        <w:tc>
          <w:tcPr>
            <w:tcW w:w="1440" w:type="dxa"/>
            <w:tcBorders>
              <w:top w:val="nil"/>
              <w:left w:val="nil"/>
              <w:bottom w:val="nil"/>
              <w:right w:val="nil"/>
            </w:tcBorders>
            <w:shd w:val="clear" w:color="auto" w:fill="auto"/>
            <w:noWrap/>
            <w:vAlign w:val="bottom"/>
            <w:hideMark/>
          </w:tcPr>
          <w:p w14:paraId="27173795" w14:textId="77777777" w:rsidR="00AB3B39" w:rsidRPr="00D558FD" w:rsidRDefault="00AB3B39" w:rsidP="00E924EC">
            <w:pPr>
              <w:jc w:val="center"/>
              <w:rPr>
                <w:color w:val="000000"/>
                <w:sz w:val="22"/>
                <w:szCs w:val="22"/>
              </w:rPr>
            </w:pPr>
            <w:r w:rsidRPr="00D558FD">
              <w:rPr>
                <w:color w:val="000000"/>
                <w:sz w:val="22"/>
                <w:szCs w:val="22"/>
              </w:rPr>
              <w:t>-122.166720</w:t>
            </w:r>
          </w:p>
        </w:tc>
        <w:tc>
          <w:tcPr>
            <w:tcW w:w="1350" w:type="dxa"/>
            <w:tcBorders>
              <w:top w:val="nil"/>
              <w:left w:val="nil"/>
              <w:bottom w:val="nil"/>
              <w:right w:val="nil"/>
            </w:tcBorders>
            <w:shd w:val="clear" w:color="auto" w:fill="auto"/>
            <w:noWrap/>
            <w:vAlign w:val="bottom"/>
            <w:hideMark/>
          </w:tcPr>
          <w:p w14:paraId="40BC1EC7" w14:textId="77777777" w:rsidR="00AB3B39" w:rsidRPr="00D558FD" w:rsidRDefault="00AB3B39" w:rsidP="00E924EC">
            <w:pPr>
              <w:jc w:val="center"/>
              <w:rPr>
                <w:color w:val="000000"/>
                <w:sz w:val="22"/>
                <w:szCs w:val="22"/>
              </w:rPr>
            </w:pPr>
            <w:r w:rsidRPr="00D558FD">
              <w:rPr>
                <w:color w:val="000000"/>
                <w:sz w:val="22"/>
                <w:szCs w:val="22"/>
              </w:rPr>
              <w:t>2.20</w:t>
            </w:r>
          </w:p>
        </w:tc>
        <w:tc>
          <w:tcPr>
            <w:tcW w:w="1170" w:type="dxa"/>
            <w:tcBorders>
              <w:top w:val="nil"/>
              <w:left w:val="nil"/>
              <w:bottom w:val="nil"/>
              <w:right w:val="nil"/>
            </w:tcBorders>
            <w:shd w:val="clear" w:color="auto" w:fill="auto"/>
            <w:noWrap/>
            <w:vAlign w:val="bottom"/>
            <w:hideMark/>
          </w:tcPr>
          <w:p w14:paraId="0BF5955B" w14:textId="77777777" w:rsidR="00AB3B39" w:rsidRPr="00D558FD" w:rsidRDefault="00AB3B39" w:rsidP="00E924EC">
            <w:pPr>
              <w:jc w:val="center"/>
              <w:rPr>
                <w:color w:val="000000"/>
                <w:sz w:val="22"/>
                <w:szCs w:val="22"/>
              </w:rPr>
            </w:pPr>
            <w:r w:rsidRPr="00D558FD">
              <w:rPr>
                <w:color w:val="000000"/>
                <w:sz w:val="22"/>
                <w:szCs w:val="22"/>
              </w:rPr>
              <w:t>1374</w:t>
            </w:r>
          </w:p>
        </w:tc>
        <w:tc>
          <w:tcPr>
            <w:tcW w:w="1260" w:type="dxa"/>
            <w:tcBorders>
              <w:top w:val="nil"/>
              <w:left w:val="nil"/>
              <w:bottom w:val="nil"/>
              <w:right w:val="nil"/>
            </w:tcBorders>
            <w:shd w:val="clear" w:color="auto" w:fill="auto"/>
            <w:noWrap/>
            <w:vAlign w:val="bottom"/>
            <w:hideMark/>
          </w:tcPr>
          <w:p w14:paraId="676F8E76" w14:textId="77777777" w:rsidR="00AB3B39" w:rsidRPr="00D558FD" w:rsidRDefault="00AB3B39" w:rsidP="00E924EC">
            <w:pPr>
              <w:jc w:val="center"/>
              <w:rPr>
                <w:color w:val="000000"/>
                <w:sz w:val="22"/>
                <w:szCs w:val="22"/>
              </w:rPr>
            </w:pPr>
            <w:r w:rsidRPr="00D558FD">
              <w:rPr>
                <w:color w:val="000000"/>
                <w:sz w:val="22"/>
                <w:szCs w:val="22"/>
              </w:rPr>
              <w:t>5.0</w:t>
            </w:r>
          </w:p>
        </w:tc>
      </w:tr>
      <w:tr w:rsidR="00AB3B39" w:rsidRPr="00D558FD" w14:paraId="05E2740D" w14:textId="77777777" w:rsidTr="00E924EC">
        <w:trPr>
          <w:trHeight w:val="360"/>
        </w:trPr>
        <w:tc>
          <w:tcPr>
            <w:tcW w:w="1350" w:type="dxa"/>
            <w:tcBorders>
              <w:top w:val="nil"/>
              <w:left w:val="nil"/>
              <w:bottom w:val="nil"/>
              <w:right w:val="nil"/>
            </w:tcBorders>
            <w:shd w:val="clear" w:color="auto" w:fill="auto"/>
            <w:noWrap/>
            <w:vAlign w:val="bottom"/>
            <w:hideMark/>
          </w:tcPr>
          <w:p w14:paraId="03FB1EFD" w14:textId="77777777" w:rsidR="00AB3B39" w:rsidRPr="00D558FD" w:rsidRDefault="00AB3B39" w:rsidP="00E924EC">
            <w:pPr>
              <w:rPr>
                <w:color w:val="000000"/>
                <w:sz w:val="22"/>
                <w:szCs w:val="22"/>
              </w:rPr>
            </w:pPr>
            <w:r w:rsidRPr="00D558FD">
              <w:rPr>
                <w:color w:val="000000"/>
                <w:sz w:val="22"/>
                <w:szCs w:val="22"/>
              </w:rPr>
              <w:t>W-113</w:t>
            </w:r>
          </w:p>
        </w:tc>
        <w:tc>
          <w:tcPr>
            <w:tcW w:w="1350" w:type="dxa"/>
            <w:tcBorders>
              <w:top w:val="nil"/>
              <w:left w:val="nil"/>
              <w:bottom w:val="nil"/>
              <w:right w:val="nil"/>
            </w:tcBorders>
            <w:shd w:val="clear" w:color="auto" w:fill="auto"/>
            <w:noWrap/>
            <w:vAlign w:val="bottom"/>
            <w:hideMark/>
          </w:tcPr>
          <w:p w14:paraId="53E07752" w14:textId="77777777" w:rsidR="00AB3B39" w:rsidRPr="00D558FD" w:rsidRDefault="00AB3B39" w:rsidP="00E924EC">
            <w:pPr>
              <w:jc w:val="center"/>
              <w:rPr>
                <w:color w:val="000000"/>
                <w:sz w:val="22"/>
                <w:szCs w:val="22"/>
              </w:rPr>
            </w:pPr>
            <w:r w:rsidRPr="00D558FD">
              <w:rPr>
                <w:color w:val="000000"/>
                <w:sz w:val="22"/>
                <w:szCs w:val="22"/>
              </w:rPr>
              <w:t>537</w:t>
            </w:r>
          </w:p>
        </w:tc>
        <w:tc>
          <w:tcPr>
            <w:tcW w:w="1350" w:type="dxa"/>
            <w:tcBorders>
              <w:top w:val="nil"/>
              <w:left w:val="nil"/>
              <w:bottom w:val="nil"/>
              <w:right w:val="nil"/>
            </w:tcBorders>
            <w:shd w:val="clear" w:color="auto" w:fill="auto"/>
            <w:noWrap/>
            <w:vAlign w:val="bottom"/>
            <w:hideMark/>
          </w:tcPr>
          <w:p w14:paraId="654E7375" w14:textId="77777777" w:rsidR="00AB3B39" w:rsidRPr="00D558FD" w:rsidRDefault="00AB3B39" w:rsidP="00E924EC">
            <w:pPr>
              <w:jc w:val="center"/>
              <w:rPr>
                <w:color w:val="000000"/>
                <w:sz w:val="22"/>
                <w:szCs w:val="22"/>
              </w:rPr>
            </w:pPr>
            <w:r w:rsidRPr="00D558FD">
              <w:rPr>
                <w:color w:val="000000"/>
                <w:sz w:val="22"/>
                <w:szCs w:val="22"/>
              </w:rPr>
              <w:t>44.192892</w:t>
            </w:r>
          </w:p>
        </w:tc>
        <w:tc>
          <w:tcPr>
            <w:tcW w:w="1440" w:type="dxa"/>
            <w:tcBorders>
              <w:top w:val="nil"/>
              <w:left w:val="nil"/>
              <w:bottom w:val="nil"/>
              <w:right w:val="nil"/>
            </w:tcBorders>
            <w:shd w:val="clear" w:color="auto" w:fill="auto"/>
            <w:noWrap/>
            <w:vAlign w:val="bottom"/>
            <w:hideMark/>
          </w:tcPr>
          <w:p w14:paraId="0DB03436" w14:textId="77777777" w:rsidR="00AB3B39" w:rsidRPr="00D558FD" w:rsidRDefault="00AB3B39" w:rsidP="00E924EC">
            <w:pPr>
              <w:jc w:val="center"/>
              <w:rPr>
                <w:color w:val="000000"/>
                <w:sz w:val="22"/>
                <w:szCs w:val="22"/>
              </w:rPr>
            </w:pPr>
            <w:r w:rsidRPr="00D558FD">
              <w:rPr>
                <w:color w:val="000000"/>
                <w:sz w:val="22"/>
                <w:szCs w:val="22"/>
              </w:rPr>
              <w:t>-122.510742</w:t>
            </w:r>
          </w:p>
        </w:tc>
        <w:tc>
          <w:tcPr>
            <w:tcW w:w="1350" w:type="dxa"/>
            <w:tcBorders>
              <w:top w:val="nil"/>
              <w:left w:val="nil"/>
              <w:bottom w:val="nil"/>
              <w:right w:val="nil"/>
            </w:tcBorders>
            <w:shd w:val="clear" w:color="auto" w:fill="auto"/>
            <w:noWrap/>
            <w:vAlign w:val="bottom"/>
            <w:hideMark/>
          </w:tcPr>
          <w:p w14:paraId="3BCFB3E4" w14:textId="77777777" w:rsidR="00AB3B39" w:rsidRPr="00D558FD" w:rsidRDefault="00AB3B39" w:rsidP="00E924EC">
            <w:pPr>
              <w:jc w:val="center"/>
              <w:rPr>
                <w:color w:val="000000"/>
                <w:sz w:val="22"/>
                <w:szCs w:val="22"/>
              </w:rPr>
            </w:pPr>
            <w:r w:rsidRPr="00D558FD">
              <w:rPr>
                <w:color w:val="000000"/>
                <w:sz w:val="22"/>
                <w:szCs w:val="22"/>
              </w:rPr>
              <w:t>3.30</w:t>
            </w:r>
          </w:p>
        </w:tc>
        <w:tc>
          <w:tcPr>
            <w:tcW w:w="1170" w:type="dxa"/>
            <w:tcBorders>
              <w:top w:val="nil"/>
              <w:left w:val="nil"/>
              <w:bottom w:val="nil"/>
              <w:right w:val="nil"/>
            </w:tcBorders>
            <w:shd w:val="clear" w:color="auto" w:fill="auto"/>
            <w:noWrap/>
            <w:vAlign w:val="bottom"/>
            <w:hideMark/>
          </w:tcPr>
          <w:p w14:paraId="2A34F51E" w14:textId="77777777" w:rsidR="00AB3B39" w:rsidRPr="00D558FD" w:rsidRDefault="00AB3B39" w:rsidP="00E924EC">
            <w:pPr>
              <w:jc w:val="center"/>
              <w:rPr>
                <w:color w:val="000000"/>
                <w:sz w:val="22"/>
                <w:szCs w:val="22"/>
              </w:rPr>
            </w:pPr>
            <w:r w:rsidRPr="00D558FD">
              <w:rPr>
                <w:color w:val="000000"/>
                <w:sz w:val="22"/>
                <w:szCs w:val="22"/>
              </w:rPr>
              <w:t>713</w:t>
            </w:r>
          </w:p>
        </w:tc>
        <w:tc>
          <w:tcPr>
            <w:tcW w:w="1260" w:type="dxa"/>
            <w:tcBorders>
              <w:top w:val="nil"/>
              <w:left w:val="nil"/>
              <w:bottom w:val="nil"/>
              <w:right w:val="nil"/>
            </w:tcBorders>
            <w:shd w:val="clear" w:color="auto" w:fill="auto"/>
            <w:noWrap/>
            <w:vAlign w:val="bottom"/>
            <w:hideMark/>
          </w:tcPr>
          <w:p w14:paraId="4CAC37B8" w14:textId="77777777" w:rsidR="00AB3B39" w:rsidRPr="00D558FD" w:rsidRDefault="00AB3B39" w:rsidP="00E924EC">
            <w:pPr>
              <w:jc w:val="center"/>
              <w:rPr>
                <w:color w:val="000000"/>
                <w:sz w:val="22"/>
                <w:szCs w:val="22"/>
              </w:rPr>
            </w:pPr>
            <w:r w:rsidRPr="00D558FD">
              <w:rPr>
                <w:color w:val="000000"/>
                <w:sz w:val="22"/>
                <w:szCs w:val="22"/>
              </w:rPr>
              <w:t>9.1</w:t>
            </w:r>
          </w:p>
        </w:tc>
      </w:tr>
      <w:tr w:rsidR="00AB3B39" w:rsidRPr="00D558FD" w14:paraId="21FAD19B" w14:textId="77777777" w:rsidTr="00E924EC">
        <w:trPr>
          <w:trHeight w:val="360"/>
        </w:trPr>
        <w:tc>
          <w:tcPr>
            <w:tcW w:w="1350" w:type="dxa"/>
            <w:tcBorders>
              <w:top w:val="nil"/>
              <w:left w:val="nil"/>
              <w:bottom w:val="nil"/>
              <w:right w:val="nil"/>
            </w:tcBorders>
            <w:shd w:val="clear" w:color="auto" w:fill="auto"/>
            <w:noWrap/>
            <w:vAlign w:val="bottom"/>
            <w:hideMark/>
          </w:tcPr>
          <w:p w14:paraId="5B8AC0E8" w14:textId="77777777" w:rsidR="00AB3B39" w:rsidRPr="00D558FD" w:rsidRDefault="00AB3B39" w:rsidP="00E924EC">
            <w:pPr>
              <w:rPr>
                <w:color w:val="000000"/>
                <w:sz w:val="22"/>
                <w:szCs w:val="22"/>
              </w:rPr>
            </w:pPr>
            <w:r w:rsidRPr="00D558FD">
              <w:rPr>
                <w:color w:val="000000"/>
                <w:sz w:val="22"/>
                <w:szCs w:val="22"/>
              </w:rPr>
              <w:t>Loon</w:t>
            </w:r>
          </w:p>
        </w:tc>
        <w:tc>
          <w:tcPr>
            <w:tcW w:w="1350" w:type="dxa"/>
            <w:tcBorders>
              <w:top w:val="nil"/>
              <w:left w:val="nil"/>
              <w:bottom w:val="nil"/>
              <w:right w:val="nil"/>
            </w:tcBorders>
            <w:shd w:val="clear" w:color="auto" w:fill="auto"/>
            <w:noWrap/>
            <w:vAlign w:val="bottom"/>
            <w:hideMark/>
          </w:tcPr>
          <w:p w14:paraId="7517683C" w14:textId="77777777" w:rsidR="00AB3B39" w:rsidRPr="00D558FD" w:rsidRDefault="00AB3B39" w:rsidP="00E924EC">
            <w:pPr>
              <w:jc w:val="center"/>
              <w:rPr>
                <w:color w:val="000000"/>
                <w:sz w:val="22"/>
                <w:szCs w:val="22"/>
              </w:rPr>
            </w:pPr>
            <w:r w:rsidRPr="00D558FD">
              <w:rPr>
                <w:color w:val="000000"/>
                <w:sz w:val="22"/>
                <w:szCs w:val="22"/>
              </w:rPr>
              <w:t>721</w:t>
            </w:r>
          </w:p>
        </w:tc>
        <w:tc>
          <w:tcPr>
            <w:tcW w:w="1350" w:type="dxa"/>
            <w:tcBorders>
              <w:top w:val="nil"/>
              <w:left w:val="nil"/>
              <w:bottom w:val="nil"/>
              <w:right w:val="nil"/>
            </w:tcBorders>
            <w:shd w:val="clear" w:color="auto" w:fill="auto"/>
            <w:noWrap/>
            <w:vAlign w:val="bottom"/>
            <w:hideMark/>
          </w:tcPr>
          <w:p w14:paraId="1E06AB7A" w14:textId="77777777" w:rsidR="00AB3B39" w:rsidRPr="00D558FD" w:rsidRDefault="00AB3B39" w:rsidP="00E924EC">
            <w:pPr>
              <w:jc w:val="center"/>
              <w:rPr>
                <w:color w:val="000000"/>
                <w:sz w:val="22"/>
                <w:szCs w:val="22"/>
              </w:rPr>
            </w:pPr>
            <w:r w:rsidRPr="00D558FD">
              <w:rPr>
                <w:color w:val="000000"/>
                <w:sz w:val="22"/>
                <w:szCs w:val="22"/>
              </w:rPr>
              <w:t>43.953624</w:t>
            </w:r>
          </w:p>
        </w:tc>
        <w:tc>
          <w:tcPr>
            <w:tcW w:w="1440" w:type="dxa"/>
            <w:tcBorders>
              <w:top w:val="nil"/>
              <w:left w:val="nil"/>
              <w:bottom w:val="nil"/>
              <w:right w:val="nil"/>
            </w:tcBorders>
            <w:shd w:val="clear" w:color="auto" w:fill="auto"/>
            <w:noWrap/>
            <w:vAlign w:val="bottom"/>
            <w:hideMark/>
          </w:tcPr>
          <w:p w14:paraId="00ED2D88" w14:textId="77777777" w:rsidR="00AB3B39" w:rsidRPr="00D558FD" w:rsidRDefault="00AB3B39" w:rsidP="00E924EC">
            <w:pPr>
              <w:jc w:val="center"/>
              <w:rPr>
                <w:color w:val="000000"/>
                <w:sz w:val="22"/>
                <w:szCs w:val="22"/>
              </w:rPr>
            </w:pPr>
            <w:r w:rsidRPr="00D558FD">
              <w:rPr>
                <w:color w:val="000000"/>
                <w:sz w:val="22"/>
                <w:szCs w:val="22"/>
              </w:rPr>
              <w:t>-122.183330</w:t>
            </w:r>
          </w:p>
        </w:tc>
        <w:tc>
          <w:tcPr>
            <w:tcW w:w="1350" w:type="dxa"/>
            <w:tcBorders>
              <w:top w:val="nil"/>
              <w:left w:val="nil"/>
              <w:bottom w:val="nil"/>
              <w:right w:val="nil"/>
            </w:tcBorders>
            <w:shd w:val="clear" w:color="auto" w:fill="auto"/>
            <w:noWrap/>
            <w:vAlign w:val="bottom"/>
            <w:hideMark/>
          </w:tcPr>
          <w:p w14:paraId="25F87574" w14:textId="77777777" w:rsidR="00AB3B39" w:rsidRPr="00D558FD" w:rsidRDefault="00AB3B39" w:rsidP="00E924EC">
            <w:pPr>
              <w:jc w:val="center"/>
              <w:rPr>
                <w:color w:val="000000"/>
                <w:sz w:val="22"/>
                <w:szCs w:val="22"/>
              </w:rPr>
            </w:pPr>
            <w:r w:rsidRPr="00D558FD">
              <w:rPr>
                <w:color w:val="000000"/>
                <w:sz w:val="22"/>
                <w:szCs w:val="22"/>
              </w:rPr>
              <w:t>4.13</w:t>
            </w:r>
          </w:p>
        </w:tc>
        <w:tc>
          <w:tcPr>
            <w:tcW w:w="1170" w:type="dxa"/>
            <w:tcBorders>
              <w:top w:val="nil"/>
              <w:left w:val="nil"/>
              <w:bottom w:val="nil"/>
              <w:right w:val="nil"/>
            </w:tcBorders>
            <w:shd w:val="clear" w:color="auto" w:fill="auto"/>
            <w:noWrap/>
            <w:vAlign w:val="bottom"/>
            <w:hideMark/>
          </w:tcPr>
          <w:p w14:paraId="47BE9BB6" w14:textId="77777777" w:rsidR="00AB3B39" w:rsidRPr="00D558FD" w:rsidRDefault="00AB3B39" w:rsidP="00E924EC">
            <w:pPr>
              <w:jc w:val="center"/>
              <w:rPr>
                <w:color w:val="000000"/>
                <w:sz w:val="22"/>
                <w:szCs w:val="22"/>
              </w:rPr>
            </w:pPr>
            <w:r w:rsidRPr="00D558FD">
              <w:rPr>
                <w:color w:val="000000"/>
                <w:sz w:val="22"/>
                <w:szCs w:val="22"/>
              </w:rPr>
              <w:t>514</w:t>
            </w:r>
          </w:p>
        </w:tc>
        <w:tc>
          <w:tcPr>
            <w:tcW w:w="1260" w:type="dxa"/>
            <w:tcBorders>
              <w:top w:val="nil"/>
              <w:left w:val="nil"/>
              <w:bottom w:val="nil"/>
              <w:right w:val="nil"/>
            </w:tcBorders>
            <w:shd w:val="clear" w:color="auto" w:fill="auto"/>
            <w:noWrap/>
            <w:vAlign w:val="bottom"/>
            <w:hideMark/>
          </w:tcPr>
          <w:p w14:paraId="76687FC6" w14:textId="77777777" w:rsidR="00AB3B39" w:rsidRPr="00D558FD" w:rsidRDefault="00AB3B39" w:rsidP="00E924EC">
            <w:pPr>
              <w:jc w:val="center"/>
              <w:rPr>
                <w:color w:val="000000"/>
                <w:sz w:val="22"/>
                <w:szCs w:val="22"/>
              </w:rPr>
            </w:pPr>
            <w:r w:rsidRPr="00D558FD">
              <w:rPr>
                <w:color w:val="000000"/>
                <w:sz w:val="22"/>
                <w:szCs w:val="22"/>
              </w:rPr>
              <w:t>12.5</w:t>
            </w:r>
          </w:p>
        </w:tc>
      </w:tr>
      <w:tr w:rsidR="00AB3B39" w:rsidRPr="00D558FD" w14:paraId="30575823" w14:textId="77777777" w:rsidTr="00E924EC">
        <w:trPr>
          <w:trHeight w:val="360"/>
        </w:trPr>
        <w:tc>
          <w:tcPr>
            <w:tcW w:w="1350" w:type="dxa"/>
            <w:tcBorders>
              <w:top w:val="nil"/>
              <w:left w:val="nil"/>
              <w:bottom w:val="nil"/>
              <w:right w:val="nil"/>
            </w:tcBorders>
            <w:shd w:val="clear" w:color="auto" w:fill="auto"/>
            <w:noWrap/>
            <w:vAlign w:val="bottom"/>
            <w:hideMark/>
          </w:tcPr>
          <w:p w14:paraId="2E47F8C2" w14:textId="77777777" w:rsidR="00AB3B39" w:rsidRPr="00D558FD" w:rsidRDefault="00AB3B39" w:rsidP="00E924EC">
            <w:pPr>
              <w:rPr>
                <w:color w:val="000000"/>
                <w:sz w:val="22"/>
                <w:szCs w:val="22"/>
              </w:rPr>
            </w:pPr>
            <w:r w:rsidRPr="00D558FD">
              <w:rPr>
                <w:color w:val="000000"/>
                <w:sz w:val="22"/>
                <w:szCs w:val="22"/>
              </w:rPr>
              <w:t>Chucksney</w:t>
            </w:r>
          </w:p>
        </w:tc>
        <w:tc>
          <w:tcPr>
            <w:tcW w:w="1350" w:type="dxa"/>
            <w:tcBorders>
              <w:top w:val="nil"/>
              <w:left w:val="nil"/>
              <w:bottom w:val="nil"/>
              <w:right w:val="nil"/>
            </w:tcBorders>
            <w:shd w:val="clear" w:color="auto" w:fill="auto"/>
            <w:noWrap/>
            <w:vAlign w:val="bottom"/>
            <w:hideMark/>
          </w:tcPr>
          <w:p w14:paraId="1A1EEEF7" w14:textId="77777777" w:rsidR="00AB3B39" w:rsidRPr="00D558FD" w:rsidRDefault="00AB3B39" w:rsidP="00E924EC">
            <w:pPr>
              <w:jc w:val="center"/>
              <w:rPr>
                <w:color w:val="000000"/>
                <w:sz w:val="22"/>
                <w:szCs w:val="22"/>
              </w:rPr>
            </w:pPr>
            <w:r w:rsidRPr="00D558FD">
              <w:rPr>
                <w:color w:val="000000"/>
                <w:sz w:val="22"/>
                <w:szCs w:val="22"/>
              </w:rPr>
              <w:t>833</w:t>
            </w:r>
          </w:p>
        </w:tc>
        <w:tc>
          <w:tcPr>
            <w:tcW w:w="1350" w:type="dxa"/>
            <w:tcBorders>
              <w:top w:val="nil"/>
              <w:left w:val="nil"/>
              <w:bottom w:val="nil"/>
              <w:right w:val="nil"/>
            </w:tcBorders>
            <w:shd w:val="clear" w:color="auto" w:fill="auto"/>
            <w:noWrap/>
            <w:vAlign w:val="bottom"/>
            <w:hideMark/>
          </w:tcPr>
          <w:p w14:paraId="2FC22DF5" w14:textId="77777777" w:rsidR="00AB3B39" w:rsidRPr="00D558FD" w:rsidRDefault="00AB3B39" w:rsidP="00E924EC">
            <w:pPr>
              <w:jc w:val="center"/>
              <w:rPr>
                <w:color w:val="000000"/>
                <w:sz w:val="22"/>
                <w:szCs w:val="22"/>
              </w:rPr>
            </w:pPr>
            <w:r w:rsidRPr="00D558FD">
              <w:rPr>
                <w:color w:val="000000"/>
                <w:sz w:val="22"/>
                <w:szCs w:val="22"/>
              </w:rPr>
              <w:t>43.953624</w:t>
            </w:r>
          </w:p>
        </w:tc>
        <w:tc>
          <w:tcPr>
            <w:tcW w:w="1440" w:type="dxa"/>
            <w:tcBorders>
              <w:top w:val="nil"/>
              <w:left w:val="nil"/>
              <w:bottom w:val="nil"/>
              <w:right w:val="nil"/>
            </w:tcBorders>
            <w:shd w:val="clear" w:color="auto" w:fill="auto"/>
            <w:noWrap/>
            <w:vAlign w:val="bottom"/>
            <w:hideMark/>
          </w:tcPr>
          <w:p w14:paraId="4769DAA2" w14:textId="77777777" w:rsidR="00AB3B39" w:rsidRPr="00D558FD" w:rsidRDefault="00AB3B39" w:rsidP="00E924EC">
            <w:pPr>
              <w:jc w:val="center"/>
              <w:rPr>
                <w:color w:val="000000"/>
                <w:sz w:val="22"/>
                <w:szCs w:val="22"/>
              </w:rPr>
            </w:pPr>
            <w:r w:rsidRPr="00D558FD">
              <w:rPr>
                <w:color w:val="000000"/>
                <w:sz w:val="22"/>
                <w:szCs w:val="22"/>
              </w:rPr>
              <w:t>-122.113550</w:t>
            </w:r>
          </w:p>
        </w:tc>
        <w:tc>
          <w:tcPr>
            <w:tcW w:w="1350" w:type="dxa"/>
            <w:tcBorders>
              <w:top w:val="nil"/>
              <w:left w:val="nil"/>
              <w:bottom w:val="nil"/>
              <w:right w:val="nil"/>
            </w:tcBorders>
            <w:shd w:val="clear" w:color="auto" w:fill="auto"/>
            <w:noWrap/>
            <w:vAlign w:val="bottom"/>
            <w:hideMark/>
          </w:tcPr>
          <w:p w14:paraId="42F54F65" w14:textId="77777777" w:rsidR="00AB3B39" w:rsidRPr="00D558FD" w:rsidRDefault="00AB3B39" w:rsidP="00E924EC">
            <w:pPr>
              <w:jc w:val="center"/>
              <w:rPr>
                <w:color w:val="000000"/>
                <w:sz w:val="22"/>
                <w:szCs w:val="22"/>
              </w:rPr>
            </w:pPr>
            <w:r w:rsidRPr="00D558FD">
              <w:rPr>
                <w:color w:val="000000"/>
                <w:sz w:val="22"/>
                <w:szCs w:val="22"/>
              </w:rPr>
              <w:t>5.20</w:t>
            </w:r>
          </w:p>
        </w:tc>
        <w:tc>
          <w:tcPr>
            <w:tcW w:w="1170" w:type="dxa"/>
            <w:tcBorders>
              <w:top w:val="nil"/>
              <w:left w:val="nil"/>
              <w:bottom w:val="nil"/>
              <w:right w:val="nil"/>
            </w:tcBorders>
            <w:shd w:val="clear" w:color="auto" w:fill="auto"/>
            <w:noWrap/>
            <w:vAlign w:val="bottom"/>
            <w:hideMark/>
          </w:tcPr>
          <w:p w14:paraId="57F3A7A9" w14:textId="77777777" w:rsidR="00AB3B39" w:rsidRPr="00D558FD" w:rsidRDefault="00AB3B39" w:rsidP="00E924EC">
            <w:pPr>
              <w:jc w:val="center"/>
              <w:rPr>
                <w:color w:val="000000"/>
                <w:sz w:val="22"/>
                <w:szCs w:val="22"/>
              </w:rPr>
            </w:pPr>
            <w:r w:rsidRPr="00D558FD">
              <w:rPr>
                <w:color w:val="000000"/>
                <w:sz w:val="22"/>
                <w:szCs w:val="22"/>
              </w:rPr>
              <w:t>1113</w:t>
            </w:r>
          </w:p>
        </w:tc>
        <w:tc>
          <w:tcPr>
            <w:tcW w:w="1260" w:type="dxa"/>
            <w:tcBorders>
              <w:top w:val="nil"/>
              <w:left w:val="nil"/>
              <w:bottom w:val="nil"/>
              <w:right w:val="nil"/>
            </w:tcBorders>
            <w:shd w:val="clear" w:color="auto" w:fill="auto"/>
            <w:noWrap/>
            <w:vAlign w:val="bottom"/>
            <w:hideMark/>
          </w:tcPr>
          <w:p w14:paraId="3973F3A8" w14:textId="77777777" w:rsidR="00AB3B39" w:rsidRPr="00D558FD" w:rsidRDefault="00AB3B39" w:rsidP="00E924EC">
            <w:pPr>
              <w:jc w:val="center"/>
              <w:rPr>
                <w:color w:val="000000"/>
                <w:sz w:val="22"/>
                <w:szCs w:val="22"/>
              </w:rPr>
            </w:pPr>
            <w:r w:rsidRPr="00D558FD">
              <w:rPr>
                <w:color w:val="000000"/>
                <w:sz w:val="22"/>
                <w:szCs w:val="22"/>
              </w:rPr>
              <w:t>21.0</w:t>
            </w:r>
          </w:p>
        </w:tc>
      </w:tr>
      <w:tr w:rsidR="00AB3B39" w:rsidRPr="00D558FD" w14:paraId="1BE4DFFA" w14:textId="77777777" w:rsidTr="00E924EC">
        <w:trPr>
          <w:trHeight w:val="360"/>
        </w:trPr>
        <w:tc>
          <w:tcPr>
            <w:tcW w:w="1350" w:type="dxa"/>
            <w:tcBorders>
              <w:top w:val="nil"/>
              <w:left w:val="nil"/>
              <w:bottom w:val="nil"/>
              <w:right w:val="nil"/>
            </w:tcBorders>
            <w:shd w:val="clear" w:color="auto" w:fill="auto"/>
            <w:noWrap/>
            <w:vAlign w:val="bottom"/>
            <w:hideMark/>
          </w:tcPr>
          <w:p w14:paraId="21DD03F8" w14:textId="77777777" w:rsidR="00AB3B39" w:rsidRPr="00D558FD" w:rsidRDefault="00AB3B39" w:rsidP="00E924EC">
            <w:pPr>
              <w:rPr>
                <w:color w:val="000000"/>
                <w:sz w:val="22"/>
                <w:szCs w:val="22"/>
              </w:rPr>
            </w:pPr>
            <w:r w:rsidRPr="00D558FD">
              <w:rPr>
                <w:color w:val="000000"/>
                <w:sz w:val="22"/>
                <w:szCs w:val="22"/>
              </w:rPr>
              <w:t>W-100</w:t>
            </w:r>
          </w:p>
        </w:tc>
        <w:tc>
          <w:tcPr>
            <w:tcW w:w="1350" w:type="dxa"/>
            <w:tcBorders>
              <w:top w:val="nil"/>
              <w:left w:val="nil"/>
              <w:bottom w:val="nil"/>
              <w:right w:val="nil"/>
            </w:tcBorders>
            <w:shd w:val="clear" w:color="auto" w:fill="auto"/>
            <w:noWrap/>
            <w:vAlign w:val="bottom"/>
            <w:hideMark/>
          </w:tcPr>
          <w:p w14:paraId="36EDFEFC" w14:textId="77777777" w:rsidR="00AB3B39" w:rsidRPr="00D558FD" w:rsidRDefault="00AB3B39" w:rsidP="00E924EC">
            <w:pPr>
              <w:jc w:val="center"/>
              <w:rPr>
                <w:color w:val="000000"/>
                <w:sz w:val="22"/>
                <w:szCs w:val="22"/>
              </w:rPr>
            </w:pPr>
            <w:r w:rsidRPr="00D558FD">
              <w:rPr>
                <w:color w:val="000000"/>
                <w:sz w:val="22"/>
                <w:szCs w:val="22"/>
              </w:rPr>
              <w:t>441</w:t>
            </w:r>
          </w:p>
        </w:tc>
        <w:tc>
          <w:tcPr>
            <w:tcW w:w="1350" w:type="dxa"/>
            <w:tcBorders>
              <w:top w:val="nil"/>
              <w:left w:val="nil"/>
              <w:bottom w:val="nil"/>
              <w:right w:val="nil"/>
            </w:tcBorders>
            <w:shd w:val="clear" w:color="auto" w:fill="auto"/>
            <w:noWrap/>
            <w:vAlign w:val="bottom"/>
            <w:hideMark/>
          </w:tcPr>
          <w:p w14:paraId="635BE4BC" w14:textId="77777777" w:rsidR="00AB3B39" w:rsidRPr="00D558FD" w:rsidRDefault="00AB3B39" w:rsidP="00E924EC">
            <w:pPr>
              <w:jc w:val="center"/>
              <w:rPr>
                <w:color w:val="000000"/>
                <w:sz w:val="22"/>
                <w:szCs w:val="22"/>
              </w:rPr>
            </w:pPr>
            <w:r w:rsidRPr="00D558FD">
              <w:rPr>
                <w:color w:val="000000"/>
                <w:sz w:val="22"/>
                <w:szCs w:val="22"/>
              </w:rPr>
              <w:t>44.198130</w:t>
            </w:r>
          </w:p>
        </w:tc>
        <w:tc>
          <w:tcPr>
            <w:tcW w:w="1440" w:type="dxa"/>
            <w:tcBorders>
              <w:top w:val="nil"/>
              <w:left w:val="nil"/>
              <w:bottom w:val="nil"/>
              <w:right w:val="nil"/>
            </w:tcBorders>
            <w:shd w:val="clear" w:color="auto" w:fill="auto"/>
            <w:noWrap/>
            <w:vAlign w:val="bottom"/>
            <w:hideMark/>
          </w:tcPr>
          <w:p w14:paraId="5762DC4F" w14:textId="77777777" w:rsidR="00AB3B39" w:rsidRPr="00D558FD" w:rsidRDefault="00AB3B39" w:rsidP="00E924EC">
            <w:pPr>
              <w:jc w:val="center"/>
              <w:rPr>
                <w:color w:val="000000"/>
                <w:sz w:val="22"/>
                <w:szCs w:val="22"/>
              </w:rPr>
            </w:pPr>
            <w:r w:rsidRPr="00D558FD">
              <w:rPr>
                <w:color w:val="000000"/>
                <w:sz w:val="22"/>
                <w:szCs w:val="22"/>
              </w:rPr>
              <w:t>-122.492983</w:t>
            </w:r>
          </w:p>
        </w:tc>
        <w:tc>
          <w:tcPr>
            <w:tcW w:w="1350" w:type="dxa"/>
            <w:tcBorders>
              <w:top w:val="nil"/>
              <w:left w:val="nil"/>
              <w:bottom w:val="nil"/>
              <w:right w:val="nil"/>
            </w:tcBorders>
            <w:shd w:val="clear" w:color="auto" w:fill="auto"/>
            <w:noWrap/>
            <w:vAlign w:val="bottom"/>
            <w:hideMark/>
          </w:tcPr>
          <w:p w14:paraId="06AA9EA4" w14:textId="77777777" w:rsidR="00AB3B39" w:rsidRPr="00D558FD" w:rsidRDefault="00AB3B39" w:rsidP="00E924EC">
            <w:pPr>
              <w:jc w:val="center"/>
              <w:rPr>
                <w:color w:val="000000"/>
                <w:sz w:val="22"/>
                <w:szCs w:val="22"/>
              </w:rPr>
            </w:pPr>
            <w:r w:rsidRPr="00D558FD">
              <w:rPr>
                <w:color w:val="000000"/>
                <w:sz w:val="22"/>
                <w:szCs w:val="22"/>
              </w:rPr>
              <w:t>5.39</w:t>
            </w:r>
          </w:p>
        </w:tc>
        <w:tc>
          <w:tcPr>
            <w:tcW w:w="1170" w:type="dxa"/>
            <w:tcBorders>
              <w:top w:val="nil"/>
              <w:left w:val="nil"/>
              <w:bottom w:val="nil"/>
              <w:right w:val="nil"/>
            </w:tcBorders>
            <w:shd w:val="clear" w:color="auto" w:fill="auto"/>
            <w:noWrap/>
            <w:vAlign w:val="bottom"/>
            <w:hideMark/>
          </w:tcPr>
          <w:p w14:paraId="5A94A82F" w14:textId="77777777" w:rsidR="00AB3B39" w:rsidRPr="00D558FD" w:rsidRDefault="00AB3B39" w:rsidP="00E924EC">
            <w:pPr>
              <w:jc w:val="center"/>
              <w:rPr>
                <w:color w:val="000000"/>
                <w:sz w:val="22"/>
                <w:szCs w:val="22"/>
              </w:rPr>
            </w:pPr>
            <w:r w:rsidRPr="00D558FD">
              <w:rPr>
                <w:color w:val="000000"/>
                <w:sz w:val="22"/>
                <w:szCs w:val="22"/>
              </w:rPr>
              <w:t>1164</w:t>
            </w:r>
          </w:p>
        </w:tc>
        <w:tc>
          <w:tcPr>
            <w:tcW w:w="1260" w:type="dxa"/>
            <w:tcBorders>
              <w:top w:val="nil"/>
              <w:left w:val="nil"/>
              <w:bottom w:val="nil"/>
              <w:right w:val="nil"/>
            </w:tcBorders>
            <w:shd w:val="clear" w:color="auto" w:fill="auto"/>
            <w:noWrap/>
            <w:vAlign w:val="bottom"/>
            <w:hideMark/>
          </w:tcPr>
          <w:p w14:paraId="1404EC2B" w14:textId="77777777" w:rsidR="00AB3B39" w:rsidRPr="00D558FD" w:rsidRDefault="00AB3B39" w:rsidP="00E924EC">
            <w:pPr>
              <w:jc w:val="center"/>
              <w:rPr>
                <w:color w:val="000000"/>
                <w:sz w:val="22"/>
                <w:szCs w:val="22"/>
              </w:rPr>
            </w:pPr>
            <w:r w:rsidRPr="00D558FD">
              <w:rPr>
                <w:color w:val="000000"/>
                <w:sz w:val="22"/>
                <w:szCs w:val="22"/>
              </w:rPr>
              <w:t>43.9</w:t>
            </w:r>
          </w:p>
        </w:tc>
      </w:tr>
      <w:tr w:rsidR="00AB3B39" w:rsidRPr="00D558FD" w14:paraId="7228F62D" w14:textId="77777777" w:rsidTr="00E924EC">
        <w:trPr>
          <w:trHeight w:val="360"/>
        </w:trPr>
        <w:tc>
          <w:tcPr>
            <w:tcW w:w="1350" w:type="dxa"/>
            <w:tcBorders>
              <w:top w:val="nil"/>
              <w:left w:val="nil"/>
              <w:bottom w:val="nil"/>
              <w:right w:val="nil"/>
            </w:tcBorders>
            <w:shd w:val="clear" w:color="auto" w:fill="auto"/>
            <w:noWrap/>
            <w:vAlign w:val="bottom"/>
            <w:hideMark/>
          </w:tcPr>
          <w:p w14:paraId="36712FB2" w14:textId="77777777" w:rsidR="00AB3B39" w:rsidRPr="00D558FD" w:rsidRDefault="00AB3B39" w:rsidP="00E924EC">
            <w:pPr>
              <w:rPr>
                <w:color w:val="000000"/>
                <w:sz w:val="22"/>
                <w:szCs w:val="22"/>
              </w:rPr>
            </w:pPr>
            <w:r w:rsidRPr="00D558FD">
              <w:rPr>
                <w:color w:val="000000"/>
                <w:sz w:val="22"/>
                <w:szCs w:val="22"/>
              </w:rPr>
              <w:t>W-122</w:t>
            </w:r>
          </w:p>
        </w:tc>
        <w:tc>
          <w:tcPr>
            <w:tcW w:w="1350" w:type="dxa"/>
            <w:tcBorders>
              <w:top w:val="nil"/>
              <w:left w:val="nil"/>
              <w:bottom w:val="nil"/>
              <w:right w:val="nil"/>
            </w:tcBorders>
            <w:shd w:val="clear" w:color="auto" w:fill="auto"/>
            <w:noWrap/>
            <w:vAlign w:val="bottom"/>
            <w:hideMark/>
          </w:tcPr>
          <w:p w14:paraId="2F3F8A25" w14:textId="77777777" w:rsidR="00AB3B39" w:rsidRPr="00D558FD" w:rsidRDefault="00AB3B39" w:rsidP="00E924EC">
            <w:pPr>
              <w:jc w:val="center"/>
              <w:rPr>
                <w:color w:val="000000"/>
                <w:sz w:val="22"/>
                <w:szCs w:val="22"/>
              </w:rPr>
            </w:pPr>
            <w:r w:rsidRPr="00D558FD">
              <w:rPr>
                <w:color w:val="000000"/>
                <w:sz w:val="22"/>
                <w:szCs w:val="22"/>
              </w:rPr>
              <w:t>393</w:t>
            </w:r>
          </w:p>
        </w:tc>
        <w:tc>
          <w:tcPr>
            <w:tcW w:w="1350" w:type="dxa"/>
            <w:tcBorders>
              <w:top w:val="nil"/>
              <w:left w:val="nil"/>
              <w:bottom w:val="nil"/>
              <w:right w:val="nil"/>
            </w:tcBorders>
            <w:shd w:val="clear" w:color="auto" w:fill="auto"/>
            <w:noWrap/>
            <w:vAlign w:val="bottom"/>
            <w:hideMark/>
          </w:tcPr>
          <w:p w14:paraId="33A3760C" w14:textId="77777777" w:rsidR="00AB3B39" w:rsidRPr="00D558FD" w:rsidRDefault="00AB3B39" w:rsidP="00E924EC">
            <w:pPr>
              <w:jc w:val="center"/>
              <w:rPr>
                <w:color w:val="000000"/>
                <w:sz w:val="22"/>
                <w:szCs w:val="22"/>
              </w:rPr>
            </w:pPr>
            <w:r w:rsidRPr="00D558FD">
              <w:rPr>
                <w:color w:val="000000"/>
                <w:sz w:val="22"/>
                <w:szCs w:val="22"/>
              </w:rPr>
              <w:t>44.195514</w:t>
            </w:r>
          </w:p>
        </w:tc>
        <w:tc>
          <w:tcPr>
            <w:tcW w:w="1440" w:type="dxa"/>
            <w:tcBorders>
              <w:top w:val="nil"/>
              <w:left w:val="nil"/>
              <w:bottom w:val="nil"/>
              <w:right w:val="nil"/>
            </w:tcBorders>
            <w:shd w:val="clear" w:color="auto" w:fill="auto"/>
            <w:noWrap/>
            <w:vAlign w:val="bottom"/>
            <w:hideMark/>
          </w:tcPr>
          <w:p w14:paraId="20F48493" w14:textId="77777777" w:rsidR="00AB3B39" w:rsidRPr="00D558FD" w:rsidRDefault="00AB3B39" w:rsidP="00E924EC">
            <w:pPr>
              <w:jc w:val="center"/>
              <w:rPr>
                <w:color w:val="000000"/>
                <w:sz w:val="22"/>
                <w:szCs w:val="22"/>
              </w:rPr>
            </w:pPr>
            <w:r w:rsidRPr="00D558FD">
              <w:rPr>
                <w:color w:val="000000"/>
                <w:sz w:val="22"/>
                <w:szCs w:val="22"/>
              </w:rPr>
              <w:t>-122.467184</w:t>
            </w:r>
          </w:p>
        </w:tc>
        <w:tc>
          <w:tcPr>
            <w:tcW w:w="1350" w:type="dxa"/>
            <w:tcBorders>
              <w:top w:val="nil"/>
              <w:left w:val="nil"/>
              <w:bottom w:val="nil"/>
              <w:right w:val="nil"/>
            </w:tcBorders>
            <w:shd w:val="clear" w:color="auto" w:fill="auto"/>
            <w:noWrap/>
            <w:vAlign w:val="bottom"/>
            <w:hideMark/>
          </w:tcPr>
          <w:p w14:paraId="5F8EC98D" w14:textId="77777777" w:rsidR="00AB3B39" w:rsidRPr="00D558FD" w:rsidRDefault="00AB3B39" w:rsidP="00E924EC">
            <w:pPr>
              <w:jc w:val="center"/>
              <w:rPr>
                <w:color w:val="000000"/>
                <w:sz w:val="22"/>
                <w:szCs w:val="22"/>
              </w:rPr>
            </w:pPr>
            <w:r w:rsidRPr="00D558FD">
              <w:rPr>
                <w:color w:val="000000"/>
                <w:sz w:val="22"/>
                <w:szCs w:val="22"/>
              </w:rPr>
              <w:t>6.42</w:t>
            </w:r>
          </w:p>
        </w:tc>
        <w:tc>
          <w:tcPr>
            <w:tcW w:w="1170" w:type="dxa"/>
            <w:tcBorders>
              <w:top w:val="nil"/>
              <w:left w:val="nil"/>
              <w:bottom w:val="nil"/>
              <w:right w:val="nil"/>
            </w:tcBorders>
            <w:shd w:val="clear" w:color="auto" w:fill="auto"/>
            <w:noWrap/>
            <w:vAlign w:val="bottom"/>
            <w:hideMark/>
          </w:tcPr>
          <w:p w14:paraId="03D71160" w14:textId="77777777" w:rsidR="00AB3B39" w:rsidRPr="00D558FD" w:rsidRDefault="00AB3B39" w:rsidP="00E924EC">
            <w:pPr>
              <w:jc w:val="center"/>
              <w:rPr>
                <w:color w:val="000000"/>
                <w:sz w:val="22"/>
                <w:szCs w:val="22"/>
              </w:rPr>
            </w:pPr>
            <w:r w:rsidRPr="00D558FD">
              <w:rPr>
                <w:color w:val="000000"/>
                <w:sz w:val="22"/>
                <w:szCs w:val="22"/>
              </w:rPr>
              <w:t>892</w:t>
            </w:r>
          </w:p>
        </w:tc>
        <w:tc>
          <w:tcPr>
            <w:tcW w:w="1260" w:type="dxa"/>
            <w:tcBorders>
              <w:top w:val="nil"/>
              <w:left w:val="nil"/>
              <w:bottom w:val="nil"/>
              <w:right w:val="nil"/>
            </w:tcBorders>
            <w:shd w:val="clear" w:color="auto" w:fill="auto"/>
            <w:noWrap/>
            <w:vAlign w:val="bottom"/>
            <w:hideMark/>
          </w:tcPr>
          <w:p w14:paraId="6CC2399C" w14:textId="77777777" w:rsidR="00AB3B39" w:rsidRPr="00D558FD" w:rsidRDefault="00AB3B39" w:rsidP="00E924EC">
            <w:pPr>
              <w:jc w:val="center"/>
              <w:rPr>
                <w:color w:val="000000"/>
                <w:sz w:val="22"/>
                <w:szCs w:val="22"/>
              </w:rPr>
            </w:pPr>
            <w:r w:rsidRPr="00D558FD">
              <w:rPr>
                <w:color w:val="000000"/>
                <w:sz w:val="22"/>
                <w:szCs w:val="22"/>
              </w:rPr>
              <w:t>50.2</w:t>
            </w:r>
          </w:p>
        </w:tc>
      </w:tr>
    </w:tbl>
    <w:p w14:paraId="4AE37B13" w14:textId="77777777" w:rsidR="00F55073" w:rsidRDefault="00F55073" w:rsidP="0008518A">
      <w:pPr>
        <w:pStyle w:val="ThesisH1"/>
      </w:pPr>
    </w:p>
    <w:p w14:paraId="4A31AAFC" w14:textId="77777777" w:rsidR="00F55073" w:rsidRDefault="00F55073" w:rsidP="0008518A">
      <w:pPr>
        <w:pStyle w:val="ThesisH1"/>
      </w:pPr>
    </w:p>
    <w:p w14:paraId="421C2153" w14:textId="77777777" w:rsidR="00F55073" w:rsidRDefault="00F55073" w:rsidP="0008518A">
      <w:pPr>
        <w:pStyle w:val="ThesisH1"/>
      </w:pPr>
    </w:p>
    <w:p w14:paraId="0126BEE1" w14:textId="77777777" w:rsidR="00F55073" w:rsidRDefault="00F55073" w:rsidP="0008518A">
      <w:pPr>
        <w:pStyle w:val="ThesisH1"/>
      </w:pPr>
    </w:p>
    <w:p w14:paraId="216B6954" w14:textId="77777777" w:rsidR="00F55073" w:rsidRDefault="00F55073" w:rsidP="0008518A">
      <w:pPr>
        <w:pStyle w:val="ThesisH1"/>
      </w:pPr>
    </w:p>
    <w:p w14:paraId="19C18205" w14:textId="77777777" w:rsidR="00F55073" w:rsidRDefault="00F55073" w:rsidP="0008518A">
      <w:pPr>
        <w:pStyle w:val="ThesisH1"/>
      </w:pPr>
    </w:p>
    <w:p w14:paraId="03127B1E" w14:textId="77777777" w:rsidR="00F55073" w:rsidRDefault="00F55073" w:rsidP="0008518A">
      <w:pPr>
        <w:pStyle w:val="ThesisH1"/>
      </w:pPr>
    </w:p>
    <w:p w14:paraId="53203A24" w14:textId="77777777" w:rsidR="00F55073" w:rsidRDefault="00F55073" w:rsidP="0008518A">
      <w:pPr>
        <w:pStyle w:val="ThesisH1"/>
      </w:pPr>
    </w:p>
    <w:p w14:paraId="7BF8CF78" w14:textId="77777777" w:rsidR="00F55073" w:rsidRDefault="00F55073" w:rsidP="0008518A">
      <w:pPr>
        <w:pStyle w:val="ThesisH1"/>
      </w:pPr>
    </w:p>
    <w:p w14:paraId="07159746" w14:textId="77777777" w:rsidR="00F55073" w:rsidRDefault="00F55073" w:rsidP="0008518A">
      <w:pPr>
        <w:pStyle w:val="ThesisH1"/>
      </w:pPr>
    </w:p>
    <w:p w14:paraId="0D4A3389" w14:textId="07C753B4" w:rsidR="00F55073" w:rsidRDefault="00F55073" w:rsidP="0008518A">
      <w:pPr>
        <w:pStyle w:val="ThesisH1"/>
      </w:pPr>
    </w:p>
    <w:p w14:paraId="04E2C7A8" w14:textId="0B123267" w:rsidR="005B0D2C" w:rsidRDefault="005B0D2C" w:rsidP="005B0D2C"/>
    <w:p w14:paraId="54246000" w14:textId="1283BDE3" w:rsidR="005B0D2C" w:rsidRDefault="005B0D2C" w:rsidP="005B0D2C"/>
    <w:p w14:paraId="631877CB" w14:textId="3CB887C7" w:rsidR="005B0D2C" w:rsidRDefault="005B0D2C" w:rsidP="005B0D2C"/>
    <w:p w14:paraId="0E3DBFC1" w14:textId="71F1F626" w:rsidR="005B0D2C" w:rsidRDefault="005B0D2C" w:rsidP="005B0D2C"/>
    <w:p w14:paraId="6A7D01FE" w14:textId="58C26695" w:rsidR="005B0D2C" w:rsidRDefault="005B0D2C" w:rsidP="005B0D2C"/>
    <w:p w14:paraId="34E63EE4" w14:textId="77777777" w:rsidR="005B0D2C" w:rsidRPr="005B0D2C" w:rsidRDefault="005B0D2C" w:rsidP="005B0D2C"/>
    <w:p w14:paraId="27B7295D" w14:textId="77777777" w:rsidR="00F55073" w:rsidRDefault="00F55073" w:rsidP="0008518A">
      <w:pPr>
        <w:pStyle w:val="ThesisH1"/>
      </w:pPr>
    </w:p>
    <w:p w14:paraId="6AA21AA0" w14:textId="77777777" w:rsidR="00F55073" w:rsidRDefault="00F55073" w:rsidP="0008518A">
      <w:pPr>
        <w:pStyle w:val="ThesisH1"/>
      </w:pPr>
    </w:p>
    <w:p w14:paraId="3EE37DCB" w14:textId="77777777" w:rsidR="00F55073" w:rsidRDefault="00F55073" w:rsidP="0008518A">
      <w:pPr>
        <w:pStyle w:val="ThesisH1"/>
      </w:pPr>
    </w:p>
    <w:p w14:paraId="7E7AF117" w14:textId="77777777" w:rsidR="00F55073" w:rsidRDefault="00F55073" w:rsidP="0008518A">
      <w:pPr>
        <w:pStyle w:val="ThesisH1"/>
      </w:pPr>
    </w:p>
    <w:p w14:paraId="41622F5F" w14:textId="77777777" w:rsidR="00F55073" w:rsidRDefault="00F55073" w:rsidP="0008518A">
      <w:pPr>
        <w:pStyle w:val="ThesisH1"/>
      </w:pPr>
    </w:p>
    <w:p w14:paraId="5B41A769" w14:textId="77777777" w:rsidR="00F55073" w:rsidRDefault="00F55073" w:rsidP="0008518A">
      <w:pPr>
        <w:pStyle w:val="ThesisH1"/>
      </w:pPr>
    </w:p>
    <w:p w14:paraId="6E38AACC" w14:textId="77777777" w:rsidR="00F55073" w:rsidRDefault="00F55073" w:rsidP="0008518A">
      <w:pPr>
        <w:pStyle w:val="ThesisH1"/>
      </w:pPr>
    </w:p>
    <w:p w14:paraId="262E2EA5" w14:textId="77777777" w:rsidR="00F55073" w:rsidRDefault="00F55073" w:rsidP="0008518A">
      <w:pPr>
        <w:pStyle w:val="ThesisH1"/>
      </w:pPr>
    </w:p>
    <w:p w14:paraId="6E0104AA" w14:textId="6A14681E" w:rsidR="00F55073" w:rsidRDefault="00F55073" w:rsidP="0008518A">
      <w:pPr>
        <w:pStyle w:val="ThesisH1"/>
      </w:pPr>
    </w:p>
    <w:p w14:paraId="2BEB448E" w14:textId="7BB1C683" w:rsidR="005B0D2C" w:rsidRDefault="005B0D2C" w:rsidP="005B0D2C"/>
    <w:p w14:paraId="6E198201" w14:textId="639D4849" w:rsidR="005B0D2C" w:rsidRDefault="005B0D2C" w:rsidP="005B0D2C"/>
    <w:p w14:paraId="60E54EA0" w14:textId="72C60DF8" w:rsidR="005B0D2C" w:rsidRPr="00AB6643" w:rsidRDefault="005B0D2C" w:rsidP="005B0D2C">
      <w:pPr>
        <w:pStyle w:val="ThesisTable"/>
      </w:pPr>
      <w:r w:rsidRPr="00AB6643">
        <w:t xml:space="preserve">Table </w:t>
      </w:r>
      <w:r>
        <w:t>1</w:t>
      </w:r>
      <w:r w:rsidRPr="00AB6643">
        <w:t>.</w:t>
      </w:r>
      <w:r>
        <w:t>2</w:t>
      </w:r>
      <w:r w:rsidRPr="00AB6643">
        <w:t xml:space="preserve">: </w:t>
      </w:r>
      <w:r w:rsidR="008C0475">
        <w:t>Overall temperature responses for six metrics across all the stream sites</w:t>
      </w:r>
    </w:p>
    <w:p w14:paraId="23EB1653" w14:textId="11780585" w:rsidR="005B0D2C" w:rsidRDefault="005B0D2C" w:rsidP="005B0D2C"/>
    <w:p w14:paraId="5E8A8861" w14:textId="039ED306" w:rsidR="00606857" w:rsidRDefault="00606857" w:rsidP="00606857">
      <w:r>
        <w:t xml:space="preserve">Responses (changes in reach differences before and after the cut) of </w:t>
      </w:r>
      <w:r w:rsidRPr="00B77D47">
        <w:rPr>
          <w:bCs/>
          <w:color w:val="000000"/>
        </w:rPr>
        <w:t>T</w:t>
      </w:r>
      <w:r w:rsidRPr="00B77D47">
        <w:rPr>
          <w:bCs/>
          <w:color w:val="000000"/>
          <w:vertAlign w:val="subscript"/>
        </w:rPr>
        <w:t>7DayMax</w:t>
      </w:r>
      <w:r w:rsidRPr="00B77D47">
        <w:rPr>
          <w:bCs/>
          <w:color w:val="000000"/>
        </w:rPr>
        <w:t>,</w:t>
      </w:r>
      <w:r w:rsidRPr="00B77D47">
        <w:t xml:space="preserve"> </w:t>
      </w:r>
      <w:r w:rsidRPr="00B77D47">
        <w:rPr>
          <w:bCs/>
          <w:color w:val="000000"/>
        </w:rPr>
        <w:t>T</w:t>
      </w:r>
      <w:r w:rsidRPr="00B77D47">
        <w:rPr>
          <w:bCs/>
          <w:color w:val="000000"/>
          <w:vertAlign w:val="subscript"/>
        </w:rPr>
        <w:t>7DayMean</w:t>
      </w:r>
      <w:r w:rsidRPr="00B77D47">
        <w:rPr>
          <w:bCs/>
          <w:color w:val="000000"/>
        </w:rPr>
        <w:t>,</w:t>
      </w:r>
      <w:r>
        <w:rPr>
          <w:b/>
          <w:bCs/>
          <w:color w:val="000000"/>
          <w:vertAlign w:val="subscript"/>
        </w:rPr>
        <w:t xml:space="preserve"> </w:t>
      </w:r>
      <w:r>
        <w:t xml:space="preserve">average daily mean and average daily maximum, as well as changes in the slopes for the yearly reference versus treatment reach relationships of daily maximums and daily means. </w:t>
      </w:r>
    </w:p>
    <w:p w14:paraId="4D960399" w14:textId="77777777" w:rsidR="00F55073" w:rsidRDefault="00F55073" w:rsidP="0008518A">
      <w:pPr>
        <w:pStyle w:val="ThesisH1"/>
      </w:pPr>
    </w:p>
    <w:tbl>
      <w:tblPr>
        <w:tblW w:w="8811" w:type="dxa"/>
        <w:tblLayout w:type="fixed"/>
        <w:tblLook w:val="04A0" w:firstRow="1" w:lastRow="0" w:firstColumn="1" w:lastColumn="0" w:noHBand="0" w:noVBand="1"/>
      </w:tblPr>
      <w:tblGrid>
        <w:gridCol w:w="1440"/>
        <w:gridCol w:w="1260"/>
        <w:gridCol w:w="1260"/>
        <w:gridCol w:w="1341"/>
        <w:gridCol w:w="1260"/>
        <w:gridCol w:w="1080"/>
        <w:gridCol w:w="1170"/>
      </w:tblGrid>
      <w:tr w:rsidR="006F05BD" w:rsidRPr="00E14F2F" w14:paraId="7EAE201F" w14:textId="77777777" w:rsidTr="00AE6BAF">
        <w:trPr>
          <w:trHeight w:val="340"/>
        </w:trPr>
        <w:tc>
          <w:tcPr>
            <w:tcW w:w="1440" w:type="dxa"/>
            <w:tcBorders>
              <w:top w:val="nil"/>
              <w:left w:val="nil"/>
              <w:bottom w:val="single" w:sz="8" w:space="0" w:color="auto"/>
              <w:right w:val="nil"/>
            </w:tcBorders>
            <w:shd w:val="clear" w:color="auto" w:fill="auto"/>
            <w:noWrap/>
            <w:vAlign w:val="center"/>
            <w:hideMark/>
          </w:tcPr>
          <w:p w14:paraId="7EF35839" w14:textId="77777777" w:rsidR="005B0D2C" w:rsidRPr="00E14F2F" w:rsidRDefault="005B0D2C" w:rsidP="00E924EC">
            <w:pPr>
              <w:rPr>
                <w:rFonts w:cs="Times New Roman"/>
                <w:b/>
                <w:bCs/>
                <w:color w:val="000000"/>
              </w:rPr>
            </w:pPr>
            <w:r w:rsidRPr="00E14F2F">
              <w:rPr>
                <w:rFonts w:cs="Times New Roman"/>
                <w:b/>
                <w:bCs/>
                <w:color w:val="000000"/>
              </w:rPr>
              <w:t xml:space="preserve">Stream    </w:t>
            </w:r>
          </w:p>
        </w:tc>
        <w:tc>
          <w:tcPr>
            <w:tcW w:w="1260" w:type="dxa"/>
            <w:tcBorders>
              <w:top w:val="nil"/>
              <w:left w:val="nil"/>
              <w:bottom w:val="single" w:sz="8" w:space="0" w:color="auto"/>
              <w:right w:val="nil"/>
            </w:tcBorders>
            <w:shd w:val="clear" w:color="auto" w:fill="auto"/>
            <w:noWrap/>
            <w:vAlign w:val="center"/>
            <w:hideMark/>
          </w:tcPr>
          <w:p w14:paraId="588C7AAB" w14:textId="77777777" w:rsidR="005B0D2C" w:rsidRPr="00E14F2F" w:rsidRDefault="005B0D2C" w:rsidP="00E924EC">
            <w:pPr>
              <w:jc w:val="center"/>
              <w:rPr>
                <w:rFonts w:cs="Times New Roman"/>
                <w:b/>
                <w:bCs/>
                <w:color w:val="000000"/>
                <w:vertAlign w:val="subscript"/>
              </w:rPr>
            </w:pPr>
            <w:r w:rsidRPr="00E14F2F">
              <w:rPr>
                <w:rFonts w:cs="Times New Roman"/>
                <w:b/>
                <w:bCs/>
                <w:color w:val="000000"/>
              </w:rPr>
              <w:t>T</w:t>
            </w:r>
            <w:r w:rsidRPr="00E14F2F">
              <w:rPr>
                <w:rFonts w:cs="Times New Roman"/>
                <w:b/>
                <w:bCs/>
                <w:color w:val="000000"/>
                <w:vertAlign w:val="subscript"/>
              </w:rPr>
              <w:t>7DayMax</w:t>
            </w:r>
          </w:p>
          <w:p w14:paraId="204AC49F" w14:textId="77777777" w:rsidR="005B0D2C" w:rsidRPr="00E14F2F" w:rsidRDefault="005B0D2C" w:rsidP="00E924EC">
            <w:pPr>
              <w:jc w:val="center"/>
              <w:rPr>
                <w:rFonts w:cs="Times New Roman"/>
                <w:b/>
                <w:bCs/>
                <w:color w:val="000000"/>
              </w:rPr>
            </w:pPr>
            <w:r w:rsidRPr="00E14F2F">
              <w:rPr>
                <w:rFonts w:cs="Times New Roman"/>
                <w:b/>
                <w:bCs/>
                <w:color w:val="000000"/>
              </w:rPr>
              <w:t>Response</w:t>
            </w:r>
          </w:p>
          <w:p w14:paraId="6F65BAB6" w14:textId="77777777" w:rsidR="005B0D2C" w:rsidRPr="00E14F2F" w:rsidRDefault="005B0D2C" w:rsidP="00E924EC">
            <w:pPr>
              <w:jc w:val="center"/>
              <w:rPr>
                <w:rFonts w:cs="Times New Roman"/>
                <w:b/>
                <w:bCs/>
                <w:color w:val="000000"/>
              </w:rPr>
            </w:pPr>
            <w:r w:rsidRPr="00E14F2F">
              <w:rPr>
                <w:rFonts w:cs="Times New Roman"/>
                <w:b/>
                <w:bCs/>
                <w:color w:val="000000"/>
              </w:rPr>
              <w:t>(</w:t>
            </w:r>
            <w:r w:rsidRPr="00E14F2F">
              <w:rPr>
                <w:rFonts w:cs="Times New Roman"/>
                <w:b/>
                <w:bCs/>
                <w:color w:val="000000"/>
                <w:vertAlign w:val="superscript"/>
              </w:rPr>
              <w:t>o</w:t>
            </w:r>
            <w:r w:rsidRPr="00E14F2F">
              <w:rPr>
                <w:rFonts w:cs="Times New Roman"/>
                <w:b/>
                <w:bCs/>
                <w:color w:val="000000"/>
              </w:rPr>
              <w:t>C)</w:t>
            </w:r>
          </w:p>
        </w:tc>
        <w:tc>
          <w:tcPr>
            <w:tcW w:w="1260" w:type="dxa"/>
            <w:tcBorders>
              <w:top w:val="nil"/>
              <w:left w:val="nil"/>
              <w:bottom w:val="single" w:sz="8" w:space="0" w:color="auto"/>
              <w:right w:val="nil"/>
            </w:tcBorders>
            <w:shd w:val="clear" w:color="auto" w:fill="auto"/>
            <w:noWrap/>
            <w:vAlign w:val="center"/>
            <w:hideMark/>
          </w:tcPr>
          <w:p w14:paraId="2CB8C5BD" w14:textId="77777777" w:rsidR="005B0D2C" w:rsidRPr="00E14F2F" w:rsidRDefault="005B0D2C" w:rsidP="00E924EC">
            <w:pPr>
              <w:jc w:val="center"/>
              <w:rPr>
                <w:rFonts w:cs="Times New Roman"/>
                <w:b/>
                <w:bCs/>
                <w:color w:val="000000"/>
                <w:vertAlign w:val="subscript"/>
              </w:rPr>
            </w:pPr>
            <w:r w:rsidRPr="00E14F2F">
              <w:rPr>
                <w:rFonts w:cs="Times New Roman"/>
                <w:b/>
                <w:bCs/>
                <w:color w:val="000000"/>
              </w:rPr>
              <w:t>T</w:t>
            </w:r>
            <w:r w:rsidRPr="00E14F2F">
              <w:rPr>
                <w:rFonts w:cs="Times New Roman"/>
                <w:b/>
                <w:bCs/>
                <w:color w:val="000000"/>
                <w:vertAlign w:val="subscript"/>
              </w:rPr>
              <w:t>7DayMean</w:t>
            </w:r>
          </w:p>
          <w:p w14:paraId="4786B39C" w14:textId="77777777" w:rsidR="005B0D2C" w:rsidRPr="00E14F2F" w:rsidRDefault="005B0D2C" w:rsidP="00E924EC">
            <w:pPr>
              <w:jc w:val="center"/>
              <w:rPr>
                <w:rFonts w:cs="Times New Roman"/>
                <w:b/>
                <w:bCs/>
                <w:color w:val="000000"/>
              </w:rPr>
            </w:pPr>
            <w:r w:rsidRPr="00E14F2F">
              <w:rPr>
                <w:rFonts w:cs="Times New Roman"/>
                <w:b/>
                <w:bCs/>
                <w:color w:val="000000"/>
              </w:rPr>
              <w:t>Response</w:t>
            </w:r>
          </w:p>
          <w:p w14:paraId="15A53A3F" w14:textId="77777777" w:rsidR="005B0D2C" w:rsidRPr="00E14F2F" w:rsidRDefault="005B0D2C" w:rsidP="00E924EC">
            <w:pPr>
              <w:jc w:val="center"/>
              <w:rPr>
                <w:rFonts w:cs="Times New Roman"/>
                <w:b/>
                <w:bCs/>
                <w:color w:val="000000"/>
              </w:rPr>
            </w:pPr>
            <w:r w:rsidRPr="00E14F2F">
              <w:rPr>
                <w:rFonts w:cs="Times New Roman"/>
                <w:b/>
                <w:bCs/>
                <w:color w:val="000000"/>
              </w:rPr>
              <w:t>(</w:t>
            </w:r>
            <w:r w:rsidRPr="00E14F2F">
              <w:rPr>
                <w:rFonts w:cs="Times New Roman"/>
                <w:b/>
                <w:bCs/>
                <w:color w:val="000000"/>
                <w:vertAlign w:val="superscript"/>
              </w:rPr>
              <w:t>o</w:t>
            </w:r>
            <w:r w:rsidRPr="00E14F2F">
              <w:rPr>
                <w:rFonts w:cs="Times New Roman"/>
                <w:b/>
                <w:bCs/>
                <w:color w:val="000000"/>
              </w:rPr>
              <w:t>C)</w:t>
            </w:r>
          </w:p>
        </w:tc>
        <w:tc>
          <w:tcPr>
            <w:tcW w:w="1341" w:type="dxa"/>
            <w:tcBorders>
              <w:top w:val="nil"/>
              <w:left w:val="nil"/>
              <w:bottom w:val="single" w:sz="8" w:space="0" w:color="auto"/>
              <w:right w:val="nil"/>
            </w:tcBorders>
            <w:shd w:val="clear" w:color="auto" w:fill="auto"/>
            <w:noWrap/>
            <w:vAlign w:val="center"/>
            <w:hideMark/>
          </w:tcPr>
          <w:p w14:paraId="7EB83CCE" w14:textId="77777777" w:rsidR="005B0D2C" w:rsidRPr="00E14F2F" w:rsidRDefault="005B0D2C" w:rsidP="006F05BD">
            <w:pPr>
              <w:ind w:right="80"/>
              <w:jc w:val="center"/>
              <w:rPr>
                <w:rFonts w:cs="Times New Roman"/>
                <w:b/>
                <w:bCs/>
                <w:color w:val="000000"/>
              </w:rPr>
            </w:pPr>
            <w:r w:rsidRPr="00E14F2F">
              <w:rPr>
                <w:rFonts w:cs="Times New Roman"/>
                <w:b/>
                <w:bCs/>
                <w:color w:val="000000"/>
              </w:rPr>
              <w:t>Avg. Daily Max</w:t>
            </w:r>
          </w:p>
          <w:p w14:paraId="7D019455" w14:textId="77777777" w:rsidR="005B0D2C" w:rsidRPr="00E14F2F" w:rsidRDefault="005B0D2C" w:rsidP="006F05BD">
            <w:pPr>
              <w:jc w:val="center"/>
              <w:rPr>
                <w:rFonts w:cs="Times New Roman"/>
                <w:b/>
                <w:bCs/>
                <w:color w:val="000000"/>
              </w:rPr>
            </w:pPr>
            <w:r w:rsidRPr="00E14F2F">
              <w:rPr>
                <w:rFonts w:cs="Times New Roman"/>
                <w:b/>
                <w:bCs/>
                <w:color w:val="000000"/>
              </w:rPr>
              <w:t>Response</w:t>
            </w:r>
          </w:p>
          <w:p w14:paraId="40A4777E" w14:textId="77777777" w:rsidR="005B0D2C" w:rsidRPr="00E14F2F" w:rsidRDefault="005B0D2C" w:rsidP="00E924EC">
            <w:pPr>
              <w:jc w:val="center"/>
              <w:rPr>
                <w:rFonts w:cs="Times New Roman"/>
                <w:b/>
                <w:bCs/>
                <w:color w:val="000000"/>
              </w:rPr>
            </w:pPr>
            <w:r w:rsidRPr="00E14F2F">
              <w:rPr>
                <w:rFonts w:cs="Times New Roman"/>
                <w:b/>
                <w:bCs/>
                <w:color w:val="000000"/>
              </w:rPr>
              <w:t>(</w:t>
            </w:r>
            <w:r w:rsidRPr="00E14F2F">
              <w:rPr>
                <w:rFonts w:cs="Times New Roman"/>
                <w:b/>
                <w:bCs/>
                <w:color w:val="000000"/>
                <w:vertAlign w:val="superscript"/>
              </w:rPr>
              <w:t>o</w:t>
            </w:r>
            <w:r w:rsidRPr="00E14F2F">
              <w:rPr>
                <w:rFonts w:cs="Times New Roman"/>
                <w:b/>
                <w:bCs/>
                <w:color w:val="000000"/>
              </w:rPr>
              <w:t>C)</w:t>
            </w:r>
          </w:p>
        </w:tc>
        <w:tc>
          <w:tcPr>
            <w:tcW w:w="1260" w:type="dxa"/>
            <w:tcBorders>
              <w:top w:val="nil"/>
              <w:left w:val="nil"/>
              <w:bottom w:val="single" w:sz="8" w:space="0" w:color="auto"/>
              <w:right w:val="nil"/>
            </w:tcBorders>
            <w:shd w:val="clear" w:color="auto" w:fill="auto"/>
            <w:noWrap/>
            <w:vAlign w:val="center"/>
            <w:hideMark/>
          </w:tcPr>
          <w:p w14:paraId="0088E4EF" w14:textId="77777777" w:rsidR="005B0D2C" w:rsidRPr="00E14F2F" w:rsidRDefault="005B0D2C" w:rsidP="00E924EC">
            <w:pPr>
              <w:jc w:val="center"/>
              <w:rPr>
                <w:rFonts w:cs="Times New Roman"/>
                <w:b/>
                <w:bCs/>
                <w:color w:val="000000"/>
              </w:rPr>
            </w:pPr>
            <w:r w:rsidRPr="00E14F2F">
              <w:rPr>
                <w:rFonts w:cs="Times New Roman"/>
                <w:b/>
                <w:bCs/>
                <w:color w:val="000000"/>
              </w:rPr>
              <w:t>Avg. Daily Mean</w:t>
            </w:r>
          </w:p>
          <w:p w14:paraId="1EC3553B" w14:textId="77777777" w:rsidR="005B0D2C" w:rsidRPr="00E14F2F" w:rsidRDefault="005B0D2C" w:rsidP="00E924EC">
            <w:pPr>
              <w:jc w:val="center"/>
              <w:rPr>
                <w:rFonts w:cs="Times New Roman"/>
                <w:b/>
                <w:bCs/>
                <w:color w:val="000000"/>
              </w:rPr>
            </w:pPr>
            <w:r w:rsidRPr="00E14F2F">
              <w:rPr>
                <w:rFonts w:cs="Times New Roman"/>
                <w:b/>
                <w:bCs/>
                <w:color w:val="000000"/>
              </w:rPr>
              <w:t>Response</w:t>
            </w:r>
          </w:p>
          <w:p w14:paraId="46A978F3" w14:textId="77777777" w:rsidR="005B0D2C" w:rsidRPr="00E14F2F" w:rsidRDefault="005B0D2C" w:rsidP="00E924EC">
            <w:pPr>
              <w:jc w:val="center"/>
              <w:rPr>
                <w:rFonts w:cs="Times New Roman"/>
                <w:b/>
                <w:bCs/>
                <w:color w:val="000000"/>
              </w:rPr>
            </w:pPr>
            <w:r w:rsidRPr="00E14F2F">
              <w:rPr>
                <w:rFonts w:cs="Times New Roman"/>
                <w:b/>
                <w:bCs/>
                <w:color w:val="000000"/>
              </w:rPr>
              <w:t>(</w:t>
            </w:r>
            <w:r w:rsidRPr="00E14F2F">
              <w:rPr>
                <w:rFonts w:cs="Times New Roman"/>
                <w:b/>
                <w:bCs/>
                <w:color w:val="000000"/>
                <w:vertAlign w:val="superscript"/>
              </w:rPr>
              <w:t>o</w:t>
            </w:r>
            <w:r w:rsidRPr="00E14F2F">
              <w:rPr>
                <w:rFonts w:cs="Times New Roman"/>
                <w:b/>
                <w:bCs/>
                <w:color w:val="000000"/>
              </w:rPr>
              <w:t>C)</w:t>
            </w:r>
          </w:p>
        </w:tc>
        <w:tc>
          <w:tcPr>
            <w:tcW w:w="1080" w:type="dxa"/>
            <w:tcBorders>
              <w:top w:val="nil"/>
              <w:left w:val="nil"/>
              <w:bottom w:val="single" w:sz="8" w:space="0" w:color="auto"/>
              <w:right w:val="nil"/>
            </w:tcBorders>
            <w:shd w:val="clear" w:color="auto" w:fill="auto"/>
            <w:noWrap/>
            <w:vAlign w:val="center"/>
            <w:hideMark/>
          </w:tcPr>
          <w:p w14:paraId="6E91D050" w14:textId="77777777" w:rsidR="005B0D2C" w:rsidRPr="00E14F2F" w:rsidRDefault="005B0D2C" w:rsidP="00E924EC">
            <w:pPr>
              <w:jc w:val="center"/>
              <w:rPr>
                <w:rFonts w:cs="Times New Roman"/>
                <w:b/>
                <w:bCs/>
                <w:color w:val="000000"/>
              </w:rPr>
            </w:pPr>
            <w:r w:rsidRPr="00E14F2F">
              <w:rPr>
                <w:rFonts w:cs="Times New Roman"/>
                <w:b/>
                <w:bCs/>
                <w:color w:val="000000"/>
              </w:rPr>
              <w:sym w:font="Symbol" w:char="F044"/>
            </w:r>
            <w:r w:rsidRPr="00E14F2F">
              <w:rPr>
                <w:rFonts w:cs="Times New Roman"/>
                <w:b/>
                <w:bCs/>
                <w:color w:val="000000"/>
              </w:rPr>
              <w:t xml:space="preserve"> in Slope- Daily Maxes</w:t>
            </w:r>
          </w:p>
          <w:p w14:paraId="6AF180E6" w14:textId="77777777" w:rsidR="005B0D2C" w:rsidRPr="00E14F2F" w:rsidRDefault="005B0D2C" w:rsidP="00E924EC">
            <w:pPr>
              <w:jc w:val="center"/>
              <w:rPr>
                <w:rFonts w:cs="Times New Roman"/>
                <w:b/>
                <w:bCs/>
                <w:color w:val="000000"/>
              </w:rPr>
            </w:pPr>
            <w:r w:rsidRPr="00E14F2F">
              <w:rPr>
                <w:rFonts w:cs="Times New Roman"/>
                <w:b/>
                <w:bCs/>
                <w:color w:val="000000"/>
              </w:rPr>
              <w:t>(</w:t>
            </w:r>
            <w:r w:rsidRPr="00E14F2F">
              <w:rPr>
                <w:rFonts w:cs="Times New Roman"/>
                <w:b/>
                <w:bCs/>
                <w:color w:val="000000"/>
                <w:vertAlign w:val="superscript"/>
              </w:rPr>
              <w:t>o</w:t>
            </w:r>
            <w:r w:rsidRPr="00E14F2F">
              <w:rPr>
                <w:rFonts w:cs="Times New Roman"/>
                <w:b/>
                <w:bCs/>
                <w:color w:val="000000"/>
              </w:rPr>
              <w:t>C/</w:t>
            </w:r>
            <w:r w:rsidRPr="00E14F2F">
              <w:rPr>
                <w:rFonts w:cs="Times New Roman"/>
                <w:b/>
                <w:bCs/>
                <w:color w:val="000000"/>
                <w:vertAlign w:val="superscript"/>
              </w:rPr>
              <w:t>o</w:t>
            </w:r>
            <w:r w:rsidRPr="00E14F2F">
              <w:rPr>
                <w:rFonts w:cs="Times New Roman"/>
                <w:b/>
                <w:bCs/>
                <w:color w:val="000000"/>
              </w:rPr>
              <w:t>C)</w:t>
            </w:r>
          </w:p>
        </w:tc>
        <w:tc>
          <w:tcPr>
            <w:tcW w:w="1170" w:type="dxa"/>
            <w:tcBorders>
              <w:top w:val="nil"/>
              <w:left w:val="nil"/>
              <w:bottom w:val="single" w:sz="8" w:space="0" w:color="auto"/>
              <w:right w:val="nil"/>
            </w:tcBorders>
            <w:shd w:val="clear" w:color="auto" w:fill="auto"/>
            <w:noWrap/>
            <w:vAlign w:val="center"/>
            <w:hideMark/>
          </w:tcPr>
          <w:p w14:paraId="4DEAF0DD" w14:textId="77777777" w:rsidR="005B0D2C" w:rsidRPr="00E14F2F" w:rsidRDefault="005B0D2C" w:rsidP="00E924EC">
            <w:pPr>
              <w:jc w:val="center"/>
              <w:rPr>
                <w:rFonts w:cs="Times New Roman"/>
                <w:b/>
                <w:bCs/>
                <w:color w:val="000000"/>
              </w:rPr>
            </w:pPr>
            <w:r w:rsidRPr="00E14F2F">
              <w:rPr>
                <w:rFonts w:cs="Times New Roman"/>
                <w:b/>
                <w:bCs/>
                <w:color w:val="000000"/>
              </w:rPr>
              <w:t xml:space="preserve"> </w:t>
            </w:r>
            <w:r w:rsidRPr="00E14F2F">
              <w:rPr>
                <w:rFonts w:cs="Times New Roman"/>
                <w:b/>
                <w:bCs/>
                <w:color w:val="000000"/>
              </w:rPr>
              <w:sym w:font="Symbol" w:char="F044"/>
            </w:r>
            <w:r w:rsidRPr="00E14F2F">
              <w:rPr>
                <w:rFonts w:cs="Times New Roman"/>
                <w:b/>
                <w:bCs/>
                <w:color w:val="000000"/>
              </w:rPr>
              <w:t xml:space="preserve"> in Slope- Daily Means</w:t>
            </w:r>
          </w:p>
          <w:p w14:paraId="49272B1F" w14:textId="77777777" w:rsidR="005B0D2C" w:rsidRPr="00E14F2F" w:rsidRDefault="005B0D2C" w:rsidP="00E924EC">
            <w:pPr>
              <w:jc w:val="center"/>
              <w:rPr>
                <w:rFonts w:cs="Times New Roman"/>
                <w:b/>
                <w:bCs/>
                <w:color w:val="000000"/>
              </w:rPr>
            </w:pPr>
            <w:r w:rsidRPr="00E14F2F">
              <w:rPr>
                <w:rFonts w:cs="Times New Roman"/>
                <w:b/>
                <w:bCs/>
                <w:color w:val="000000"/>
              </w:rPr>
              <w:t>(</w:t>
            </w:r>
            <w:r w:rsidRPr="00E14F2F">
              <w:rPr>
                <w:rFonts w:cs="Times New Roman"/>
                <w:b/>
                <w:bCs/>
                <w:color w:val="000000"/>
                <w:vertAlign w:val="superscript"/>
              </w:rPr>
              <w:t>o</w:t>
            </w:r>
            <w:r w:rsidRPr="00E14F2F">
              <w:rPr>
                <w:rFonts w:cs="Times New Roman"/>
                <w:b/>
                <w:bCs/>
                <w:color w:val="000000"/>
              </w:rPr>
              <w:t>C/</w:t>
            </w:r>
            <w:r w:rsidRPr="00E14F2F">
              <w:rPr>
                <w:rFonts w:cs="Times New Roman"/>
                <w:b/>
                <w:bCs/>
                <w:color w:val="000000"/>
                <w:vertAlign w:val="superscript"/>
              </w:rPr>
              <w:t>o</w:t>
            </w:r>
            <w:r w:rsidRPr="00E14F2F">
              <w:rPr>
                <w:rFonts w:cs="Times New Roman"/>
                <w:b/>
                <w:bCs/>
                <w:color w:val="000000"/>
              </w:rPr>
              <w:t xml:space="preserve">C) </w:t>
            </w:r>
          </w:p>
        </w:tc>
      </w:tr>
      <w:tr w:rsidR="006F05BD" w:rsidRPr="00E14F2F" w14:paraId="7BE3B9BE" w14:textId="77777777" w:rsidTr="00AE6BAF">
        <w:trPr>
          <w:trHeight w:val="320"/>
        </w:trPr>
        <w:tc>
          <w:tcPr>
            <w:tcW w:w="1440" w:type="dxa"/>
            <w:tcBorders>
              <w:top w:val="nil"/>
              <w:left w:val="nil"/>
              <w:bottom w:val="nil"/>
              <w:right w:val="nil"/>
            </w:tcBorders>
            <w:shd w:val="clear" w:color="auto" w:fill="auto"/>
            <w:noWrap/>
            <w:vAlign w:val="center"/>
            <w:hideMark/>
          </w:tcPr>
          <w:p w14:paraId="7913399F" w14:textId="77777777" w:rsidR="005B0D2C" w:rsidRPr="00E14F2F" w:rsidRDefault="005B0D2C" w:rsidP="00E924EC">
            <w:pPr>
              <w:rPr>
                <w:rFonts w:cs="Times New Roman"/>
                <w:color w:val="000000"/>
              </w:rPr>
            </w:pPr>
            <w:r w:rsidRPr="00E14F2F">
              <w:rPr>
                <w:rFonts w:cs="Times New Roman"/>
                <w:color w:val="000000"/>
              </w:rPr>
              <w:t xml:space="preserve">McTE </w:t>
            </w:r>
          </w:p>
        </w:tc>
        <w:tc>
          <w:tcPr>
            <w:tcW w:w="1260" w:type="dxa"/>
            <w:tcBorders>
              <w:top w:val="nil"/>
              <w:left w:val="nil"/>
              <w:bottom w:val="nil"/>
              <w:right w:val="nil"/>
            </w:tcBorders>
            <w:shd w:val="clear" w:color="auto" w:fill="auto"/>
            <w:noWrap/>
            <w:vAlign w:val="bottom"/>
            <w:hideMark/>
          </w:tcPr>
          <w:p w14:paraId="71968C68" w14:textId="77777777" w:rsidR="005B0D2C" w:rsidRPr="00E14F2F" w:rsidRDefault="005B0D2C" w:rsidP="00E924EC">
            <w:pPr>
              <w:jc w:val="center"/>
              <w:rPr>
                <w:rFonts w:cs="Times New Roman"/>
                <w:color w:val="000000"/>
              </w:rPr>
            </w:pPr>
            <w:r w:rsidRPr="00E14F2F">
              <w:rPr>
                <w:rFonts w:cs="Times New Roman"/>
                <w:color w:val="000000"/>
              </w:rPr>
              <w:t>0.362</w:t>
            </w:r>
          </w:p>
        </w:tc>
        <w:tc>
          <w:tcPr>
            <w:tcW w:w="1260" w:type="dxa"/>
            <w:tcBorders>
              <w:top w:val="nil"/>
              <w:left w:val="nil"/>
              <w:bottom w:val="nil"/>
              <w:right w:val="nil"/>
            </w:tcBorders>
            <w:shd w:val="clear" w:color="auto" w:fill="auto"/>
            <w:noWrap/>
            <w:vAlign w:val="bottom"/>
            <w:hideMark/>
          </w:tcPr>
          <w:p w14:paraId="37957787" w14:textId="77777777" w:rsidR="005B0D2C" w:rsidRPr="00E14F2F" w:rsidRDefault="005B0D2C" w:rsidP="00E924EC">
            <w:pPr>
              <w:jc w:val="center"/>
              <w:rPr>
                <w:rFonts w:cs="Times New Roman"/>
                <w:color w:val="000000"/>
              </w:rPr>
            </w:pPr>
            <w:r w:rsidRPr="00E14F2F">
              <w:rPr>
                <w:rFonts w:cs="Times New Roman"/>
                <w:color w:val="000000"/>
              </w:rPr>
              <w:t>0.443</w:t>
            </w:r>
          </w:p>
        </w:tc>
        <w:tc>
          <w:tcPr>
            <w:tcW w:w="1341" w:type="dxa"/>
            <w:tcBorders>
              <w:top w:val="nil"/>
              <w:left w:val="nil"/>
              <w:bottom w:val="nil"/>
              <w:right w:val="nil"/>
            </w:tcBorders>
            <w:shd w:val="clear" w:color="auto" w:fill="auto"/>
            <w:noWrap/>
            <w:vAlign w:val="center"/>
            <w:hideMark/>
          </w:tcPr>
          <w:p w14:paraId="7C1758B8" w14:textId="77777777" w:rsidR="005B0D2C" w:rsidRPr="00E14F2F" w:rsidRDefault="005B0D2C" w:rsidP="00E924EC">
            <w:pPr>
              <w:jc w:val="center"/>
              <w:rPr>
                <w:rFonts w:cs="Times New Roman"/>
                <w:color w:val="000000"/>
              </w:rPr>
            </w:pPr>
            <w:r w:rsidRPr="00E14F2F">
              <w:rPr>
                <w:rFonts w:cs="Times New Roman"/>
                <w:color w:val="000000"/>
              </w:rPr>
              <w:t>0.530</w:t>
            </w:r>
          </w:p>
        </w:tc>
        <w:tc>
          <w:tcPr>
            <w:tcW w:w="1260" w:type="dxa"/>
            <w:tcBorders>
              <w:top w:val="nil"/>
              <w:left w:val="nil"/>
              <w:bottom w:val="nil"/>
              <w:right w:val="nil"/>
            </w:tcBorders>
            <w:shd w:val="clear" w:color="auto" w:fill="auto"/>
            <w:noWrap/>
            <w:vAlign w:val="center"/>
            <w:hideMark/>
          </w:tcPr>
          <w:p w14:paraId="26B39384" w14:textId="77777777" w:rsidR="005B0D2C" w:rsidRPr="00E14F2F" w:rsidRDefault="005B0D2C" w:rsidP="00E924EC">
            <w:pPr>
              <w:jc w:val="center"/>
              <w:rPr>
                <w:rFonts w:cs="Times New Roman"/>
                <w:color w:val="000000"/>
              </w:rPr>
            </w:pPr>
            <w:r w:rsidRPr="00E14F2F">
              <w:rPr>
                <w:rFonts w:cs="Times New Roman"/>
                <w:color w:val="000000"/>
              </w:rPr>
              <w:t>0.271</w:t>
            </w:r>
          </w:p>
        </w:tc>
        <w:tc>
          <w:tcPr>
            <w:tcW w:w="1080" w:type="dxa"/>
            <w:tcBorders>
              <w:top w:val="nil"/>
              <w:left w:val="nil"/>
              <w:bottom w:val="nil"/>
              <w:right w:val="nil"/>
            </w:tcBorders>
            <w:shd w:val="clear" w:color="auto" w:fill="auto"/>
            <w:noWrap/>
            <w:vAlign w:val="bottom"/>
            <w:hideMark/>
          </w:tcPr>
          <w:p w14:paraId="522EEE6B" w14:textId="77777777" w:rsidR="005B0D2C" w:rsidRPr="00E14F2F" w:rsidRDefault="005B0D2C" w:rsidP="00E924EC">
            <w:pPr>
              <w:jc w:val="center"/>
              <w:rPr>
                <w:rFonts w:cs="Times New Roman"/>
                <w:color w:val="000000"/>
              </w:rPr>
            </w:pPr>
            <w:r w:rsidRPr="00E14F2F">
              <w:rPr>
                <w:rFonts w:cs="Times New Roman"/>
                <w:color w:val="000000"/>
              </w:rPr>
              <w:t>0.344</w:t>
            </w:r>
          </w:p>
        </w:tc>
        <w:tc>
          <w:tcPr>
            <w:tcW w:w="1170" w:type="dxa"/>
            <w:tcBorders>
              <w:top w:val="nil"/>
              <w:left w:val="nil"/>
              <w:bottom w:val="nil"/>
              <w:right w:val="nil"/>
            </w:tcBorders>
            <w:shd w:val="clear" w:color="auto" w:fill="auto"/>
            <w:noWrap/>
            <w:vAlign w:val="bottom"/>
            <w:hideMark/>
          </w:tcPr>
          <w:p w14:paraId="6D7D52F0" w14:textId="77777777" w:rsidR="005B0D2C" w:rsidRPr="00E14F2F" w:rsidRDefault="005B0D2C" w:rsidP="00E924EC">
            <w:pPr>
              <w:jc w:val="center"/>
              <w:rPr>
                <w:rFonts w:cs="Times New Roman"/>
                <w:color w:val="000000"/>
              </w:rPr>
            </w:pPr>
            <w:r w:rsidRPr="00E14F2F">
              <w:rPr>
                <w:rFonts w:cs="Times New Roman"/>
                <w:color w:val="000000"/>
              </w:rPr>
              <w:t>0.218</w:t>
            </w:r>
          </w:p>
        </w:tc>
      </w:tr>
      <w:tr w:rsidR="006F05BD" w:rsidRPr="00E14F2F" w14:paraId="48E575CC" w14:textId="77777777" w:rsidTr="00AE6BAF">
        <w:trPr>
          <w:trHeight w:val="320"/>
        </w:trPr>
        <w:tc>
          <w:tcPr>
            <w:tcW w:w="1440" w:type="dxa"/>
            <w:tcBorders>
              <w:top w:val="nil"/>
              <w:left w:val="nil"/>
              <w:bottom w:val="nil"/>
              <w:right w:val="nil"/>
            </w:tcBorders>
            <w:shd w:val="clear" w:color="auto" w:fill="auto"/>
            <w:noWrap/>
            <w:vAlign w:val="center"/>
            <w:hideMark/>
          </w:tcPr>
          <w:p w14:paraId="6A59B844" w14:textId="77777777" w:rsidR="005B0D2C" w:rsidRPr="00E14F2F" w:rsidRDefault="005B0D2C" w:rsidP="00E924EC">
            <w:pPr>
              <w:rPr>
                <w:rFonts w:cs="Times New Roman"/>
                <w:color w:val="000000"/>
              </w:rPr>
            </w:pPr>
            <w:r w:rsidRPr="00E14F2F">
              <w:rPr>
                <w:rFonts w:cs="Times New Roman"/>
                <w:color w:val="000000"/>
              </w:rPr>
              <w:t xml:space="preserve">W-113 </w:t>
            </w:r>
          </w:p>
        </w:tc>
        <w:tc>
          <w:tcPr>
            <w:tcW w:w="1260" w:type="dxa"/>
            <w:tcBorders>
              <w:top w:val="nil"/>
              <w:left w:val="nil"/>
              <w:bottom w:val="nil"/>
              <w:right w:val="nil"/>
            </w:tcBorders>
            <w:shd w:val="clear" w:color="auto" w:fill="auto"/>
            <w:noWrap/>
            <w:vAlign w:val="bottom"/>
            <w:hideMark/>
          </w:tcPr>
          <w:p w14:paraId="0EFEE77E" w14:textId="77777777" w:rsidR="005B0D2C" w:rsidRPr="00E14F2F" w:rsidRDefault="005B0D2C" w:rsidP="00E924EC">
            <w:pPr>
              <w:jc w:val="center"/>
              <w:rPr>
                <w:rFonts w:cs="Times New Roman"/>
                <w:color w:val="000000"/>
              </w:rPr>
            </w:pPr>
            <w:r w:rsidRPr="00E14F2F">
              <w:rPr>
                <w:rFonts w:cs="Times New Roman"/>
                <w:color w:val="000000"/>
              </w:rPr>
              <w:t>0.290</w:t>
            </w:r>
          </w:p>
        </w:tc>
        <w:tc>
          <w:tcPr>
            <w:tcW w:w="1260" w:type="dxa"/>
            <w:tcBorders>
              <w:top w:val="nil"/>
              <w:left w:val="nil"/>
              <w:bottom w:val="nil"/>
              <w:right w:val="nil"/>
            </w:tcBorders>
            <w:shd w:val="clear" w:color="auto" w:fill="auto"/>
            <w:noWrap/>
            <w:vAlign w:val="bottom"/>
            <w:hideMark/>
          </w:tcPr>
          <w:p w14:paraId="640377A1" w14:textId="77777777" w:rsidR="005B0D2C" w:rsidRPr="00E14F2F" w:rsidRDefault="005B0D2C" w:rsidP="00E924EC">
            <w:pPr>
              <w:jc w:val="center"/>
              <w:rPr>
                <w:rFonts w:cs="Times New Roman"/>
                <w:color w:val="000000"/>
              </w:rPr>
            </w:pPr>
            <w:r w:rsidRPr="00E14F2F">
              <w:rPr>
                <w:rFonts w:cs="Times New Roman"/>
                <w:color w:val="000000"/>
              </w:rPr>
              <w:t>0.068</w:t>
            </w:r>
          </w:p>
        </w:tc>
        <w:tc>
          <w:tcPr>
            <w:tcW w:w="1341" w:type="dxa"/>
            <w:tcBorders>
              <w:top w:val="nil"/>
              <w:left w:val="nil"/>
              <w:bottom w:val="nil"/>
              <w:right w:val="nil"/>
            </w:tcBorders>
            <w:shd w:val="clear" w:color="auto" w:fill="auto"/>
            <w:noWrap/>
            <w:vAlign w:val="center"/>
            <w:hideMark/>
          </w:tcPr>
          <w:p w14:paraId="741157CB" w14:textId="77777777" w:rsidR="005B0D2C" w:rsidRPr="00E14F2F" w:rsidRDefault="005B0D2C" w:rsidP="00E924EC">
            <w:pPr>
              <w:jc w:val="center"/>
              <w:rPr>
                <w:rFonts w:cs="Times New Roman"/>
                <w:color w:val="000000"/>
              </w:rPr>
            </w:pPr>
            <w:r w:rsidRPr="00E14F2F">
              <w:rPr>
                <w:rFonts w:cs="Times New Roman"/>
                <w:color w:val="000000"/>
              </w:rPr>
              <w:t>0.243</w:t>
            </w:r>
          </w:p>
        </w:tc>
        <w:tc>
          <w:tcPr>
            <w:tcW w:w="1260" w:type="dxa"/>
            <w:tcBorders>
              <w:top w:val="nil"/>
              <w:left w:val="nil"/>
              <w:bottom w:val="nil"/>
              <w:right w:val="nil"/>
            </w:tcBorders>
            <w:shd w:val="clear" w:color="auto" w:fill="auto"/>
            <w:noWrap/>
            <w:vAlign w:val="center"/>
            <w:hideMark/>
          </w:tcPr>
          <w:p w14:paraId="5861EDB2" w14:textId="77777777" w:rsidR="005B0D2C" w:rsidRPr="00E14F2F" w:rsidRDefault="005B0D2C" w:rsidP="00E924EC">
            <w:pPr>
              <w:jc w:val="center"/>
              <w:rPr>
                <w:rFonts w:cs="Times New Roman"/>
                <w:color w:val="000000"/>
              </w:rPr>
            </w:pPr>
            <w:r w:rsidRPr="00E14F2F">
              <w:rPr>
                <w:rFonts w:cs="Times New Roman"/>
                <w:color w:val="000000"/>
              </w:rPr>
              <w:t>0.093</w:t>
            </w:r>
          </w:p>
        </w:tc>
        <w:tc>
          <w:tcPr>
            <w:tcW w:w="1080" w:type="dxa"/>
            <w:tcBorders>
              <w:top w:val="nil"/>
              <w:left w:val="nil"/>
              <w:bottom w:val="nil"/>
              <w:right w:val="nil"/>
            </w:tcBorders>
            <w:shd w:val="clear" w:color="auto" w:fill="auto"/>
            <w:noWrap/>
            <w:vAlign w:val="bottom"/>
            <w:hideMark/>
          </w:tcPr>
          <w:p w14:paraId="3FE8B5AF" w14:textId="77777777" w:rsidR="005B0D2C" w:rsidRPr="00E14F2F" w:rsidRDefault="005B0D2C" w:rsidP="00E924EC">
            <w:pPr>
              <w:jc w:val="center"/>
              <w:rPr>
                <w:rFonts w:cs="Times New Roman"/>
                <w:color w:val="000000"/>
              </w:rPr>
            </w:pPr>
            <w:r w:rsidRPr="00E14F2F">
              <w:rPr>
                <w:rFonts w:cs="Times New Roman"/>
                <w:color w:val="000000"/>
              </w:rPr>
              <w:t>0.046</w:t>
            </w:r>
          </w:p>
        </w:tc>
        <w:tc>
          <w:tcPr>
            <w:tcW w:w="1170" w:type="dxa"/>
            <w:tcBorders>
              <w:top w:val="nil"/>
              <w:left w:val="nil"/>
              <w:bottom w:val="nil"/>
              <w:right w:val="nil"/>
            </w:tcBorders>
            <w:shd w:val="clear" w:color="auto" w:fill="auto"/>
            <w:noWrap/>
            <w:vAlign w:val="bottom"/>
            <w:hideMark/>
          </w:tcPr>
          <w:p w14:paraId="5D8EC341" w14:textId="77777777" w:rsidR="005B0D2C" w:rsidRPr="00E14F2F" w:rsidRDefault="005B0D2C" w:rsidP="00E924EC">
            <w:pPr>
              <w:jc w:val="center"/>
              <w:rPr>
                <w:rFonts w:cs="Times New Roman"/>
                <w:color w:val="000000"/>
              </w:rPr>
            </w:pPr>
            <w:r w:rsidRPr="00E14F2F">
              <w:rPr>
                <w:rFonts w:cs="Times New Roman"/>
                <w:color w:val="000000"/>
              </w:rPr>
              <w:t>-0.010</w:t>
            </w:r>
          </w:p>
        </w:tc>
      </w:tr>
      <w:tr w:rsidR="006F05BD" w:rsidRPr="00E14F2F" w14:paraId="216B1391" w14:textId="77777777" w:rsidTr="00AE6BAF">
        <w:trPr>
          <w:trHeight w:val="320"/>
        </w:trPr>
        <w:tc>
          <w:tcPr>
            <w:tcW w:w="1440" w:type="dxa"/>
            <w:tcBorders>
              <w:top w:val="nil"/>
              <w:left w:val="nil"/>
              <w:bottom w:val="nil"/>
              <w:right w:val="nil"/>
            </w:tcBorders>
            <w:shd w:val="clear" w:color="auto" w:fill="auto"/>
            <w:noWrap/>
            <w:vAlign w:val="center"/>
            <w:hideMark/>
          </w:tcPr>
          <w:p w14:paraId="25E4DD24" w14:textId="77777777" w:rsidR="005B0D2C" w:rsidRPr="00E14F2F" w:rsidRDefault="005B0D2C" w:rsidP="00E924EC">
            <w:pPr>
              <w:rPr>
                <w:rFonts w:cs="Times New Roman"/>
                <w:color w:val="000000"/>
              </w:rPr>
            </w:pPr>
            <w:r w:rsidRPr="00E14F2F">
              <w:rPr>
                <w:rFonts w:cs="Times New Roman"/>
                <w:color w:val="000000"/>
              </w:rPr>
              <w:t xml:space="preserve">Loon </w:t>
            </w:r>
          </w:p>
        </w:tc>
        <w:tc>
          <w:tcPr>
            <w:tcW w:w="1260" w:type="dxa"/>
            <w:tcBorders>
              <w:top w:val="nil"/>
              <w:left w:val="nil"/>
              <w:bottom w:val="nil"/>
              <w:right w:val="nil"/>
            </w:tcBorders>
            <w:shd w:val="clear" w:color="auto" w:fill="auto"/>
            <w:noWrap/>
            <w:vAlign w:val="bottom"/>
            <w:hideMark/>
          </w:tcPr>
          <w:p w14:paraId="5804733C" w14:textId="77777777" w:rsidR="005B0D2C" w:rsidRPr="00E14F2F" w:rsidRDefault="005B0D2C" w:rsidP="00E924EC">
            <w:pPr>
              <w:jc w:val="center"/>
              <w:rPr>
                <w:rFonts w:cs="Times New Roman"/>
                <w:color w:val="000000"/>
              </w:rPr>
            </w:pPr>
            <w:r w:rsidRPr="00E14F2F">
              <w:rPr>
                <w:rFonts w:cs="Times New Roman"/>
                <w:color w:val="000000"/>
              </w:rPr>
              <w:t>0.263</w:t>
            </w:r>
          </w:p>
        </w:tc>
        <w:tc>
          <w:tcPr>
            <w:tcW w:w="1260" w:type="dxa"/>
            <w:tcBorders>
              <w:top w:val="nil"/>
              <w:left w:val="nil"/>
              <w:bottom w:val="nil"/>
              <w:right w:val="nil"/>
            </w:tcBorders>
            <w:shd w:val="clear" w:color="auto" w:fill="auto"/>
            <w:noWrap/>
            <w:vAlign w:val="bottom"/>
            <w:hideMark/>
          </w:tcPr>
          <w:p w14:paraId="3DC5B7BD" w14:textId="77777777" w:rsidR="005B0D2C" w:rsidRPr="00E14F2F" w:rsidRDefault="005B0D2C" w:rsidP="00E924EC">
            <w:pPr>
              <w:jc w:val="center"/>
              <w:rPr>
                <w:rFonts w:cs="Times New Roman"/>
                <w:color w:val="000000"/>
              </w:rPr>
            </w:pPr>
            <w:r w:rsidRPr="00E14F2F">
              <w:rPr>
                <w:rFonts w:cs="Times New Roman"/>
                <w:color w:val="000000"/>
              </w:rPr>
              <w:t>0.091</w:t>
            </w:r>
          </w:p>
        </w:tc>
        <w:tc>
          <w:tcPr>
            <w:tcW w:w="1341" w:type="dxa"/>
            <w:tcBorders>
              <w:top w:val="nil"/>
              <w:left w:val="nil"/>
              <w:bottom w:val="nil"/>
              <w:right w:val="nil"/>
            </w:tcBorders>
            <w:shd w:val="clear" w:color="auto" w:fill="auto"/>
            <w:noWrap/>
            <w:vAlign w:val="center"/>
            <w:hideMark/>
          </w:tcPr>
          <w:p w14:paraId="65269990" w14:textId="77777777" w:rsidR="005B0D2C" w:rsidRPr="00E14F2F" w:rsidRDefault="005B0D2C" w:rsidP="00E924EC">
            <w:pPr>
              <w:jc w:val="center"/>
              <w:rPr>
                <w:rFonts w:cs="Times New Roman"/>
                <w:color w:val="000000"/>
              </w:rPr>
            </w:pPr>
            <w:r w:rsidRPr="00E14F2F">
              <w:rPr>
                <w:rFonts w:cs="Times New Roman"/>
                <w:color w:val="000000"/>
              </w:rPr>
              <w:t>0.246</w:t>
            </w:r>
          </w:p>
        </w:tc>
        <w:tc>
          <w:tcPr>
            <w:tcW w:w="1260" w:type="dxa"/>
            <w:tcBorders>
              <w:top w:val="nil"/>
              <w:left w:val="nil"/>
              <w:bottom w:val="nil"/>
              <w:right w:val="nil"/>
            </w:tcBorders>
            <w:shd w:val="clear" w:color="auto" w:fill="auto"/>
            <w:noWrap/>
            <w:vAlign w:val="center"/>
            <w:hideMark/>
          </w:tcPr>
          <w:p w14:paraId="14DE033B" w14:textId="77777777" w:rsidR="005B0D2C" w:rsidRPr="00E14F2F" w:rsidRDefault="005B0D2C" w:rsidP="00E924EC">
            <w:pPr>
              <w:jc w:val="center"/>
              <w:rPr>
                <w:rFonts w:cs="Times New Roman"/>
                <w:color w:val="000000"/>
              </w:rPr>
            </w:pPr>
            <w:r w:rsidRPr="00E14F2F">
              <w:rPr>
                <w:rFonts w:cs="Times New Roman"/>
                <w:color w:val="000000"/>
              </w:rPr>
              <w:t>0.069</w:t>
            </w:r>
          </w:p>
        </w:tc>
        <w:tc>
          <w:tcPr>
            <w:tcW w:w="1080" w:type="dxa"/>
            <w:tcBorders>
              <w:top w:val="nil"/>
              <w:left w:val="nil"/>
              <w:bottom w:val="nil"/>
              <w:right w:val="nil"/>
            </w:tcBorders>
            <w:shd w:val="clear" w:color="auto" w:fill="auto"/>
            <w:noWrap/>
            <w:vAlign w:val="bottom"/>
            <w:hideMark/>
          </w:tcPr>
          <w:p w14:paraId="242EA0B6" w14:textId="77777777" w:rsidR="005B0D2C" w:rsidRPr="00E14F2F" w:rsidRDefault="005B0D2C" w:rsidP="00E924EC">
            <w:pPr>
              <w:jc w:val="center"/>
              <w:rPr>
                <w:rFonts w:cs="Times New Roman"/>
                <w:color w:val="000000"/>
              </w:rPr>
            </w:pPr>
            <w:r w:rsidRPr="00E14F2F">
              <w:rPr>
                <w:rFonts w:cs="Times New Roman"/>
                <w:color w:val="000000"/>
              </w:rPr>
              <w:t>0.064</w:t>
            </w:r>
          </w:p>
        </w:tc>
        <w:tc>
          <w:tcPr>
            <w:tcW w:w="1170" w:type="dxa"/>
            <w:tcBorders>
              <w:top w:val="nil"/>
              <w:left w:val="nil"/>
              <w:bottom w:val="nil"/>
              <w:right w:val="nil"/>
            </w:tcBorders>
            <w:shd w:val="clear" w:color="auto" w:fill="auto"/>
            <w:noWrap/>
            <w:vAlign w:val="bottom"/>
            <w:hideMark/>
          </w:tcPr>
          <w:p w14:paraId="2BD83B63" w14:textId="77777777" w:rsidR="005B0D2C" w:rsidRPr="00E14F2F" w:rsidRDefault="005B0D2C" w:rsidP="00E924EC">
            <w:pPr>
              <w:jc w:val="center"/>
              <w:rPr>
                <w:rFonts w:cs="Times New Roman"/>
                <w:color w:val="000000"/>
              </w:rPr>
            </w:pPr>
            <w:r w:rsidRPr="00E14F2F">
              <w:rPr>
                <w:rFonts w:cs="Times New Roman"/>
                <w:color w:val="000000"/>
              </w:rPr>
              <w:t>0.058</w:t>
            </w:r>
          </w:p>
        </w:tc>
      </w:tr>
      <w:tr w:rsidR="006F05BD" w:rsidRPr="00E14F2F" w14:paraId="35964E4F" w14:textId="77777777" w:rsidTr="00AE6BAF">
        <w:trPr>
          <w:trHeight w:val="320"/>
        </w:trPr>
        <w:tc>
          <w:tcPr>
            <w:tcW w:w="1440" w:type="dxa"/>
            <w:tcBorders>
              <w:top w:val="nil"/>
              <w:left w:val="nil"/>
              <w:bottom w:val="nil"/>
              <w:right w:val="nil"/>
            </w:tcBorders>
            <w:shd w:val="clear" w:color="auto" w:fill="auto"/>
            <w:noWrap/>
            <w:vAlign w:val="center"/>
            <w:hideMark/>
          </w:tcPr>
          <w:p w14:paraId="23DA69E9" w14:textId="77777777" w:rsidR="005B0D2C" w:rsidRPr="00E14F2F" w:rsidRDefault="005B0D2C" w:rsidP="00E924EC">
            <w:pPr>
              <w:rPr>
                <w:rFonts w:cs="Times New Roman"/>
                <w:color w:val="000000"/>
              </w:rPr>
            </w:pPr>
            <w:r w:rsidRPr="00E14F2F">
              <w:rPr>
                <w:rFonts w:cs="Times New Roman"/>
                <w:color w:val="000000"/>
              </w:rPr>
              <w:t xml:space="preserve">Chucksney </w:t>
            </w:r>
          </w:p>
        </w:tc>
        <w:tc>
          <w:tcPr>
            <w:tcW w:w="1260" w:type="dxa"/>
            <w:tcBorders>
              <w:top w:val="nil"/>
              <w:left w:val="nil"/>
              <w:bottom w:val="nil"/>
              <w:right w:val="nil"/>
            </w:tcBorders>
            <w:shd w:val="clear" w:color="auto" w:fill="auto"/>
            <w:noWrap/>
            <w:vAlign w:val="bottom"/>
            <w:hideMark/>
          </w:tcPr>
          <w:p w14:paraId="0D1DC705" w14:textId="77777777" w:rsidR="005B0D2C" w:rsidRPr="00E14F2F" w:rsidRDefault="005B0D2C" w:rsidP="00E924EC">
            <w:pPr>
              <w:jc w:val="center"/>
              <w:rPr>
                <w:rFonts w:cs="Times New Roman"/>
                <w:color w:val="000000"/>
              </w:rPr>
            </w:pPr>
            <w:r w:rsidRPr="00E14F2F">
              <w:rPr>
                <w:rFonts w:cs="Times New Roman"/>
                <w:color w:val="000000"/>
              </w:rPr>
              <w:t>0.145</w:t>
            </w:r>
          </w:p>
        </w:tc>
        <w:tc>
          <w:tcPr>
            <w:tcW w:w="1260" w:type="dxa"/>
            <w:tcBorders>
              <w:top w:val="nil"/>
              <w:left w:val="nil"/>
              <w:bottom w:val="nil"/>
              <w:right w:val="nil"/>
            </w:tcBorders>
            <w:shd w:val="clear" w:color="auto" w:fill="auto"/>
            <w:noWrap/>
            <w:vAlign w:val="bottom"/>
            <w:hideMark/>
          </w:tcPr>
          <w:p w14:paraId="4A68C735" w14:textId="77777777" w:rsidR="005B0D2C" w:rsidRPr="00E14F2F" w:rsidRDefault="005B0D2C" w:rsidP="00E924EC">
            <w:pPr>
              <w:jc w:val="center"/>
              <w:rPr>
                <w:rFonts w:cs="Times New Roman"/>
                <w:color w:val="000000"/>
              </w:rPr>
            </w:pPr>
            <w:r w:rsidRPr="00E14F2F">
              <w:rPr>
                <w:rFonts w:cs="Times New Roman"/>
                <w:color w:val="000000"/>
              </w:rPr>
              <w:t>0.099</w:t>
            </w:r>
          </w:p>
        </w:tc>
        <w:tc>
          <w:tcPr>
            <w:tcW w:w="1341" w:type="dxa"/>
            <w:tcBorders>
              <w:top w:val="nil"/>
              <w:left w:val="nil"/>
              <w:bottom w:val="nil"/>
              <w:right w:val="nil"/>
            </w:tcBorders>
            <w:shd w:val="clear" w:color="auto" w:fill="auto"/>
            <w:noWrap/>
            <w:vAlign w:val="center"/>
            <w:hideMark/>
          </w:tcPr>
          <w:p w14:paraId="30AF2588" w14:textId="77777777" w:rsidR="005B0D2C" w:rsidRPr="00E14F2F" w:rsidRDefault="005B0D2C" w:rsidP="00E924EC">
            <w:pPr>
              <w:jc w:val="center"/>
              <w:rPr>
                <w:rFonts w:cs="Times New Roman"/>
                <w:color w:val="000000"/>
              </w:rPr>
            </w:pPr>
            <w:r w:rsidRPr="00E14F2F">
              <w:rPr>
                <w:rFonts w:cs="Times New Roman"/>
                <w:color w:val="000000"/>
              </w:rPr>
              <w:t>0.157</w:t>
            </w:r>
          </w:p>
        </w:tc>
        <w:tc>
          <w:tcPr>
            <w:tcW w:w="1260" w:type="dxa"/>
            <w:tcBorders>
              <w:top w:val="nil"/>
              <w:left w:val="nil"/>
              <w:bottom w:val="nil"/>
              <w:right w:val="nil"/>
            </w:tcBorders>
            <w:shd w:val="clear" w:color="auto" w:fill="auto"/>
            <w:noWrap/>
            <w:vAlign w:val="center"/>
            <w:hideMark/>
          </w:tcPr>
          <w:p w14:paraId="4A3F8DC0" w14:textId="77777777" w:rsidR="005B0D2C" w:rsidRPr="00E14F2F" w:rsidRDefault="005B0D2C" w:rsidP="00E924EC">
            <w:pPr>
              <w:jc w:val="center"/>
              <w:rPr>
                <w:rFonts w:cs="Times New Roman"/>
                <w:color w:val="000000"/>
              </w:rPr>
            </w:pPr>
            <w:r w:rsidRPr="00E14F2F">
              <w:rPr>
                <w:rFonts w:cs="Times New Roman"/>
                <w:color w:val="000000"/>
              </w:rPr>
              <w:t>0.127</w:t>
            </w:r>
          </w:p>
        </w:tc>
        <w:tc>
          <w:tcPr>
            <w:tcW w:w="1080" w:type="dxa"/>
            <w:tcBorders>
              <w:top w:val="nil"/>
              <w:left w:val="nil"/>
              <w:bottom w:val="nil"/>
              <w:right w:val="nil"/>
            </w:tcBorders>
            <w:shd w:val="clear" w:color="auto" w:fill="auto"/>
            <w:noWrap/>
            <w:vAlign w:val="bottom"/>
            <w:hideMark/>
          </w:tcPr>
          <w:p w14:paraId="032DD333" w14:textId="77777777" w:rsidR="005B0D2C" w:rsidRPr="00E14F2F" w:rsidRDefault="005B0D2C" w:rsidP="00E924EC">
            <w:pPr>
              <w:jc w:val="center"/>
              <w:rPr>
                <w:rFonts w:cs="Times New Roman"/>
                <w:color w:val="000000"/>
              </w:rPr>
            </w:pPr>
            <w:r w:rsidRPr="00E14F2F">
              <w:rPr>
                <w:rFonts w:cs="Times New Roman"/>
                <w:color w:val="000000"/>
              </w:rPr>
              <w:t>0.022</w:t>
            </w:r>
          </w:p>
        </w:tc>
        <w:tc>
          <w:tcPr>
            <w:tcW w:w="1170" w:type="dxa"/>
            <w:tcBorders>
              <w:top w:val="nil"/>
              <w:left w:val="nil"/>
              <w:bottom w:val="nil"/>
              <w:right w:val="nil"/>
            </w:tcBorders>
            <w:shd w:val="clear" w:color="auto" w:fill="auto"/>
            <w:noWrap/>
            <w:vAlign w:val="bottom"/>
            <w:hideMark/>
          </w:tcPr>
          <w:p w14:paraId="100BF3D8" w14:textId="77777777" w:rsidR="005B0D2C" w:rsidRPr="00E14F2F" w:rsidRDefault="005B0D2C" w:rsidP="00E924EC">
            <w:pPr>
              <w:jc w:val="center"/>
              <w:rPr>
                <w:rFonts w:cs="Times New Roman"/>
                <w:color w:val="000000"/>
              </w:rPr>
            </w:pPr>
            <w:r w:rsidRPr="00E14F2F">
              <w:rPr>
                <w:rFonts w:cs="Times New Roman"/>
                <w:color w:val="000000"/>
              </w:rPr>
              <w:t>0.011</w:t>
            </w:r>
          </w:p>
        </w:tc>
      </w:tr>
      <w:tr w:rsidR="006F05BD" w:rsidRPr="00E14F2F" w14:paraId="2552369D" w14:textId="77777777" w:rsidTr="00AE6BAF">
        <w:trPr>
          <w:trHeight w:val="320"/>
        </w:trPr>
        <w:tc>
          <w:tcPr>
            <w:tcW w:w="1440" w:type="dxa"/>
            <w:tcBorders>
              <w:top w:val="nil"/>
              <w:left w:val="nil"/>
              <w:bottom w:val="nil"/>
              <w:right w:val="nil"/>
            </w:tcBorders>
            <w:shd w:val="clear" w:color="auto" w:fill="auto"/>
            <w:noWrap/>
            <w:vAlign w:val="center"/>
            <w:hideMark/>
          </w:tcPr>
          <w:p w14:paraId="6246F6F4" w14:textId="77777777" w:rsidR="005B0D2C" w:rsidRPr="00E14F2F" w:rsidRDefault="005B0D2C" w:rsidP="00E924EC">
            <w:pPr>
              <w:rPr>
                <w:rFonts w:cs="Times New Roman"/>
                <w:color w:val="000000"/>
              </w:rPr>
            </w:pPr>
            <w:r w:rsidRPr="00E14F2F">
              <w:rPr>
                <w:rFonts w:cs="Times New Roman"/>
                <w:color w:val="000000"/>
              </w:rPr>
              <w:t xml:space="preserve">W-100 </w:t>
            </w:r>
          </w:p>
        </w:tc>
        <w:tc>
          <w:tcPr>
            <w:tcW w:w="1260" w:type="dxa"/>
            <w:tcBorders>
              <w:top w:val="nil"/>
              <w:left w:val="nil"/>
              <w:bottom w:val="nil"/>
              <w:right w:val="nil"/>
            </w:tcBorders>
            <w:shd w:val="clear" w:color="auto" w:fill="auto"/>
            <w:noWrap/>
            <w:vAlign w:val="bottom"/>
            <w:hideMark/>
          </w:tcPr>
          <w:p w14:paraId="577CC8B4" w14:textId="77777777" w:rsidR="005B0D2C" w:rsidRPr="00E14F2F" w:rsidRDefault="005B0D2C" w:rsidP="00E924EC">
            <w:pPr>
              <w:jc w:val="center"/>
              <w:rPr>
                <w:rFonts w:cs="Times New Roman"/>
                <w:color w:val="000000"/>
              </w:rPr>
            </w:pPr>
            <w:r w:rsidRPr="00E14F2F">
              <w:rPr>
                <w:rFonts w:cs="Times New Roman"/>
                <w:color w:val="000000"/>
              </w:rPr>
              <w:t>0.194</w:t>
            </w:r>
          </w:p>
        </w:tc>
        <w:tc>
          <w:tcPr>
            <w:tcW w:w="1260" w:type="dxa"/>
            <w:tcBorders>
              <w:top w:val="nil"/>
              <w:left w:val="nil"/>
              <w:bottom w:val="nil"/>
              <w:right w:val="nil"/>
            </w:tcBorders>
            <w:shd w:val="clear" w:color="auto" w:fill="auto"/>
            <w:noWrap/>
            <w:vAlign w:val="bottom"/>
            <w:hideMark/>
          </w:tcPr>
          <w:p w14:paraId="692C87F7" w14:textId="77777777" w:rsidR="005B0D2C" w:rsidRPr="00E14F2F" w:rsidRDefault="005B0D2C" w:rsidP="00E924EC">
            <w:pPr>
              <w:jc w:val="center"/>
              <w:rPr>
                <w:rFonts w:cs="Times New Roman"/>
                <w:color w:val="000000"/>
              </w:rPr>
            </w:pPr>
            <w:r w:rsidRPr="00E14F2F">
              <w:rPr>
                <w:rFonts w:cs="Times New Roman"/>
                <w:color w:val="000000"/>
              </w:rPr>
              <w:t>0.134</w:t>
            </w:r>
          </w:p>
        </w:tc>
        <w:tc>
          <w:tcPr>
            <w:tcW w:w="1341" w:type="dxa"/>
            <w:tcBorders>
              <w:top w:val="nil"/>
              <w:left w:val="nil"/>
              <w:bottom w:val="nil"/>
              <w:right w:val="nil"/>
            </w:tcBorders>
            <w:shd w:val="clear" w:color="auto" w:fill="auto"/>
            <w:noWrap/>
            <w:vAlign w:val="center"/>
            <w:hideMark/>
          </w:tcPr>
          <w:p w14:paraId="6C69021E" w14:textId="77777777" w:rsidR="005B0D2C" w:rsidRPr="00E14F2F" w:rsidRDefault="005B0D2C" w:rsidP="00E924EC">
            <w:pPr>
              <w:jc w:val="center"/>
              <w:rPr>
                <w:rFonts w:cs="Times New Roman"/>
                <w:color w:val="000000"/>
              </w:rPr>
            </w:pPr>
            <w:r w:rsidRPr="00E14F2F">
              <w:rPr>
                <w:rFonts w:cs="Times New Roman"/>
                <w:color w:val="000000"/>
              </w:rPr>
              <w:t>0.224</w:t>
            </w:r>
          </w:p>
        </w:tc>
        <w:tc>
          <w:tcPr>
            <w:tcW w:w="1260" w:type="dxa"/>
            <w:tcBorders>
              <w:top w:val="nil"/>
              <w:left w:val="nil"/>
              <w:bottom w:val="nil"/>
              <w:right w:val="nil"/>
            </w:tcBorders>
            <w:shd w:val="clear" w:color="auto" w:fill="auto"/>
            <w:noWrap/>
            <w:vAlign w:val="center"/>
            <w:hideMark/>
          </w:tcPr>
          <w:p w14:paraId="13832E9D" w14:textId="77777777" w:rsidR="005B0D2C" w:rsidRPr="00E14F2F" w:rsidRDefault="005B0D2C" w:rsidP="00E924EC">
            <w:pPr>
              <w:jc w:val="center"/>
              <w:rPr>
                <w:rFonts w:cs="Times New Roman"/>
                <w:color w:val="000000"/>
              </w:rPr>
            </w:pPr>
            <w:r w:rsidRPr="00E14F2F">
              <w:rPr>
                <w:rFonts w:cs="Times New Roman"/>
                <w:color w:val="000000"/>
              </w:rPr>
              <w:t>0.117</w:t>
            </w:r>
          </w:p>
        </w:tc>
        <w:tc>
          <w:tcPr>
            <w:tcW w:w="1080" w:type="dxa"/>
            <w:tcBorders>
              <w:top w:val="nil"/>
              <w:left w:val="nil"/>
              <w:bottom w:val="nil"/>
              <w:right w:val="nil"/>
            </w:tcBorders>
            <w:shd w:val="clear" w:color="auto" w:fill="auto"/>
            <w:noWrap/>
            <w:vAlign w:val="bottom"/>
            <w:hideMark/>
          </w:tcPr>
          <w:p w14:paraId="2A9FFE4D" w14:textId="77777777" w:rsidR="005B0D2C" w:rsidRPr="00E14F2F" w:rsidRDefault="005B0D2C" w:rsidP="00E924EC">
            <w:pPr>
              <w:jc w:val="center"/>
              <w:rPr>
                <w:rFonts w:cs="Times New Roman"/>
                <w:color w:val="000000"/>
              </w:rPr>
            </w:pPr>
            <w:r w:rsidRPr="00E14F2F">
              <w:rPr>
                <w:rFonts w:cs="Times New Roman"/>
                <w:color w:val="000000"/>
              </w:rPr>
              <w:t>0.061</w:t>
            </w:r>
          </w:p>
        </w:tc>
        <w:tc>
          <w:tcPr>
            <w:tcW w:w="1170" w:type="dxa"/>
            <w:tcBorders>
              <w:top w:val="nil"/>
              <w:left w:val="nil"/>
              <w:bottom w:val="nil"/>
              <w:right w:val="nil"/>
            </w:tcBorders>
            <w:shd w:val="clear" w:color="auto" w:fill="auto"/>
            <w:noWrap/>
            <w:vAlign w:val="bottom"/>
            <w:hideMark/>
          </w:tcPr>
          <w:p w14:paraId="56EB8B77" w14:textId="77777777" w:rsidR="005B0D2C" w:rsidRPr="00E14F2F" w:rsidRDefault="005B0D2C" w:rsidP="00E924EC">
            <w:pPr>
              <w:jc w:val="center"/>
              <w:rPr>
                <w:rFonts w:cs="Times New Roman"/>
                <w:color w:val="000000"/>
              </w:rPr>
            </w:pPr>
            <w:r w:rsidRPr="00E14F2F">
              <w:rPr>
                <w:rFonts w:cs="Times New Roman"/>
                <w:color w:val="000000"/>
              </w:rPr>
              <w:t>0.025</w:t>
            </w:r>
          </w:p>
        </w:tc>
      </w:tr>
      <w:tr w:rsidR="006F05BD" w:rsidRPr="00E14F2F" w14:paraId="493942B2" w14:textId="77777777" w:rsidTr="00AE6BAF">
        <w:trPr>
          <w:trHeight w:val="320"/>
        </w:trPr>
        <w:tc>
          <w:tcPr>
            <w:tcW w:w="1440" w:type="dxa"/>
            <w:tcBorders>
              <w:top w:val="nil"/>
              <w:left w:val="nil"/>
              <w:bottom w:val="nil"/>
              <w:right w:val="nil"/>
            </w:tcBorders>
            <w:shd w:val="clear" w:color="auto" w:fill="auto"/>
            <w:noWrap/>
            <w:vAlign w:val="center"/>
            <w:hideMark/>
          </w:tcPr>
          <w:p w14:paraId="5E05EB77" w14:textId="77777777" w:rsidR="005B0D2C" w:rsidRPr="00E14F2F" w:rsidRDefault="005B0D2C" w:rsidP="00E924EC">
            <w:pPr>
              <w:rPr>
                <w:rFonts w:cs="Times New Roman"/>
                <w:color w:val="000000"/>
              </w:rPr>
            </w:pPr>
            <w:r w:rsidRPr="00E14F2F">
              <w:rPr>
                <w:rFonts w:cs="Times New Roman"/>
                <w:color w:val="000000"/>
              </w:rPr>
              <w:t xml:space="preserve">W-122 </w:t>
            </w:r>
          </w:p>
        </w:tc>
        <w:tc>
          <w:tcPr>
            <w:tcW w:w="1260" w:type="dxa"/>
            <w:tcBorders>
              <w:top w:val="nil"/>
              <w:left w:val="nil"/>
              <w:bottom w:val="nil"/>
              <w:right w:val="nil"/>
            </w:tcBorders>
            <w:shd w:val="clear" w:color="auto" w:fill="auto"/>
            <w:noWrap/>
            <w:vAlign w:val="bottom"/>
            <w:hideMark/>
          </w:tcPr>
          <w:p w14:paraId="24272A8B" w14:textId="77777777" w:rsidR="005B0D2C" w:rsidRPr="00E14F2F" w:rsidRDefault="005B0D2C" w:rsidP="00E924EC">
            <w:pPr>
              <w:jc w:val="center"/>
              <w:rPr>
                <w:rFonts w:cs="Times New Roman"/>
                <w:color w:val="000000"/>
              </w:rPr>
            </w:pPr>
            <w:r w:rsidRPr="00E14F2F">
              <w:rPr>
                <w:rFonts w:cs="Times New Roman"/>
                <w:color w:val="000000"/>
              </w:rPr>
              <w:t>0.014</w:t>
            </w:r>
          </w:p>
        </w:tc>
        <w:tc>
          <w:tcPr>
            <w:tcW w:w="1260" w:type="dxa"/>
            <w:tcBorders>
              <w:top w:val="nil"/>
              <w:left w:val="nil"/>
              <w:bottom w:val="nil"/>
              <w:right w:val="nil"/>
            </w:tcBorders>
            <w:shd w:val="clear" w:color="auto" w:fill="auto"/>
            <w:noWrap/>
            <w:vAlign w:val="bottom"/>
            <w:hideMark/>
          </w:tcPr>
          <w:p w14:paraId="0D97E912" w14:textId="77777777" w:rsidR="005B0D2C" w:rsidRPr="00E14F2F" w:rsidRDefault="005B0D2C" w:rsidP="00E924EC">
            <w:pPr>
              <w:jc w:val="center"/>
              <w:rPr>
                <w:rFonts w:cs="Times New Roman"/>
                <w:color w:val="000000"/>
              </w:rPr>
            </w:pPr>
            <w:r w:rsidRPr="00E14F2F">
              <w:rPr>
                <w:rFonts w:cs="Times New Roman"/>
                <w:color w:val="000000"/>
              </w:rPr>
              <w:t>0.076</w:t>
            </w:r>
          </w:p>
        </w:tc>
        <w:tc>
          <w:tcPr>
            <w:tcW w:w="1341" w:type="dxa"/>
            <w:tcBorders>
              <w:top w:val="nil"/>
              <w:left w:val="nil"/>
              <w:bottom w:val="nil"/>
              <w:right w:val="nil"/>
            </w:tcBorders>
            <w:shd w:val="clear" w:color="auto" w:fill="auto"/>
            <w:noWrap/>
            <w:vAlign w:val="center"/>
            <w:hideMark/>
          </w:tcPr>
          <w:p w14:paraId="17D51176" w14:textId="77777777" w:rsidR="005B0D2C" w:rsidRPr="00E14F2F" w:rsidRDefault="005B0D2C" w:rsidP="00E924EC">
            <w:pPr>
              <w:jc w:val="center"/>
              <w:rPr>
                <w:rFonts w:cs="Times New Roman"/>
                <w:color w:val="000000"/>
              </w:rPr>
            </w:pPr>
            <w:r w:rsidRPr="00E14F2F">
              <w:rPr>
                <w:rFonts w:cs="Times New Roman"/>
                <w:color w:val="000000"/>
              </w:rPr>
              <w:t>-0.047</w:t>
            </w:r>
          </w:p>
        </w:tc>
        <w:tc>
          <w:tcPr>
            <w:tcW w:w="1260" w:type="dxa"/>
            <w:tcBorders>
              <w:top w:val="nil"/>
              <w:left w:val="nil"/>
              <w:bottom w:val="nil"/>
              <w:right w:val="nil"/>
            </w:tcBorders>
            <w:shd w:val="clear" w:color="auto" w:fill="auto"/>
            <w:noWrap/>
            <w:vAlign w:val="center"/>
            <w:hideMark/>
          </w:tcPr>
          <w:p w14:paraId="640B9F00" w14:textId="77777777" w:rsidR="005B0D2C" w:rsidRPr="00E14F2F" w:rsidRDefault="005B0D2C" w:rsidP="00E924EC">
            <w:pPr>
              <w:jc w:val="center"/>
              <w:rPr>
                <w:rFonts w:cs="Times New Roman"/>
                <w:color w:val="000000"/>
              </w:rPr>
            </w:pPr>
            <w:r w:rsidRPr="00E14F2F">
              <w:rPr>
                <w:rFonts w:cs="Times New Roman"/>
                <w:color w:val="000000"/>
              </w:rPr>
              <w:t>0.088</w:t>
            </w:r>
          </w:p>
        </w:tc>
        <w:tc>
          <w:tcPr>
            <w:tcW w:w="1080" w:type="dxa"/>
            <w:tcBorders>
              <w:top w:val="nil"/>
              <w:left w:val="nil"/>
              <w:bottom w:val="nil"/>
              <w:right w:val="nil"/>
            </w:tcBorders>
            <w:shd w:val="clear" w:color="auto" w:fill="auto"/>
            <w:noWrap/>
            <w:vAlign w:val="bottom"/>
            <w:hideMark/>
          </w:tcPr>
          <w:p w14:paraId="2CDFB99D" w14:textId="77777777" w:rsidR="005B0D2C" w:rsidRPr="00E14F2F" w:rsidRDefault="005B0D2C" w:rsidP="00E924EC">
            <w:pPr>
              <w:jc w:val="center"/>
              <w:rPr>
                <w:rFonts w:cs="Times New Roman"/>
                <w:color w:val="000000"/>
              </w:rPr>
            </w:pPr>
            <w:r w:rsidRPr="00E14F2F">
              <w:rPr>
                <w:rFonts w:cs="Times New Roman"/>
                <w:color w:val="000000"/>
              </w:rPr>
              <w:t>0.036</w:t>
            </w:r>
          </w:p>
        </w:tc>
        <w:tc>
          <w:tcPr>
            <w:tcW w:w="1170" w:type="dxa"/>
            <w:tcBorders>
              <w:top w:val="nil"/>
              <w:left w:val="nil"/>
              <w:bottom w:val="nil"/>
              <w:right w:val="nil"/>
            </w:tcBorders>
            <w:shd w:val="clear" w:color="auto" w:fill="auto"/>
            <w:noWrap/>
            <w:vAlign w:val="bottom"/>
            <w:hideMark/>
          </w:tcPr>
          <w:p w14:paraId="1DE0841E" w14:textId="77777777" w:rsidR="005B0D2C" w:rsidRPr="00E14F2F" w:rsidRDefault="005B0D2C" w:rsidP="00E924EC">
            <w:pPr>
              <w:jc w:val="center"/>
              <w:rPr>
                <w:rFonts w:cs="Times New Roman"/>
                <w:color w:val="000000"/>
              </w:rPr>
            </w:pPr>
            <w:r w:rsidRPr="00E14F2F">
              <w:rPr>
                <w:rFonts w:cs="Times New Roman"/>
                <w:color w:val="000000"/>
              </w:rPr>
              <w:t>-0.005</w:t>
            </w:r>
          </w:p>
        </w:tc>
      </w:tr>
    </w:tbl>
    <w:p w14:paraId="2F607E80" w14:textId="000785BA" w:rsidR="00F55073" w:rsidRDefault="00F55073" w:rsidP="0008518A">
      <w:pPr>
        <w:pStyle w:val="ThesisH1"/>
      </w:pPr>
    </w:p>
    <w:p w14:paraId="3BA1DC54" w14:textId="77777777" w:rsidR="005B0D2C" w:rsidRPr="005B0D2C" w:rsidRDefault="005B0D2C" w:rsidP="005B0D2C"/>
    <w:p w14:paraId="75D4DA2E" w14:textId="77777777" w:rsidR="00F55073" w:rsidRDefault="00F55073" w:rsidP="0008518A">
      <w:pPr>
        <w:pStyle w:val="ThesisH1"/>
      </w:pPr>
    </w:p>
    <w:p w14:paraId="1D388EBB" w14:textId="77777777" w:rsidR="00AB51C4" w:rsidRDefault="00AB51C4" w:rsidP="0008518A">
      <w:pPr>
        <w:pStyle w:val="ThesisH1"/>
      </w:pPr>
    </w:p>
    <w:p w14:paraId="2AC8FEBB" w14:textId="77777777" w:rsidR="00AB51C4" w:rsidRDefault="00AB51C4" w:rsidP="0008518A">
      <w:pPr>
        <w:pStyle w:val="ThesisH1"/>
      </w:pPr>
    </w:p>
    <w:p w14:paraId="06F1946D" w14:textId="77777777" w:rsidR="00AB51C4" w:rsidRDefault="00AB51C4" w:rsidP="0008518A">
      <w:pPr>
        <w:pStyle w:val="ThesisH1"/>
      </w:pPr>
    </w:p>
    <w:p w14:paraId="7CE06F36" w14:textId="77777777" w:rsidR="00AB51C4" w:rsidRDefault="00AB51C4" w:rsidP="0008518A">
      <w:pPr>
        <w:pStyle w:val="ThesisH1"/>
      </w:pPr>
    </w:p>
    <w:p w14:paraId="206FE2CD" w14:textId="77777777" w:rsidR="00AB51C4" w:rsidRDefault="00AB51C4" w:rsidP="0008518A">
      <w:pPr>
        <w:pStyle w:val="ThesisH1"/>
      </w:pPr>
    </w:p>
    <w:p w14:paraId="1BFBA7E8" w14:textId="77777777" w:rsidR="00AB51C4" w:rsidRDefault="00AB51C4" w:rsidP="0008518A">
      <w:pPr>
        <w:pStyle w:val="ThesisH1"/>
      </w:pPr>
    </w:p>
    <w:p w14:paraId="678DC91F" w14:textId="77777777" w:rsidR="00AB51C4" w:rsidRDefault="00AB51C4" w:rsidP="0008518A">
      <w:pPr>
        <w:pStyle w:val="ThesisH1"/>
      </w:pPr>
    </w:p>
    <w:p w14:paraId="016CEC87" w14:textId="77777777" w:rsidR="00AB51C4" w:rsidRDefault="00AB51C4" w:rsidP="0008518A">
      <w:pPr>
        <w:pStyle w:val="ThesisH1"/>
      </w:pPr>
    </w:p>
    <w:p w14:paraId="7626C23F" w14:textId="77777777" w:rsidR="00AB51C4" w:rsidRDefault="00AB51C4" w:rsidP="0008518A">
      <w:pPr>
        <w:pStyle w:val="ThesisH1"/>
      </w:pPr>
    </w:p>
    <w:p w14:paraId="63C8A401" w14:textId="77777777" w:rsidR="00AB51C4" w:rsidRDefault="00AB51C4" w:rsidP="0008518A">
      <w:pPr>
        <w:pStyle w:val="ThesisH1"/>
      </w:pPr>
    </w:p>
    <w:p w14:paraId="349AE758" w14:textId="77777777" w:rsidR="00AB51C4" w:rsidRDefault="00AB51C4" w:rsidP="0008518A">
      <w:pPr>
        <w:pStyle w:val="ThesisH1"/>
      </w:pPr>
    </w:p>
    <w:p w14:paraId="545DD828" w14:textId="77777777" w:rsidR="00AB51C4" w:rsidRDefault="00AB51C4" w:rsidP="0008518A">
      <w:pPr>
        <w:pStyle w:val="ThesisH1"/>
      </w:pPr>
    </w:p>
    <w:p w14:paraId="69A04FE6" w14:textId="77777777" w:rsidR="00AB51C4" w:rsidRDefault="00AB51C4" w:rsidP="0008518A">
      <w:pPr>
        <w:pStyle w:val="ThesisH1"/>
      </w:pPr>
    </w:p>
    <w:p w14:paraId="3F9119AD" w14:textId="77777777" w:rsidR="00AB51C4" w:rsidRDefault="00AB51C4" w:rsidP="0008518A">
      <w:pPr>
        <w:pStyle w:val="ThesisH1"/>
      </w:pPr>
    </w:p>
    <w:p w14:paraId="6A3652C5" w14:textId="77777777" w:rsidR="00AB51C4" w:rsidRDefault="00AB51C4" w:rsidP="0008518A">
      <w:pPr>
        <w:pStyle w:val="ThesisH1"/>
      </w:pPr>
    </w:p>
    <w:p w14:paraId="73A28BBB" w14:textId="77777777" w:rsidR="00AB51C4" w:rsidRDefault="00AB51C4" w:rsidP="0008518A">
      <w:pPr>
        <w:pStyle w:val="ThesisH1"/>
      </w:pPr>
    </w:p>
    <w:p w14:paraId="0F048E16" w14:textId="77777777" w:rsidR="00AB51C4" w:rsidRDefault="00AB51C4" w:rsidP="0008518A">
      <w:pPr>
        <w:pStyle w:val="ThesisH1"/>
      </w:pPr>
    </w:p>
    <w:p w14:paraId="67E19D65" w14:textId="77777777" w:rsidR="00AB51C4" w:rsidRDefault="00AB51C4" w:rsidP="0008518A">
      <w:pPr>
        <w:pStyle w:val="ThesisH1"/>
      </w:pPr>
    </w:p>
    <w:p w14:paraId="62F43F38" w14:textId="77777777" w:rsidR="00AB51C4" w:rsidRDefault="00AB51C4" w:rsidP="0008518A">
      <w:pPr>
        <w:pStyle w:val="ThesisH1"/>
      </w:pPr>
    </w:p>
    <w:p w14:paraId="206CE10C" w14:textId="77777777" w:rsidR="00AB51C4" w:rsidRDefault="00AB51C4" w:rsidP="0008518A">
      <w:pPr>
        <w:pStyle w:val="ThesisH1"/>
      </w:pPr>
    </w:p>
    <w:p w14:paraId="07109FC1" w14:textId="77777777" w:rsidR="00F6168C" w:rsidRPr="00AB6643" w:rsidRDefault="00F6168C" w:rsidP="00F6168C">
      <w:pPr>
        <w:pStyle w:val="ThesisH1"/>
      </w:pPr>
      <w:r>
        <w:t xml:space="preserve">Chapter 2: Influence of riparian canopy gaps on stream periphyton </w:t>
      </w:r>
    </w:p>
    <w:p w14:paraId="23CD5FAB" w14:textId="77777777" w:rsidR="00F6168C" w:rsidRPr="00AB6643" w:rsidRDefault="00F6168C" w:rsidP="00F6168C">
      <w:pPr>
        <w:spacing w:line="480" w:lineRule="auto"/>
        <w:rPr>
          <w:rFonts w:cs="Times New Roman"/>
          <w:bCs/>
        </w:rPr>
      </w:pPr>
      <w:r w:rsidRPr="00AB6643">
        <w:rPr>
          <w:rFonts w:cs="Times New Roman"/>
          <w:bCs/>
        </w:rPr>
        <w:t xml:space="preserve"> </w:t>
      </w:r>
    </w:p>
    <w:p w14:paraId="18DBF193" w14:textId="77777777" w:rsidR="00F6168C" w:rsidRPr="00AB6643" w:rsidRDefault="00F6168C" w:rsidP="00F6168C">
      <w:pPr>
        <w:spacing w:line="480" w:lineRule="auto"/>
        <w:rPr>
          <w:rFonts w:cs="Times New Roman"/>
          <w:b/>
          <w:bCs/>
          <w:smallCaps/>
        </w:rPr>
      </w:pPr>
      <w:r w:rsidRPr="00AB6643">
        <w:rPr>
          <w:rFonts w:cs="Times New Roman"/>
          <w:b/>
          <w:bCs/>
          <w:smallCaps/>
        </w:rPr>
        <w:t>Introduction</w:t>
      </w:r>
    </w:p>
    <w:p w14:paraId="48CF4EB2" w14:textId="77777777" w:rsidR="00F6168C" w:rsidRPr="00E83020" w:rsidRDefault="00F6168C" w:rsidP="00F6168C">
      <w:pPr>
        <w:spacing w:line="480" w:lineRule="auto"/>
        <w:ind w:firstLine="720"/>
        <w:rPr>
          <w:rFonts w:cs="Times New Roman"/>
          <w:b/>
        </w:rPr>
      </w:pPr>
      <w:r w:rsidRPr="004A2287">
        <w:rPr>
          <w:rFonts w:cs="Times New Roman"/>
        </w:rPr>
        <w:t>Light is a fundamental resource for primary</w:t>
      </w:r>
      <w:r w:rsidRPr="004A2287">
        <w:rPr>
          <w:rFonts w:cs="Times New Roman"/>
          <w:color w:val="000000" w:themeColor="text1"/>
        </w:rPr>
        <w:t xml:space="preserve"> production</w:t>
      </w:r>
      <w:r w:rsidRPr="004A2287">
        <w:rPr>
          <w:rFonts w:cs="Times New Roman"/>
        </w:rPr>
        <w:t xml:space="preserve">, and ultimately accrual of autotrophic biomass in both aquatic and terrestrial ecosystems. In </w:t>
      </w:r>
      <w:r>
        <w:rPr>
          <w:rFonts w:cs="Times New Roman"/>
        </w:rPr>
        <w:t xml:space="preserve">forested headwater </w:t>
      </w:r>
      <w:r w:rsidRPr="004A2287">
        <w:rPr>
          <w:rFonts w:cs="Times New Roman"/>
        </w:rPr>
        <w:t>streams, primary production within the aquatic system (autochthonous production) contributes disproportionately to nutrient demand</w:t>
      </w:r>
      <w:r>
        <w:rPr>
          <w:rFonts w:cs="Times New Roman"/>
        </w:rPr>
        <w:t xml:space="preserve"> </w:t>
      </w:r>
      <w:r>
        <w:rPr>
          <w:rFonts w:cs="Times New Roman"/>
        </w:rPr>
        <w:fldChar w:fldCharType="begin" w:fldLock="1"/>
      </w:r>
      <w:r>
        <w:rPr>
          <w:rFonts w:cs="Times New Roman"/>
        </w:rPr>
        <w:instrText>ADDIN CSL_CITATION {"citationItems":[{"id":"ITEM-1","itemData":{"DOI":"10.1038/nature06686","ISBN":"0028-0836","ISSN":"0028-0836","PMID":"18337819","abstract":"Anthropogenic addition of bioavailable nitrogen to the biosphere is increasing and terrestrial ecosystems are becoming increasingly nitrogen-saturated, causing more bioavailable nitrogen to enter groundwater and surface waters. Large-scale nitrogen budgets show that an average of about 20-25 per cent of the nitrogen added to the biosphere is exported from rivers to the ocean or inland basins, indicating that substantial sinks for nitrogen must exist in the landscape. Streams and rivers may themselves be important sinks for bioavailable nitrogen owing to their hydrological connections with terrestrial systems, high rates of biological activity, and streambed sediment environments that favour microbial denitrification. Here we present data from nitrogen stable isotope tracer experiments across 72 streams and 8 regions representing several biomes. We show that total biotic uptake and denitrification of nitrate increase with stream nitrate concentration, but that the efficiency of biotic uptake and denitrification declines as concentration increases, reducing the proportion of in-stream nitrate that is removed from transport. Our data suggest that the total uptake of nitrate is related to ecosystem photosynthesis and that denitrification is related to ecosystem respiration. In addition, we use a stream network model to demonstrate that excess nitrate in streams elicits a disproportionate increase in the fraction of nitrate that is exported to receiving waters and reduces the relative role of small versus large streams as nitrate sinks.","author":[{"dropping-particle":"","family":"Mulholland","given":"Patrick J.","non-dropping-particle":"","parse-names":false,"suffix":""},{"dropping-particle":"","family":"Helton","given":"Ashley M.","non-dropping-particle":"","parse-names":false,"suffix":""},{"dropping-particle":"","family":"Poole","given":"Geoffrey C.","non-dropping-particle":"","parse-names":false,"suffix":""},{"dropping-particle":"","family":"Hall","given":"Robert O.","non-dropping-particle":"","parse-names":false,"suffix":""},{"dropping-particle":"","family":"Hamilton","given":"Stephen K.","non-dropping-particle":"","parse-names":false,"suffix":""},{"dropping-particle":"","family":"Peterson","given":"Bruce J.","non-dropping-particle":"","parse-names":false,"suffix":""},{"dropping-particle":"","family":"Tank","given":"Jennifer L.","non-dropping-particle":"","parse-names":false,"suffix":""},{"dropping-particle":"","family":"Ashkenas","given":"Linda R.","non-dropping-particle":"","parse-names":false,"suffix":""},{"dropping-particle":"","family":"Cooper","given":"Lee W.","non-dropping-particle":"","parse-names":false,"suffix":""},{"dropping-particle":"","family":"Dahm","given":"Clifford N.","non-dropping-particle":"","parse-names":false,"suffix":""},{"dropping-particle":"","family":"Dodds","given":"Walter K.","non-dropping-particle":"","parse-names":false,"suffix":""},{"dropping-particle":"","family":"Findlay","given":"Stuart E.G. G.","non-dropping-particle":"","parse-names":false,"suffix":""},{"dropping-particle":"V.","family":"Gregory","given":"Stanley","non-dropping-particle":"","parse-names":false,"suffix":""},{"dropping-particle":"","family":"Grimm","given":"Nancy B.","non-dropping-particle":"","parse-names":false,"suffix":""},{"dropping-particle":"","family":"Johnson","given":"Sherri L.","non-dropping-particle":"","parse-names":false,"suffix":""},{"dropping-particle":"","family":"McDowell","given":"William H.","non-dropping-particle":"","parse-names":false,"suffix":""},{"dropping-particle":"","family":"Meyer","given":"Judy L.","non-dropping-particle":"","parse-names":false,"suffix":""},{"dropping-particle":"","family":"Valett","given":"H. Maurice","non-dropping-particle":"","parse-names":false,"suffix":""},{"dropping-particle":"","family":"Webster","given":"Jackson R.","non-dropping-particle":"","parse-names":false,"suffix":""},{"dropping-particle":"","family":"Arango","given":"Clay P.","non-dropping-particle":"","parse-names":false,"suffix":""},{"dropping-particle":"","family":"Beaulieu","given":"Jake J.","non-dropping-particle":"","parse-names":false,"suffix":""},{"dropping-particle":"","family":"Bernot","given":"Melody J.","non-dropping-particle":"","parse-names":false,"suffix":""},{"dropping-particle":"","family":"Burgin","given":"Amy J.","non-dropping-particle":"","parse-names":false,"suffix":""},{"dropping-particle":"","family":"Crenshaw","given":"Chelsea L.","non-dropping-particle":"","parse-names":false,"suffix":""},{"dropping-particle":"","family":"Johnson","given":"Laura T.","non-dropping-particle":"","parse-names":false,"suffix":""},{"dropping-particle":"","family":"Niederlehner","given":"B. R.","non-dropping-particle":"","parse-names":false,"suffix":""},{"dropping-particle":"","family":"O'Brien","given":"Jonathan M.","non-dropping-particle":"","parse-names":false,"suffix":""},{"dropping-particle":"","family":"Potter","given":"Jody D.","non-dropping-particle":"","parse-names":false,"suffix":""},{"dropping-particle":"","family":"Sheibley","given":"Richard W.","non-dropping-particle":"","parse-names":false,"suffix":""},{"dropping-particle":"","family":"Sobota","given":"Daniel J.","non-dropping-particle":"","parse-names":false,"suffix":""},{"dropping-particle":"","family":"Thomas","given":"Suzanne M.","non-dropping-particle":"","parse-names":false,"suffix":""},{"dropping-particle":"","family":"O’Brien","given":"Jonathan M.","non-dropping-particle":"","parse-names":false,"suffix":""},{"dropping-particle":"","family":"Potter","given":"Jody D.","non-dropping-particle":"","parse-names":false,"suffix":""},{"dropping-particle":"","family":"Sheibley","given":"Richard W.","non-dropping-particle":"","parse-names":false,"suffix":""},{"dropping-particle":"","family":"Sobota","given":"Daniel J.","non-dropping-particle":"","parse-names":false,"suffix":""},{"dropping-particle":"","family":"Thomas","given":"Suzanne M.","non-dropping-particle":"","parse-names":false,"suffix":""}],"container-title":"Nature","id":"ITEM-1","issue":"7184","issued":{"date-parts":[["2008","3","13"]]},"page":"202-205","publisher":"Nature Publishing Group","title":"Stream denitrification across biomes and its response to anthropogenic nitrate loading.","type":"article-journal","volume":"452"},"uris":["http://www.mendeley.com/documents/?uuid=8697e113-81d4-49ea-999b-8d3880317f9f"]}],"mendeley":{"formattedCitation":"(Mulholland et al. 2008)","plainTextFormattedCitation":"(Mulholland et al. 2008)","previouslyFormattedCitation":"(Mulholland et al. 2008)"},"properties":{"noteIndex":0},"schema":"https://github.com/citation-style-language/schema/raw/master/csl-citation.json"}</w:instrText>
      </w:r>
      <w:r>
        <w:rPr>
          <w:rFonts w:cs="Times New Roman"/>
        </w:rPr>
        <w:fldChar w:fldCharType="separate"/>
      </w:r>
      <w:r w:rsidRPr="000E5B24">
        <w:rPr>
          <w:rFonts w:cs="Times New Roman"/>
          <w:noProof/>
        </w:rPr>
        <w:t>(Mulholland et al. 2008)</w:t>
      </w:r>
      <w:r>
        <w:rPr>
          <w:rFonts w:cs="Times New Roman"/>
        </w:rPr>
        <w:fldChar w:fldCharType="end"/>
      </w:r>
      <w:r>
        <w:rPr>
          <w:rFonts w:cs="Times New Roman"/>
        </w:rPr>
        <w:t>,</w:t>
      </w:r>
      <w:r w:rsidRPr="004A2287">
        <w:rPr>
          <w:rFonts w:cs="Times New Roman"/>
        </w:rPr>
        <w:t xml:space="preserve"> and to the growth of top aquatic consumers</w:t>
      </w:r>
      <w:r>
        <w:rPr>
          <w:rFonts w:cs="Times New Roman"/>
        </w:rPr>
        <w:t xml:space="preserve"> </w:t>
      </w:r>
      <w:r>
        <w:rPr>
          <w:rFonts w:cs="Times New Roman"/>
        </w:rPr>
        <w:fldChar w:fldCharType="begin" w:fldLock="1"/>
      </w:r>
      <w:r>
        <w:rPr>
          <w:rFonts w:cs="Times New Roman"/>
        </w:rPr>
        <w:instrText>ADDIN CSL_CITATION {"citationItems":[{"id":"ITEM-1","itemData":{"DOI":"10.4319/lo.2002.47.3.0742","ISSN":"00243590","abstract":"Estimates of carbon sources, as determined from ratios of stable isotopes, were used in conjunction with estimates of secondary production to determine the relative contribution of algal carbon to macroinvertebrate production across a gradient of elevation in a Rocky Mountain stream (North St. Vrain Creek, Colorado). The relative contri-bution of algal carbon to macroinvertebrate production was then compared to the relative availability of algal carbon. Although algal production accounted for less than 2–40% of the combined sources of organic matter to North St. Vrain Creek, the relative contribution of algal carbon to annual macroinvertebrate production ranged from approx-imately 40% at a subalpine site to nearly 80% at a more open site in the foothills. Thus, the proportional contribution of algal carbon to consumer production greatly exceeded the relative availability of algal carbon in North St. Vrain Creek. Despite the disproportionate importance of algal carbon to consumers, most macroinvertebrates in North St. Vrain Creek used some vascular plant carbon.","author":[{"dropping-particle":"","family":"McCutchan","given":"James H.","non-dropping-particle":"","parse-names":false,"suffix":""},{"dropping-particle":"","family":"Lewis","given":"William M","non-dropping-particle":"","parse-names":false,"suffix":""}],"container-title":"Limnology and Oceanography","id":"ITEM-1","issue":"3","issued":{"date-parts":[["2002"]]},"page":"742-752","title":"Relative importance of carbon sources for macroinvertebrates in a Rocky Mountain stream","type":"article-journal","volume":"47"},"uris":["http://www.mendeley.com/documents/?uuid=59b4f19f-eab6-3462-a3b2-adc6ae626bbd"]}],"mendeley":{"formattedCitation":"(McCutchan and Lewis 2002)","plainTextFormattedCitation":"(McCutchan and Lewis 2002)","previouslyFormattedCitation":"(McCutchan and Lewis 2002)"},"properties":{"noteIndex":0},"schema":"https://github.com/citation-style-language/schema/raw/master/csl-citation.json"}</w:instrText>
      </w:r>
      <w:r>
        <w:rPr>
          <w:rFonts w:cs="Times New Roman"/>
        </w:rPr>
        <w:fldChar w:fldCharType="separate"/>
      </w:r>
      <w:r w:rsidRPr="000E5B24">
        <w:rPr>
          <w:rFonts w:cs="Times New Roman"/>
          <w:noProof/>
        </w:rPr>
        <w:t>(McCutchan and Lewis 2002)</w:t>
      </w:r>
      <w:r>
        <w:rPr>
          <w:rFonts w:cs="Times New Roman"/>
        </w:rPr>
        <w:fldChar w:fldCharType="end"/>
      </w:r>
      <w:r>
        <w:rPr>
          <w:rFonts w:cs="Times New Roman"/>
        </w:rPr>
        <w:t xml:space="preserve">, </w:t>
      </w:r>
      <w:r w:rsidRPr="004A2287">
        <w:rPr>
          <w:rFonts w:cs="Times New Roman"/>
        </w:rPr>
        <w:t>compared to</w:t>
      </w:r>
      <w:r>
        <w:rPr>
          <w:rFonts w:cs="Times New Roman"/>
        </w:rPr>
        <w:t xml:space="preserve"> generally more abundant but lower quality</w:t>
      </w:r>
      <w:r w:rsidRPr="004A2287">
        <w:rPr>
          <w:rFonts w:cs="Times New Roman"/>
        </w:rPr>
        <w:t xml:space="preserve"> terrestrial carbon inputs (allochthonous)</w:t>
      </w:r>
      <w:r>
        <w:rPr>
          <w:rFonts w:cs="Times New Roman"/>
        </w:rPr>
        <w:t>.</w:t>
      </w:r>
      <w:r w:rsidRPr="004A2287">
        <w:rPr>
          <w:rFonts w:cs="Times New Roman"/>
        </w:rPr>
        <w:t xml:space="preserve"> Therefore, changes in </w:t>
      </w:r>
      <w:r>
        <w:rPr>
          <w:rFonts w:cs="Times New Roman"/>
        </w:rPr>
        <w:t>the amount of primary production</w:t>
      </w:r>
      <w:r w:rsidRPr="004A2287">
        <w:rPr>
          <w:rFonts w:cs="Times New Roman"/>
        </w:rPr>
        <w:t>—even small changes—may significantly influence stream ecosystem processes and stream biota. Across the Pacific Northwest</w:t>
      </w:r>
      <w:r>
        <w:rPr>
          <w:rFonts w:cs="Times New Roman"/>
        </w:rPr>
        <w:t xml:space="preserve"> stream primary production is often low as</w:t>
      </w:r>
      <w:r w:rsidRPr="004A2287">
        <w:rPr>
          <w:rFonts w:cs="Times New Roman"/>
        </w:rPr>
        <w:t xml:space="preserve"> many headwater riparian areas have forests in the early to middle phases of stand development leading to light limitation of primary producers in associated streams</w:t>
      </w:r>
      <w:r>
        <w:rPr>
          <w:rFonts w:cs="Times New Roman"/>
        </w:rPr>
        <w:t xml:space="preserve"> </w:t>
      </w:r>
      <w:r>
        <w:rPr>
          <w:rFonts w:cs="Times New Roman"/>
        </w:rPr>
        <w:fldChar w:fldCharType="begin" w:fldLock="1"/>
      </w:r>
      <w:r>
        <w:rPr>
          <w:rFonts w:cs="Times New Roman"/>
        </w:rPr>
        <w:instrText>ADDIN CSL_CITATION {"citationItems":[{"id":"ITEM-1","itemData":{"DOI":"10.1002/ecs2.1435","ISBN":"2150-8925","ISSN":"21508925","abstract":"Light availability influences temperature, primary production, nutrient dynamics, and second-ary production in aquatic ecosystems. In forested freshwater ecosystems, shading by streamside (riparian) vegetation is a dominant control on light flux and represents an important interaction at the aquatic– terrestrial interface. Changes in forest structure over time, particularly tree mortality processes that gradu-ally increase light penetration through maturing forest canopies, are likely to influence stream light fluxes and associated ecosystem functions. We provide a set of conceptual models describing how stream light dynamics change with the development of complex canopy structure and how changes in light avail-ability are likely to affect stream ecosystem processes. Shortly after a stand-replacing event, light flux to the stream is high, but light fluxes decline as canopies reestablish and close. Tree density, the degree of understory growth, patterns of tree mortality, and small-scale disturbances interact as drivers of multiple pathways of forest structural development. Changes in canopy structure will, in turn, influence stream light, which is expected to impact primary production and stream nutrient dynamics as well as the amount of autochthonous carbon supporting aquatic food webs. Ultimately, these conceptual models stress the importance of recovery from historic forest disturbances as well as future forest change as important fac-tors influencing the long-term trajectories of ecosystem processes in headwaters.","author":[{"dropping-particle":"","family":"Warren","given":"Dana R.","non-dropping-particle":"","parse-names":false,"suffix":""},{"dropping-particle":"","family":"Keeton","given":"William S.","non-dropping-particle":"","parse-names":false,"suffix":""},{"dropping-particle":"","family":"Kiffney","given":"Peter M.","non-dropping-particle":"","parse-names":false,"suffix":""},{"dropping-particle":"","family":"Kaylor","given":"Matthew J.","non-dropping-particle":"","parse-names":false,"suffix":""},{"dropping-particle":"","family":"Bechtold","given":"Heather A.","non-dropping-particle":"","parse-names":false,"suffix":""},{"dropping-particle":"","family":"Magee","given":"John","non-dropping-particle":"","parse-names":false,"suffix":""}],"container-title":"Ecosphere","id":"ITEM-1","issue":"August","issued":{"date-parts":[["2016","8"]]},"page":"1-19","title":"Changing Forests – Changing Streams: Riparian forest stand development and ecosystem function in temperate headwaters","type":"article-journal","volume":"7"},"uris":["http://www.mendeley.com/documents/?uuid=e2fa4898-1260-4dfd-9dee-c23403c624ed"]}],"mendeley":{"formattedCitation":"(Warren et al. 2016)","plainTextFormattedCitation":"(Warren et al. 2016)","previouslyFormattedCitation":"(Warren et al. 2016)"},"properties":{"noteIndex":0},"schema":"https://github.com/citation-style-language/schema/raw/master/csl-citation.json"}</w:instrText>
      </w:r>
      <w:r>
        <w:rPr>
          <w:rFonts w:cs="Times New Roman"/>
        </w:rPr>
        <w:fldChar w:fldCharType="separate"/>
      </w:r>
      <w:r w:rsidRPr="000C19A6">
        <w:rPr>
          <w:rFonts w:cs="Times New Roman"/>
          <w:noProof/>
        </w:rPr>
        <w:t>(Warren et al. 2016)</w:t>
      </w:r>
      <w:r>
        <w:rPr>
          <w:rFonts w:cs="Times New Roman"/>
        </w:rPr>
        <w:fldChar w:fldCharType="end"/>
      </w:r>
      <w:r>
        <w:rPr>
          <w:rFonts w:cs="Times New Roman"/>
        </w:rPr>
        <w:t xml:space="preserve">. </w:t>
      </w:r>
      <w:r w:rsidRPr="004A2287">
        <w:rPr>
          <w:rFonts w:cs="Times New Roman"/>
        </w:rPr>
        <w:t>Natural and anthropogenic processes that create canopy gaps in the riparian forest will create patches of elevated light, which could enhance benthic primary production and other aquatic ecosystem processes. Canopy manipulation treatments designed to emulate natural disturbances have been suggested as a tool to increase complexity of riparian forests and potentially elevate stream primary and secondary production without impacting other components of the stream ecosystem</w:t>
      </w:r>
      <w:r>
        <w:rPr>
          <w:rFonts w:cs="Times New Roman"/>
        </w:rPr>
        <w:t xml:space="preserve"> </w:t>
      </w:r>
      <w:r>
        <w:rPr>
          <w:rFonts w:cs="Times New Roman"/>
        </w:rPr>
        <w:fldChar w:fldCharType="begin" w:fldLock="1"/>
      </w:r>
      <w:r>
        <w:rPr>
          <w:rFonts w:cs="Times New Roman"/>
        </w:rPr>
        <w:instrText>ADDIN CSL_CITATION {"citationItems":[{"id":"ITEM-1","itemData":{"DOI":"10.1899/11-114.1","ISBN":"2161-9565","ISSN":"2161-9549","abstract":"AbstractEmulation of natural disturbance (END) is an emerging paradigm for modern, ecosystem-based forest management in North America. On the premise that periodic disturbance is an integral part of natural, determinative processes on forest landscapes, managing forests by emulating natural disturbance is thought to produce landscape patterns that resemble those arising from natural disturbances and that are known to maintain critical processes and habitat for conserving biodiversity. Applying END principles to forest watersheds has implications for the protection of aquatic ecosystems because END can include intentional logging disturbance near water to emulate natural riparian disturbance. Literature shows that logging in watersheds, and especially in riparian areas, can lead to negative abiotic and biotic effects in aquatic ecosystems. However, an integration of the current understanding of land–water linkages in forest watersheds with general disturbance ecology would suggest that periodic watershed a...","author":[{"dropping-particle":"","family":"Kreutzweiser","given":"David P.","non-dropping-particle":"","parse-names":false,"suffix":""},{"dropping-particle":"","family":"Sibley","given":"Paul K.","non-dropping-particle":"","parse-names":false,"suffix":""},{"dropping-particle":"","family":"Richardson","given":"John S.","non-dropping-particle":"","parse-names":false,"suffix":""},{"dropping-particle":"","family":"Gordon","given":"Andrew M.","non-dropping-particle":"","parse-names":false,"suffix":""}],"container-title":"Freshwater Science","id":"ITEM-1","issue":"1","issued":{"date-parts":[["2012","3"]]},"page":"224-231","publisher":"North American Benthological Society","title":"Introduction and a theoretical basis for using disturbance by forest management activities to sustain aquatic ecosystems","type":"article-journal","volume":"31"},"uris":["http://www.mendeley.com/documents/?uuid=da2691b5-dc03-4d3f-ac8e-2be53e7a0d0d"]},{"id":"ITEM-2","itemData":{"DOI":"10.1899/11-030.1","ISSN":"2161-9549","abstract":"Abstract.  Forest disturbance agents, such as wildfire and windthrow, often differ in magnitude and frequency between upland and riparian zones. Riparian forests may be subject to additional disturbance agents that do not affect uplands, including debris flows, floods, bank erosion, and avulsions. Forest harvesting, with or without a streamside buffer, is an additional riparian disturbance agent in managed landscapes. The effects of riparian harvesting on stream habitat and ecology are qualitatively similar to those of wildfire, with the important exception of recruitment of large in-stream wood. For most other disturbance agents, current knowledge is insufficient to assess the degree to which natural disturbance can be emulated via riparian forest harvesting. In particular, the effects of the spatial patterns and frequencies of disturbance on the trajectories and rates of postdisturbance recovery are poorly understood for many landscapes and are complicated by the potential for propagation of effects dow...","author":[{"dropping-particle":"","family":"Moore","given":"R. Dan","non-dropping-particle":"","parse-names":false,"suffix":""},{"dropping-particle":"","family":"Richardson","given":"John S.","non-dropping-particle":"","parse-names":false,"suffix":""}],"container-title":"Freshwater Science","id":"ITEM-2","issue":"1","issued":{"date-parts":[["2012","3"]]},"page":"239-247","publisher":" North American Benthological Society ","title":"Natural disturbance and forest management in riparian zones: comparison of effects at reach, catchment, and landscape scales","type":"article-journal","volume":"31"},"uris":["http://www.mendeley.com/documents/?uuid=7e0a1fa3-cb7a-3d7e-b02c-70706108a5c3"]}],"mendeley":{"formattedCitation":"(Kreutzweiser et al. 2012, Moore and Richardson 2012)","plainTextFormattedCitation":"(Kreutzweiser et al. 2012, Moore and Richardson 2012)","previouslyFormattedCitation":"(Kreutzweiser et al. 2012, Moore and Richardson 2012)"},"properties":{"noteIndex":0},"schema":"https://github.com/citation-style-language/schema/raw/master/csl-citation.json"}</w:instrText>
      </w:r>
      <w:r>
        <w:rPr>
          <w:rFonts w:cs="Times New Roman"/>
        </w:rPr>
        <w:fldChar w:fldCharType="separate"/>
      </w:r>
      <w:r w:rsidRPr="00CA2638">
        <w:rPr>
          <w:rFonts w:cs="Times New Roman"/>
          <w:noProof/>
        </w:rPr>
        <w:t>(Kreutzweiser et al. 2012, Moore and Richardson 2012)</w:t>
      </w:r>
      <w:r>
        <w:rPr>
          <w:rFonts w:cs="Times New Roman"/>
        </w:rPr>
        <w:fldChar w:fldCharType="end"/>
      </w:r>
      <w:r>
        <w:rPr>
          <w:rFonts w:cs="Times New Roman"/>
        </w:rPr>
        <w:t>.</w:t>
      </w:r>
      <w:r w:rsidRPr="004A2287">
        <w:rPr>
          <w:rFonts w:cs="Times New Roman"/>
        </w:rPr>
        <w:t xml:space="preserve"> However, little research has examined the impacts of managing for complex riparian canopies</w:t>
      </w:r>
      <w:r>
        <w:rPr>
          <w:rFonts w:cs="Times New Roman"/>
        </w:rPr>
        <w:t xml:space="preserve"> on streams</w:t>
      </w:r>
      <w:r w:rsidRPr="004A2287">
        <w:rPr>
          <w:rFonts w:cs="Times New Roman"/>
        </w:rPr>
        <w:t xml:space="preserve">. </w:t>
      </w:r>
      <w:r w:rsidRPr="00E83020">
        <w:rPr>
          <w:rFonts w:cs="Times New Roman"/>
        </w:rPr>
        <w:t xml:space="preserve">The goal </w:t>
      </w:r>
      <w:r>
        <w:rPr>
          <w:rFonts w:cs="Times New Roman"/>
        </w:rPr>
        <w:t xml:space="preserve">of this study </w:t>
      </w:r>
      <w:r w:rsidRPr="00E83020">
        <w:rPr>
          <w:rFonts w:cs="Times New Roman"/>
        </w:rPr>
        <w:t>is to inform our understanding of how natural stand development processes, as well as riparian forest management designed to mimic that process, may affect</w:t>
      </w:r>
      <w:r>
        <w:rPr>
          <w:rFonts w:cs="Times New Roman"/>
        </w:rPr>
        <w:t xml:space="preserve"> biological and ecological processes in</w:t>
      </w:r>
      <w:r w:rsidRPr="00E83020">
        <w:rPr>
          <w:rFonts w:cs="Times New Roman"/>
        </w:rPr>
        <w:t xml:space="preserve"> headwater streams.</w:t>
      </w:r>
    </w:p>
    <w:p w14:paraId="540AE8A4" w14:textId="77777777" w:rsidR="00F6168C" w:rsidRPr="004A2287" w:rsidRDefault="00F6168C" w:rsidP="00F6168C">
      <w:pPr>
        <w:spacing w:line="480" w:lineRule="auto"/>
        <w:ind w:firstLine="720"/>
        <w:rPr>
          <w:rFonts w:eastAsia="Times New Roman" w:cs="Times New Roman"/>
          <w:shd w:val="clear" w:color="auto" w:fill="FFFFFF"/>
        </w:rPr>
      </w:pPr>
      <w:r w:rsidRPr="004A2287">
        <w:rPr>
          <w:rFonts w:eastAsia="Times New Roman" w:cs="Times New Roman"/>
          <w:shd w:val="clear" w:color="auto" w:fill="FFFFFF"/>
        </w:rPr>
        <w:t xml:space="preserve">Photosynthesis is </w:t>
      </w:r>
      <w:r>
        <w:rPr>
          <w:rFonts w:eastAsia="Times New Roman" w:cs="Times New Roman"/>
          <w:shd w:val="clear" w:color="auto" w:fill="FFFFFF"/>
        </w:rPr>
        <w:t>the process of converting light</w:t>
      </w:r>
      <w:r w:rsidRPr="004A2287">
        <w:rPr>
          <w:rFonts w:eastAsia="Times New Roman" w:cs="Times New Roman"/>
          <w:shd w:val="clear" w:color="auto" w:fill="FFFFFF"/>
        </w:rPr>
        <w:t xml:space="preserve"> energy </w:t>
      </w:r>
      <w:r>
        <w:rPr>
          <w:rFonts w:eastAsia="Times New Roman" w:cs="Times New Roman"/>
          <w:shd w:val="clear" w:color="auto" w:fill="FFFFFF"/>
        </w:rPr>
        <w:t>to reduced carbon</w:t>
      </w:r>
      <w:r w:rsidRPr="004A2287">
        <w:rPr>
          <w:rFonts w:eastAsia="Times New Roman" w:cs="Times New Roman"/>
          <w:shd w:val="clear" w:color="auto" w:fill="FFFFFF"/>
        </w:rPr>
        <w:t xml:space="preserve"> </w:t>
      </w:r>
      <w:r>
        <w:rPr>
          <w:rFonts w:eastAsia="Times New Roman" w:cs="Times New Roman"/>
          <w:shd w:val="clear" w:color="auto" w:fill="FFFFFF"/>
        </w:rPr>
        <w:t>(</w:t>
      </w:r>
      <w:r w:rsidRPr="004A2287">
        <w:rPr>
          <w:rFonts w:eastAsia="Times New Roman" w:cs="Times New Roman"/>
          <w:shd w:val="clear" w:color="auto" w:fill="FFFFFF"/>
        </w:rPr>
        <w:t>organic substances</w:t>
      </w:r>
      <w:r>
        <w:rPr>
          <w:rFonts w:eastAsia="Times New Roman" w:cs="Times New Roman"/>
          <w:shd w:val="clear" w:color="auto" w:fill="FFFFFF"/>
        </w:rPr>
        <w:t>)</w:t>
      </w:r>
      <w:r w:rsidRPr="004A2287">
        <w:rPr>
          <w:rFonts w:eastAsia="Times New Roman" w:cs="Times New Roman"/>
          <w:shd w:val="clear" w:color="auto" w:fill="FFFFFF"/>
        </w:rPr>
        <w:t xml:space="preserve"> by photosynthetic autotrophs. In streams, primary production can be measured directly by saturation deficits in dissolved oxygen (a byproduct of photosynthesis that accumulates at a rate proportional to the photosynthetic rate when corrected for respiration), or through net photosynthesis proxies in the stream periphyton such as biomass and chlorophyll</w:t>
      </w:r>
      <w:r>
        <w:rPr>
          <w:rFonts w:eastAsia="Times New Roman" w:cs="Times New Roman"/>
          <w:shd w:val="clear" w:color="auto" w:fill="FFFFFF"/>
        </w:rPr>
        <w:t xml:space="preserve"> </w:t>
      </w:r>
      <w:r w:rsidRPr="00335BBA">
        <w:rPr>
          <w:rFonts w:eastAsia="Times New Roman" w:cs="Times New Roman"/>
          <w:i/>
          <w:shd w:val="clear" w:color="auto" w:fill="FFFFFF"/>
        </w:rPr>
        <w:t>a</w:t>
      </w:r>
      <w:r w:rsidRPr="004A2287">
        <w:rPr>
          <w:rFonts w:eastAsia="Times New Roman" w:cs="Times New Roman"/>
          <w:shd w:val="clear" w:color="auto" w:fill="FFFFFF"/>
        </w:rPr>
        <w:t xml:space="preserve"> accrual over time. Periphyton is </w:t>
      </w:r>
      <w:r>
        <w:rPr>
          <w:rFonts w:eastAsia="Times New Roman" w:cs="Times New Roman"/>
          <w:shd w:val="clear" w:color="auto" w:fill="FFFFFF"/>
        </w:rPr>
        <w:t>a biofilm</w:t>
      </w:r>
      <w:r w:rsidRPr="004A2287">
        <w:rPr>
          <w:rFonts w:eastAsia="Times New Roman" w:cs="Times New Roman"/>
          <w:shd w:val="clear" w:color="auto" w:fill="FFFFFF"/>
        </w:rPr>
        <w:t xml:space="preserve"> matrix of algae, heterotrophic bacteria, and diatoms found on bed substrates</w:t>
      </w:r>
      <w:r>
        <w:rPr>
          <w:rFonts w:eastAsia="Times New Roman" w:cs="Times New Roman"/>
          <w:shd w:val="clear" w:color="auto" w:fill="FFFFFF"/>
        </w:rPr>
        <w:t xml:space="preserve">. </w:t>
      </w:r>
      <w:r w:rsidRPr="004A2287">
        <w:rPr>
          <w:rFonts w:eastAsia="Times New Roman" w:cs="Times New Roman"/>
          <w:shd w:val="clear" w:color="auto" w:fill="FFFFFF"/>
        </w:rPr>
        <w:t>Periphyton is the dominant food source for many stream consumers (e.g. scrapers and grazers) and, therefore, the quantity and quality of periphyton can control habitat quality for many stream biota</w:t>
      </w:r>
      <w:r>
        <w:rPr>
          <w:rFonts w:eastAsia="Times New Roman" w:cs="Times New Roman"/>
          <w:shd w:val="clear" w:color="auto" w:fill="FFFFFF"/>
        </w:rPr>
        <w:t xml:space="preserve"> </w:t>
      </w:r>
      <w:r>
        <w:rPr>
          <w:rFonts w:eastAsia="Times New Roman" w:cs="Times New Roman"/>
          <w:shd w:val="clear" w:color="auto" w:fill="FFFFFF"/>
        </w:rPr>
        <w:fldChar w:fldCharType="begin" w:fldLock="1"/>
      </w:r>
      <w:r>
        <w:rPr>
          <w:rFonts w:eastAsia="Times New Roman" w:cs="Times New Roman"/>
          <w:shd w:val="clear" w:color="auto" w:fill="FFFFFF"/>
        </w:rPr>
        <w:instrText>ADDIN CSL_CITATION {"citationItems":[{"id":"ITEM-1","itemData":{"DOI":"10.2307/1940794","ISBN":"0012-9658","ISSN":"00129658","abstract":"Phosphorus fertilization of a pristine tundra river for four consecutive sum- mers dramatically changed biological processes and populations at all trophic levels. At the primary producer level, both algal biomass and productivity increased and chlorophyll accumulated on the river bottom in the first two summers. Diatom community composition changed little in spite of large chlorophyll changes. However, an increase in grazing insects prevented chlorophyll buildup in the third and fourth summers. Some microbial processes were also stimulated by the increased photosynthesis caused by fertilization. Total respiration of the epilithon, acetate uptake, and decomposition of lignin monomers were all stimulated but only in light-grown epilithon. When epilithon was grown in the dark in the fertilized region of the river, there was no increased respiration. Also, phosphorus did not stimulate the decomposition of Carex litter. Although insects grew more rapidly in the fertilized section of the river, there were community interactions that kept total insect production from appreciable change. The four most abundant large insects did increase their growth rates in response to phosphorus addition and there were increases in populations of Baetis lapponicus and Brachycentrus americanus. These increases were offset by the decline in abundance of the dominant species, the black fly Prosimulium martini, perhaps caused by competition for space from Brachycentrus. Growth of both young-of-the-year and adult grayling (Thymallus arcticus) was strongly stimulated by phosphorus addition in years 3 and 4 (not tested in years 1 and 2). Carbon and nitrogen stable isotope tracers indicated that the measured increases in insect and fish growth were largely attributable to increases in the production of epilithic algae. Overall, the results indicate a strong \"bottom-up\" response of the riverine food web to additions of the limiting nutrient, phosphorus. The response was modified in later years, however, by a strong \"top-down\" feedback of insects grazing on epilithic algae and by competitive exclusion of black flies by caddisflies.","author":[{"dropping-particle":"","family":"Peterson","given":"Bruce J.","non-dropping-particle":"","parse-names":false,"suffix":""}],"container-title":"Ecology","id":"ITEM-1","issue":"3","issued":{"date-parts":[["1993","4"]]},"page":"653-672","publisher":"Ecological Society of America","title":"Biological responses of a tundra river to fertilization","type":"article","volume":"74"},"uris":["http://www.mendeley.com/documents/?uuid=c720a5b7-49bb-3c65-ab84-470382d3e172"]}],"mendeley":{"formattedCitation":"(Peterson 1993)","plainTextFormattedCitation":"(Peterson 1993)","previouslyFormattedCitation":"(Peterson 1993)"},"properties":{"noteIndex":0},"schema":"https://github.com/citation-style-language/schema/raw/master/csl-citation.json"}</w:instrText>
      </w:r>
      <w:r>
        <w:rPr>
          <w:rFonts w:eastAsia="Times New Roman" w:cs="Times New Roman"/>
          <w:shd w:val="clear" w:color="auto" w:fill="FFFFFF"/>
        </w:rPr>
        <w:fldChar w:fldCharType="separate"/>
      </w:r>
      <w:r w:rsidRPr="009911E0">
        <w:rPr>
          <w:rFonts w:eastAsia="Times New Roman" w:cs="Times New Roman"/>
          <w:noProof/>
          <w:shd w:val="clear" w:color="auto" w:fill="FFFFFF"/>
        </w:rPr>
        <w:t>(Peterson 1993)</w:t>
      </w:r>
      <w:r>
        <w:rPr>
          <w:rFonts w:eastAsia="Times New Roman" w:cs="Times New Roman"/>
          <w:shd w:val="clear" w:color="auto" w:fill="FFFFFF"/>
        </w:rPr>
        <w:fldChar w:fldCharType="end"/>
      </w:r>
      <w:r>
        <w:rPr>
          <w:rFonts w:eastAsia="Times New Roman" w:cs="Times New Roman"/>
          <w:shd w:val="clear" w:color="auto" w:fill="FFFFFF"/>
        </w:rPr>
        <w:t xml:space="preserve">. Benthic biofilms </w:t>
      </w:r>
      <w:r w:rsidRPr="004A2287">
        <w:rPr>
          <w:rFonts w:eastAsia="Times New Roman" w:cs="Times New Roman"/>
          <w:shd w:val="clear" w:color="auto" w:fill="FFFFFF"/>
        </w:rPr>
        <w:t xml:space="preserve">also plays a crucial role in nutrient cycling, </w:t>
      </w:r>
      <w:r>
        <w:rPr>
          <w:rFonts w:eastAsia="Times New Roman" w:cs="Times New Roman"/>
          <w:shd w:val="clear" w:color="auto" w:fill="FFFFFF"/>
        </w:rPr>
        <w:t xml:space="preserve">with the potential to </w:t>
      </w:r>
      <w:r w:rsidRPr="004A2287">
        <w:rPr>
          <w:rFonts w:eastAsia="Times New Roman" w:cs="Times New Roman"/>
          <w:shd w:val="clear" w:color="auto" w:fill="FFFFFF"/>
        </w:rPr>
        <w:t>control the quantity and timing of nutrient transport downstream</w:t>
      </w:r>
      <w:r>
        <w:rPr>
          <w:rFonts w:eastAsia="Times New Roman" w:cs="Times New Roman"/>
          <w:shd w:val="clear" w:color="auto" w:fill="FFFFFF"/>
        </w:rPr>
        <w:t xml:space="preserve"> </w:t>
      </w:r>
      <w:r>
        <w:rPr>
          <w:rFonts w:eastAsia="Times New Roman" w:cs="Times New Roman"/>
          <w:shd w:val="clear" w:color="auto" w:fill="FFFFFF"/>
        </w:rPr>
        <w:fldChar w:fldCharType="begin" w:fldLock="1"/>
      </w:r>
      <w:r>
        <w:rPr>
          <w:rFonts w:eastAsia="Times New Roman" w:cs="Times New Roman"/>
          <w:shd w:val="clear" w:color="auto" w:fill="FFFFFF"/>
        </w:rPr>
        <w:instrText>ADDIN CSL_CITATION {"citationItems":[{"id":"ITEM-1","itemData":{"DOI":"10.2307/1467561","ISBN":"0887-3593","ISSN":"0887-3593","abstract":"Longitudinal gradients in streamwater nutrient concentrations in Walker\\nBranch are generated as a result of instream nutrient uptake and\\nspatially confined groundwater inputs during the period from November\\nto May. The response of the stream periphyton community to these\\nlongitudinal nutrient reductions was determined by measuring periphyton\\nbiomass, productivity, species composition, and phosphorus (P) cycling\\nindices at four stations along a longitudinal transect in the stream.\\nPhosphorus cycling indices (chlorophyll-specific phosphatase activity,\\nphosphorus content of periphyton) exhibited significant changes along\\nthe longitudinal transect during those times of the year when streamwater\\nsoluble reactive phosphorus (SRP) concentrations also decreased along\\nthe transect. During the period from June to October, however, neither\\nstreamwater phosphorus concentrations nor phosphorus cycling characteristics\\nexhibited longitudinal trends. Regressions between phosphatase activity\\nand streamwater SRP concentration and between phosphorus content\\nand streamwater SRP were highly significant for all data combined,\\nwith SRP explaining greater-than-or-equal-to 74% of the variation\\nin phosphatase activity and P content. Measures of periphyton biomass\\n(chlorophyll a, total biovolume), and productivity (areal carbon\\nfixation rate, chlorophyll-specific carbon fixation rate) exhibited\\nno consistent longitudinal patterns, even during the period of longitudinal\\nstreamwater phosphorus depletion. Regressions between productivity\\nmeasures and streamwater SRP concentration for all data combined\\nwere significant, but SRP explained less-than-or-equal-to 56% of\\nthe variation in productivity. Periphyton biomass and productivity\\nat all stations along the longitudinal transect appear to be maintained\\nat low levels by high and longitudinally uniform rates of herbivory\\nthroughout the year. Algal species composition exhibited some response\\nto longitudinal nutrient depletion. The biovolume and percentage\\nof the blue-green alga Chamaesiphon investiens increased and the\\npercentage of the chlorophyte Stigeoclonium sp. declined longitudinally\\nwhen nutrients also declined. Our results demonstrate an upstream-\\ndownstream biotic linkage in Walker Branch. We show that instream\\nnutrient uptake can reduce the concentrations of nutrients in stream\\nwater and thereby influence the structure and functioning of downstream\\nperiphyton communities. However, increases i…","author":[{"dropping-particle":"","family":"Mulholland","given":"Patrick J.","non-dropping-particle":"","parse-names":false,"suffix":""},{"dropping-particle":"","family":"Rosemond","given":"Amy D.","non-dropping-particle":"","parse-names":false,"suffix":""}],"container-title":"Journal of the North American Benthological Society","id":"ITEM-1","issue":"4","issued":{"date-parts":[["1992","12"]]},"page":"405–419","title":"Periphyton response to longitudinal nutrient depletion in a woodland stream: evidence of upstream-downstream linkage","type":"article-journal","volume":"11"},"uris":["http://www.mendeley.com/documents/?uuid=677edc31-beb8-40df-bbda-77cb91c3c76f"]},{"id":"ITEM-2","itemData":{"DOI":"10.1038/nature06686","ISBN":"0028-0836","ISSN":"0028-0836","PMID":"18337819","abstract":"Anthropogenic addition of bioavailable nitrogen to the biosphere is increasing and terrestrial ecosystems are becoming increasingly nitrogen-saturated, causing more bioavailable nitrogen to enter groundwater and surface waters. Large-scale nitrogen budgets show that an average of about 20-25 per cent of the nitrogen added to the biosphere is exported from rivers to the ocean or inland basins, indicating that substantial sinks for nitrogen must exist in the landscape. Streams and rivers may themselves be important sinks for bioavailable nitrogen owing to their hydrological connections with terrestrial systems, high rates of biological activity, and streambed sediment environments that favour microbial denitrification. Here we present data from nitrogen stable isotope tracer experiments across 72 streams and 8 regions representing several biomes. We show that total biotic uptake and denitrification of nitrate increase with stream nitrate concentration, but that the efficiency of biotic uptake and denitrification declines as concentration increases, reducing the proportion of in-stream nitrate that is removed from transport. Our data suggest that the total uptake of nitrate is related to ecosystem photosynthesis and that denitrification is related to ecosystem respiration. In addition, we use a stream network model to demonstrate that excess nitrate in streams elicits a disproportionate increase in the fraction of nitrate that is exported to receiving waters and reduces the relative role of small versus large streams as nitrate sinks.","author":[{"dropping-particle":"","family":"Mulholland","given":"Patrick J.","non-dropping-particle":"","parse-names":false,"suffix":""},{"dropping-particle":"","family":"Helton","given":"Ashley M.","non-dropping-particle":"","parse-names":false,"suffix":""},{"dropping-particle":"","family":"Poole","given":"Geoffrey C.","non-dropping-particle":"","parse-names":false,"suffix":""},{"dropping-particle":"","family":"Hall","given":"Robert O.","non-dropping-particle":"","parse-names":false,"suffix":""},{"dropping-particle":"","family":"Hamilton","given":"Stephen K.","non-dropping-particle":"","parse-names":false,"suffix":""},{"dropping-particle":"","family":"Peterson","given":"Bruce J.","non-dropping-particle":"","parse-names":false,"suffix":""},{"dropping-particle":"","family":"Tank","given":"Jennifer L.","non-dropping-particle":"","parse-names":false,"suffix":""},{"dropping-particle":"","family":"Ashkenas","given":"Linda R.","non-dropping-particle":"","parse-names":false,"suffix":""},{"dropping-particle":"","family":"Cooper","given":"Lee W.","non-dropping-particle":"","parse-names":false,"suffix":""},{"dropping-particle":"","family":"Dahm","given":"Clifford N.","non-dropping-particle":"","parse-names":false,"suffix":""},{"dropping-particle":"","family":"Dodds","given":"Walter K.","non-dropping-particle":"","parse-names":false,"suffix":""},{"dropping-particle":"","family":"Findlay","given":"Stuart E.G. G.","non-dropping-particle":"","parse-names":false,"suffix":""},{"dropping-particle":"V.","family":"Gregory","given":"Stanley","non-dropping-particle":"","parse-names":false,"suffix":""},{"dropping-particle":"","family":"Grimm","given":"Nancy B.","non-dropping-particle":"","parse-names":false,"suffix":""},{"dropping-particle":"","family":"Johnson","given":"Sherri L.","non-dropping-particle":"","parse-names":false,"suffix":""},{"dropping-particle":"","family":"McDowell","given":"William H.","non-dropping-particle":"","parse-names":false,"suffix":""},{"dropping-particle":"","family":"Meyer","given":"Judy L.","non-dropping-particle":"","parse-names":false,"suffix":""},{"dropping-particle":"","family":"Valett","given":"H. Maurice","non-dropping-particle":"","parse-names":false,"suffix":""},{"dropping-particle":"","family":"Webster","given":"Jackson R.","non-dropping-particle":"","parse-names":false,"suffix":""},{"dropping-particle":"","family":"Arango","given":"Clay P.","non-dropping-particle":"","parse-names":false,"suffix":""},{"dropping-particle":"","family":"Beaulieu","given":"Jake J.","non-dropping-particle":"","parse-names":false,"suffix":""},{"dropping-particle":"","family":"Bernot","given":"Melody J.","non-dropping-particle":"","parse-names":false,"suffix":""},{"dropping-particle":"","family":"Burgin","given":"Amy J.","non-dropping-particle":"","parse-names":false,"suffix":""},{"dropping-particle":"","family":"Crenshaw","given":"Chelsea L.","non-dropping-particle":"","parse-names":false,"suffix":""},{"dropping-particle":"","family":"Johnson","given":"Laura T.","non-dropping-particle":"","parse-names":false,"suffix":""},{"dropping-particle":"","family":"Niederlehner","given":"B. R.","non-dropping-particle":"","parse-names":false,"suffix":""},{"dropping-particle":"","family":"O'Brien","given":"Jonathan M.","non-dropping-particle":"","parse-names":false,"suffix":""},{"dropping-particle":"","family":"Potter","given":"Jody D.","non-dropping-particle":"","parse-names":false,"suffix":""},{"dropping-particle":"","family":"Sheibley","given":"Richard W.","non-dropping-particle":"","parse-names":false,"suffix":""},{"dropping-particle":"","family":"Sobota","given":"Daniel J.","non-dropping-particle":"","parse-names":false,"suffix":""},{"dropping-particle":"","family":"Thomas","given":"Suzanne M.","non-dropping-particle":"","parse-names":false,"suffix":""},{"dropping-particle":"","family":"O’Brien","given":"Jonathan M.","non-dropping-particle":"","parse-names":false,"suffix":""},{"dropping-particle":"","family":"Potter","given":"Jody D.","non-dropping-particle":"","parse-names":false,"suffix":""},{"dropping-particle":"","family":"Sheibley","given":"Richard W.","non-dropping-particle":"","parse-names":false,"suffix":""},{"dropping-particle":"","family":"Sobota","given":"Daniel J.","non-dropping-particle":"","parse-names":false,"suffix":""},{"dropping-particle":"","family":"Thomas","given":"Suzanne M.","non-dropping-particle":"","parse-names":false,"suffix":""}],"container-title":"Nature","id":"ITEM-2","issue":"7184","issued":{"date-parts":[["2008","3","13"]]},"page":"202-205","publisher":"Nature Publishing Group","title":"Stream denitrification across biomes and its response to anthropogenic nitrate loading.","type":"article-journal","volume":"452"},"uris":["http://www.mendeley.com/documents/?uuid=8697e113-81d4-49ea-999b-8d3880317f9f"]}],"mendeley":{"formattedCitation":"(Mulholland and Rosemond 1992, Mulholland et al. 2008)","plainTextFormattedCitation":"(Mulholland and Rosemond 1992, Mulholland et al. 2008)","previouslyFormattedCitation":"(Mulholland and Rosemond 1992, Mulholland et al. 2008)"},"properties":{"noteIndex":0},"schema":"https://github.com/citation-style-language/schema/raw/master/csl-citation.json"}</w:instrText>
      </w:r>
      <w:r>
        <w:rPr>
          <w:rFonts w:eastAsia="Times New Roman" w:cs="Times New Roman"/>
          <w:shd w:val="clear" w:color="auto" w:fill="FFFFFF"/>
        </w:rPr>
        <w:fldChar w:fldCharType="separate"/>
      </w:r>
      <w:r w:rsidRPr="009911E0">
        <w:rPr>
          <w:rFonts w:eastAsia="Times New Roman" w:cs="Times New Roman"/>
          <w:noProof/>
          <w:shd w:val="clear" w:color="auto" w:fill="FFFFFF"/>
        </w:rPr>
        <w:t>(Mulholland and Rosemond 1992, Mulholland et al. 2008)</w:t>
      </w:r>
      <w:r>
        <w:rPr>
          <w:rFonts w:eastAsia="Times New Roman" w:cs="Times New Roman"/>
          <w:shd w:val="clear" w:color="auto" w:fill="FFFFFF"/>
        </w:rPr>
        <w:fldChar w:fldCharType="end"/>
      </w:r>
      <w:r>
        <w:rPr>
          <w:rFonts w:eastAsia="Times New Roman" w:cs="Times New Roman"/>
          <w:shd w:val="clear" w:color="auto" w:fill="FFFFFF"/>
        </w:rPr>
        <w:t>.</w:t>
      </w:r>
      <w:r w:rsidRPr="004A2287">
        <w:rPr>
          <w:rFonts w:eastAsia="Times New Roman" w:cs="Times New Roman"/>
          <w:shd w:val="clear" w:color="auto" w:fill="FFFFFF"/>
        </w:rPr>
        <w:t xml:space="preserve"> </w:t>
      </w:r>
    </w:p>
    <w:p w14:paraId="418BBD96" w14:textId="0AE7150C" w:rsidR="00F6168C" w:rsidRPr="00E63E07" w:rsidRDefault="00F6168C" w:rsidP="00F6168C">
      <w:pPr>
        <w:spacing w:line="480" w:lineRule="auto"/>
        <w:ind w:firstLine="720"/>
        <w:outlineLvl w:val="0"/>
        <w:rPr>
          <w:rFonts w:cs="Times New Roman"/>
        </w:rPr>
      </w:pPr>
      <w:r>
        <w:rPr>
          <w:rFonts w:eastAsia="Times New Roman" w:cs="Times New Roman"/>
          <w:shd w:val="clear" w:color="auto" w:fill="FFFFFF"/>
        </w:rPr>
        <w:t>T</w:t>
      </w:r>
      <w:r w:rsidRPr="004A2287">
        <w:rPr>
          <w:rFonts w:eastAsia="Times New Roman" w:cs="Times New Roman"/>
          <w:shd w:val="clear" w:color="auto" w:fill="FFFFFF"/>
        </w:rPr>
        <w:t xml:space="preserve">he amount of photosynthetically active radiation (PAR) can be the primary factor limiting autotrophic production </w:t>
      </w:r>
      <w:r>
        <w:rPr>
          <w:rFonts w:eastAsia="Times New Roman" w:cs="Times New Roman"/>
          <w:shd w:val="clear" w:color="auto" w:fill="FFFFFF"/>
        </w:rPr>
        <w:t>w</w:t>
      </w:r>
      <w:r w:rsidRPr="004A2287">
        <w:rPr>
          <w:rFonts w:eastAsia="Times New Roman" w:cs="Times New Roman"/>
          <w:shd w:val="clear" w:color="auto" w:fill="FFFFFF"/>
        </w:rPr>
        <w:t xml:space="preserve">hen the riparian </w:t>
      </w:r>
      <w:r w:rsidRPr="004A2287">
        <w:rPr>
          <w:rFonts w:cs="Times New Roman"/>
        </w:rPr>
        <w:t xml:space="preserve">forests are </w:t>
      </w:r>
      <w:r w:rsidRPr="004A2287">
        <w:rPr>
          <w:rFonts w:eastAsia="Times New Roman" w:cs="Times New Roman"/>
          <w:shd w:val="clear" w:color="auto" w:fill="FFFFFF"/>
        </w:rPr>
        <w:t>in the stem exclusion phase</w:t>
      </w:r>
      <w:r>
        <w:rPr>
          <w:rFonts w:eastAsia="Times New Roman" w:cs="Times New Roman"/>
          <w:shd w:val="clear" w:color="auto" w:fill="FFFFFF"/>
        </w:rPr>
        <w:t xml:space="preserve"> and</w:t>
      </w:r>
      <w:r w:rsidRPr="004A2287">
        <w:rPr>
          <w:rFonts w:eastAsia="Times New Roman" w:cs="Times New Roman"/>
          <w:shd w:val="clear" w:color="auto" w:fill="FFFFFF"/>
        </w:rPr>
        <w:t xml:space="preserve"> light levels </w:t>
      </w:r>
      <w:r>
        <w:rPr>
          <w:rFonts w:eastAsia="Times New Roman" w:cs="Times New Roman"/>
          <w:shd w:val="clear" w:color="auto" w:fill="FFFFFF"/>
        </w:rPr>
        <w:t xml:space="preserve">reaching the stream </w:t>
      </w:r>
      <w:r w:rsidRPr="004A2287">
        <w:rPr>
          <w:rFonts w:eastAsia="Times New Roman" w:cs="Times New Roman"/>
          <w:shd w:val="clear" w:color="auto" w:fill="FFFFFF"/>
        </w:rPr>
        <w:t>are low</w:t>
      </w:r>
      <w:r w:rsidRPr="004A2287">
        <w:rPr>
          <w:rFonts w:cs="Times New Roman"/>
        </w:rPr>
        <w:t>. The difference in summer light fluxes below the can</w:t>
      </w:r>
      <w:r w:rsidR="00EF1CF8">
        <w:rPr>
          <w:rFonts w:cs="Times New Roman"/>
        </w:rPr>
        <w:t xml:space="preserve">opy of old-growth versus second </w:t>
      </w:r>
      <w:r w:rsidRPr="004A2287">
        <w:rPr>
          <w:rFonts w:cs="Times New Roman"/>
        </w:rPr>
        <w:t>growth riparian forests is illustrated by daily accumulated PAR at the East tributary of McRae Creek (Figure 2</w:t>
      </w:r>
      <w:r w:rsidR="00740311">
        <w:rPr>
          <w:rFonts w:cs="Times New Roman"/>
        </w:rPr>
        <w:t>.1</w:t>
      </w:r>
      <w:r w:rsidRPr="004A2287">
        <w:rPr>
          <w:rFonts w:cs="Times New Roman"/>
        </w:rPr>
        <w:t>). In these stream reaches, periphyton standing stocks in summer are lower on average in the streams with</w:t>
      </w:r>
      <w:r w:rsidR="00EF1CF8">
        <w:rPr>
          <w:rFonts w:cs="Times New Roman"/>
        </w:rPr>
        <w:t>in second growth riparian forests than of</w:t>
      </w:r>
      <w:r w:rsidRPr="004A2287">
        <w:rPr>
          <w:rFonts w:cs="Times New Roman"/>
        </w:rPr>
        <w:t xml:space="preserve"> those with</w:t>
      </w:r>
      <w:r w:rsidR="00EF1CF8">
        <w:rPr>
          <w:rFonts w:cs="Times New Roman"/>
        </w:rPr>
        <w:t>in</w:t>
      </w:r>
      <w:r w:rsidRPr="004A2287">
        <w:rPr>
          <w:rFonts w:cs="Times New Roman"/>
        </w:rPr>
        <w:t xml:space="preserve"> old-growth</w:t>
      </w:r>
      <w:r w:rsidR="00EF1CF8">
        <w:rPr>
          <w:rFonts w:cs="Times New Roman"/>
        </w:rPr>
        <w:t xml:space="preserve"> forests</w:t>
      </w:r>
      <w:r>
        <w:rPr>
          <w:rFonts w:cs="Times New Roman"/>
        </w:rPr>
        <w:t xml:space="preserve">. But light is limiting along sections of stream in most of these systems, independent of stand age </w:t>
      </w:r>
      <w:r>
        <w:rPr>
          <w:rFonts w:cs="Times New Roman"/>
        </w:rPr>
        <w:fldChar w:fldCharType="begin" w:fldLock="1"/>
      </w:r>
      <w:r>
        <w:rPr>
          <w:rFonts w:cs="Times New Roman"/>
        </w:rPr>
        <w:instrText>ADDIN CSL_CITATION {"citationItems":[{"id":"ITEM-1","itemData":{"DOI":"10.1007/s10021-016-0024-9","ISSN":"1432-9840","author":[{"dropping-particle":"","family":"Warren","given":"Dana R.","non-dropping-particle":"","parse-names":false,"suffix":""},{"dropping-particle":"","family":"Collins","given":"Sarah M.","non-dropping-particle":"","parse-names":false,"suffix":""},{"dropping-particle":"","family":"Purvis","given":"Emily M.","non-dropping-particle":"","parse-names":false,"suffix":""},{"dropping-particle":"","family":"Kaylor","given":"Matthew J.","non-dropping-particle":"","parse-names":false,"suffix":""},{"dropping-particle":"","family":"Bechtold","given":"Heather A.","non-dropping-particle":"","parse-names":false,"suffix":""}],"container-title":"Ecosystems","id":"ITEM-1","issue":"1","issued":{"date-parts":[["2017","1","12"]]},"page":"198-210","publisher":"Springer US","title":"Spatial Variability in Light Yields Colimitation of Primary Production by Both Light and Nutrients in a Forested Stream Ecosystem","type":"article-journal","volume":"20"},"uris":["http://www.mendeley.com/documents/?uuid=b153a72e-293a-3719-81ba-7ea869cfc94c"]}],"mendeley":{"formattedCitation":"(Warren et al. 2017)","plainTextFormattedCitation":"(Warren et al. 2017)","previouslyFormattedCitation":"(Warren et al. 2017)"},"properties":{"noteIndex":0},"schema":"https://github.com/citation-style-language/schema/raw/master/csl-citation.json"}</w:instrText>
      </w:r>
      <w:r>
        <w:rPr>
          <w:rFonts w:cs="Times New Roman"/>
        </w:rPr>
        <w:fldChar w:fldCharType="separate"/>
      </w:r>
      <w:r w:rsidRPr="009911E0">
        <w:rPr>
          <w:rFonts w:cs="Times New Roman"/>
          <w:noProof/>
        </w:rPr>
        <w:t>(Warren et al. 2017)</w:t>
      </w:r>
      <w:r>
        <w:rPr>
          <w:rFonts w:cs="Times New Roman"/>
        </w:rPr>
        <w:fldChar w:fldCharType="end"/>
      </w:r>
      <w:r>
        <w:rPr>
          <w:rFonts w:cs="Times New Roman"/>
        </w:rPr>
        <w:t xml:space="preserve">, and </w:t>
      </w:r>
      <w:r w:rsidRPr="004A2287">
        <w:rPr>
          <w:rFonts w:cs="Times New Roman"/>
        </w:rPr>
        <w:t xml:space="preserve">when </w:t>
      </w:r>
      <w:r>
        <w:rPr>
          <w:rFonts w:cs="Times New Roman"/>
        </w:rPr>
        <w:t>these streams</w:t>
      </w:r>
      <w:r w:rsidR="00EF1CF8">
        <w:rPr>
          <w:rFonts w:cs="Times New Roman"/>
        </w:rPr>
        <w:t xml:space="preserve"> received more light they tend</w:t>
      </w:r>
      <w:r w:rsidRPr="004A2287">
        <w:rPr>
          <w:rFonts w:cs="Times New Roman"/>
        </w:rPr>
        <w:t xml:space="preserve"> of have high</w:t>
      </w:r>
      <w:r>
        <w:rPr>
          <w:rFonts w:cs="Times New Roman"/>
        </w:rPr>
        <w:t>er</w:t>
      </w:r>
      <w:r w:rsidRPr="004A2287">
        <w:rPr>
          <w:rFonts w:cs="Times New Roman"/>
        </w:rPr>
        <w:t xml:space="preserve"> availability of ch</w:t>
      </w:r>
      <w:r>
        <w:rPr>
          <w:rFonts w:cs="Times New Roman"/>
        </w:rPr>
        <w:t>lorophyll</w:t>
      </w:r>
      <w:r w:rsidRPr="004A2287">
        <w:rPr>
          <w:rFonts w:cs="Times New Roman"/>
        </w:rPr>
        <w:t xml:space="preserve"> </w:t>
      </w:r>
      <w:r w:rsidRPr="00FF792E">
        <w:rPr>
          <w:rFonts w:cs="Times New Roman"/>
          <w:i/>
        </w:rPr>
        <w:t>a</w:t>
      </w:r>
      <w:r w:rsidRPr="004A2287">
        <w:rPr>
          <w:rFonts w:cs="Times New Roman"/>
        </w:rPr>
        <w:t xml:space="preserve"> on the stream benthos </w:t>
      </w:r>
      <w:r>
        <w:rPr>
          <w:rFonts w:cs="Times New Roman"/>
        </w:rPr>
        <w:fldChar w:fldCharType="begin" w:fldLock="1"/>
      </w:r>
      <w:r>
        <w:rPr>
          <w:rFonts w:cs="Times New Roman"/>
        </w:rPr>
        <w:instrText>ADDIN CSL_CITATION {"citationItems":[{"id":"ITEM-1","itemData":{"DOI":"10.1002/ecs2.1845","ISSN":"21508925","author":[{"dropping-particle":"","family":"Kaylor","given":"Matthew J.","non-dropping-particle":"","parse-names":false,"suffix":""},{"dropping-particle":"","family":"Warren","given":"Dana R.","non-dropping-particle":"","parse-names":false,"suffix":""}],"container-title":"Ecosphere","id":"ITEM-1","issue":"6","issued":{"date-parts":[["2017","6","1"]]},"page":"e01845","publisher":"John Wiley &amp; Sons, Ltd","title":"Linking riparian shade and the legacies of forest management to fish and vertebrate biomass in forested streams","type":"article-journal","volume":"8"},"uris":["http://www.mendeley.com/documents/?uuid=4de2927e-b80b-35d7-b55d-877014029c13"]},{"id":"ITEM-2","itemData":{"DOI":"10.1139/cjfas-2017-0464","ISSN":"0706-652X","author":[{"dropping-particle":"","family":"Heaston","given":"Emily D.","non-dropping-particle":"","parse-names":false,"suffix":""},{"dropping-particle":"","family":"Kaylor","given":"Matthew J.","non-dropping-particle":"","parse-names":false,"suffix":""},{"dropping-particle":"","family":"Warren","given":"Dana R.","non-dropping-particle":"","parse-names":false,"suffix":""}],"container-title":"Canadian Journal of Fisheries and Aquatic Sciences","id":"ITEM-2","issue":"12","issued":{"date-parts":[["2018","12"]]},"page":"2211-2220","publisher":" NRC Research Press","title":"Aquatic food web response to patchy shading along forested headwater streams","type":"article-journal","volume":"75"},"uris":["http://www.mendeley.com/documents/?uuid=f3a43157-30c3-4b73-8c2b-3c0e871f73fc"]}],"mendeley":{"formattedCitation":"(Kaylor and Warren 2017, Heaston et al. 2018)","plainTextFormattedCitation":"(Kaylor and Warren 2017, Heaston et al. 2018)","previouslyFormattedCitation":"(Kaylor and Warren 2017, Heaston et al. 2018)"},"properties":{"noteIndex":0},"schema":"https://github.com/citation-style-language/schema/raw/master/csl-citation.json"}</w:instrText>
      </w:r>
      <w:r>
        <w:rPr>
          <w:rFonts w:cs="Times New Roman"/>
        </w:rPr>
        <w:fldChar w:fldCharType="separate"/>
      </w:r>
      <w:r w:rsidRPr="009911E0">
        <w:rPr>
          <w:rFonts w:cs="Times New Roman"/>
          <w:noProof/>
        </w:rPr>
        <w:t>(Kaylor and Warren 2017, Heaston et al. 2018)</w:t>
      </w:r>
      <w:r>
        <w:rPr>
          <w:rFonts w:cs="Times New Roman"/>
        </w:rPr>
        <w:fldChar w:fldCharType="end"/>
      </w:r>
      <w:r>
        <w:rPr>
          <w:rFonts w:cs="Times New Roman"/>
        </w:rPr>
        <w:t xml:space="preserve">. But light alone does not drive primary production and </w:t>
      </w:r>
      <w:r w:rsidRPr="004A2287">
        <w:rPr>
          <w:rFonts w:cs="Times New Roman"/>
        </w:rPr>
        <w:t>increase</w:t>
      </w:r>
      <w:r>
        <w:rPr>
          <w:rFonts w:cs="Times New Roman"/>
        </w:rPr>
        <w:t>s</w:t>
      </w:r>
      <w:r w:rsidRPr="004A2287">
        <w:rPr>
          <w:rFonts w:cs="Times New Roman"/>
        </w:rPr>
        <w:t xml:space="preserve"> </w:t>
      </w:r>
      <w:r>
        <w:rPr>
          <w:rFonts w:cs="Times New Roman"/>
        </w:rPr>
        <w:t>are</w:t>
      </w:r>
      <w:r w:rsidRPr="004A2287">
        <w:rPr>
          <w:rFonts w:cs="Times New Roman"/>
        </w:rPr>
        <w:t xml:space="preserve"> not consistent across all points in a reach</w:t>
      </w:r>
      <w:r>
        <w:rPr>
          <w:rFonts w:cs="Times New Roman"/>
        </w:rPr>
        <w:t xml:space="preserve"> or the same magnitude across streams</w:t>
      </w:r>
      <w:r w:rsidRPr="004A2287">
        <w:rPr>
          <w:rFonts w:cs="Times New Roman"/>
        </w:rPr>
        <w:t>. In old-growth forests, small areas of elevated, high intensity, light can be hotspots for primary production</w:t>
      </w:r>
      <w:r>
        <w:rPr>
          <w:rFonts w:cs="Times New Roman"/>
        </w:rPr>
        <w:t xml:space="preserve"> </w:t>
      </w:r>
      <w:r>
        <w:rPr>
          <w:rFonts w:cs="Times New Roman"/>
        </w:rPr>
        <w:fldChar w:fldCharType="begin" w:fldLock="1"/>
      </w:r>
      <w:r>
        <w:rPr>
          <w:rFonts w:cs="Times New Roman"/>
        </w:rPr>
        <w:instrText>ADDIN CSL_CITATION {"citationItems":[{"id":"ITEM-1","itemData":{"DOI":"10.1139/X09-137","ISSN":"0045-5067","author":[{"dropping-particle":"","family":"Stovall","given":"Jeremy P.","non-dropping-particle":"","parse-names":false,"suffix":""},{"dropping-particle":"","family":"Keeton","given":"William S.","non-dropping-particle":"","parse-names":false,"suffix":""},{"dropping-particle":"","family":"Kraft","given":"Clifford E.","non-dropping-particle":"","parse-names":false,"suffix":""}],"container-title":"Canadian Journal of Forest Research","id":"ITEM-1","issue":"12","issued":{"date-parts":[["2009"]]},"page":"2343-2354","title":"Late-successional riparian forest structure results in heterogeneous periphyton distributions in low-order streams","type":"article-journal","volume":"39"},"uris":["http://www.mendeley.com/documents/?uuid=f0294a10-79f1-49c2-8561-20fa6d82ee95"]},{"id":"ITEM-2","itemData":{"DOI":"10.1002/ecs2.1435","ISBN":"2150-8925","ISSN":"21508925","abstract":"Light availability influences temperature, primary production, nutrient dynamics, and second-ary production in aquatic ecosystems. In forested freshwater ecosystems, shading by streamside (riparian) vegetation is a dominant control on light flux and represents an important interaction at the aquatic– terrestrial interface. Changes in forest structure over time, particularly tree mortality processes that gradu-ally increase light penetration through maturing forest canopies, are likely to influence stream light fluxes and associated ecosystem functions. We provide a set of conceptual models describing how stream light dynamics change with the development of complex canopy structure and how changes in light avail-ability are likely to affect stream ecosystem processes. Shortly after a stand-replacing event, light flux to the stream is high, but light fluxes decline as canopies reestablish and close. Tree density, the degree of understory growth, patterns of tree mortality, and small-scale disturbances interact as drivers of multiple pathways of forest structural development. Changes in canopy structure will, in turn, influence stream light, which is expected to impact primary production and stream nutrient dynamics as well as the amount of autochthonous carbon supporting aquatic food webs. Ultimately, these conceptual models stress the importance of recovery from historic forest disturbances as well as future forest change as important fac-tors influencing the long-term trajectories of ecosystem processes in headwaters.","author":[{"dropping-particle":"","family":"Warren","given":"Dana R.","non-dropping-particle":"","parse-names":false,"suffix":""},{"dropping-particle":"","family":"Keeton","given":"William S.","non-dropping-particle":"","parse-names":false,"suffix":""},{"dropping-particle":"","family":"Kiffney","given":"Peter M.","non-dropping-particle":"","parse-names":false,"suffix":""},{"dropping-particle":"","family":"Kaylor","given":"Matthew J.","non-dropping-particle":"","parse-names":false,"suffix":""},{"dropping-particle":"","family":"Bechtold","given":"Heather A.","non-dropping-particle":"","parse-names":false,"suffix":""},{"dropping-particle":"","family":"Magee","given":"John","non-dropping-particle":"","parse-names":false,"suffix":""}],"container-title":"Ecosphere","id":"ITEM-2","issue":"August","issued":{"date-parts":[["2016","8"]]},"page":"1-19","title":"Changing Forests – Changing Streams: Riparian forest stand development and ecosystem function in temperate headwaters","type":"article-journal","volume":"7"},"uris":["http://www.mendeley.com/documents/?uuid=e2fa4898-1260-4dfd-9dee-c23403c624ed"]}],"mendeley":{"formattedCitation":"(Stovall et al. 2009, Warren et al. 2016)","plainTextFormattedCitation":"(Stovall et al. 2009, Warren et al. 2016)","previouslyFormattedCitation":"(Stovall et al. 2009, Warren et al. 2016)"},"properties":{"noteIndex":0},"schema":"https://github.com/citation-style-language/schema/raw/master/csl-citation.json"}</w:instrText>
      </w:r>
      <w:r>
        <w:rPr>
          <w:rFonts w:cs="Times New Roman"/>
        </w:rPr>
        <w:fldChar w:fldCharType="separate"/>
      </w:r>
      <w:r w:rsidRPr="006654B2">
        <w:rPr>
          <w:rFonts w:cs="Times New Roman"/>
          <w:noProof/>
        </w:rPr>
        <w:t>(Stovall et al. 2009, Warren et al. 2016)</w:t>
      </w:r>
      <w:r>
        <w:rPr>
          <w:rFonts w:cs="Times New Roman"/>
        </w:rPr>
        <w:fldChar w:fldCharType="end"/>
      </w:r>
      <w:r>
        <w:rPr>
          <w:rFonts w:cs="Times New Roman"/>
        </w:rPr>
        <w:t>,</w:t>
      </w:r>
      <w:r w:rsidRPr="004A2287">
        <w:rPr>
          <w:rFonts w:cs="Times New Roman"/>
        </w:rPr>
        <w:t xml:space="preserve"> thereby elevating the mean abundance of periphyton</w:t>
      </w:r>
      <w:r>
        <w:rPr>
          <w:rFonts w:cs="Times New Roman"/>
        </w:rPr>
        <w:t xml:space="preserve"> </w:t>
      </w:r>
      <w:r>
        <w:rPr>
          <w:rFonts w:cs="Times New Roman"/>
        </w:rPr>
        <w:fldChar w:fldCharType="begin" w:fldLock="1"/>
      </w:r>
      <w:r>
        <w:rPr>
          <w:rFonts w:cs="Times New Roman"/>
        </w:rPr>
        <w:instrText>ADDIN CSL_CITATION {"citationItems":[{"id":"ITEM-1","itemData":{"DOI":"10.1007/s10021-003-0161-9","ISBN":"1432-9840","ISSN":"14329840","PMID":"5719341","abstract":"Rates and reactions of biogeochemical processes vary in space and time to produce both hot spots and hot moments of elemental cycling. We define biogeochemical hot spots as patches that show disproportionately high reaction rates relative to the surrounding matrix, whereas hot moments are defined as short periods of time that exhibit disproportionately high reaction rates relative to longer intervening time periods. As has been appreciated by ecologists for decades, hot spot and hot moment activity is often enhanced at terrestrial-aquatic interfaces. Using examples from the carbon (C) and nitrogen (N) cycles, we show that hot spots occur where hydrological flowpaths converge with substrates or other flowpaths containing complementary or missing reactants. Hot moments occur when episodic hydrological flowpaths reactivate and/or mobilize accumulated reactants. By focusing on the delivery of specific missing reactants via hydrologic flowpaths, we can forge a better mechanistic understanding of the factors that create hot spots and hot moments. Such a mechanistic understanding is necessary so that biogeochemical hot spots can be identified at broader spatiotemporal scales and factored into quantitative models. We specifically recommend that resource managers incorporate both natural and artificially created biogeochemical hot spots into their plans for water quality management. Finally, we emphasize the needs for further research to assess the potential importance of hot spot and hot moment phenomena in the cycling of different bioactive elements, improve our ability to predict their occurrence, assess their importance in landscape biogeochemistry, and evaluate their utility as tools for resource management","author":[{"dropping-particle":"","family":"McClain","given":"Michael E.","non-dropping-particle":"","parse-names":false,"suffix":""},{"dropping-particle":"","family":"Boyer","given":"Elizabeth W.","non-dropping-particle":"","parse-names":false,"suffix":""},{"dropping-particle":"","family":"Dent","given":"C. Lisa","non-dropping-particle":"","parse-names":false,"suffix":""},{"dropping-particle":"","family":"Gergel","given":"Sarah E.","non-dropping-particle":"","parse-names":false,"suffix":""},{"dropping-particle":"","family":"Grimm","given":"Nancy B.","non-dropping-particle":"","parse-names":false,"suffix":""},{"dropping-particle":"","family":"Groffman","given":"Peter M.","non-dropping-particle":"","parse-names":false,"suffix":""},{"dropping-particle":"","family":"Hart","given":"Stephen C.","non-dropping-particle":"","parse-names":false,"suffix":""},{"dropping-particle":"","family":"Harvey","given":"Judson W.","non-dropping-particle":"","parse-names":false,"suffix":""},{"dropping-particle":"","family":"Johnston","given":"Carol A.","non-dropping-particle":"","parse-names":false,"suffix":""},{"dropping-particle":"","family":"Mayorga","given":"Emilio","non-dropping-particle":"","parse-names":false,"suffix":""},{"dropping-particle":"","family":"McDowell","given":"William H.","non-dropping-particle":"","parse-names":false,"suffix":""},{"dropping-particle":"","family":"Pinay","given":"Gilles","non-dropping-particle":"","parse-names":false,"suffix":""}],"container-title":"Ecosystems","id":"ITEM-1","issue":"4","issued":{"date-parts":[["2003","6"]]},"page":"301-312","publisher":"Springer-Verlag","title":"Biogeochemical Hot Spots and Hot Moments at the Interface of Terrestrial and Aquatic Ecosystems","type":"article","volume":"6"},"uris":["http://www.mendeley.com/documents/?uuid=ac020ad8-edb8-4b44-bf8c-99c9a598461b"]},{"id":"ITEM-2","itemData":{"DOI":"10.1139/f06-138","ISBN":"1205-7533","ISSN":"0706-652X","abstract":"Longitudinal analysis of the distribution and abundance of river fishes provides a context-specific characterization of species responses to riverscape heterogeneity. We examined spatially continuous longitudinal profiles (35–70 km) of fish distribution and aquatic habitat (channel gradient, depth, temperature, and water velocity) for three northeastern Oregon rivers. We evaluated spatial patterns of river fishes and habitat using multivariate analysis to compare gradients in fish assemblage structure among rivers and at multiple spatial scales. Spatial structuring of fish assemblages exhibited a generalized pattern of cold- and coolwater fish assemblage zones but was variable within thermal zones, particularly in the warmest river. Landscape context (geographic setting and thermal condition) influenced the observed relationship between species distribution and channel gradient. To evaluate the effect of spatial extent and geographical context on observed assemblage patterns and fish–habitat relationships, we performed multiple ordinations on subsets of our data from varying lengths of each river and compared gradients in assemblage structure within and among rivers. The relative associations of water temperature increased and channel morphology decreased as the spatial scale of analysis increased. The crossover point where both variables explained equal amounts of variation was useful for identifying transitions between cool- and coldwater fish assemblages. Spatially continuous analysis of river fishes and their habitats revealed unexpected ecological patterns and provided a unique perspective on fish distribution that emphasized the importance of habitat heterogeneity and spatial variability in fish–habitat relationships.","author":[{"dropping-particle":"","family":"Kiffney","given":"P M","non-dropping-particle":"","parse-names":false,"suffix":""},{"dropping-particle":"","family":"Greene","given":"C M","non-dropping-particle":"","parse-names":false,"suffix":""},{"dropping-particle":"","family":"Hall","given":"J E","non-dropping-particle":"","parse-names":false,"suffix":""},{"dropping-particle":"","family":"Davies","given":"J R","non-dropping-particle":"","parse-names":false,"suffix":""}],"container-title":"Canadian Journal of Fisheries and Aquatic Sciences","id":"ITEM-2","issue":"11","issued":{"date-parts":[["2006","11"]]},"page":"2518-2530","publisher":"NRC Research Press Ottawa, Canada","title":"Tributary streams create spatial discontinuities in habitat, biological productivity, and diversity in mainstem rivers","type":"article-journal","volume":"63"},"uris":["http://www.mendeley.com/documents/?uuid=c905b387-97f6-4753-97f0-058be9805982"]}],"mendeley":{"formattedCitation":"(McClain et al. 2003, Kiffney et al. 2006)","plainTextFormattedCitation":"(McClain et al. 2003, Kiffney et al. 2006)","previouslyFormattedCitation":"(McClain et al. 2003, Kiffney et al. 2006)"},"properties":{"noteIndex":0},"schema":"https://github.com/citation-style-language/schema/raw/master/csl-citation.json"}</w:instrText>
      </w:r>
      <w:r>
        <w:rPr>
          <w:rFonts w:cs="Times New Roman"/>
        </w:rPr>
        <w:fldChar w:fldCharType="separate"/>
      </w:r>
      <w:r w:rsidRPr="006654B2">
        <w:rPr>
          <w:rFonts w:cs="Times New Roman"/>
          <w:noProof/>
        </w:rPr>
        <w:t>(McClain et al. 2003, Kiffney et al. 2006)</w:t>
      </w:r>
      <w:r>
        <w:rPr>
          <w:rFonts w:cs="Times New Roman"/>
        </w:rPr>
        <w:fldChar w:fldCharType="end"/>
      </w:r>
      <w:r>
        <w:rPr>
          <w:rFonts w:cs="Times New Roman"/>
        </w:rPr>
        <w:t>.</w:t>
      </w:r>
    </w:p>
    <w:p w14:paraId="28F4ED73" w14:textId="383B94B4" w:rsidR="00F6168C" w:rsidRPr="004A2287" w:rsidRDefault="00F6168C" w:rsidP="00F6168C">
      <w:pPr>
        <w:spacing w:line="480" w:lineRule="auto"/>
        <w:ind w:firstLine="720"/>
        <w:outlineLvl w:val="0"/>
        <w:rPr>
          <w:rFonts w:cs="Times New Roman"/>
        </w:rPr>
      </w:pPr>
      <w:r w:rsidRPr="004A2287">
        <w:rPr>
          <w:rFonts w:cs="Times New Roman"/>
          <w:color w:val="000000" w:themeColor="text1"/>
        </w:rPr>
        <w:t xml:space="preserve">Much of the research on responses of primary production to riparian canopy manipulations have focused on clear-cut riparian forest harvest. In a review assessing these responses, I found that as the light manipulation ratio increased (the ratio of light after canopy removal compared to before removal), the response ratios (ratio of </w:t>
      </w:r>
      <w:r>
        <w:rPr>
          <w:rFonts w:cs="Times New Roman"/>
          <w:color w:val="000000" w:themeColor="text1"/>
        </w:rPr>
        <w:t>ash free dry mass (AFDM)</w:t>
      </w:r>
      <w:r w:rsidRPr="004A2287">
        <w:rPr>
          <w:rFonts w:cs="Times New Roman"/>
          <w:color w:val="000000" w:themeColor="text1"/>
        </w:rPr>
        <w:t xml:space="preserve">, </w:t>
      </w:r>
      <w:r w:rsidRPr="00660FDC">
        <w:rPr>
          <w:rFonts w:cs="Times New Roman"/>
        </w:rPr>
        <w:t>chl</w:t>
      </w:r>
      <w:r>
        <w:rPr>
          <w:rFonts w:cs="Times New Roman"/>
        </w:rPr>
        <w:t xml:space="preserve">orophyll </w:t>
      </w:r>
      <w:r w:rsidRPr="00E63E07">
        <w:rPr>
          <w:rFonts w:cs="Times New Roman"/>
          <w:i/>
        </w:rPr>
        <w:t>a</w:t>
      </w:r>
      <w:r w:rsidRPr="004A2287">
        <w:rPr>
          <w:rFonts w:cs="Times New Roman"/>
          <w:color w:val="000000" w:themeColor="text1"/>
        </w:rPr>
        <w:t>, and GPP after canopy removal compared to before removal) also increased.</w:t>
      </w:r>
      <w:r>
        <w:rPr>
          <w:rFonts w:cs="Times New Roman"/>
          <w:color w:val="000000" w:themeColor="text1"/>
        </w:rPr>
        <w:t xml:space="preserve"> </w:t>
      </w:r>
      <w:r w:rsidRPr="004A2287">
        <w:rPr>
          <w:rFonts w:cs="Times New Roman"/>
          <w:color w:val="000000" w:themeColor="text1"/>
        </w:rPr>
        <w:t>This collection of research also highlights that little is known about the responses to light manipulation ratios between 3 and 23</w:t>
      </w:r>
      <w:r w:rsidR="00EF1CF8">
        <w:rPr>
          <w:rFonts w:cs="Times New Roman"/>
          <w:color w:val="000000" w:themeColor="text1"/>
        </w:rPr>
        <w:t>, which</w:t>
      </w:r>
      <w:r w:rsidRPr="004A2287">
        <w:rPr>
          <w:rFonts w:cs="Times New Roman"/>
          <w:color w:val="000000" w:themeColor="text1"/>
        </w:rPr>
        <w:t xml:space="preserve"> </w:t>
      </w:r>
      <w:r>
        <w:rPr>
          <w:rFonts w:cs="Times New Roman"/>
          <w:color w:val="000000" w:themeColor="text1"/>
        </w:rPr>
        <w:t xml:space="preserve">are </w:t>
      </w:r>
      <w:r w:rsidRPr="004A2287">
        <w:rPr>
          <w:rFonts w:cs="Times New Roman"/>
          <w:color w:val="000000" w:themeColor="text1"/>
        </w:rPr>
        <w:t>small or moderate changes in canopy cover such as canopy gaps</w:t>
      </w:r>
      <w:r>
        <w:rPr>
          <w:rFonts w:cs="Times New Roman"/>
          <w:color w:val="000000" w:themeColor="text1"/>
        </w:rPr>
        <w:t xml:space="preserve"> (Figure 2.2)</w:t>
      </w:r>
      <w:r w:rsidRPr="004A2287">
        <w:rPr>
          <w:rFonts w:cs="Times New Roman"/>
          <w:color w:val="000000" w:themeColor="text1"/>
        </w:rPr>
        <w:t xml:space="preserve">. </w:t>
      </w:r>
      <w:r>
        <w:rPr>
          <w:rFonts w:cs="Times New Roman"/>
          <w:color w:val="000000" w:themeColor="text1"/>
        </w:rPr>
        <w:t>Because light is not the only requirement for primary production, responses to light manipulations can also be influenced</w:t>
      </w:r>
      <w:r w:rsidR="00EF1CF8">
        <w:rPr>
          <w:rFonts w:cs="Times New Roman"/>
          <w:color w:val="000000" w:themeColor="text1"/>
        </w:rPr>
        <w:t xml:space="preserve"> by</w:t>
      </w:r>
      <w:r>
        <w:rPr>
          <w:rFonts w:cs="Times New Roman"/>
          <w:color w:val="000000" w:themeColor="text1"/>
        </w:rPr>
        <w:t xml:space="preserve"> nutrient availability and response relationships can be affected by photosaturation. </w:t>
      </w:r>
    </w:p>
    <w:p w14:paraId="574612F7" w14:textId="77777777" w:rsidR="00F6168C" w:rsidRPr="003413CF" w:rsidRDefault="00F6168C" w:rsidP="00F6168C">
      <w:pPr>
        <w:spacing w:line="480" w:lineRule="auto"/>
        <w:ind w:firstLine="720"/>
        <w:outlineLvl w:val="0"/>
        <w:rPr>
          <w:rFonts w:cs="Times New Roman"/>
          <w:color w:val="000000" w:themeColor="text1"/>
        </w:rPr>
      </w:pPr>
      <w:r w:rsidRPr="00381C74">
        <w:t xml:space="preserve">Changes in light may drive bottom up pathways of the food web </w:t>
      </w:r>
      <w:r>
        <w:fldChar w:fldCharType="begin" w:fldLock="1"/>
      </w:r>
      <w:r>
        <w:instrText>ADDIN CSL_CITATION {"citationItems":[{"id":"ITEM-1","itemData":{"DOI":"10.1371/journal.pone.0051839","ISBN":"1932-6203","ISSN":"19326203","PMID":"23284786","abstract":"Conservation programs often focus on select species, leading to management plans based on the autecology of the focal species, but multiple ecosystem components can be affected both by the environmental factors impacting, and the management targeting, focal species. These broader effects can have indirect impacts on target species through the web of interactions within ecosystems. For example, human activity can strongly alter riparian vegetation, potentially impacting both economically-important salmonids and their associated river food web. In an Olympic Peninsula river, Washington state, USA, replicated large-scale riparian vegetation manipulations implemented with the long-term (&gt;40 yr) goal of improving salmon habitat did not affect water temperature, nutrient limitation or habitat characteristics, but reduced canopy cover, causing reduced energy input via leaf litter, increased incident solar radiation (UV and PAR) and increased algal production compared to controls. In response, benthic algae, most insect taxa, and juvenile salmonids increased in manipulated areas. Stable isotope analysis revealed a predominant contribution of algal-derived energy to salmonid diets in manipulated reaches. The experiment demonstrates that riparian management targeting salmonids strongly affects river food webs via changes in the energy base, illustrates how species-based management strategies can have unanticipated indirect effects on the target species via the associated food web, and supports ecosystem-based management approaches for restoring depleted salmonid stocks.","author":[{"dropping-particle":"","family":"Wootton","given":"J. Timothy","non-dropping-particle":"","parse-names":false,"suffix":""}],"container-title":"PLoS ONE","editor":[{"dropping-particle":"","family":"Browman","given":"Howard","non-dropping-particle":"","parse-names":false,"suffix":""}],"id":"ITEM-1","issue":"12","issued":{"date-parts":[["2012","12","20"]]},"page":"e51839","publisher":"Public Library of Science","title":"River Food Web Response to Large-Scale Riparian Zone Manipulations","type":"article-journal","volume":"7"},"uris":["http://www.mendeley.com/documents/?uuid=4a220ddb-1b08-4359-918c-5fc3ef37bc96"]},{"id":"ITEM-2","itemData":{"DOI":"10.1111/j.1365-2664.2003.00855.x","ISBN":"1","ISSN":"00218901","abstract":"1. Riparian trees regulate aquatic ecosystem processes, such as inputs of light, organic matter and nutrients, that can be altered dramatically when these trees are harvested. Riparian buffers (uncut strips of vegetation) are widely used to mitigate the impact of clear-cut logging on aquatic ecosystems but there have been few experimental assess-ments of their effectiveness. 2. Forests along 13 headwater stream reaches in south-western British Columbia, Canada, were clear-cut in 1998, creating three riparian buffer treatments (30-m buffer, 10-m buffer and clear-cut to the stream edge), or left as uncut controls, each treatment having three or four replicates. 3. We predicted that periphyton biomass and insect consumers would increase as buffer width decreased, because of increased solar flux. We used two complementary studies to test this prediction. 4. In one study, we compared benthic communities before and after logging in all 13 streams; a second study focused on periphyton and insect colonization dynamics over 6-week periods in each of four seasons in four streams, one in each treatment. 5. Photosynthetically active radiation, and mean and maximum water temperature, increased as buffer width narrowed. 6. Periphyton biomass, periphyton inorganic mass and Chironomidae abundance also increased as buffer width narrowed, with the largest differences occurring in the clear-cut and 10-m buffer treatments. 7. Photosynthetically active radiation, water temperature, periphyton biomass and periphyton inorganic mass were significantly greater in the 30-m buffer treatment than in controls during some seasons. 8. Synthesis and applications. We have shown that a gradient of riparian buffer widths created a gradient in light and temperature that led to non-linear increases in periphyton biomass and insect abundance. For example, Chironomidae abundance was generally greater in the 10-m and 30-m buffer treatments than in controls, whereas this was not always the case in the clear-cut treatment. This pattern may be due to the high sediment content of the periphyton mat in the clear-cut treatment, which potentially limited the response of some insects to increased food resources. Overall, our results indicate that uncut riparian buffers of 30-m or more on both sides of the stream were needed to limit biotic and abiotic changes associated with clear-cut logging in headwater, forested watersheds.","author":[{"dropping-particle":"","family":"Kiffney","given":"Peter M.","non-dropping-particle":"","parse-names":false,"suffix":""},{"dropping-particle":"","family":"Richardson","given":"John S.","non-dropping-particle":"","parse-names":false,"suffix":""},{"dropping-particle":"","family":"Bull","given":"Jennifer P.","non-dropping-particle":"","parse-names":false,"suffix":""}],"container-title":"Journal of Applied Ecology","id":"ITEM-2","issue":"6","issued":{"date-parts":[["2003","12"]]},"page":"1060-1076","publisher":"Blackwell Science Ltd","title":"Responses of periphyton and insects to experimental manipulation of riparian buffer width along forest streams","type":"article-journal","volume":"40"},"uris":["http://www.mendeley.com/documents/?uuid=d829cc9c-a48e-448e-bf92-a0f6eac95e73"]},{"id":"ITEM-3","itemData":{"DOI":"10.1111/j.1365-2427.2012.02822.x","ISBN":"1365-2427","ISSN":"00465070","abstract":"1. Irradiance strongly affects the abundance of stream periphyton communities that in turn influence patterns of instream nutrient uptake.We examined relationships between irradiance and periphyton nutrient uptake taking into account diel and seasonal variation in ambient irradiance. 2. Uptake of dissolved N, P and C by periphyton as areal uptake (U) and demand (Vf) was determined under 11 irradiance levels (0–100% of ambient conditions) using shallow stream-side experimental channels. Experiments were conducted once per season over one annual cycle with both day and night uptake rates assessed, together with periphyton biomass and autotrophic production rates. 3. No consistent diel variation in areal uptake or demand was detected for the predominant inorganic or total dissolved nutrients even at the highest irradiances. Lack of variation may indicate nutrient limitation, with photosynthetic sequestration and storage of C during the day for subsequent utilisation at night. Alternatively, oxygen consumption by photoautotrophs at night may stimulate compensatory heterotrophic uptake (e.g. denitrification). 4. In all seasons, release of dissolved organic N was detected during the day but to a lesser extent at night. This was not directly related to irradiance levels, indicating that heterotrophic metabolism (e.g. microbial decomposition) contributes to this phenomenon. 5. Areal uptake and demand for the predominant inorganic and total dissolved nutrients increased in response to increasing irradiance in some or all seasons, but rates were typically higher during the spring and summer. Saturation of NO</w:instrText>
      </w:r>
      <w:r>
        <w:rPr>
          <w:rFonts w:hint="eastAsia"/>
        </w:rPr>
        <w:instrText></w:instrText>
      </w:r>
      <w:r>
        <w:instrText xml:space="preserve"> evident during the spring. NO</w:instrText>
      </w:r>
      <w:r>
        <w:rPr>
          <w:rFonts w:hint="eastAsia"/>
        </w:rPr>
        <w:instrText></w:instrText>
      </w:r>
      <w:r>
        <w:instrText xml:space="preserve"> and autumn. Maximum NO</w:instrText>
      </w:r>
      <w:r>
        <w:rPr>
          <w:rFonts w:hint="eastAsia"/>
        </w:rPr>
        <w:instrText></w:instrText>
      </w:r>
      <w:r>
        <w:instrText xml:space="preserve"> 3 areal uptake and demand at elevated irradiances was occurred at lower irradiance in summer (24 h average 135–145 lmol m)2 s)1) relative to spring (312–424 lmol m)2 s)1), indicating more efficient nutrient uptake in summer. Higher total periphyton biomass in summer, but comparable autotrophic biomass (chlorophyll a), implies that heterotrophic metabolism may contribute to this greater efficiency. In spring, autotrophic biomass peaked at an irradiance level of 225 lmol m)2 s)1, also suggesting a role for heterotrophic metabolism in NO</w:instrText>
      </w:r>
      <w:r>
        <w:rPr>
          <w:rFonts w:hint="eastAsia"/>
        </w:rPr>
        <w:instrText></w:instrText>
      </w:r>
      <w:r>
        <w:instrText xml:space="preserve"> 3 demand at higher irradiances. 6. The results of this study show that irradiance levels exert a strong influence on the nature and quantity of instream nutrient uptake with N demand saturated at elevated irradiance levels during the spring, summer and autumn. Our results …","author":[{"dropping-particle":"","family":"Matheson","given":"Fleur E.","non-dropping-particle":"","parse-names":false,"suffix":""},{"dropping-particle":"","family":"Quinn","given":"John M.","non-dropping-particle":"","parse-names":false,"suffix":""},{"dropping-particle":"","family":"Martin","given":"Michael L.","non-dropping-particle":"","parse-names":false,"suffix":""}],"container-title":"Freshwater Biology","id":"ITEM-3","issue":"8","issued":{"date-parts":[["2012"]]},"page":"1617-1630","title":"Effects of irradiance on diel and seasonal patterns of nutrient uptake by stream periphyton","type":"article-journal","volume":"57"},"uris":["http://www.mendeley.com/documents/?uuid=80df5307-b668-4474-9efe-8cefdeb6469c"]}],"mendeley":{"formattedCitation":"(Kiffney et al. 2003, Matheson et al. 2012, Wootton 2012)","plainTextFormattedCitation":"(Kiffney et al. 2003, Matheson et al. 2012, Wootton 2012)","previouslyFormattedCitation":"(Kiffney et al. 2003, Matheson et al. 2012, Wootton 2012)"},"properties":{"noteIndex":0},"schema":"https://github.com/citation-style-language/schema/raw/master/csl-citation.json"}</w:instrText>
      </w:r>
      <w:r>
        <w:fldChar w:fldCharType="separate"/>
      </w:r>
      <w:r w:rsidRPr="00021BE2">
        <w:rPr>
          <w:noProof/>
        </w:rPr>
        <w:t>(Kiffney et al. 2003, Matheson et al. 2012, Wootton 2012)</w:t>
      </w:r>
      <w:r>
        <w:fldChar w:fldCharType="end"/>
      </w:r>
      <w:r>
        <w:t xml:space="preserve">. </w:t>
      </w:r>
      <w:r w:rsidRPr="00381C74">
        <w:rPr>
          <w:rFonts w:cs="Times New Roman"/>
          <w:color w:val="000000" w:themeColor="text1"/>
        </w:rPr>
        <w:t xml:space="preserve">Allochthonous carbon (e.g., leaf litter and terrestrial invertebrate inputs) </w:t>
      </w:r>
      <w:r>
        <w:rPr>
          <w:rFonts w:cs="Times New Roman"/>
          <w:color w:val="000000" w:themeColor="text1"/>
        </w:rPr>
        <w:t xml:space="preserve">is </w:t>
      </w:r>
      <w:r w:rsidRPr="00381C74">
        <w:rPr>
          <w:rFonts w:cs="Times New Roman"/>
          <w:color w:val="000000" w:themeColor="text1"/>
        </w:rPr>
        <w:t>an</w:t>
      </w:r>
      <w:r>
        <w:rPr>
          <w:rFonts w:cs="Times New Roman"/>
          <w:color w:val="000000" w:themeColor="text1"/>
        </w:rPr>
        <w:t xml:space="preserve"> important</w:t>
      </w:r>
      <w:r w:rsidRPr="00381C74">
        <w:rPr>
          <w:rFonts w:cs="Times New Roman"/>
          <w:color w:val="000000" w:themeColor="text1"/>
        </w:rPr>
        <w:t xml:space="preserve"> food source for secondary consumers </w:t>
      </w:r>
      <w:r>
        <w:rPr>
          <w:rFonts w:cs="Times New Roman"/>
          <w:color w:val="000000" w:themeColor="text1"/>
        </w:rPr>
        <w:t xml:space="preserve">in forested headwaters </w:t>
      </w:r>
      <w:r>
        <w:rPr>
          <w:rFonts w:cs="Times New Roman"/>
          <w:color w:val="000000" w:themeColor="text1"/>
        </w:rPr>
        <w:fldChar w:fldCharType="begin" w:fldLock="1"/>
      </w:r>
      <w:r>
        <w:rPr>
          <w:rFonts w:cs="Times New Roman"/>
          <w:color w:val="000000" w:themeColor="text1"/>
        </w:rPr>
        <w:instrText>ADDIN CSL_CITATION {"citationItems":[{"id":"ITEM-1","itemData":{"DOI":"10.1126/science.277.5322.102","ISBN":"0036-8075","ISSN":"00368075","PMID":"277","abstract":"The importance of terrestrial-aquatic linkages was evaluated by a large-scale, 3-year exclusion of terrestrial leaf litter inputs to a forest stream. Exclusion of leaf litter had a strong bottom-up effect that was propagated through detritivores to predators. Most invertebrate taxa in the predominant habitat declined in either abundance, biomass, or both, compared with taxa in a nearby reference stream. However, fauna in moss habitats changed little, indicating that different food webs exist in habitats of different geomorphology. Thus, the ecosystem-level consequences of excluding detrital inputs to an ecosystem were demonstrated. Inputs of riparian detritus are essential for conservation or restoration of diverse stream food webs.\u0014\\n\u0019","author":[{"dropping-particle":"","family":"Wallace","given":"J B","non-dropping-particle":"","parse-names":false,"suffix":""}],"container-title":"Science","id":"ITEM-1","issue":"5322","issued":{"date-parts":[["1997"]]},"page":"102-104","title":"Multiple Trophic Levels of a Forest Stream Linked to Terrestrial Litter Inputs","type":"article-journal","volume":"277"},"uris":["http://www.mendeley.com/documents/?uuid=56195ef5-3056-42cd-8617-0fa21d6922d1"]},{"id":"ITEM-2","itemData":{"DOI":"10.1890/0012-9615(1999)069[0409:eorloa]2.0.co;2","ISBN":"0012-9615","ISSN":"00129615","PMID":"25246403","abstract":"Abstract. We examined the importance of terrestrial detrital inputs to secondary pro- ductivity of a headwater stream. Following a year of pretreatment studies on two headwater streams, we excluded terrestrial litter inputs (?treatment) to one stream while using the other as a reference. We excluded litter for 3 yr followed by 1 yr of small woody debris (?10 cm diameter) removal and litter exclusion. Monthly benthic samples were collected from dominant mixed substrate (cobble, pebble, and sand-silt) as well as from moss-covered bedrock outcrop substrates. We used randomized intervention analysis (RIA) to test the null hypotheses that no change in abundance or biomass of functional feeding groups or specific taxa occurred in the treatment stream relative to the reference stream. Benthic organic matter was significantly lower in mixed substrate habitats of the treat- ment stream; however, small woody debris did not show a significant reduction prior to manual removal during year 4. At the end of the treatment period, total benthic invertebrate abundance in mixed substrates in the treatment stream was less than one-tenth of that in the reference stream, and biomass in the treatment stream was one-sixth of that in the reference stream. Biomass and abundance of shredders, gatherers, total primary consumers, and predators displayed significant treatment effects (P?0.012–0.00001, RIA) in the mixed substrate habitats during the 4-yr treatment. Only scraper and filterer functional groups failed to show differences between streams during the 4-yr treatment. Twenty of the 30 taxa comprising ?90% of total secondary production displayed a significant decrease in abundance, biomass, or both, in the treatment stream relative to the reference stream (P ? 0.05, RIA). Total secondary production in mixed substrate habitats declined to 22% of pretreatment values by the fourth year of treatment and is among the lowest reported for streams. Removal of small woody debris resulted in an additional 47–50% decrease in abundance, biomass, and production of the benthic fauna compared to the third year of litter exclusion. In contrast, fauna of moss-covered bedrock substrates displayed no significant differ- ences between streams in terms of any functional group, or in terms of abundance and biomass of individual taxa. Furthermore, secondary production on bedrock outcrops re- mained similar between streams. Results strongly suggest that food webs of bedrock habitats are not as clos…","author":[{"dropping-particle":"","family":"Wallace","given":"J. Bruce","non-dropping-particle":"","parse-names":false,"suffix":""},{"dropping-particle":"","family":"Eggert","given":"S. L.","non-dropping-particle":"","parse-names":false,"suffix":""},{"dropping-particle":"","family":"Meyer","given":"Judy L.","non-dropping-particle":"","parse-names":false,"suffix":""},{"dropping-particle":"","family":"Webster","given":"J. R.","non-dropping-particle":"","parse-names":false,"suffix":""}],"container-title":"Ecological Monographs","id":"ITEM-2","issue":"4","issued":{"date-parts":[["1999","11"]]},"page":"409-442","publisher":"Ecological Society of America","title":"Effects of resource limitation on a detrital-based ecosystem","type":"article-journal","volume":"69"},"uris":["http://www.mendeley.com/documents/?uuid=fd83e981-3bac-3ebf-8011-d99c512c9924"]},{"id":"ITEM-3","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Press are collaborating with JSTOR to digitize, preserve and extend access to BioScience This content downloaded from 128.193.154.183 on Mon, 22 Jan 2018 16:25:31 UTC All use subject to http://about.jstor.org/terms","author":[{"dropping-particle":"","family":"Fisher","given":"Stuart G","non-dropping-particle":"","parse-names":false,"suffix":""},{"dropping-particle":"","family":"Likens","given":"Gene E","non-dropping-particle":"","parse-names":false,"suffix":""}],"container-title":"Source: BioScience","id":"ITEM-3","issue":"1","issued":{"date-parts":[["1972"]]},"page":"33-35","title":"Stream Ecosystem: Organic Energy Budget","type":"article-journal","volume":"22"},"uris":["http://www.mendeley.com/documents/?uuid=789c113c-f32a-3f04-8a1d-14bc598a3f28"]}],"mendeley":{"formattedCitation":"(Fisher and Likens 1972, Wallace 1997, Wallace et al. 1999)","plainTextFormattedCitation":"(Fisher and Likens 1972, Wallace 1997, Wallace et al. 1999)","previouslyFormattedCitation":"(Fisher and Likens 1972, Wallace 1997, Wallace et al. 1999)"},"properties":{"noteIndex":0},"schema":"https://github.com/citation-style-language/schema/raw/master/csl-citation.json"}</w:instrText>
      </w:r>
      <w:r>
        <w:rPr>
          <w:rFonts w:cs="Times New Roman"/>
          <w:color w:val="000000" w:themeColor="text1"/>
        </w:rPr>
        <w:fldChar w:fldCharType="separate"/>
      </w:r>
      <w:r w:rsidRPr="000907D2">
        <w:rPr>
          <w:rFonts w:cs="Times New Roman"/>
          <w:noProof/>
          <w:color w:val="000000" w:themeColor="text1"/>
        </w:rPr>
        <w:t>(Fisher and Likens 1972, Wallace 1997, Wallace et al. 1999)</w:t>
      </w:r>
      <w:r>
        <w:rPr>
          <w:rFonts w:cs="Times New Roman"/>
          <w:color w:val="000000" w:themeColor="text1"/>
        </w:rPr>
        <w:fldChar w:fldCharType="end"/>
      </w:r>
      <w:r>
        <w:rPr>
          <w:rFonts w:cs="Times New Roman"/>
          <w:color w:val="000000" w:themeColor="text1"/>
        </w:rPr>
        <w:t xml:space="preserve">, </w:t>
      </w:r>
      <w:r w:rsidRPr="00381C74">
        <w:rPr>
          <w:rFonts w:cs="Times New Roman"/>
          <w:color w:val="000000" w:themeColor="text1"/>
        </w:rPr>
        <w:t>however, there is increasing evidence that autochthonous carbon (periphyton) may be a disproportionally important to consumers beca</w:t>
      </w:r>
      <w:r>
        <w:rPr>
          <w:rFonts w:cs="Times New Roman"/>
          <w:color w:val="000000" w:themeColor="text1"/>
        </w:rPr>
        <w:t xml:space="preserve">use it is a high quality (low C to </w:t>
      </w:r>
      <w:r w:rsidRPr="00381C74">
        <w:rPr>
          <w:rFonts w:cs="Times New Roman"/>
          <w:color w:val="000000" w:themeColor="text1"/>
        </w:rPr>
        <w:t>N ratio) food resource</w:t>
      </w:r>
      <w:r>
        <w:rPr>
          <w:rFonts w:cs="Times New Roman"/>
          <w:color w:val="000000" w:themeColor="text1"/>
        </w:rPr>
        <w:t xml:space="preserve"> </w:t>
      </w:r>
      <w:r>
        <w:rPr>
          <w:rFonts w:cs="Times New Roman"/>
          <w:color w:val="000000" w:themeColor="text1"/>
        </w:rPr>
        <w:fldChar w:fldCharType="begin" w:fldLock="1"/>
      </w:r>
      <w:r>
        <w:rPr>
          <w:rFonts w:cs="Times New Roman"/>
          <w:color w:val="000000" w:themeColor="text1"/>
        </w:rPr>
        <w:instrText>ADDIN CSL_CITATION {"citationItems":[{"id":"ITEM-1","itemData":{"DOI":"10.1890/0012-9658(2001)082[1052:SCIROR]2.0.CO;2","ISSN":"0012-9658","author":[{"dropping-particle":"","family":"Finlay","given":"Jacques C.","non-dropping-particle":"","parse-names":false,"suffix":""}],"container-title":"Ecology","id":"ITEM-1","issue":"4","issued":{"date-parts":[["2001","4"]]},"page":"1052-1064","publisher":"Ecological Society of America","title":"Stable carbon isotope ratios of river biota:Implications for energy flow in lotic food webs","type":"article-journal","volume":"82"},"uris":["http://www.mendeley.com/documents/?uuid=8cbcfe74-aa7f-38d1-9e3b-02f04c2a84dc"]},{"id":"ITEM-2","itemData":{"DOI":"10.4319/lo.2002.47.3.0742","ISSN":"00243590","abstract":"Estimates of carbon sources, as determined from ratios of stable isotopes, were used in conjunction with estimates of secondary production to determine the relative contribution of algal carbon to macroinvertebrate production across a gradient of elevation in a Rocky Mountain stream (North St. Vrain Creek, Colorado). The relative contri-bution of algal carbon to macroinvertebrate production was then compared to the relative availability of algal carbon. Although algal production accounted for less than 2–40% of the combined sources of organic matter to North St. Vrain Creek, the relative contribution of algal carbon to annual macroinvertebrate production ranged from approx-imately 40% at a subalpine site to nearly 80% at a more open site in the foothills. Thus, the proportional contribution of algal carbon to consumer production greatly exceeded the relative availability of algal carbon in North St. Vrain Creek. Despite the disproportionate importance of algal carbon to consumers, most macroinvertebrates in North St. Vrain Creek used some vascular plant carbon.","author":[{"dropping-particle":"","family":"McCutchan","given":"James H.","non-dropping-particle":"","parse-names":false,"suffix":""},{"dropping-particle":"","family":"Lewis","given":"William M","non-dropping-particle":"","parse-names":false,"suffix":""}],"container-title":"Limnology and Oceanography","id":"ITEM-2","issue":"3","issued":{"date-parts":[["2002"]]},"page":"742-752","title":"Relative importance of carbon sources for macroinvertebrates in a Rocky Mountain stream","type":"article-journal","volume":"47"},"uris":["http://www.mendeley.com/documents/?uuid=59b4f19f-eab6-3462-a3b2-adc6ae626bbd"]},{"id":"ITEM-3","itemData":{"DOI":"10.1111/j.1442-9993.2006.01610.x","ISSN":"1442-9985","author":[{"dropping-particle":"","family":"Brito","given":"Ernesto Fuentes","non-dropping-particle":"","parse-names":false,"suffix":""},{"dropping-particle":"","family":"Moulton","given":"Timothy P.","non-dropping-particle":"","parse-names":false,"suffix":""},{"dropping-particle":"","family":"Souza","given":"Marcelo L.","non-dropping-particle":"De","parse-names":false,"suffix":""},{"dropping-particle":"","family":"Bunn","given":"Stuart E.","non-dropping-particle":"","parse-names":false,"suffix":""}],"container-title":"Austral Ecology","id":"ITEM-3","issue":"5","issued":{"date-parts":[["2006","8"]]},"page":"623-633","publisher":"Blackwell Publishing Asia","title":"Stable isotope analysis indicates microalgae as the predominant food source of fauna in a coastal forest stream, south-east Brazil","type":"article-journal","volume":"31"},"uris":["http://www.mendeley.com/documents/?uuid=da867b8c-f27f-31e0-bc01-7385b4af85d5"]},{"id":"ITEM-4","itemData":{"DOI":"10.1899/07-079.1","ISSN":"0887-3593","abstract":"Abstract Increasing evidence suggests that autochthonous foods are the principal basis of consumer production in tropical forest streams, despite the predominance of terrestrial detritus inputs. The relative importance of autochthonous and allochthonous energy for the dominant benthic consumers was investigated in 3 tropical headwater streams with different shading conditions in Hong Kong with a combination of assimilation-based analyses: stoichiometry, C and N stable isotopes, and fatty acid (FA) profiling. The snail Brotia hainanensis (Pachychilidae), shrimps Caridina cantonensis (Atyidae) and Macrobrachium hainanense (Palaemonidae), and their potential basal food sources (leaf litter, fine particulate organic matter [FPOM], periphyton, cyanobacteria, and filamentous algae) were collected in Tai Po Kau Forest Stream (shaded 1), Shing Mun Stream (shaded 2), and Pak Ngau Shek Stream (open) during the 2004 dry season (January and February). All samples were analyzed for C:N ratios, δ13C, and δ15N values. T...","author":[{"dropping-particle":"","family":"Lau","given":"Danny C. P.","non-dropping-particle":"","parse-names":false,"suffix":""},{"dropping-particle":"","family":"Leung","given":"Kenneth M. Y.","non-dropping-particle":"","parse-names":false,"suffix":""},{"dropping-particle":"","family":"Dudgeon","given":"David","non-dropping-particle":"","parse-names":false,"suffix":""}],"container-title":"Journal of the North American Benthological Society","id":"ITEM-4","issue":"2","issued":{"date-parts":[["2009","6"]]},"page":"426-439","title":"Are autochthonous foods more important than allochthonous resources to benthic consumers in tropical headwater streams?","type":"article-journal","volume":"28"},"uris":["http://www.mendeley.com/documents/?uuid=9dfc927c-6865-30f9-8edb-280409fa6d39"]}],"mendeley":{"formattedCitation":"(Finlay 2001, McCutchan and Lewis 2002, Brito et al. 2006, Lau et al. 2009)","plainTextFormattedCitation":"(Finlay 2001, McCutchan and Lewis 2002, Brito et al. 2006, Lau et al. 2009)","previouslyFormattedCitation":"(Finlay 2001, McCutchan and Lewis 2002, Brito et al. 2006, Lau et al. 2009)"},"properties":{"noteIndex":0},"schema":"https://github.com/citation-style-language/schema/raw/master/csl-citation.json"}</w:instrText>
      </w:r>
      <w:r>
        <w:rPr>
          <w:rFonts w:cs="Times New Roman"/>
          <w:color w:val="000000" w:themeColor="text1"/>
        </w:rPr>
        <w:fldChar w:fldCharType="separate"/>
      </w:r>
      <w:r w:rsidRPr="000907D2">
        <w:rPr>
          <w:rFonts w:cs="Times New Roman"/>
          <w:noProof/>
          <w:color w:val="000000" w:themeColor="text1"/>
        </w:rPr>
        <w:t>(Finlay 2001, McCutchan and Lewis 2002, Brito et al. 2006, Lau et al. 2009)</w:t>
      </w:r>
      <w:r>
        <w:rPr>
          <w:rFonts w:cs="Times New Roman"/>
          <w:color w:val="000000" w:themeColor="text1"/>
        </w:rPr>
        <w:fldChar w:fldCharType="end"/>
      </w:r>
      <w:r>
        <w:rPr>
          <w:rFonts w:cs="Times New Roman"/>
          <w:color w:val="000000" w:themeColor="text1"/>
        </w:rPr>
        <w:t xml:space="preserve">. </w:t>
      </w:r>
      <w:r w:rsidRPr="00381C74">
        <w:rPr>
          <w:rFonts w:cs="Times New Roman"/>
          <w:color w:val="000000" w:themeColor="text1"/>
        </w:rPr>
        <w:t>Therefore, having increased light to produce more higher quality food could lead to increased energy transfer to higher trophic levels</w:t>
      </w:r>
      <w:r>
        <w:rPr>
          <w:rFonts w:cs="Times New Roman"/>
          <w:color w:val="000000" w:themeColor="text1"/>
        </w:rPr>
        <w:t xml:space="preserve"> </w:t>
      </w:r>
      <w:r>
        <w:rPr>
          <w:rFonts w:cs="Times New Roman"/>
          <w:color w:val="000000" w:themeColor="text1"/>
        </w:rPr>
        <w:fldChar w:fldCharType="begin" w:fldLock="1"/>
      </w:r>
      <w:r>
        <w:rPr>
          <w:rFonts w:cs="Times New Roman"/>
          <w:color w:val="000000" w:themeColor="text1"/>
        </w:rPr>
        <w:instrText>ADDIN CSL_CITATION {"citationItems":[{"id":"ITEM-1","itemData":{"DOI":"10.1139/f92-064","ISBN":"0706-652X","ISSN":"0706-652X","PMID":"1154","abstract":"Annual organic matter inputs and production of stocked coho salmon (Oncorhynchus kisutch), coastal cutthroat trout (0. clarki cdaaki), and shorthead scu l pin (Csttus csnfusus) from spring through early autum n were mon 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yr-', while autochthonous organic matter totaled -1 08 g*m-'-yr-'. In the clear-cut site, autochthsnous inputs contributed -1 75 g-m-2.yr- ', but allocktkonous inputs contributed only -60 g-rn \"-yr-' owing to loss of riparian vege- tation. Although combined allochthonsus and autochthonous inputs were almsst twofold greater in the old- growth site, fish production was greater in the clear-cut site. Production of coho salmon and shorthead sculpin during early summer was largely responsible for differences between sites. Fish popu lations appeared to depend upon food derived from autotrophic pathways during spring and summer in the presence or absence of forest canopy, a hypothesis supported by analysis of coho stomach contents and the similar ratios of autochthonous inputs and fish production between the two streams.","author":[{"dropping-particle":"","family":"Bilby","given":"Robert E.","non-dropping-particle":"","parse-names":false,"suffix":""},{"dropping-particle":"","family":"Bisson","given":"Peter A.","non-dropping-particle":"","parse-names":false,"suffix":""}],"container-title":"Canadian Journal of Fisheries and Aquatic Sciences","id":"ITEM-1","issue":"3","issued":{"date-parts":[["1992","3"]]},"page":"540-551","publisher":"NRC Research Press Ottawa, Canada","title":"Allochthonous versus Autochthonous Organic Matter Contributions to the Trophic Support of Fish Populations in Clear-Cut and Old-Growth Forested Streams","type":"article-journal","volume":"49"},"uris":["http://www.mendeley.com/documents/?uuid=ba450907-74e3-386d-8f98-29ce8b43c96c"]}],"mendeley":{"formattedCitation":"(Bilby and Bisson 1992)","plainTextFormattedCitation":"(Bilby and Bisson 1992)","previouslyFormattedCitation":"(Bilby and Bisson 1992)"},"properties":{"noteIndex":0},"schema":"https://github.com/citation-style-language/schema/raw/master/csl-citation.json"}</w:instrText>
      </w:r>
      <w:r>
        <w:rPr>
          <w:rFonts w:cs="Times New Roman"/>
          <w:color w:val="000000" w:themeColor="text1"/>
        </w:rPr>
        <w:fldChar w:fldCharType="separate"/>
      </w:r>
      <w:r w:rsidRPr="00E228AD">
        <w:rPr>
          <w:rFonts w:cs="Times New Roman"/>
          <w:noProof/>
          <w:color w:val="000000" w:themeColor="text1"/>
        </w:rPr>
        <w:t>(Bilby and Bisson 1992)</w:t>
      </w:r>
      <w:r>
        <w:rPr>
          <w:rFonts w:cs="Times New Roman"/>
          <w:color w:val="000000" w:themeColor="text1"/>
        </w:rPr>
        <w:fldChar w:fldCharType="end"/>
      </w:r>
      <w:r>
        <w:rPr>
          <w:rFonts w:cs="Times New Roman"/>
          <w:color w:val="000000" w:themeColor="text1"/>
        </w:rPr>
        <w:t xml:space="preserve">. Further, </w:t>
      </w:r>
      <w:r w:rsidRPr="00381C74">
        <w:rPr>
          <w:rFonts w:cs="Times New Roman"/>
          <w:color w:val="000000" w:themeColor="text1"/>
        </w:rPr>
        <w:t>reductions in canopy cover may cause changes in primary production that could also influence consumers</w:t>
      </w:r>
      <w:r w:rsidRPr="004A2287">
        <w:rPr>
          <w:rFonts w:cs="Times New Roman"/>
          <w:color w:val="000000" w:themeColor="text1"/>
        </w:rPr>
        <w:t xml:space="preserve">. </w:t>
      </w:r>
      <w:bookmarkStart w:id="8" w:name="_Toc370350595"/>
    </w:p>
    <w:p w14:paraId="365284CB" w14:textId="77777777" w:rsidR="00F6168C" w:rsidRDefault="00F6168C" w:rsidP="00F6168C">
      <w:pPr>
        <w:pStyle w:val="ThesisH2"/>
      </w:pPr>
    </w:p>
    <w:p w14:paraId="16BD2B47" w14:textId="77777777" w:rsidR="00F6168C" w:rsidRPr="00AB6643" w:rsidRDefault="00F6168C" w:rsidP="00F6168C">
      <w:pPr>
        <w:pStyle w:val="ThesisH2"/>
      </w:pPr>
      <w:r w:rsidRPr="00AB6643">
        <w:t>Methods</w:t>
      </w:r>
      <w:bookmarkEnd w:id="8"/>
    </w:p>
    <w:p w14:paraId="7231F9DD" w14:textId="77777777" w:rsidR="00F6168C" w:rsidRPr="00AB6643" w:rsidRDefault="00F6168C" w:rsidP="00F6168C">
      <w:pPr>
        <w:pStyle w:val="ThesisH3"/>
      </w:pPr>
      <w:bookmarkStart w:id="9" w:name="_Toc370350596"/>
      <w:r w:rsidRPr="00AB6643">
        <w:t>S</w:t>
      </w:r>
      <w:bookmarkEnd w:id="9"/>
      <w:r>
        <w:t>patial light</w:t>
      </w:r>
    </w:p>
    <w:p w14:paraId="024B8089" w14:textId="783DD63E" w:rsidR="00F6168C" w:rsidRPr="004A2287" w:rsidRDefault="00F6168C" w:rsidP="00F6168C">
      <w:pPr>
        <w:spacing w:line="480" w:lineRule="auto"/>
        <w:ind w:firstLine="720"/>
        <w:rPr>
          <w:rFonts w:cs="Times New Roman"/>
        </w:rPr>
      </w:pPr>
      <w:r w:rsidRPr="00AB6643">
        <w:rPr>
          <w:rFonts w:cs="Times New Roman"/>
        </w:rPr>
        <w:tab/>
      </w:r>
      <w:r>
        <w:rPr>
          <w:rFonts w:cs="Times New Roman"/>
        </w:rPr>
        <w:t>L</w:t>
      </w:r>
      <w:r w:rsidRPr="004A2287">
        <w:rPr>
          <w:rFonts w:cs="Times New Roman"/>
        </w:rPr>
        <w:t xml:space="preserve">ight flux to the stream </w:t>
      </w:r>
      <w:r w:rsidR="00950BF2">
        <w:rPr>
          <w:rFonts w:cs="Times New Roman"/>
        </w:rPr>
        <w:t>bed</w:t>
      </w:r>
      <w:r>
        <w:rPr>
          <w:rFonts w:cs="Times New Roman"/>
        </w:rPr>
        <w:t xml:space="preserve"> was measured</w:t>
      </w:r>
      <w:r w:rsidRPr="004A2287">
        <w:rPr>
          <w:rFonts w:cs="Times New Roman"/>
        </w:rPr>
        <w:t xml:space="preserve"> every 5 m</w:t>
      </w:r>
      <w:r>
        <w:rPr>
          <w:rFonts w:cs="Times New Roman"/>
        </w:rPr>
        <w:t xml:space="preserve">eters </w:t>
      </w:r>
      <w:r w:rsidRPr="004A2287">
        <w:rPr>
          <w:rFonts w:cs="Times New Roman"/>
        </w:rPr>
        <w:t xml:space="preserve">throughout </w:t>
      </w:r>
      <w:r>
        <w:rPr>
          <w:rFonts w:cs="Times New Roman"/>
        </w:rPr>
        <w:t>each reach</w:t>
      </w:r>
      <w:r w:rsidRPr="004A2287">
        <w:rPr>
          <w:rFonts w:cs="Times New Roman"/>
        </w:rPr>
        <w:t xml:space="preserve"> </w:t>
      </w:r>
      <w:r>
        <w:rPr>
          <w:rFonts w:cs="Times New Roman"/>
        </w:rPr>
        <w:t>using</w:t>
      </w:r>
      <w:r w:rsidRPr="004A2287">
        <w:rPr>
          <w:rFonts w:cs="Times New Roman"/>
        </w:rPr>
        <w:t xml:space="preserve"> photodegrading fluorescein dye </w:t>
      </w:r>
      <w:r>
        <w:rPr>
          <w:rFonts w:cs="Times New Roman"/>
        </w:rPr>
        <w:fldChar w:fldCharType="begin" w:fldLock="1"/>
      </w:r>
      <w:r>
        <w:rPr>
          <w:rFonts w:cs="Times New Roman"/>
        </w:rPr>
        <w:instrText>ADDIN CSL_CITATION {"citationItems":[{"id":"ITEM-1","itemData":{"DOI":"10.1899/12-003.1","ISSN":"2161-9549","abstract":"Abstract.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100 µg/L) did not affect rate of photodegradation, but RWT decay rates were 93% slower in the dark than in the light. We also tested fluorescein, which degrades faster than RWT when exposed to light and is stable when kept in the dark. On average...","author":[{"dropping-particle":"","family":"Bechtold","given":"Heather A","non-dropping-particle":"","parse-names":false,"suffix":""},{"dropping-particle":"","family":"Rosi-Marshall","given":"Emma J","non-dropping-particle":"","parse-names":false,"suffix":""},{"dropping-particle":"","family":"Warren","given":"Dana R","non-dropping-particle":"","parse-names":false,"suffix":""},{"dropping-particle":"","family":"Cole","given":"Jonathan J","non-dropping-particle":"","parse-names":false,"suffix":""}],"container-title":"Freshwater Science","id":"ITEM-1","issue":"4","issued":{"date-parts":[["2012","12"]]},"page":"1070-1077","publisher":" North American Benthological Society ","title":"A practical method for measuring integrated solar radiation reaching streambeds using photodegrading dyes","type":"article-journal","volume":"31"},"uris":["http://www.mendeley.com/documents/?uuid=6497efcc-2468-3fa2-af86-e17af4f1b183"]}],"mendeley":{"formattedCitation":"(Bechtold et al. 2012)","plainTextFormattedCitation":"(Bechtold et al. 2012)","previouslyFormattedCitation":"(Bechtold et al. 2012)"},"properties":{"noteIndex":0},"schema":"https://github.com/citation-style-language/schema/raw/master/csl-citation.json"}</w:instrText>
      </w:r>
      <w:r>
        <w:rPr>
          <w:rFonts w:cs="Times New Roman"/>
        </w:rPr>
        <w:fldChar w:fldCharType="separate"/>
      </w:r>
      <w:r w:rsidRPr="00521A5C">
        <w:rPr>
          <w:rFonts w:cs="Times New Roman"/>
          <w:noProof/>
        </w:rPr>
        <w:t>(Bechtold et al. 2012)</w:t>
      </w:r>
      <w:r>
        <w:rPr>
          <w:rFonts w:cs="Times New Roman"/>
        </w:rPr>
        <w:fldChar w:fldCharType="end"/>
      </w:r>
      <w:r>
        <w:rPr>
          <w:rFonts w:cs="Times New Roman"/>
        </w:rPr>
        <w:t>.</w:t>
      </w:r>
      <w:r w:rsidRPr="004A2287">
        <w:rPr>
          <w:rFonts w:cs="Times New Roman"/>
        </w:rPr>
        <w:t xml:space="preserve"> Fluorescein degrades at a predictable rate when exposed to light and can be used to quantify relative light availability in streams</w:t>
      </w:r>
      <w:r>
        <w:rPr>
          <w:rFonts w:cs="Times New Roman"/>
        </w:rPr>
        <w:t xml:space="preserve"> </w:t>
      </w:r>
      <w:r>
        <w:rPr>
          <w:rFonts w:cs="Times New Roman"/>
        </w:rPr>
        <w:fldChar w:fldCharType="begin" w:fldLock="1"/>
      </w:r>
      <w:r>
        <w:rPr>
          <w:rFonts w:cs="Times New Roman"/>
        </w:rPr>
        <w:instrText>ADDIN CSL_CITATION {"citationItems":[{"id":"ITEM-1","itemData":{"DOI":"10.1899/12-003.1","ISSN":"2161-9549","abstract":"Abstract.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100 µg/L) did not affect rate of photodegradation, but RWT decay rates were 93% slower in the dark than in the light. We also tested fluorescein, which degrades faster than RWT when exposed to light and is stable when kept in the dark. On average...","author":[{"dropping-particle":"","family":"Bechtold","given":"Heather A","non-dropping-particle":"","parse-names":false,"suffix":""},{"dropping-particle":"","family":"Rosi-Marshall","given":"Emma J","non-dropping-particle":"","parse-names":false,"suffix":""},{"dropping-particle":"","family":"Warren","given":"Dana R","non-dropping-particle":"","parse-names":false,"suffix":""},{"dropping-particle":"","family":"Cole","given":"Jonathan J","non-dropping-particle":"","parse-names":false,"suffix":""}],"container-title":"Freshwater Science","id":"ITEM-1","issue":"4","issued":{"date-parts":[["2012","12"]]},"page":"1070-1077","publisher":" North American Benthological Society ","title":"A practical method for measuring integrated solar radiation reaching streambeds using photodegrading dyes","type":"article-journal","volume":"31"},"uris":["http://www.mendeley.com/documents/?uuid=6497efcc-2468-3fa2-af86-e17af4f1b183"]},{"id":"ITEM-2","itemData":{"DOI":"10.1007/s00027-013-0299-2","ISBN":"1015-1621","ISSN":"10151621","abstract":"Light availability strongly influences stream primary production, water temperatures and resource availability at the base of stream food webs. In headwater streams, light is regulated primarily by the riparian forest, but few studies have evaluated the influence of riparian forest stand age and associated structural differences on light availability. In this study, we evaluated canopy cover and streambed light exposure in four second-order streams within paired reaches of primary old-growth versus second- growth mature riparian forests. Stand age class was used as a proxy here for canopy complexity. We estimated stream canopy cover using a spherical densiometer. Local streambed light exposure was quantified and compared within and between reaches using fluorescein dye photo- degradation. Reaches with complex old-growth riparian forests had frequent canopy gaps which lead to greater stream light availability compared to adjacent reaches with simpler second-growth riparian forests. We quantified light exposure at relatively high resolution (every 5 m) and also found greater variability in stream light along the reaches with old-growth riparian forests in three of the four streams. Canopy gaps were particularly important in cre- ating variable light within and between reaches. This workdemonstrates the importance of the age, developmental stage, and structure of riparian forests in controlling stream light. The highly variable nature of light on the stream benthos also highlights the value of multiple measurements of light or canopy structure when quantifying stream light.","author":[{"dropping-particle":"","family":"Warren","given":"Dana R.","non-dropping-particle":"","parse-names":false,"suffix":""},{"dropping-particle":"","family":"Keeton","given":"William S.","non-dropping-particle":"","parse-names":false,"suffix":""},{"dropping-particle":"","family":"Bechtold","given":"Heather A.","non-dropping-particle":"","parse-names":false,"suffix":""},{"dropping-particle":"","family":"Rosi-Marshall","given":"Emma J.","non-dropping-particle":"","parse-names":false,"suffix":""}],"container-title":"Aquatic Sciences","id":"ITEM-2","issue":"4","issued":{"date-parts":[["2013","10","27"]]},"page":"547-558","publisher":"Springer Basel","title":"Comparing streambed light availability and canopy cover in streams with old-growth versus early-mature riparian forests in western Oregon","type":"article-journal","volume":"75"},"uris":["http://www.mendeley.com/documents/?uuid=71232f30-cb5d-4971-8f83-06312ef64e3e"]}],"mendeley":{"formattedCitation":"(Bechtold et al. 2012, Warren et al. 2013)","plainTextFormattedCitation":"(Bechtold et al. 2012, Warren et al. 2013)","previouslyFormattedCitation":"(Bechtold et al. 2012, Warren et al. 2013)"},"properties":{"noteIndex":0},"schema":"https://github.com/citation-style-language/schema/raw/master/csl-citation.json"}</w:instrText>
      </w:r>
      <w:r>
        <w:rPr>
          <w:rFonts w:cs="Times New Roman"/>
        </w:rPr>
        <w:fldChar w:fldCharType="separate"/>
      </w:r>
      <w:r w:rsidRPr="00521A5C">
        <w:rPr>
          <w:rFonts w:cs="Times New Roman"/>
          <w:noProof/>
        </w:rPr>
        <w:t>(Bechtold et al. 2012, Warren et al. 2013)</w:t>
      </w:r>
      <w:r>
        <w:rPr>
          <w:rFonts w:cs="Times New Roman"/>
        </w:rPr>
        <w:fldChar w:fldCharType="end"/>
      </w:r>
      <w:r>
        <w:rPr>
          <w:rFonts w:cs="Times New Roman"/>
        </w:rPr>
        <w:t xml:space="preserve">. </w:t>
      </w:r>
      <w:r w:rsidRPr="004A2287">
        <w:rPr>
          <w:rFonts w:cs="Times New Roman"/>
        </w:rPr>
        <w:t>We mixed concentrated fluorescein with deionized water to a c</w:t>
      </w:r>
      <w:r>
        <w:rPr>
          <w:rFonts w:cs="Times New Roman"/>
        </w:rPr>
        <w:t xml:space="preserve">oncentration of 400 </w:t>
      </w:r>
      <w:r w:rsidRPr="004A2287">
        <w:rPr>
          <w:rFonts w:cs="Times New Roman"/>
        </w:rPr>
        <w:t xml:space="preserve">g/L and added </w:t>
      </w:r>
      <w:r>
        <w:rPr>
          <w:rFonts w:cs="Times New Roman"/>
        </w:rPr>
        <w:t>40</w:t>
      </w:r>
      <w:r w:rsidRPr="004A2287">
        <w:rPr>
          <w:rFonts w:cs="Times New Roman"/>
        </w:rPr>
        <w:t xml:space="preserve"> g/L of</w:t>
      </w:r>
      <w:r>
        <w:rPr>
          <w:rFonts w:cs="Times New Roman"/>
        </w:rPr>
        <w:t xml:space="preserve"> </w:t>
      </w:r>
      <w:r w:rsidRPr="004A2287">
        <w:rPr>
          <w:rFonts w:cs="Times New Roman"/>
        </w:rPr>
        <w:t>commercial aquarium salt</w:t>
      </w:r>
      <w:r>
        <w:rPr>
          <w:rFonts w:cs="Times New Roman"/>
        </w:rPr>
        <w:t xml:space="preserve"> </w:t>
      </w:r>
      <w:r w:rsidRPr="004A2287">
        <w:rPr>
          <w:rFonts w:cs="Times New Roman"/>
        </w:rPr>
        <w:t>(InstantOcean®) to</w:t>
      </w:r>
      <w:r>
        <w:rPr>
          <w:rFonts w:cs="Times New Roman"/>
        </w:rPr>
        <w:t xml:space="preserve"> </w:t>
      </w:r>
      <w:r w:rsidRPr="004A2287">
        <w:rPr>
          <w:rFonts w:cs="Times New Roman"/>
        </w:rPr>
        <w:t>buffer the solution.</w:t>
      </w:r>
      <w:r>
        <w:rPr>
          <w:rFonts w:cs="Times New Roman"/>
        </w:rPr>
        <w:t xml:space="preserve"> </w:t>
      </w:r>
      <w:r w:rsidRPr="004A2287">
        <w:rPr>
          <w:rFonts w:cs="Times New Roman"/>
        </w:rPr>
        <w:t>We filled 3.7-mL</w:t>
      </w:r>
      <w:r>
        <w:rPr>
          <w:rFonts w:cs="Times New Roman"/>
        </w:rPr>
        <w:t xml:space="preserve"> </w:t>
      </w:r>
      <w:r w:rsidRPr="004A2287">
        <w:rPr>
          <w:rFonts w:cs="Times New Roman"/>
        </w:rPr>
        <w:t>clear glass vials with the premixed solution and used zip ties to attach 3 vials to a single wire flag at each sampling location. Every 4th flag had a vial wrapped in aluminum foil to serve as a control to correct for drift in</w:t>
      </w:r>
      <w:r>
        <w:rPr>
          <w:rFonts w:cs="Times New Roman"/>
        </w:rPr>
        <w:t xml:space="preserve"> </w:t>
      </w:r>
      <w:r w:rsidRPr="004A2287">
        <w:rPr>
          <w:rFonts w:cs="Times New Roman"/>
        </w:rPr>
        <w:t>concentration.</w:t>
      </w:r>
    </w:p>
    <w:p w14:paraId="258EB4F4" w14:textId="77777777" w:rsidR="00F6168C" w:rsidRDefault="00F6168C" w:rsidP="00F6168C">
      <w:pPr>
        <w:spacing w:line="480" w:lineRule="auto"/>
      </w:pPr>
      <w:r w:rsidRPr="004A2287">
        <w:rPr>
          <w:rFonts w:ascii="Tahoma" w:hAnsi="Tahoma" w:cs="Tahoma"/>
        </w:rPr>
        <w:t>﻿</w:t>
      </w:r>
      <w:r>
        <w:rPr>
          <w:rFonts w:ascii="Courier New" w:hAnsi="Courier New" w:cs="Courier New"/>
        </w:rPr>
        <w:tab/>
      </w:r>
      <w:r>
        <w:rPr>
          <w:rFonts w:cs="Times New Roman"/>
        </w:rPr>
        <w:t>After 24 hours</w:t>
      </w:r>
      <w:r w:rsidRPr="004A2287">
        <w:rPr>
          <w:rFonts w:cs="Times New Roman"/>
        </w:rPr>
        <w:t>, we returned the flags to the laboratory</w:t>
      </w:r>
      <w:r>
        <w:rPr>
          <w:rFonts w:cs="Times New Roman"/>
        </w:rPr>
        <w:t xml:space="preserve"> </w:t>
      </w:r>
      <w:r w:rsidRPr="004A2287">
        <w:rPr>
          <w:rFonts w:cs="Times New Roman"/>
        </w:rPr>
        <w:t xml:space="preserve">and allowed them to warm to room temperature because fluorescence readings are affected by solution temperature </w:t>
      </w:r>
      <w:r>
        <w:rPr>
          <w:rFonts w:cs="Times New Roman"/>
        </w:rPr>
        <w:fldChar w:fldCharType="begin" w:fldLock="1"/>
      </w:r>
      <w:r>
        <w:rPr>
          <w:rFonts w:cs="Times New Roman"/>
        </w:rPr>
        <w:instrText>ADDIN CSL_CITATION {"citationItems":[{"id":"ITEM-1","itemData":{"DOI":"10.1899/12-003.1","ISSN":"2161-9549","abstract":"Abstract.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100 µg/L) did not affect rate of photodegradation, but RWT decay rates were 93% slower in the dark than in the light. We also tested fluorescein, which degrades faster than RWT when exposed to light and is stable when kept in the dark. On average...","author":[{"dropping-particle":"","family":"Bechtold","given":"Heather A","non-dropping-particle":"","parse-names":false,"suffix":""},{"dropping-particle":"","family":"Rosi-Marshall","given":"Emma J","non-dropping-particle":"","parse-names":false,"suffix":""},{"dropping-particle":"","family":"Warren","given":"Dana R","non-dropping-particle":"","parse-names":false,"suffix":""},{"dropping-particle":"","family":"Cole","given":"Jonathan J","non-dropping-particle":"","parse-names":false,"suffix":""}],"container-title":"Freshwater Science","id":"ITEM-1","issue":"4","issued":{"date-parts":[["2012","12"]]},"page":"1070-1077","publisher":" North American Benthological Society ","title":"A practical method for measuring integrated solar radiation reaching streambeds using photodegrading dyes","type":"article-journal","volume":"31"},"uris":["http://www.mendeley.com/documents/?uuid=6497efcc-2468-3fa2-af86-e17af4f1b183"]}],"mendeley":{"formattedCitation":"(Bechtold et al. 2012)","plainTextFormattedCitation":"(Bechtold et al. 2012)","previouslyFormattedCitation":"(Bechtold et al. 2012)"},"properties":{"noteIndex":0},"schema":"https://github.com/citation-style-language/schema/raw/master/csl-citation.json"}</w:instrText>
      </w:r>
      <w:r>
        <w:rPr>
          <w:rFonts w:cs="Times New Roman"/>
        </w:rPr>
        <w:fldChar w:fldCharType="separate"/>
      </w:r>
      <w:r w:rsidRPr="00F043B3">
        <w:rPr>
          <w:rFonts w:cs="Times New Roman"/>
          <w:noProof/>
        </w:rPr>
        <w:t>(Bechtold et al. 2012)</w:t>
      </w:r>
      <w:r>
        <w:rPr>
          <w:rFonts w:cs="Times New Roman"/>
        </w:rPr>
        <w:fldChar w:fldCharType="end"/>
      </w:r>
      <w:r>
        <w:rPr>
          <w:rFonts w:cs="Times New Roman"/>
        </w:rPr>
        <w:t>.</w:t>
      </w:r>
      <w:r w:rsidRPr="004A2287">
        <w:rPr>
          <w:rFonts w:cs="Times New Roman"/>
        </w:rPr>
        <w:t xml:space="preserve"> We measured fluorescence with an AquaFluor handheld fluorometer (Turner Designs, San Jose, California). Fluorescence readings for each</w:t>
      </w:r>
      <w:r>
        <w:rPr>
          <w:rFonts w:cs="Times New Roman"/>
        </w:rPr>
        <w:t xml:space="preserve"> </w:t>
      </w:r>
      <w:r w:rsidRPr="004A2287">
        <w:rPr>
          <w:rFonts w:cs="Times New Roman"/>
        </w:rPr>
        <w:t>flag/location</w:t>
      </w:r>
      <w:r>
        <w:rPr>
          <w:rFonts w:cs="Times New Roman"/>
        </w:rPr>
        <w:t xml:space="preserve"> </w:t>
      </w:r>
      <w:r w:rsidRPr="004A2287">
        <w:rPr>
          <w:rFonts w:cs="Times New Roman"/>
        </w:rPr>
        <w:t>were averaged across the 3 replicates and subtracted from the mean fluorescence value of the field-dark controls to produce</w:t>
      </w:r>
      <w:r>
        <w:rPr>
          <w:rFonts w:cs="Times New Roman"/>
        </w:rPr>
        <w:t xml:space="preserve"> average and standard error </w:t>
      </w:r>
      <w:r w:rsidRPr="004A2287">
        <w:rPr>
          <w:rFonts w:cs="Times New Roman"/>
        </w:rPr>
        <w:t>photodegradation value</w:t>
      </w:r>
      <w:r>
        <w:rPr>
          <w:rFonts w:cs="Times New Roman"/>
        </w:rPr>
        <w:t>s</w:t>
      </w:r>
      <w:r w:rsidRPr="004A2287">
        <w:rPr>
          <w:rFonts w:cs="Times New Roman"/>
        </w:rPr>
        <w:t xml:space="preserve"> for each location. </w:t>
      </w:r>
      <w:r w:rsidRPr="00D558FD">
        <w:t xml:space="preserve">Fluorescein decay was </w:t>
      </w:r>
      <w:r>
        <w:t xml:space="preserve">then </w:t>
      </w:r>
      <w:r w:rsidRPr="00D558FD">
        <w:t>converted to</w:t>
      </w:r>
      <w:r>
        <w:t xml:space="preserve"> daily</w:t>
      </w:r>
      <w:r w:rsidRPr="00D558FD">
        <w:t xml:space="preserve"> PAR </w:t>
      </w:r>
      <w:r>
        <w:t>using</w:t>
      </w:r>
      <w:r w:rsidRPr="00D558FD">
        <w:t xml:space="preserve"> the relationship established </w:t>
      </w:r>
      <w:r>
        <w:t xml:space="preserve">from sites in the HJ Andrews Experimental Forest </w:t>
      </w:r>
      <w:r>
        <w:fldChar w:fldCharType="begin" w:fldLock="1"/>
      </w:r>
      <w:r>
        <w:instrText>ADDIN CSL_CITATION {"citationItems":[{"id":"ITEM-1","itemData":{"DOI":"10.1007/s10021-016-0024-9","ISSN":"1432-9840","author":[{"dropping-particle":"","family":"Warren","given":"Dana R.","non-dropping-particle":"","parse-names":false,"suffix":""},{"dropping-particle":"","family":"Collins","given":"Sarah M.","non-dropping-particle":"","parse-names":false,"suffix":""},{"dropping-particle":"","family":"Purvis","given":"Emily M.","non-dropping-particle":"","parse-names":false,"suffix":""},{"dropping-particle":"","family":"Kaylor","given":"Matthew J.","non-dropping-particle":"","parse-names":false,"suffix":""},{"dropping-particle":"","family":"Bechtold","given":"Heather A.","non-dropping-particle":"","parse-names":false,"suffix":""}],"container-title":"Ecosystems","id":"ITEM-1","issue":"1","issued":{"date-parts":[["2017","1","12"]]},"page":"198-210","publisher":"Springer US","title":"Spatial Variability in Light Yields Colimitation of Primary Production by Both Light and Nutrients in a Forested Stream Ecosystem","type":"article-journal","volume":"20"},"uris":["http://www.mendeley.com/documents/?uuid=b153a72e-293a-3719-81ba-7ea869cfc94c"]}],"mendeley":{"formattedCitation":"(Warren et al. 2017)","plainTextFormattedCitation":"(Warren et al. 2017)","previouslyFormattedCitation":"(Warren et al. 2017)"},"properties":{"noteIndex":0},"schema":"https://github.com/citation-style-language/schema/raw/master/csl-citation.json"}</w:instrText>
      </w:r>
      <w:r>
        <w:fldChar w:fldCharType="separate"/>
      </w:r>
      <w:r w:rsidRPr="00093607">
        <w:rPr>
          <w:noProof/>
        </w:rPr>
        <w:t>(Warren et al. 2017)</w:t>
      </w:r>
      <w:r>
        <w:fldChar w:fldCharType="end"/>
      </w:r>
      <w:r w:rsidRPr="00D558FD">
        <w:t>.</w:t>
      </w:r>
    </w:p>
    <w:p w14:paraId="6EC0BC6C" w14:textId="77777777" w:rsidR="00F6168C" w:rsidRPr="003413CF" w:rsidRDefault="00F6168C" w:rsidP="00F6168C">
      <w:pPr>
        <w:spacing w:line="480" w:lineRule="auto"/>
        <w:rPr>
          <w:rFonts w:cs="Times New Roman"/>
        </w:rPr>
      </w:pPr>
    </w:p>
    <w:p w14:paraId="73096C86" w14:textId="1AB75FF0" w:rsidR="00F6168C" w:rsidRDefault="00467821" w:rsidP="00F6168C">
      <w:pPr>
        <w:pStyle w:val="ThesisH3"/>
      </w:pPr>
      <w:r>
        <w:t>Chlorophyll a</w:t>
      </w:r>
      <w:r w:rsidR="00F6168C" w:rsidRPr="00AB6643">
        <w:tab/>
      </w:r>
    </w:p>
    <w:p w14:paraId="4B954318" w14:textId="53EDC2A4" w:rsidR="00F6168C" w:rsidRDefault="00F6168C" w:rsidP="00F6168C">
      <w:pPr>
        <w:spacing w:line="480" w:lineRule="auto"/>
        <w:ind w:firstLine="720"/>
        <w:rPr>
          <w:rFonts w:cs="Times New Roman"/>
        </w:rPr>
      </w:pPr>
      <w:r w:rsidRPr="004A2287">
        <w:rPr>
          <w:rFonts w:cs="Times New Roman"/>
        </w:rPr>
        <w:t xml:space="preserve">Periphyton chlorophyll </w:t>
      </w:r>
      <w:r w:rsidRPr="004A2287">
        <w:rPr>
          <w:rFonts w:cs="Times New Roman"/>
          <w:i/>
        </w:rPr>
        <w:t>a</w:t>
      </w:r>
      <w:r w:rsidR="00467821">
        <w:rPr>
          <w:rFonts w:cs="Times New Roman"/>
        </w:rPr>
        <w:t xml:space="preserve"> </w:t>
      </w:r>
      <w:r w:rsidRPr="004A2287">
        <w:rPr>
          <w:rFonts w:cs="Times New Roman"/>
        </w:rPr>
        <w:t>was quantified on 10 ceramic tiles (15 x 15 cm) per reach. Tiles were placed in the stream in mid-July and were retrieved after six weeks. Tiles were spaced at regular intervals and positioned within riffle sections of the stream at a depth of 10-25 cm.</w:t>
      </w:r>
      <w:r>
        <w:rPr>
          <w:rFonts w:cs="Times New Roman"/>
        </w:rPr>
        <w:t xml:space="preserve"> </w:t>
      </w:r>
      <w:r w:rsidRPr="00BD3D49">
        <w:rPr>
          <w:rFonts w:eastAsia="Times New Roman" w:cs="Times New Roman"/>
        </w:rPr>
        <w:t xml:space="preserve">In situ </w:t>
      </w:r>
      <w:r w:rsidRPr="00660FDC">
        <w:rPr>
          <w:rFonts w:cs="Times New Roman"/>
        </w:rPr>
        <w:t>chl</w:t>
      </w:r>
      <w:r>
        <w:rPr>
          <w:rFonts w:cs="Times New Roman"/>
        </w:rPr>
        <w:t xml:space="preserve">orophyll </w:t>
      </w:r>
      <w:r w:rsidRPr="00E63E07">
        <w:rPr>
          <w:rFonts w:cs="Times New Roman"/>
          <w:i/>
        </w:rPr>
        <w:t>a</w:t>
      </w:r>
      <w:r w:rsidRPr="00BD3D49">
        <w:rPr>
          <w:rFonts w:eastAsia="Times New Roman" w:cs="Times New Roman"/>
        </w:rPr>
        <w:t xml:space="preserve"> measurements were conducted using a BenthoTorch (BBE Moldaenke GmbH). The BenthoTorch is a portable field instrument used for the quantification of </w:t>
      </w:r>
      <w:r w:rsidRPr="00660FDC">
        <w:rPr>
          <w:rFonts w:cs="Times New Roman"/>
        </w:rPr>
        <w:t>chl</w:t>
      </w:r>
      <w:r>
        <w:rPr>
          <w:rFonts w:cs="Times New Roman"/>
        </w:rPr>
        <w:t xml:space="preserve">orophyll </w:t>
      </w:r>
      <w:r w:rsidRPr="00E63E07">
        <w:rPr>
          <w:rFonts w:cs="Times New Roman"/>
          <w:i/>
        </w:rPr>
        <w:t>a</w:t>
      </w:r>
      <w:r w:rsidRPr="00BD3D49">
        <w:rPr>
          <w:rFonts w:eastAsia="Times New Roman" w:cs="Times New Roman"/>
        </w:rPr>
        <w:t xml:space="preserve"> fluorescence on different substrates and provides a real-time measurement of benthic algae concentrations </w:t>
      </w:r>
      <w:r>
        <w:rPr>
          <w:rFonts w:eastAsia="Times New Roman" w:cs="Times New Roman"/>
        </w:rPr>
        <w:fldChar w:fldCharType="begin" w:fldLock="1"/>
      </w:r>
      <w:r>
        <w:rPr>
          <w:rFonts w:eastAsia="Times New Roman" w:cs="Times New Roman"/>
        </w:rPr>
        <w:instrText>ADDIN CSL_CITATION {"citationItems":[{"id":"ITEM-1","itemData":{"DOI":"10.1039/C4EM00326H","ISSN":"2050-7887","abstract":"&lt;p&gt; A first time comparison of &lt;italic&gt;in situ&lt;/italic&gt; pigment fluorescence with conventional laboratory methods for quantifying benthic algal composition and biomass. &lt;/p&gt;","author":[{"dropping-particle":"","family":"Kahlert","given":"Maria","non-dropping-particle":"","parse-names":false,"suffix":""},{"dropping-particle":"","family":"McKie","given":"Brendan G.","non-dropping-particle":"","parse-names":false,"suffix":""}],"container-title":"Environ. Sci.: Processes Impacts","id":"ITEM-1","issue":"11","issued":{"date-parts":[["2014","10","20"]]},"page":"2627-2634","publisher":"The Royal Society of Chemistry","title":"Comparing new and conventional methods to estimate benthic algal biomass and composition in freshwaters","type":"article-journal","volume":"16"},"uris":["http://www.mendeley.com/documents/?uuid=7f20ba32-e8fa-3079-9111-25fa0bde2cd3"]}],"mendeley":{"formattedCitation":"(Kahlert and McKie 2014)","plainTextFormattedCitation":"(Kahlert and McKie 2014)","previouslyFormattedCitation":"(Kahlert and McKie 2014)"},"properties":{"noteIndex":0},"schema":"https://github.com/citation-style-language/schema/raw/master/csl-citation.json"}</w:instrText>
      </w:r>
      <w:r>
        <w:rPr>
          <w:rFonts w:eastAsia="Times New Roman" w:cs="Times New Roman"/>
        </w:rPr>
        <w:fldChar w:fldCharType="separate"/>
      </w:r>
      <w:r w:rsidRPr="00A1780E">
        <w:rPr>
          <w:rFonts w:eastAsia="Times New Roman" w:cs="Times New Roman"/>
          <w:noProof/>
        </w:rPr>
        <w:t>(Kahlert and McKie 2014)</w:t>
      </w:r>
      <w:r>
        <w:rPr>
          <w:rFonts w:eastAsia="Times New Roman" w:cs="Times New Roman"/>
        </w:rPr>
        <w:fldChar w:fldCharType="end"/>
      </w:r>
      <w:r>
        <w:rPr>
          <w:rFonts w:eastAsia="Times New Roman" w:cs="Times New Roman"/>
        </w:rPr>
        <w:t>.</w:t>
      </w:r>
      <w:r w:rsidRPr="00BD3D49">
        <w:rPr>
          <w:rFonts w:eastAsia="Times New Roman" w:cs="Times New Roman"/>
        </w:rPr>
        <w:t xml:space="preserve"> The BenthoTorch has been shown to accurately quantify periphyton biomass expressed as </w:t>
      </w:r>
      <w:r w:rsidRPr="00660FDC">
        <w:rPr>
          <w:rFonts w:cs="Times New Roman"/>
        </w:rPr>
        <w:t>chl</w:t>
      </w:r>
      <w:r>
        <w:rPr>
          <w:rFonts w:cs="Times New Roman"/>
        </w:rPr>
        <w:t xml:space="preserve">orophyll </w:t>
      </w:r>
      <w:r w:rsidRPr="00E63E07">
        <w:rPr>
          <w:rFonts w:cs="Times New Roman"/>
          <w:i/>
        </w:rPr>
        <w:t>a</w:t>
      </w:r>
      <w:r w:rsidRPr="00BD3D49">
        <w:rPr>
          <w:rFonts w:eastAsia="Times New Roman" w:cs="Times New Roman"/>
        </w:rPr>
        <w:t xml:space="preserve"> µg cm-2 </w:t>
      </w:r>
      <w:r>
        <w:rPr>
          <w:rFonts w:eastAsia="Times New Roman" w:cs="Times New Roman"/>
        </w:rPr>
        <w:fldChar w:fldCharType="begin" w:fldLock="1"/>
      </w:r>
      <w:r>
        <w:rPr>
          <w:rFonts w:eastAsia="Times New Roman" w:cs="Times New Roman"/>
        </w:rPr>
        <w:instrText>ADDIN CSL_CITATION {"citationItems":[{"id":"ITEM-1","itemData":{"DOI":"10.1039/C4EM00326H","ISSN":"2050-7887","abstract":"&lt;p&gt; A first time comparison of &lt;italic&gt;in situ&lt;/italic&gt; pigment fluorescence with conventional laboratory methods for quantifying benthic algal composition and biomass. &lt;/p&gt;","author":[{"dropping-particle":"","family":"Kahlert","given":"Maria","non-dropping-particle":"","parse-names":false,"suffix":""},{"dropping-particle":"","family":"McKie","given":"Brendan G.","non-dropping-particle":"","parse-names":false,"suffix":""}],"container-title":"Environ. Sci.: Processes Impacts","id":"ITEM-1","issue":"11","issued":{"date-parts":[["2014","10","20"]]},"page":"2627-2634","publisher":"The Royal Society of Chemistry","title":"Comparing new and conventional methods to estimate benthic algal biomass and composition in freshwaters","type":"article-journal","volume":"16"},"uris":["http://www.mendeley.com/documents/?uuid=7f20ba32-e8fa-3079-9111-25fa0bde2cd3"]}],"mendeley":{"formattedCitation":"(Kahlert and McKie 2014)","plainTextFormattedCitation":"(Kahlert and McKie 2014)","previouslyFormattedCitation":"(Kahlert and McKie 2014)"},"properties":{"noteIndex":0},"schema":"https://github.com/citation-style-language/schema/raw/master/csl-citation.json"}</w:instrText>
      </w:r>
      <w:r>
        <w:rPr>
          <w:rFonts w:eastAsia="Times New Roman" w:cs="Times New Roman"/>
        </w:rPr>
        <w:fldChar w:fldCharType="separate"/>
      </w:r>
      <w:r w:rsidRPr="00A1780E">
        <w:rPr>
          <w:rFonts w:eastAsia="Times New Roman" w:cs="Times New Roman"/>
          <w:noProof/>
        </w:rPr>
        <w:t>(Kahlert and McKie 2014)</w:t>
      </w:r>
      <w:r>
        <w:rPr>
          <w:rFonts w:eastAsia="Times New Roman" w:cs="Times New Roman"/>
        </w:rPr>
        <w:fldChar w:fldCharType="end"/>
      </w:r>
      <w:r>
        <w:rPr>
          <w:rFonts w:eastAsia="Times New Roman" w:cs="Times New Roman"/>
        </w:rPr>
        <w:t>.</w:t>
      </w:r>
      <w:r w:rsidRPr="00BD3D49">
        <w:rPr>
          <w:rFonts w:eastAsia="Times New Roman" w:cs="Times New Roman"/>
        </w:rPr>
        <w:t xml:space="preserve"> </w:t>
      </w:r>
      <w:r>
        <w:rPr>
          <w:rFonts w:cs="Times New Roman"/>
        </w:rPr>
        <w:t>Data before the cut in the reference reach at Chucksney were unavailable.</w:t>
      </w:r>
    </w:p>
    <w:p w14:paraId="383BD7A5" w14:textId="77777777" w:rsidR="00F6168C" w:rsidRPr="00BF2779" w:rsidRDefault="00F6168C" w:rsidP="00F6168C">
      <w:pPr>
        <w:spacing w:line="480" w:lineRule="auto"/>
        <w:ind w:firstLine="720"/>
        <w:rPr>
          <w:rFonts w:cs="Times New Roman"/>
        </w:rPr>
      </w:pPr>
    </w:p>
    <w:p w14:paraId="6ACCAC4E" w14:textId="77777777" w:rsidR="00F6168C" w:rsidRPr="00AB6643" w:rsidRDefault="00F6168C" w:rsidP="00F6168C">
      <w:pPr>
        <w:pStyle w:val="ThesisH3"/>
      </w:pPr>
      <w:bookmarkStart w:id="10" w:name="_Toc370350598"/>
      <w:r w:rsidRPr="00AB6643">
        <w:t>Data Analysis</w:t>
      </w:r>
      <w:bookmarkEnd w:id="10"/>
      <w:r w:rsidRPr="00AB6643">
        <w:tab/>
      </w:r>
    </w:p>
    <w:p w14:paraId="48FB2498" w14:textId="77777777" w:rsidR="00F6168C" w:rsidRPr="00D558FD" w:rsidRDefault="00F6168C" w:rsidP="00F6168C">
      <w:pPr>
        <w:spacing w:line="480" w:lineRule="auto"/>
        <w:ind w:firstLine="720"/>
      </w:pPr>
      <w:bookmarkStart w:id="11" w:name="_Toc370350599"/>
      <w:r w:rsidRPr="00D558FD">
        <w:t>In order to identify the effects of the gap on</w:t>
      </w:r>
      <w:r>
        <w:t xml:space="preserve"> stream light and chlorophyll </w:t>
      </w:r>
      <w:r w:rsidRPr="003E34D8">
        <w:rPr>
          <w:i/>
        </w:rPr>
        <w:t>a</w:t>
      </w:r>
      <w:r w:rsidRPr="00D558FD">
        <w:t xml:space="preserve"> we fit a linear mixed-effects model fit by REML using the nlme package </w:t>
      </w:r>
      <w:r w:rsidRPr="00D558FD">
        <w:rPr>
          <w:rFonts w:ascii="Tahoma" w:hAnsi="Tahoma" w:cs="Tahoma"/>
        </w:rPr>
        <w:t>﻿</w:t>
      </w:r>
      <w:r w:rsidRPr="00D558FD">
        <w:t xml:space="preserve">(Pinheiro et al., 2016) in R (R Core Team, 2014) to the data. The response variable, </w:t>
      </w:r>
      <w:r>
        <w:t>Y</w:t>
      </w:r>
      <w:r w:rsidRPr="00D558FD">
        <w:rPr>
          <w:vertAlign w:val="subscript"/>
        </w:rPr>
        <w:t>t</w:t>
      </w:r>
      <w:r w:rsidRPr="00D558FD">
        <w:t>, is the observed</w:t>
      </w:r>
      <w:r>
        <w:t xml:space="preserve"> PAR value for that reach</w:t>
      </w:r>
      <w:r w:rsidRPr="00D558FD">
        <w:t>. The same model was applied to detect responses in</w:t>
      </w:r>
      <w:r>
        <w:t xml:space="preserve"> chlorophyll </w:t>
      </w:r>
      <w:r w:rsidRPr="003E34D8">
        <w:rPr>
          <w:i/>
        </w:rPr>
        <w:t>a</w:t>
      </w:r>
      <w:r>
        <w:t xml:space="preserve">. </w:t>
      </w:r>
      <w:r w:rsidRPr="00D558FD">
        <w:t xml:space="preserve">The fixed effects included Year (Pre or Post), Reach (Reference or Treatment), and the BACI effect, which is the interaction term of Year and Reach identifying the effect of the imposed gap. Additionally, random effects for Stream and Reach were included as nested random effects and the assumption of constant variance was relaxed. </w:t>
      </w:r>
    </w:p>
    <w:p w14:paraId="65B7C996" w14:textId="77777777" w:rsidR="00F6168C" w:rsidRPr="00D558FD" w:rsidRDefault="00F6168C" w:rsidP="00F6168C">
      <w:pPr>
        <w:spacing w:line="480" w:lineRule="auto"/>
        <w:jc w:val="center"/>
        <w:rPr>
          <w:vertAlign w:val="subscript"/>
        </w:rPr>
      </w:pPr>
      <w:r>
        <w:t>Y</w:t>
      </w:r>
      <w:r w:rsidRPr="00D558FD">
        <w:rPr>
          <w:vertAlign w:val="subscript"/>
        </w:rPr>
        <w:t>t</w:t>
      </w:r>
      <w:r w:rsidRPr="00D558FD">
        <w:t xml:space="preserve"> = Year  +  Reach + BACI + (1|~Stream/Reach) + </w:t>
      </w:r>
      <w:r w:rsidRPr="00D558FD">
        <w:sym w:font="Symbol" w:char="F065"/>
      </w:r>
      <w:r w:rsidRPr="00D558FD">
        <w:rPr>
          <w:vertAlign w:val="subscript"/>
        </w:rPr>
        <w:t>t</w:t>
      </w:r>
    </w:p>
    <w:p w14:paraId="56BD6EAF" w14:textId="77777777" w:rsidR="00F6168C" w:rsidRPr="00D558FD" w:rsidRDefault="00F6168C" w:rsidP="00F6168C">
      <w:pPr>
        <w:spacing w:line="480" w:lineRule="auto"/>
      </w:pPr>
      <w:r w:rsidRPr="00D558FD">
        <w:t xml:space="preserve">Where </w:t>
      </w:r>
      <w:r w:rsidRPr="00D558FD">
        <w:sym w:font="Symbol" w:char="F065"/>
      </w:r>
      <w:r w:rsidRPr="00D558FD">
        <w:rPr>
          <w:vertAlign w:val="subscript"/>
        </w:rPr>
        <w:t xml:space="preserve">t </w:t>
      </w:r>
      <w:r w:rsidRPr="00D558FD">
        <w:t xml:space="preserve">is </w:t>
      </w:r>
      <w:r w:rsidRPr="00D558FD">
        <w:rPr>
          <w:color w:val="000000" w:themeColor="text1"/>
        </w:rPr>
        <w:t xml:space="preserve">the </w:t>
      </w:r>
      <w:r w:rsidRPr="00D558FD">
        <w:rPr>
          <w:bCs/>
          <w:color w:val="000000" w:themeColor="text1"/>
        </w:rPr>
        <w:t>random</w:t>
      </w:r>
      <w:r w:rsidRPr="00D558FD">
        <w:rPr>
          <w:color w:val="000000" w:themeColor="text1"/>
        </w:rPr>
        <w:t xml:space="preserve"> effect term </w:t>
      </w:r>
      <w:r w:rsidRPr="00D558FD">
        <w:t xml:space="preserve">for the </w:t>
      </w:r>
      <w:r w:rsidRPr="00D558FD">
        <w:rPr>
          <w:i/>
        </w:rPr>
        <w:t>t</w:t>
      </w:r>
      <w:r w:rsidRPr="00D558FD">
        <w:rPr>
          <w:i/>
          <w:vertAlign w:val="superscript"/>
        </w:rPr>
        <w:t>th</w:t>
      </w:r>
      <w:r w:rsidRPr="00D558FD">
        <w:t xml:space="preserve"> group, where ε</w:t>
      </w:r>
      <w:r w:rsidRPr="00D558FD">
        <w:rPr>
          <w:vertAlign w:val="subscript"/>
        </w:rPr>
        <w:t>t</w:t>
      </w:r>
      <w:r w:rsidRPr="00D558FD">
        <w:t xml:space="preserve"> ~ N(0, σ</w:t>
      </w:r>
      <w:r w:rsidRPr="00D558FD">
        <w:rPr>
          <w:vertAlign w:val="subscript"/>
        </w:rPr>
        <w:t>ε</w:t>
      </w:r>
      <w:r w:rsidRPr="00D558FD">
        <w:rPr>
          <w:vertAlign w:val="superscript"/>
        </w:rPr>
        <w:t>2</w:t>
      </w:r>
      <w:r w:rsidRPr="00D558FD">
        <w:t>) and ε</w:t>
      </w:r>
      <w:r w:rsidRPr="00D558FD">
        <w:rPr>
          <w:vertAlign w:val="subscript"/>
        </w:rPr>
        <w:t>t</w:t>
      </w:r>
      <w:r w:rsidRPr="00D558FD">
        <w:t xml:space="preserve"> and ε</w:t>
      </w:r>
      <w:r w:rsidRPr="00D558FD">
        <w:rPr>
          <w:vertAlign w:val="subscript"/>
        </w:rPr>
        <w:t>t’</w:t>
      </w:r>
      <w:r w:rsidRPr="00D558FD">
        <w:t xml:space="preserve"> are </w:t>
      </w:r>
      <w:r w:rsidRPr="00D558FD">
        <w:rPr>
          <w:color w:val="000000" w:themeColor="text1"/>
        </w:rPr>
        <w:t xml:space="preserve">independent. </w:t>
      </w:r>
    </w:p>
    <w:p w14:paraId="3C4C1EB2" w14:textId="77777777" w:rsidR="00F6168C" w:rsidRDefault="00F6168C" w:rsidP="00F6168C">
      <w:pPr>
        <w:pStyle w:val="ThesisH2"/>
      </w:pPr>
    </w:p>
    <w:p w14:paraId="4F425473" w14:textId="77777777" w:rsidR="00F6168C" w:rsidRPr="00AB6643" w:rsidRDefault="00F6168C" w:rsidP="00F6168C">
      <w:pPr>
        <w:pStyle w:val="ThesisH2"/>
      </w:pPr>
      <w:r w:rsidRPr="00AB6643">
        <w:t>Results</w:t>
      </w:r>
      <w:bookmarkEnd w:id="11"/>
    </w:p>
    <w:p w14:paraId="3EAEAC0D" w14:textId="77777777" w:rsidR="00F6168C" w:rsidRPr="00AB6643" w:rsidRDefault="00F6168C" w:rsidP="00F6168C">
      <w:pPr>
        <w:pStyle w:val="ThesisH3"/>
      </w:pPr>
      <w:r>
        <w:t>Light</w:t>
      </w:r>
    </w:p>
    <w:p w14:paraId="4E0B3441" w14:textId="1842D03A" w:rsidR="00F6168C" w:rsidRDefault="00F6168C" w:rsidP="00F6168C">
      <w:pPr>
        <w:spacing w:line="480" w:lineRule="auto"/>
        <w:ind w:firstLine="720"/>
        <w:rPr>
          <w:rFonts w:cs="Times New Roman"/>
        </w:rPr>
      </w:pPr>
      <w:bookmarkStart w:id="12" w:name="_Toc370350602"/>
      <w:r>
        <w:rPr>
          <w:rFonts w:cs="Times New Roman"/>
        </w:rPr>
        <w:t>Daily PAR in the year before the cut was consistently low in study reac</w:t>
      </w:r>
      <w:r w:rsidR="00740311">
        <w:rPr>
          <w:rFonts w:cs="Times New Roman"/>
        </w:rPr>
        <w:t>hes across all 6 sites</w:t>
      </w:r>
      <w:r>
        <w:rPr>
          <w:rFonts w:cs="Times New Roman"/>
        </w:rPr>
        <w:t>. In the year after the cut, daily PAR values remained consistently low in the reference reaches, while values increased dramatically in the treatment reach in the localiz</w:t>
      </w:r>
      <w:r w:rsidR="00740311">
        <w:rPr>
          <w:rFonts w:cs="Times New Roman"/>
        </w:rPr>
        <w:t>ed area below the cut (Figure 2.3</w:t>
      </w:r>
      <w:r>
        <w:rPr>
          <w:rFonts w:cs="Times New Roman"/>
        </w:rPr>
        <w:t xml:space="preserve">). The light effect surrounded meter 30 of each treatment reach, and extended </w:t>
      </w:r>
      <w:r w:rsidR="00074554">
        <w:rPr>
          <w:rFonts w:cs="Times New Roman"/>
        </w:rPr>
        <w:t xml:space="preserve">an average of </w:t>
      </w:r>
      <w:r>
        <w:rPr>
          <w:rFonts w:cs="Times New Roman"/>
        </w:rPr>
        <w:t>29.17 meters along the treatment reaches and ra</w:t>
      </w:r>
      <w:r w:rsidR="00074554">
        <w:rPr>
          <w:rFonts w:cs="Times New Roman"/>
        </w:rPr>
        <w:t>n</w:t>
      </w:r>
      <w:r>
        <w:rPr>
          <w:rFonts w:cs="Times New Roman"/>
        </w:rPr>
        <w:t>ged from 20-40 meters. The effect of the gap on light is obvious from the spatial light data, and when data were aver</w:t>
      </w:r>
      <w:r w:rsidR="00740311">
        <w:rPr>
          <w:rFonts w:cs="Times New Roman"/>
        </w:rPr>
        <w:t>aged over the reaches (Figure 2.4</w:t>
      </w:r>
      <w:r>
        <w:rPr>
          <w:rFonts w:cs="Times New Roman"/>
        </w:rPr>
        <w:t>), the gap has a statistically significant effect on light (p = 0.0004)</w:t>
      </w:r>
      <w:r w:rsidR="00740311">
        <w:rPr>
          <w:rFonts w:cs="Times New Roman"/>
        </w:rPr>
        <w:t xml:space="preserve">(Appendix </w:t>
      </w:r>
      <w:r w:rsidR="00DA16D8">
        <w:rPr>
          <w:rFonts w:cs="Times New Roman"/>
        </w:rPr>
        <w:t>A.7</w:t>
      </w:r>
      <w:r w:rsidR="00740311">
        <w:rPr>
          <w:rFonts w:cs="Times New Roman"/>
        </w:rPr>
        <w:t>)</w:t>
      </w:r>
      <w:r>
        <w:rPr>
          <w:rFonts w:cs="Times New Roman"/>
        </w:rPr>
        <w:t xml:space="preserve">.  </w:t>
      </w:r>
    </w:p>
    <w:p w14:paraId="1EE09109" w14:textId="77777777" w:rsidR="00F6168C" w:rsidRDefault="00F6168C" w:rsidP="00F6168C">
      <w:pPr>
        <w:spacing w:line="480" w:lineRule="auto"/>
        <w:ind w:firstLine="720"/>
        <w:rPr>
          <w:rFonts w:cs="Times New Roman"/>
        </w:rPr>
      </w:pPr>
      <w:r>
        <w:rPr>
          <w:rFonts w:cs="Times New Roman"/>
        </w:rPr>
        <w:t>Light responses varied across the sites. The largest extent of increased light was seen at the site McTE. The largest magnitude increase was at Chucksney which increased from 1.12 to 17.85 mol m</w:t>
      </w:r>
      <w:r w:rsidRPr="00253005">
        <w:rPr>
          <w:rFonts w:cs="Times New Roman"/>
          <w:vertAlign w:val="superscript"/>
        </w:rPr>
        <w:t>-2</w:t>
      </w:r>
      <w:r>
        <w:rPr>
          <w:rFonts w:cs="Times New Roman"/>
        </w:rPr>
        <w:t xml:space="preserve"> day</w:t>
      </w:r>
      <w:r w:rsidRPr="00253005">
        <w:rPr>
          <w:rFonts w:cs="Times New Roman"/>
          <w:vertAlign w:val="superscript"/>
        </w:rPr>
        <w:t>-1</w:t>
      </w:r>
      <w:r>
        <w:rPr>
          <w:rFonts w:cs="Times New Roman"/>
          <w:vertAlign w:val="superscript"/>
        </w:rPr>
        <w:t xml:space="preserve"> </w:t>
      </w:r>
      <w:r>
        <w:rPr>
          <w:rFonts w:cs="Times New Roman"/>
        </w:rPr>
        <w:t>at meter 50</w:t>
      </w:r>
      <w:r w:rsidRPr="00253005">
        <w:rPr>
          <w:rFonts w:cs="Times New Roman"/>
        </w:rPr>
        <w:t>.</w:t>
      </w:r>
      <w:r>
        <w:rPr>
          <w:rFonts w:cs="Times New Roman"/>
        </w:rPr>
        <w:t xml:space="preserve"> Site W-113 had the smallest increase both in extent and magnitude, however spatially, the localized effect of the gap on light is still clear.  </w:t>
      </w:r>
    </w:p>
    <w:p w14:paraId="2828BD92" w14:textId="77777777" w:rsidR="00F6168C" w:rsidRPr="00B24866" w:rsidRDefault="00F6168C" w:rsidP="00F6168C">
      <w:pPr>
        <w:spacing w:line="480" w:lineRule="auto"/>
        <w:rPr>
          <w:rFonts w:cs="Times New Roman"/>
          <w:i/>
          <w:color w:val="000000" w:themeColor="text1"/>
        </w:rPr>
      </w:pPr>
      <w:r w:rsidRPr="00B24866">
        <w:rPr>
          <w:rFonts w:cs="Times New Roman"/>
          <w:i/>
          <w:color w:val="000000" w:themeColor="text1"/>
        </w:rPr>
        <w:t>Chlorophyll a</w:t>
      </w:r>
    </w:p>
    <w:p w14:paraId="3DFD3F77" w14:textId="7B4D4136" w:rsidR="00F6168C" w:rsidRDefault="00F6168C" w:rsidP="00F6168C">
      <w:pPr>
        <w:spacing w:line="480" w:lineRule="auto"/>
        <w:ind w:firstLine="720"/>
        <w:rPr>
          <w:rFonts w:cs="Times New Roman"/>
        </w:rPr>
      </w:pPr>
      <w:r w:rsidRPr="00AF6506">
        <w:rPr>
          <w:rFonts w:cs="Times New Roman"/>
          <w:color w:val="000000" w:themeColor="text1"/>
        </w:rPr>
        <w:t>Chlorophyll</w:t>
      </w:r>
      <w:r>
        <w:rPr>
          <w:rFonts w:cs="Times New Roman"/>
          <w:color w:val="000000" w:themeColor="text1"/>
        </w:rPr>
        <w:t xml:space="preserve"> </w:t>
      </w:r>
      <w:r w:rsidRPr="002F41C2">
        <w:rPr>
          <w:rFonts w:cs="Times New Roman"/>
          <w:i/>
          <w:color w:val="000000" w:themeColor="text1"/>
        </w:rPr>
        <w:t>a</w:t>
      </w:r>
      <w:r w:rsidRPr="00AF6506">
        <w:rPr>
          <w:rFonts w:cs="Times New Roman"/>
          <w:color w:val="000000" w:themeColor="text1"/>
        </w:rPr>
        <w:t xml:space="preserve"> standing stocks</w:t>
      </w:r>
      <w:r>
        <w:rPr>
          <w:rFonts w:cs="Times New Roman"/>
          <w:color w:val="000000" w:themeColor="text1"/>
        </w:rPr>
        <w:t xml:space="preserve"> </w:t>
      </w:r>
      <w:r w:rsidR="00074554">
        <w:rPr>
          <w:rFonts w:cs="Times New Roman"/>
          <w:color w:val="000000" w:themeColor="text1"/>
        </w:rPr>
        <w:t>on tiles in</w:t>
      </w:r>
      <w:r w:rsidRPr="00AF6506">
        <w:rPr>
          <w:rFonts w:cs="Times New Roman"/>
          <w:color w:val="000000" w:themeColor="text1"/>
        </w:rPr>
        <w:t xml:space="preserve"> the year before the cut were consistently low between reaches at each site </w:t>
      </w:r>
      <w:r w:rsidR="00A51437">
        <w:rPr>
          <w:rFonts w:cs="Times New Roman"/>
          <w:color w:val="000000" w:themeColor="text1"/>
        </w:rPr>
        <w:t>and across all 6 sites (Figure 2.5</w:t>
      </w:r>
      <w:r w:rsidRPr="00AF6506">
        <w:rPr>
          <w:rFonts w:cs="Times New Roman"/>
          <w:color w:val="000000" w:themeColor="text1"/>
        </w:rPr>
        <w:t>)</w:t>
      </w:r>
      <w:r w:rsidRPr="00AF6506">
        <w:rPr>
          <w:rFonts w:cs="Times New Roman"/>
        </w:rPr>
        <w:t xml:space="preserve">. In the year after the cut, </w:t>
      </w:r>
      <w:r w:rsidRPr="00660FDC">
        <w:rPr>
          <w:rFonts w:cs="Times New Roman"/>
        </w:rPr>
        <w:t>chl</w:t>
      </w:r>
      <w:r>
        <w:rPr>
          <w:rFonts w:cs="Times New Roman"/>
        </w:rPr>
        <w:t xml:space="preserve">orophyll </w:t>
      </w:r>
      <w:r w:rsidRPr="00F81603">
        <w:rPr>
          <w:rFonts w:cs="Times New Roman"/>
          <w:i/>
          <w:color w:val="000000" w:themeColor="text1"/>
        </w:rPr>
        <w:t>a</w:t>
      </w:r>
      <w:r w:rsidRPr="00AF6506">
        <w:rPr>
          <w:rFonts w:cs="Times New Roman"/>
        </w:rPr>
        <w:t xml:space="preserve"> values were generally low in the reference reach, with exception of the reference reach at Chucksney. </w:t>
      </w:r>
      <w:r w:rsidRPr="00445618">
        <w:rPr>
          <w:rFonts w:cs="Times New Roman"/>
        </w:rPr>
        <w:t xml:space="preserve">In the treatment reaches after the cut, </w:t>
      </w:r>
      <w:r w:rsidRPr="00660FDC">
        <w:rPr>
          <w:rFonts w:cs="Times New Roman"/>
        </w:rPr>
        <w:t>chl</w:t>
      </w:r>
      <w:r>
        <w:rPr>
          <w:rFonts w:cs="Times New Roman"/>
        </w:rPr>
        <w:t xml:space="preserve">orophyll </w:t>
      </w:r>
      <w:r w:rsidRPr="00E63E07">
        <w:rPr>
          <w:rFonts w:cs="Times New Roman"/>
          <w:i/>
        </w:rPr>
        <w:t>a</w:t>
      </w:r>
      <w:r w:rsidRPr="00445618">
        <w:rPr>
          <w:rFonts w:cs="Times New Roman"/>
        </w:rPr>
        <w:t xml:space="preserve"> values were higher than the reference reach and the pre-treatment data at </w:t>
      </w:r>
      <w:r w:rsidR="008743C8">
        <w:rPr>
          <w:rFonts w:cs="Times New Roman"/>
        </w:rPr>
        <w:t xml:space="preserve">the </w:t>
      </w:r>
      <w:r w:rsidRPr="00445618">
        <w:rPr>
          <w:rFonts w:cs="Times New Roman"/>
        </w:rPr>
        <w:t xml:space="preserve">meter locations within the middle of the reaches, but stayed low at the top and </w:t>
      </w:r>
      <w:r w:rsidR="00A51437">
        <w:rPr>
          <w:rFonts w:cs="Times New Roman"/>
        </w:rPr>
        <w:t>bottom of the reaches (Figure 2.5</w:t>
      </w:r>
      <w:r w:rsidRPr="00445618">
        <w:rPr>
          <w:rFonts w:cs="Times New Roman"/>
        </w:rPr>
        <w:t xml:space="preserve">). </w:t>
      </w:r>
      <w:r>
        <w:rPr>
          <w:rFonts w:cs="Times New Roman"/>
        </w:rPr>
        <w:t xml:space="preserve">The mean </w:t>
      </w:r>
      <w:r w:rsidRPr="00660FDC">
        <w:rPr>
          <w:rFonts w:cs="Times New Roman"/>
        </w:rPr>
        <w:t>chl</w:t>
      </w:r>
      <w:r>
        <w:rPr>
          <w:rFonts w:cs="Times New Roman"/>
        </w:rPr>
        <w:t xml:space="preserve">orophyll </w:t>
      </w:r>
      <w:r w:rsidRPr="00E63E07">
        <w:rPr>
          <w:rFonts w:cs="Times New Roman"/>
          <w:i/>
        </w:rPr>
        <w:t>a</w:t>
      </w:r>
      <w:r>
        <w:rPr>
          <w:rFonts w:cs="Times New Roman"/>
          <w:i/>
          <w:color w:val="000000" w:themeColor="text1"/>
        </w:rPr>
        <w:t xml:space="preserve"> </w:t>
      </w:r>
      <w:r>
        <w:rPr>
          <w:rFonts w:cs="Times New Roman"/>
          <w:color w:val="000000" w:themeColor="text1"/>
        </w:rPr>
        <w:t>response was 0.225 (ug cm</w:t>
      </w:r>
      <w:r w:rsidRPr="00A70CEA">
        <w:rPr>
          <w:rFonts w:cs="Times New Roman"/>
          <w:color w:val="000000" w:themeColor="text1"/>
          <w:vertAlign w:val="superscript"/>
        </w:rPr>
        <w:t>-2</w:t>
      </w:r>
      <w:r>
        <w:rPr>
          <w:rFonts w:cs="Times New Roman"/>
        </w:rPr>
        <w:t>). C</w:t>
      </w:r>
      <w:r w:rsidRPr="00660FDC">
        <w:rPr>
          <w:rFonts w:cs="Times New Roman"/>
        </w:rPr>
        <w:t>hl</w:t>
      </w:r>
      <w:r>
        <w:rPr>
          <w:rFonts w:cs="Times New Roman"/>
        </w:rPr>
        <w:t xml:space="preserve">orophyll </w:t>
      </w:r>
      <w:r w:rsidRPr="00E63E07">
        <w:rPr>
          <w:rFonts w:cs="Times New Roman"/>
          <w:i/>
        </w:rPr>
        <w:t>a</w:t>
      </w:r>
      <w:r w:rsidRPr="00445618">
        <w:rPr>
          <w:rFonts w:cs="Times New Roman"/>
        </w:rPr>
        <w:t xml:space="preserve"> increased dramatically at Chucksney meter 40 and Loon meter 50, consistent with areas of increased light.</w:t>
      </w:r>
      <w:r>
        <w:rPr>
          <w:rFonts w:cs="Times New Roman"/>
        </w:rPr>
        <w:t xml:space="preserve"> </w:t>
      </w:r>
      <w:r w:rsidRPr="00C6256A">
        <w:rPr>
          <w:rFonts w:cs="Times New Roman"/>
        </w:rPr>
        <w:t xml:space="preserve">When </w:t>
      </w:r>
      <w:r>
        <w:rPr>
          <w:rFonts w:cs="Times New Roman"/>
        </w:rPr>
        <w:t xml:space="preserve">10 meter </w:t>
      </w:r>
      <w:r w:rsidRPr="00C6256A">
        <w:rPr>
          <w:rFonts w:cs="Times New Roman"/>
        </w:rPr>
        <w:t xml:space="preserve">data </w:t>
      </w:r>
      <w:r>
        <w:rPr>
          <w:rFonts w:cs="Times New Roman"/>
        </w:rPr>
        <w:t xml:space="preserve">points </w:t>
      </w:r>
      <w:r w:rsidRPr="00C6256A">
        <w:rPr>
          <w:rFonts w:cs="Times New Roman"/>
        </w:rPr>
        <w:t>were aver</w:t>
      </w:r>
      <w:r w:rsidR="00A51437">
        <w:rPr>
          <w:rFonts w:cs="Times New Roman"/>
        </w:rPr>
        <w:t>aged over the reaches (Figure 2.6</w:t>
      </w:r>
      <w:r w:rsidRPr="00C6256A">
        <w:rPr>
          <w:rFonts w:cs="Times New Roman"/>
        </w:rPr>
        <w:t xml:space="preserve">), increases in the treatment reaches after the cut at Loon and Chucksney were within the standard error of the reference reaches after the cut, but across the six sites, the gap has a statistically significant effect on reach mean </w:t>
      </w:r>
      <w:r w:rsidRPr="00660FDC">
        <w:rPr>
          <w:rFonts w:cs="Times New Roman"/>
        </w:rPr>
        <w:t>chl</w:t>
      </w:r>
      <w:r>
        <w:rPr>
          <w:rFonts w:cs="Times New Roman"/>
        </w:rPr>
        <w:t xml:space="preserve">orophyll </w:t>
      </w:r>
      <w:r w:rsidRPr="00E63E07">
        <w:rPr>
          <w:rFonts w:cs="Times New Roman"/>
          <w:i/>
        </w:rPr>
        <w:t>a</w:t>
      </w:r>
      <w:r w:rsidRPr="00C6256A">
        <w:rPr>
          <w:rFonts w:cs="Times New Roman"/>
        </w:rPr>
        <w:t xml:space="preserve"> (p = 0.015)</w:t>
      </w:r>
      <w:r w:rsidR="00DA16D8">
        <w:rPr>
          <w:rFonts w:cs="Times New Roman"/>
        </w:rPr>
        <w:t>(Appendix A.7</w:t>
      </w:r>
      <w:r w:rsidR="00A51437">
        <w:rPr>
          <w:rFonts w:cs="Times New Roman"/>
        </w:rPr>
        <w:t>)</w:t>
      </w:r>
      <w:r w:rsidRPr="00C6256A">
        <w:rPr>
          <w:rFonts w:cs="Times New Roman"/>
        </w:rPr>
        <w:t xml:space="preserve">.  </w:t>
      </w:r>
    </w:p>
    <w:p w14:paraId="37787F43" w14:textId="1242566F" w:rsidR="00F6168C" w:rsidRPr="00660FDC" w:rsidRDefault="00F6168C" w:rsidP="00F6168C">
      <w:pPr>
        <w:spacing w:line="480" w:lineRule="auto"/>
        <w:ind w:firstLine="720"/>
        <w:rPr>
          <w:rFonts w:cs="Times New Roman"/>
        </w:rPr>
      </w:pPr>
      <w:r w:rsidRPr="00660FDC">
        <w:rPr>
          <w:rFonts w:cs="Times New Roman"/>
        </w:rPr>
        <w:t>We regressed the chl</w:t>
      </w:r>
      <w:r>
        <w:rPr>
          <w:rFonts w:cs="Times New Roman"/>
        </w:rPr>
        <w:t xml:space="preserve">orophyll </w:t>
      </w:r>
      <w:r w:rsidRPr="00E63E07">
        <w:rPr>
          <w:rFonts w:cs="Times New Roman"/>
          <w:i/>
        </w:rPr>
        <w:t>a</w:t>
      </w:r>
      <w:r w:rsidRPr="00660FDC">
        <w:rPr>
          <w:rFonts w:cs="Times New Roman"/>
        </w:rPr>
        <w:t xml:space="preserve"> response at each site against </w:t>
      </w:r>
      <w:r w:rsidR="008743C8">
        <w:rPr>
          <w:rFonts w:cs="Times New Roman"/>
        </w:rPr>
        <w:t xml:space="preserve">the </w:t>
      </w:r>
      <w:r w:rsidRPr="00660FDC">
        <w:rPr>
          <w:rFonts w:cs="Times New Roman"/>
        </w:rPr>
        <w:t>light response, gap size, discharge (L/s), bankfu</w:t>
      </w:r>
      <w:r>
        <w:rPr>
          <w:rFonts w:cs="Times New Roman"/>
        </w:rPr>
        <w:t>l</w:t>
      </w:r>
      <w:r w:rsidRPr="00660FDC">
        <w:rPr>
          <w:rFonts w:cs="Times New Roman"/>
        </w:rPr>
        <w:t>l width, T</w:t>
      </w:r>
      <w:r w:rsidRPr="00660FDC">
        <w:rPr>
          <w:rFonts w:cs="Times New Roman"/>
          <w:vertAlign w:val="subscript"/>
        </w:rPr>
        <w:t>7DayMax</w:t>
      </w:r>
      <w:r w:rsidRPr="00660FDC">
        <w:rPr>
          <w:rFonts w:cs="Times New Roman"/>
        </w:rPr>
        <w:t xml:space="preserve"> response, background nitrogen concentrations (N-NO</w:t>
      </w:r>
      <w:r w:rsidRPr="00660FDC">
        <w:rPr>
          <w:rFonts w:cs="Times New Roman"/>
          <w:vertAlign w:val="subscript"/>
        </w:rPr>
        <w:t>3</w:t>
      </w:r>
      <w:r>
        <w:rPr>
          <w:rFonts w:cs="Times New Roman"/>
          <w:vertAlign w:val="superscript"/>
        </w:rPr>
        <w:t>-</w:t>
      </w:r>
      <w:r w:rsidRPr="00660FDC">
        <w:rPr>
          <w:rFonts w:cs="Times New Roman"/>
        </w:rPr>
        <w:t>), background phosphorus concentrations (P-PO</w:t>
      </w:r>
      <w:r w:rsidRPr="00660FDC">
        <w:rPr>
          <w:rFonts w:cs="Times New Roman"/>
          <w:vertAlign w:val="subscript"/>
        </w:rPr>
        <w:t>4</w:t>
      </w:r>
      <w:r w:rsidRPr="00660FDC">
        <w:rPr>
          <w:rFonts w:cs="Times New Roman"/>
          <w:vertAlign w:val="superscript"/>
        </w:rPr>
        <w:t>-</w:t>
      </w:r>
      <w:r w:rsidRPr="00660FDC">
        <w:rPr>
          <w:rFonts w:cs="Times New Roman"/>
        </w:rPr>
        <w:t>) and background nitrogen to phosphorus ratios in each stream. The strongest explanatory variable was background nitrogen concentrations across the five sites (r</w:t>
      </w:r>
      <w:r w:rsidRPr="00660FDC">
        <w:rPr>
          <w:rFonts w:cs="Times New Roman"/>
          <w:vertAlign w:val="superscript"/>
        </w:rPr>
        <w:t>2</w:t>
      </w:r>
      <w:r>
        <w:rPr>
          <w:rFonts w:cs="Times New Roman"/>
          <w:vertAlign w:val="superscript"/>
        </w:rPr>
        <w:t xml:space="preserve"> </w:t>
      </w:r>
      <w:r w:rsidRPr="00660FDC">
        <w:rPr>
          <w:rFonts w:cs="Times New Roman"/>
        </w:rPr>
        <w:t>=</w:t>
      </w:r>
      <w:r>
        <w:rPr>
          <w:rFonts w:cs="Times New Roman"/>
        </w:rPr>
        <w:t xml:space="preserve"> </w:t>
      </w:r>
      <w:r w:rsidRPr="00660FDC">
        <w:rPr>
          <w:rFonts w:cs="Times New Roman"/>
        </w:rPr>
        <w:t>0.650, p = 0.099) with no other variables being well correlated</w:t>
      </w:r>
      <w:r w:rsidR="000A52E5">
        <w:rPr>
          <w:rFonts w:cs="Times New Roman"/>
        </w:rPr>
        <w:t xml:space="preserve"> </w:t>
      </w:r>
      <w:r w:rsidR="00A51437">
        <w:rPr>
          <w:rFonts w:cs="Times New Roman"/>
        </w:rPr>
        <w:t>(Figure 2.7)</w:t>
      </w:r>
      <w:r w:rsidRPr="00660FDC">
        <w:rPr>
          <w:rFonts w:cs="Times New Roman"/>
        </w:rPr>
        <w:t xml:space="preserve">. </w:t>
      </w:r>
      <w:bookmarkStart w:id="13" w:name="_Toc370350603"/>
      <w:bookmarkEnd w:id="12"/>
    </w:p>
    <w:p w14:paraId="24B70EAC" w14:textId="77777777" w:rsidR="00F6168C" w:rsidRPr="00660FDC" w:rsidRDefault="00F6168C" w:rsidP="00F6168C">
      <w:pPr>
        <w:pStyle w:val="ThesisH2"/>
      </w:pPr>
      <w:r w:rsidRPr="00660FDC">
        <w:t>Discussion</w:t>
      </w:r>
      <w:bookmarkEnd w:id="13"/>
    </w:p>
    <w:p w14:paraId="1DBAB474" w14:textId="77777777" w:rsidR="00F6168C" w:rsidRPr="00660FDC" w:rsidRDefault="00F6168C" w:rsidP="00F6168C">
      <w:pPr>
        <w:spacing w:line="480" w:lineRule="auto"/>
        <w:ind w:firstLine="720"/>
        <w:rPr>
          <w:rFonts w:cs="Times New Roman"/>
        </w:rPr>
      </w:pPr>
      <w:bookmarkStart w:id="14" w:name="_Toc370350604"/>
      <w:r w:rsidRPr="00660FDC">
        <w:rPr>
          <w:rFonts w:cs="Times New Roman"/>
          <w:color w:val="000000" w:themeColor="text1"/>
        </w:rPr>
        <w:t xml:space="preserve">The importance of canopy gaps, and more broadly the potential effect of increases in streamside forest complexity on stream ecosystem productivity have been hypothesized, but no empirical field studies have quantified how local light patches due to canopy gaps affect </w:t>
      </w:r>
      <w:r>
        <w:rPr>
          <w:rFonts w:cs="Times New Roman"/>
          <w:color w:val="000000" w:themeColor="text1"/>
        </w:rPr>
        <w:t xml:space="preserve">primary producers. </w:t>
      </w:r>
      <w:r w:rsidRPr="00660FDC">
        <w:rPr>
          <w:rFonts w:cs="Times New Roman"/>
        </w:rPr>
        <w:t xml:space="preserve">The goal of this study was to understand how development of complex canopy structure in the riparian forest will influence headwater stream ecosystem function. </w:t>
      </w:r>
    </w:p>
    <w:p w14:paraId="1EA9830F" w14:textId="5A058496" w:rsidR="00F6168C" w:rsidRPr="00660FDC" w:rsidRDefault="00F6168C" w:rsidP="00F6168C">
      <w:pPr>
        <w:spacing w:line="480" w:lineRule="auto"/>
        <w:ind w:firstLine="720"/>
        <w:rPr>
          <w:rFonts w:cs="Times New Roman"/>
        </w:rPr>
      </w:pPr>
      <w:r w:rsidRPr="00660FDC">
        <w:rPr>
          <w:rFonts w:cs="Times New Roman"/>
        </w:rPr>
        <w:t>Light reaching the stream in natural systems such as late successional forests can be highly spatially variable due to forest complexity</w:t>
      </w:r>
      <w:r>
        <w:rPr>
          <w:rFonts w:cs="Times New Roman"/>
        </w:rPr>
        <w:t xml:space="preserve"> </w:t>
      </w:r>
      <w:r>
        <w:rPr>
          <w:rFonts w:cs="Times New Roman"/>
        </w:rPr>
        <w:fldChar w:fldCharType="begin" w:fldLock="1"/>
      </w:r>
      <w:r>
        <w:rPr>
          <w:rFonts w:cs="Times New Roman"/>
        </w:rPr>
        <w:instrText>ADDIN CSL_CITATION {"citationItems":[{"id":"ITEM-1","itemData":{"DOI":"10.1890/06-1172","ISBN":"1051-0761","ISSN":"10510761","PMID":"17494402","abstract":"Riparian forests regulate linkages between terrestrial and aquatic ecosystems, yet relationships among riparian forest development, stand structure, and stream habitats are poorly understood in many temperate deciduous forest systems. Our research has (1) described structural attributes associated with old-growth riparian forests and (2) assessed linkages between these characteristics and in-stream habitat structure. The 19 study sites were located along predominantly first- and second-order streams in northern hardwood-conifer forests in the Adirondack Mountains of New York (U.S.A.). Sites were classified as mature forest (6 sites), mature with remnant old-growth trees (3 sites), and old-growth (10 sites). Forest-structure attributes were measured over stream channels and at varying distances from each bank. In-stream habitat features such as large woody debris (LWD), pools, and boulders were measured in each stream reach. Forest structure was examined in relation to stand age using multivariate techniques, ANOVA, and linear regression. We investigated linkages between forest structure and stream characteristics using similar methods, preceded by information-theoretic modeling (AIC). Old-growth riparian forest structure is more complex than that found in mature forests and exhibits significantly greater accumulations of aboveground tree biomass, both living and dead. In-stream LWD volumes were significantly (alpha = 0.05) greater at old-growth sites (200 m3/ha) compared to mature sites (34 m3/ha) and were strongly related to the basal area of adjacent forests. In-stream large-log densities correlated strongly with debris-dam densities. AIC models that included large-log density, debris-dam density, boulder density, and bankfull width had the most support for predicting pool density. There were higher proportions of LWD-formed pools relative to boulder-formed pools at old-growth sites as compared to mature sites. Old-growth riparian forests provide in-stream habitat features that have not been widely recognized in eastern North America, representing a potential benefit from late-successional riparian forest management and conservation. Riparian management practices (including buffer delineation and restorative silvicultural approaches) that emphasize development and maintenance of late-successional characteristics are recommended where the associated in-stream effects are desired.","author":[{"dropping-particle":"","family":"Keeton","given":"William S.","non-dropping-particle":"","parse-names":false,"suffix":""},{"dropping-particle":"","family":"Kraft","given":"Clifford E.","non-dropping-particle":"","parse-names":false,"suffix":""},{"dropping-particle":"","family":"Warren","given":"Dana R.","non-dropping-particle":"","parse-names":false,"suffix":""}],"container-title":"Ecological Applications","id":"ITEM-1","issue":"3","issued":{"date-parts":[["2007","4"]]},"page":"852-868","publisher":"Ecological Society of America","title":"Mature and old-growth riparian forests: Structure, dynamics, and effects on adirondack stream habitats","type":"article-journal","volume":"17"},"uris":["http://www.mendeley.com/documents/?uuid=fe942a20-fb3e-3346-a4d2-7fffadb73a7d"]},{"id":"ITEM-2","itemData":{"DOI":"10.1139/X09-137","ISSN":"0045-5067","author":[{"dropping-particle":"","family":"Stovall","given":"Jeremy P.","non-dropping-particle":"","parse-names":false,"suffix":""},{"dropping-particle":"","family":"Keeton","given":"William S.","non-dropping-particle":"","parse-names":false,"suffix":""},{"dropping-particle":"","family":"Kraft","given":"Clifford E.","non-dropping-particle":"","parse-names":false,"suffix":""}],"container-title":"Canadian Journal of Forest Research","id":"ITEM-2","issue":"12","issued":{"date-parts":[["2009"]]},"page":"2343-2354","title":"Late-successional riparian forest structure results in heterogeneous periphyton distributions in low-order streams","type":"article-journal","volume":"39"},"uris":["http://www.mendeley.com/documents/?uuid=f0294a10-79f1-49c2-8561-20fa6d82ee95"]},{"id":"ITEM-3","itemData":{"DOI":"10.1007/s00027-013-0299-2","ISBN":"1015-1621","ISSN":"10151621","abstract":"Light availability strongly influences stream primary production, water temperatures and resource availability at the base of stream food webs. In headwater streams, light is regulated primarily by the riparian forest, but few studies have evaluated the influence of riparian forest stand age and associated structural differences on light availability. In this study, we evaluated canopy cover and streambed light exposure in four second-order streams within paired reaches of primary old-growth versus second- growth mature riparian forests. Stand age class was used as a proxy here for canopy complexity. We estimated stream canopy cover using a spherical densiometer. Local streambed light exposure was quantified and compared within and between reaches using fluorescein dye photo- degradation. Reaches with complex old-growth riparian forests had frequent canopy gaps which lead to greater stream light availability compared to adjacent reaches with simpler second-growth riparian forests. We quantified light exposure at relatively high resolution (every 5 m) and also found greater variability in stream light along the reaches with old-growth riparian forests in three of the four streams. Canopy gaps were particularly important in cre- ating variable light within and between reaches. This workdemonstrates the importance of the age, developmental stage, and structure of riparian forests in controlling stream light. The highly variable nature of light on the stream benthos also highlights the value of multiple measurements of light or canopy structure when quantifying stream light.","author":[{"dropping-particle":"","family":"Warren","given":"Dana R.","non-dropping-particle":"","parse-names":false,"suffix":""},{"dropping-particle":"","family":"Keeton","given":"William S.","non-dropping-particle":"","parse-names":false,"suffix":""},{"dropping-particle":"","family":"Bechtold","given":"Heather A.","non-dropping-particle":"","parse-names":false,"suffix":""},{"dropping-particle":"","family":"Rosi-Marshall","given":"Emma J.","non-dropping-particle":"","parse-names":false,"suffix":""}],"container-title":"Aquatic Sciences","id":"ITEM-3","issue":"4","issued":{"date-parts":[["2013","10","27"]]},"page":"547-558","publisher":"Springer Basel","title":"Comparing streambed light availability and canopy cover in streams with old-growth versus early-mature riparian forests in western Oregon","type":"article-journal","volume":"75"},"uris":["http://www.mendeley.com/documents/?uuid=71232f30-cb5d-4971-8f83-06312ef64e3e"]}],"mendeley":{"formattedCitation":"(Keeton et al. 2007, Stovall et al. 2009, Warren et al. 2013)","plainTextFormattedCitation":"(Keeton et al. 2007, Stovall et al. 2009, Warren et al. 2013)","previouslyFormattedCitation":"(Keeton et al. 2007, Stovall et al. 2009, Warren et al. 2013)"},"properties":{"noteIndex":0},"schema":"https://github.com/citation-style-language/schema/raw/master/csl-citation.json"}</w:instrText>
      </w:r>
      <w:r>
        <w:rPr>
          <w:rFonts w:cs="Times New Roman"/>
        </w:rPr>
        <w:fldChar w:fldCharType="separate"/>
      </w:r>
      <w:r w:rsidRPr="00B83623">
        <w:rPr>
          <w:rFonts w:cs="Times New Roman"/>
          <w:noProof/>
        </w:rPr>
        <w:t>(Keeton et al. 2007, Stovall et al. 2009, Warren et al. 2013)</w:t>
      </w:r>
      <w:r>
        <w:rPr>
          <w:rFonts w:cs="Times New Roman"/>
        </w:rPr>
        <w:fldChar w:fldCharType="end"/>
      </w:r>
      <w:r>
        <w:rPr>
          <w:rFonts w:cs="Times New Roman"/>
        </w:rPr>
        <w:t xml:space="preserve">. </w:t>
      </w:r>
      <w:r w:rsidRPr="00660FDC">
        <w:rPr>
          <w:rFonts w:cs="Times New Roman"/>
        </w:rPr>
        <w:t>This heterogeneity in the light environment is important when assessing stream ecosystem responses as periphyton communities and biomass are closely associated with light</w:t>
      </w:r>
      <w:r>
        <w:rPr>
          <w:rFonts w:cs="Times New Roman"/>
        </w:rPr>
        <w:t xml:space="preserve"> </w:t>
      </w:r>
      <w:r>
        <w:rPr>
          <w:rFonts w:cs="Times New Roman"/>
        </w:rPr>
        <w:fldChar w:fldCharType="begin" w:fldLock="1"/>
      </w:r>
      <w:r>
        <w:rPr>
          <w:rFonts w:cs="Times New Roman"/>
        </w:rPr>
        <w:instrText>ADDIN CSL_CITATION {"citationItems":[{"id":"ITEM-1","itemData":{"DOI":"10.4319/lo.1991.36.4.0644","ISBN":"00243590","ISSN":"00243590","PMID":"924","abstract":"The photosynthesis-irradiance (P-I) relationship was examined in 10 intact periphyton com-munities from sites in eight streams that differed in ambient light, nutrient concentrations, and grazing pressure. Algal biomass ranged from 2.3 to 86 ,ug Chl a cm-2 and taxonomic composition differed. Photoassimilation of 14C was measured in the laboratory at six light levels for each community. Photosynthesis by communities from shaded sites was-photoinhibited at the highest light level. The light intensity at the onset of saturation (Ik) was positively correlated (P &lt; 0.05) with ambient light, but ranged only from 100 to 400 ,umol m-2 s-I among communities. Light-saturated, Chl-specific photosynthetic rates (PSChIM) ranged from 0.26 to 1.4 ,ug C (,ug Chl a)-' h-1. The initial slope (a) of the P-I response ranged from 0.80 to 6.4 jig C (mg Chl a)-I (,umol quanta)-I m-2 S-. Unlike phytoplankton, a and PSM (per unit Chl a) of the periphyton communities were not well related to the ambient light environment and tended to be lower for communities from high-light habitats. Further, the P-I responses of the communities were better related to periphyton biomass than to the light environment. Self-shading and other aspects of development in a matrix seem to be important determinants of periphyton P-I relationships.","author":[{"dropping-particle":"","family":"Boston","given":"H. L.","non-dropping-particle":"","parse-names":false,"suffix":""},{"dropping-particle":"","family":"Hill","given":"W. R.","non-dropping-particle":"","parse-names":false,"suffix":""}],"container-title":"Limnol. Oceanogr","id":"ITEM-1","issue":"4","issued":{"date-parts":[["1991","6"]]},"page":"644-656","title":"Photosynthesis-light relations of stream periphyton communities","type":"article-journal","volume":"36"},"uris":["http://www.mendeley.com/documents/?uuid=6c8810bb-42f7-36d9-abfe-db4727038c36"]}],"mendeley":{"formattedCitation":"(Boston and Hill 1991)","plainTextFormattedCitation":"(Boston and Hill 1991)","previouslyFormattedCitation":"(Boston and Hill 1991)"},"properties":{"noteIndex":0},"schema":"https://github.com/citation-style-language/schema/raw/master/csl-citation.json"}</w:instrText>
      </w:r>
      <w:r>
        <w:rPr>
          <w:rFonts w:cs="Times New Roman"/>
        </w:rPr>
        <w:fldChar w:fldCharType="separate"/>
      </w:r>
      <w:r w:rsidRPr="00B83623">
        <w:rPr>
          <w:rFonts w:cs="Times New Roman"/>
          <w:noProof/>
        </w:rPr>
        <w:t>(Boston and Hill 1991)</w:t>
      </w:r>
      <w:r>
        <w:rPr>
          <w:rFonts w:cs="Times New Roman"/>
        </w:rPr>
        <w:fldChar w:fldCharType="end"/>
      </w:r>
      <w:r>
        <w:rPr>
          <w:rFonts w:cs="Times New Roman"/>
        </w:rPr>
        <w:t xml:space="preserve">. </w:t>
      </w:r>
      <w:r w:rsidRPr="00660FDC">
        <w:rPr>
          <w:rFonts w:cs="Times New Roman"/>
        </w:rPr>
        <w:t xml:space="preserve">Directly below the gap light increased </w:t>
      </w:r>
      <w:r>
        <w:rPr>
          <w:rFonts w:cs="Times New Roman"/>
        </w:rPr>
        <w:t xml:space="preserve">approximately </w:t>
      </w:r>
      <w:r w:rsidRPr="00660FDC">
        <w:rPr>
          <w:rFonts w:cs="Times New Roman"/>
        </w:rPr>
        <w:t>10-fold which also r</w:t>
      </w:r>
      <w:r w:rsidR="008743C8">
        <w:rPr>
          <w:rFonts w:cs="Times New Roman"/>
        </w:rPr>
        <w:t>esulted in reach scale increases</w:t>
      </w:r>
      <w:r w:rsidRPr="00660FDC">
        <w:rPr>
          <w:rFonts w:cs="Times New Roman"/>
        </w:rPr>
        <w:t xml:space="preserve"> with strongly statistically significant effects of the gap on daily reach scale light availability to the stream bed. </w:t>
      </w:r>
    </w:p>
    <w:p w14:paraId="6815A3C6" w14:textId="1589A26E" w:rsidR="00F6168C" w:rsidRPr="0096374C" w:rsidRDefault="00F6168C" w:rsidP="00F6168C">
      <w:pPr>
        <w:spacing w:line="480" w:lineRule="auto"/>
        <w:ind w:firstLine="720"/>
        <w:rPr>
          <w:rFonts w:cs="Times New Roman"/>
          <w:color w:val="FF0000"/>
        </w:rPr>
      </w:pPr>
      <w:r w:rsidRPr="00660FDC">
        <w:rPr>
          <w:rFonts w:eastAsia="Times New Roman" w:cs="Times New Roman"/>
        </w:rPr>
        <w:t>Light is a fundamental control on in-stream ecosystem processes such as primary production and nutrient cycling. In light limited forested headwater streams, increases in light have been shown to cause increases in primary production and consumer biomass</w:t>
      </w:r>
      <w:r w:rsidR="008743C8">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2307/1940936","ISSN":"00129658","author":[{"dropping-particle":"","family":"Hill","given":"Walter R.","non-dropping-particle":"","parse-names":false,"suffix":""},{"dropping-particle":"","family":"Ryon","given":"Michael G.","non-dropping-particle":"","parse-names":false,"suffix":""},{"dropping-particle":"","family":"Schilling","given":"Elizabeth M.","non-dropping-particle":"","parse-names":false,"suffix":""}],"container-title":"Ecology","id":"ITEM-1","issue":"4","issued":{"date-parts":[["1995","6"]]},"page":"1297-1309","publisher":"Ecological Society of America","title":"Light Limitation in a Stream Ecosystem: Responses by Primary Producers and Consumers","type":"article-journal","volume":"76"},"uris":["http://www.mendeley.com/documents/?uuid=2b31a0a9-21ff-327d-9d63-fd6c9d26b7b6"]}],"mendeley":{"formattedCitation":"(Hill et al. 1995)","plainTextFormattedCitation":"(Hill et al. 1995)","previouslyFormattedCitation":"(Hill et al. 1995)"},"properties":{"noteIndex":0},"schema":"https://github.com/citation-style-language/schema/raw/master/csl-citation.json"}</w:instrText>
      </w:r>
      <w:r>
        <w:rPr>
          <w:rFonts w:eastAsia="Times New Roman" w:cs="Times New Roman"/>
        </w:rPr>
        <w:fldChar w:fldCharType="separate"/>
      </w:r>
      <w:r w:rsidRPr="00B83623">
        <w:rPr>
          <w:rFonts w:eastAsia="Times New Roman" w:cs="Times New Roman"/>
          <w:noProof/>
        </w:rPr>
        <w:t>(Hill et al. 1995)</w:t>
      </w:r>
      <w:r>
        <w:rPr>
          <w:rFonts w:eastAsia="Times New Roman" w:cs="Times New Roman"/>
        </w:rPr>
        <w:fldChar w:fldCharType="end"/>
      </w:r>
      <w:r>
        <w:rPr>
          <w:rFonts w:eastAsia="Times New Roman" w:cs="Times New Roman"/>
        </w:rPr>
        <w:t xml:space="preserve">. </w:t>
      </w:r>
      <w:r w:rsidRPr="00660FDC">
        <w:rPr>
          <w:rFonts w:eastAsia="Times New Roman" w:cs="Times New Roman"/>
        </w:rPr>
        <w:t>Riparian forest structure and harvest manipulations directly impact stream ecosystems by altering the availability of light to the stream, however, m</w:t>
      </w:r>
      <w:r w:rsidRPr="00660FDC">
        <w:rPr>
          <w:rFonts w:cs="Times New Roman"/>
        </w:rPr>
        <w:t xml:space="preserve">ost riparian manipulations thus far have been primarily focused on clear-cuts, as opposed to smaller or more variable manipulations. Past clear-cut studies resulted in large increases in the </w:t>
      </w:r>
      <w:r w:rsidR="008743C8">
        <w:rPr>
          <w:rFonts w:cs="Times New Roman"/>
        </w:rPr>
        <w:t xml:space="preserve">autotrophic </w:t>
      </w:r>
      <w:r w:rsidRPr="00660FDC">
        <w:rPr>
          <w:rFonts w:cs="Times New Roman"/>
        </w:rPr>
        <w:t xml:space="preserve">responses </w:t>
      </w:r>
      <w:r>
        <w:rPr>
          <w:rFonts w:cs="Times New Roman"/>
        </w:rPr>
        <w:fldChar w:fldCharType="begin" w:fldLock="1"/>
      </w:r>
      <w:r>
        <w:rPr>
          <w:rFonts w:cs="Times New Roman"/>
        </w:rPr>
        <w:instrText>ADDIN CSL_CITATION {"citationItems":[{"id":"ITEM-1","itemData":{"DOI":"10.1371/journal.pone.0051839","ISBN":"1932-6203","ISSN":"19326203","PMID":"23284786","abstract":"Conservation programs often focus on select species, leading to management plans based on the autecology of the focal species, but multiple ecosystem components can be affected both by the environmental factors impacting, and the management targeting, focal species. These broader effects can have indirect impacts on target species through the web of interactions within ecosystems. For example, human activity can strongly alter riparian vegetation, potentially impacting both economically-important salmonids and their associated river food web. In an Olympic Peninsula river, Washington state, USA, replicated large-scale riparian vegetation manipulations implemented with the long-term (&gt;40 yr) goal of improving salmon habitat did not affect water temperature, nutrient limitation or habitat characteristics, but reduced canopy cover, causing reduced energy input via leaf litter, increased incident solar radiation (UV and PAR) and increased algal production compared to controls. In response, benthic algae, most insect taxa, and juvenile salmonids increased in manipulated areas. Stable isotope analysis revealed a predominant contribution of algal-derived energy to salmonid diets in manipulated reaches. The experiment demonstrates that riparian management targeting salmonids strongly affects river food webs via changes in the energy base, illustrates how species-based management strategies can have unanticipated indirect effects on the target species via the associated food web, and supports ecosystem-based management approaches for restoring depleted salmonid stocks.","author":[{"dropping-particle":"","family":"Wootton","given":"J. Timothy","non-dropping-particle":"","parse-names":false,"suffix":""}],"container-title":"PLoS ONE","editor":[{"dropping-particle":"","family":"Browman","given":"Howard","non-dropping-particle":"","parse-names":false,"suffix":""}],"id":"ITEM-1","issue":"12","issued":{"date-parts":[["2012","12","20"]]},"page":"e51839","publisher":"Public Library of Science","title":"River Food Web Response to Large-Scale Riparian Zone Manipulations","type":"article-journal","volume":"7"},"uris":["http://www.mendeley.com/documents/?uuid=4a220ddb-1b08-4359-918c-5fc3ef37bc96"]}],"mendeley":{"formattedCitation":"(Wootton 2012)","plainTextFormattedCitation":"(Wootton 2012)","previouslyFormattedCitation":"(Wootton 2012)"},"properties":{"noteIndex":0},"schema":"https://github.com/citation-style-language/schema/raw/master/csl-citation.json"}</w:instrText>
      </w:r>
      <w:r>
        <w:rPr>
          <w:rFonts w:cs="Times New Roman"/>
        </w:rPr>
        <w:fldChar w:fldCharType="separate"/>
      </w:r>
      <w:r w:rsidRPr="0009028D">
        <w:rPr>
          <w:rFonts w:cs="Times New Roman"/>
          <w:noProof/>
        </w:rPr>
        <w:t>(Wootton 2012)</w:t>
      </w:r>
      <w:r>
        <w:rPr>
          <w:rFonts w:cs="Times New Roman"/>
        </w:rPr>
        <w:fldChar w:fldCharType="end"/>
      </w:r>
      <w:r>
        <w:rPr>
          <w:rFonts w:cs="Times New Roman"/>
        </w:rPr>
        <w:t>.</w:t>
      </w:r>
      <w:r w:rsidRPr="00660FDC">
        <w:rPr>
          <w:rFonts w:cs="Times New Roman"/>
        </w:rPr>
        <w:t xml:space="preserve"> Additionally, large increases in primary produc</w:t>
      </w:r>
      <w:r>
        <w:rPr>
          <w:rFonts w:cs="Times New Roman"/>
        </w:rPr>
        <w:t>ers</w:t>
      </w:r>
      <w:r w:rsidRPr="00660FDC">
        <w:rPr>
          <w:rFonts w:cs="Times New Roman"/>
        </w:rPr>
        <w:t xml:space="preserve"> were found in a study altering light levels over </w:t>
      </w:r>
      <w:r w:rsidRPr="00660FDC">
        <w:t>experimental channels</w:t>
      </w:r>
      <w:r>
        <w:t xml:space="preserve"> </w:t>
      </w:r>
      <w:r>
        <w:fldChar w:fldCharType="begin" w:fldLock="1"/>
      </w:r>
      <w:r>
        <w:instrText>ADDIN CSL_CITATION {"citationItems":[{"id":"ITEM-1","itemData":{"DOI":"10.1899/0887-3593(2004)023&lt;0542:ELAACM&gt;2.0.CO;2","ISBN":"0887-3593","ISSN":"0887-3593","abstract":"Previous studies on the effects of logging on streams have suggested that light andwater temperature were important variables structuring stream communities but, in many cases, these effects were confounded. We observed pronounced gradients in the flux of solar energy and water temperature in an earlier large-scale experiment in which we manipulated the width of riparian buffers along headwater streams. Associated with these abiotic changes were increases in periphyton biomass and primary consumer abundance. We present results from a study in streamside channels that was designed to isolate the effects of light on stream communities, while holding water tem- perature constant. Light treatments in the channel experiment simulated inputs of solar radiation created during the prior watershed-scale experiment. Results from the present study suggested that consumers limited periphyton biomass early in the study; however, a rainstorm midway through the experiment reduced periphyton biomass and insect consumer abundance. Following this disturbance, chlorophyll a biomass was 2 to 4 times higher in the full sunlight treatment compared to the 2 lowest light treatments. At the end of the study, primary consumer abundance, biomass, survival, and growth rate were positively related to light and periphyton resources. Therefore, we inferred biotic control of periphyton during the early part of the channel study, whereas light appeared to control periph- yton at the end of the study. Results from the large-scale and channel experiments suggested that light was the primary constraint on periphyton biomass accrual. Moreover, both experiments, espe- cially the channel study, showed that light indirectly influenced consumer performance as mediated by increased primary production.","author":[{"dropping-particle":"","family":"Kiffney","given":"Peter M","non-dropping-particle":"","parse-names":false,"suffix":""},{"dropping-particle":"","family":"Richardson","given":"John S","non-dropping-particle":"","parse-names":false,"suffix":""},{"dropping-particle":"","family":"Bull","given":"Jennifer P","non-dropping-particle":"","parse-names":false,"suffix":""}],"container-title":"Journal of the North American Benthological Society","id":"ITEM-1","issue":"July 2015","issued":{"date-parts":[["2004"]]},"page":"542-555","title":"Establishing light as a causal mechanism structuring stream communities in response to experimental manipulation of riparian buffer width","type":"article-journal","volume":"23"},"uris":["http://www.mendeley.com/documents/?uuid=7c13f046-41bf-32ee-ac70-351a7fb77d8b"]},{"id":"ITEM-2","itemData":{"DOI":"10.1111/j.1365-2427.2012.02822.x","ISBN":"1365-2427","ISSN":"00465070","abstract":"1. Irradiance strongly affects the abundance of stream periphyton communities that in turn influence patterns of instream nutrient uptake.We examined relationships between irradiance and periphyton nutrient uptake taking into account diel and seasonal variation in ambient irradiance. 2. Uptake of dissolved N, P and C by periphyton as areal uptake (U) and demand (Vf) was determined under 11 irradiance levels (0–100% of ambient conditions) using shallow stream-side experimental channels. Experiments were conducted once per season over one annual cycle with both day and night uptake rates assessed, together with periphyton biomass and autotrophic production rates. 3. No consistent diel variation in areal uptake or demand was detected for the predominant inorganic or total dissolved nutrients even at the highest irradiances. Lack of variation may indicate nutrient limitation, with photosynthetic sequestration and storage of C during the day for subsequent utilisation at night. Alternatively, oxygen consumption by photoautotrophs at night may stimulate compensatory heterotrophic uptake (e.g. denitrification). 4. In all seasons, release of dissolved organic N was detected during the day but to a lesser extent at night. This was not directly related to irradiance levels, indicating that heterotrophic metabolism (e.g. microbial decomposition) contributes to this phenomenon. 5. Areal uptake and demand for the predominant inorganic and total dissolved nutrients increased in response to increasing irradiance in some or all seasons, but rates were typically higher during the spring and summer. Saturation of NO</w:instrText>
      </w:r>
      <w:r>
        <w:rPr>
          <w:rFonts w:hint="eastAsia"/>
        </w:rPr>
        <w:instrText></w:instrText>
      </w:r>
      <w:r>
        <w:instrText xml:space="preserve"> evident during the spring. NO</w:instrText>
      </w:r>
      <w:r>
        <w:rPr>
          <w:rFonts w:hint="eastAsia"/>
        </w:rPr>
        <w:instrText></w:instrText>
      </w:r>
      <w:r>
        <w:instrText xml:space="preserve"> and autumn. Maximum NO</w:instrText>
      </w:r>
      <w:r>
        <w:rPr>
          <w:rFonts w:hint="eastAsia"/>
        </w:rPr>
        <w:instrText></w:instrText>
      </w:r>
      <w:r>
        <w:instrText xml:space="preserve"> 3 areal uptake and demand at elevated irradiances was occurred at lower irradiance in summer (24 h average 135–145 lmol m)2 s)1) relative to spring (312–424 lmol m)2 s)1), indicating more efficient nutrient uptake in summer. Higher total periphyton biomass in summer, but comparable autotrophic biomass (chlorophyll a), implies that heterotrophic metabolism may contribute to this greater efficiency. In spring, autotrophic biomass peaked at an irradiance level of 225 lmol m)2 s)1, also suggesting a role for heterotrophic metabolism in NO</w:instrText>
      </w:r>
      <w:r>
        <w:rPr>
          <w:rFonts w:hint="eastAsia"/>
        </w:rPr>
        <w:instrText></w:instrText>
      </w:r>
      <w:r>
        <w:instrText xml:space="preserve"> 3 demand at higher irradiances. 6. The results of this study show that irradiance levels exert a strong influence on the nature and quantity of instream nutrient uptake with N demand saturated at elevated irradiance levels during the spring, summer and autumn. Our results …","author":[{"dropping-particle":"","family":"Matheson","given":"Fleur E.","non-dropping-particle":"","parse-names":false,"suffix":""},{"dropping-particle":"","family":"Quinn","given":"John M.","non-dropping-particle":"","parse-names":false,"suffix":""},{"dropping-particle":"","family":"Martin","given":"Michael L.","non-dropping-particle":"","parse-names":false,"suffix":""}],"container-title":"Freshwater Biology","id":"ITEM-2","issue":"8","issued":{"date-parts":[["2012"]]},"page":"1617-1630","title":"Effects of irradiance on diel and seasonal patterns of nutrient uptake by stream periphyton","type":"article-journal","volume":"57"},"uris":["http://www.mendeley.com/documents/?uuid=80df5307-b668-4474-9efe-8cefdeb6469c"]}],"mendeley":{"formattedCitation":"(Kiffney et al. 2004, Matheson et al. 2012)","plainTextFormattedCitation":"(Kiffney et al. 2004, Matheson et al. 2012)","previouslyFormattedCitation":"(Kiffney et al. 2004, Matheson et al. 2012)"},"properties":{"noteIndex":0},"schema":"https://github.com/citation-style-language/schema/raw/master/csl-citation.json"}</w:instrText>
      </w:r>
      <w:r>
        <w:fldChar w:fldCharType="separate"/>
      </w:r>
      <w:r w:rsidRPr="0009028D">
        <w:rPr>
          <w:noProof/>
        </w:rPr>
        <w:t>(Kiffney et al. 2004, Matheson et al. 2012)</w:t>
      </w:r>
      <w:r>
        <w:fldChar w:fldCharType="end"/>
      </w:r>
      <w:r>
        <w:t xml:space="preserve">, and along light gradients in natural prairie systems </w:t>
      </w:r>
      <w:r>
        <w:fldChar w:fldCharType="begin" w:fldLock="1"/>
      </w:r>
      <w:r>
        <w:instrText>ADDIN CSL_CITATION {"citationItems":[{"id":"ITEM-1","itemData":{"DOI":"10.2307/1467560","ISBN":"0887-3593","ISSN":"08873593","PMID":"18096860","abstract":"Influences of the transmission properties of the riparian canopy and the water column on spectral irradiance and periphyton composition were examined at four sites in Otter Creek, a small spring-fed stream in the Sand Hills region of western Nebraska (USA). Values for per cent sky in the canopy at the four sites were: 65.1% (open site), 31.9% (partial shade), 19.0% (shade), and 15.4% (heavy shade). Above canopy, below canopy, and underwater irradiances were measured at 2-nm intervals from 300-800 nm in late morning, mid-day, early afternoon, and late afternoon at each site on a clear day (13 June 1991). Photosynthetically active radiation (PAR) incident at the stream surface did not consistently correspond to per cent sky values at the sites because of temporal changes in the penetration of direct sun through small openings in the canopy (sunflecks). The relationship of solar path to canopy structure and orientation was the primary determinant of sunfleck activity. There was very little absorbance of specific wavelengths by the canopy at the open site, but the proportion of blue light (400-500 nm) increased at all sites by late afternoon. At the three shaded sites, the amount of red light (600-700 nm) was proportionally lower underneath the canopy than above it. Underwater PAR was always greater at the open site than at the more shaded sites, but the relationship between canopy cover and underwater irradiance for the more shaded sites varied temporally. The spectral distribution of PAR at the mean depth in Otter Creek (39.7 cm) was similar to that found at shallow depths in clear, oligotrophic lakes, in that there was only a slight maximum transmission in green wavelengths ( apprx 550 nm). The degree of temporal variability in the underwater spectral distribution at a site was often greater than differences between sites because of the effects of sunflecks and surface reflection by ripples. Algal chlorophyll a concentrations at the site were significantly correlated with per cent sky for gravel substrata but not for sand substrata. The flora on both substrata was dominated by diatoms, and the distributions of several species were related to the degree of canopy cover at the sites. The relative importance of the spectral light field versus total PAR in structuring benthic lotic assemblages warrants further study.","author":[{"dropping-particle":"","family":"Denicola","given":"D M","non-dropping-particle":"","parse-names":false,"suffix":""},{"dropping-particle":"","family":"Hoagland","given":"Kyle D.","non-dropping-particle":"","parse-names":false,"suffix":""},{"dropping-particle":"","family":"Roemer","given":"Stephen C.","non-dropping-particle":"","parse-names":false,"suffix":""},{"dropping-particle":"","family":"DeNicola","given":"M.","non-dropping-particle":"","parse-names":false,"suffix":""},{"dropping-particle":"","family":"Hoagland","given":"Kyle D.","non-dropping-particle":"","parse-names":false,"suffix":""},{"dropping-particle":"","family":"Roemer","given":"Stephen C.","non-dropping-particle":"","parse-names":false,"suffix":""}],"container-title":"Journal Of The North American Benthological Society","id":"ITEM-1","issue":"4","issued":{"date-parts":[["1992","12"]]},"page":"391-404","title":"Influences of canopy cover on spectral irradiance and periphyton assemblages in a prairie stream","type":"article-journal","volume":"11"},"uris":["http://www.mendeley.com/documents/?uuid=2e21f840-1207-4c76-9f7d-a728f1850c7a"]}],"mendeley":{"formattedCitation":"(Denicola et al. 1992)","plainTextFormattedCitation":"(Denicola et al. 1992)","previouslyFormattedCitation":"(Denicola et al. 1992)"},"properties":{"noteIndex":0},"schema":"https://github.com/citation-style-language/schema/raw/master/csl-citation.json"}</w:instrText>
      </w:r>
      <w:r>
        <w:fldChar w:fldCharType="separate"/>
      </w:r>
      <w:r w:rsidRPr="007C267F">
        <w:rPr>
          <w:noProof/>
        </w:rPr>
        <w:t>(Denicola et al. 1992)</w:t>
      </w:r>
      <w:r>
        <w:fldChar w:fldCharType="end"/>
      </w:r>
      <w:r>
        <w:t>. Although gaps are small scale manipulations in lig</w:t>
      </w:r>
      <w:r w:rsidR="008743C8">
        <w:t xml:space="preserve">ht and background variability in chlorophyll </w:t>
      </w:r>
      <w:r w:rsidR="008743C8" w:rsidRPr="0096374C">
        <w:rPr>
          <w:i/>
        </w:rPr>
        <w:t>a</w:t>
      </w:r>
      <w:r w:rsidR="008743C8">
        <w:t xml:space="preserve">  occurs in</w:t>
      </w:r>
      <w:r>
        <w:t xml:space="preserve"> natural systems, the effect of gaps in this study showed spatially explicit increases in chlorophyll </w:t>
      </w:r>
      <w:r w:rsidRPr="0096374C">
        <w:rPr>
          <w:i/>
        </w:rPr>
        <w:t>a</w:t>
      </w:r>
      <w:r>
        <w:t xml:space="preserve">. </w:t>
      </w:r>
      <w:r w:rsidRPr="00660FDC">
        <w:rPr>
          <w:rFonts w:cs="Times New Roman"/>
        </w:rPr>
        <w:t>The gap manipulations in this study increased chl</w:t>
      </w:r>
      <w:r>
        <w:rPr>
          <w:rFonts w:cs="Times New Roman"/>
        </w:rPr>
        <w:t xml:space="preserve">orophyll </w:t>
      </w:r>
      <w:r w:rsidRPr="00E63E07">
        <w:rPr>
          <w:rFonts w:cs="Times New Roman"/>
          <w:i/>
        </w:rPr>
        <w:t>a</w:t>
      </w:r>
      <w:r w:rsidRPr="00660FDC">
        <w:rPr>
          <w:rFonts w:cs="Times New Roman"/>
        </w:rPr>
        <w:t xml:space="preserve"> locally, but this response is more relevant at the reach scale. The mean responses show that the gap increased chl</w:t>
      </w:r>
      <w:r>
        <w:rPr>
          <w:rFonts w:cs="Times New Roman"/>
        </w:rPr>
        <w:t xml:space="preserve">orophyll </w:t>
      </w:r>
      <w:r w:rsidRPr="00E63E07">
        <w:rPr>
          <w:rFonts w:cs="Times New Roman"/>
          <w:i/>
        </w:rPr>
        <w:t>a</w:t>
      </w:r>
      <w:r w:rsidRPr="00660FDC">
        <w:rPr>
          <w:rFonts w:cs="Times New Roman"/>
        </w:rPr>
        <w:t xml:space="preserve"> at the reach scale also, suggesting a higher frequency of gaps along a stream or</w:t>
      </w:r>
      <w:r>
        <w:rPr>
          <w:rFonts w:cs="Times New Roman"/>
        </w:rPr>
        <w:t xml:space="preserve"> in a</w:t>
      </w:r>
      <w:r w:rsidRPr="00660FDC">
        <w:rPr>
          <w:rFonts w:cs="Times New Roman"/>
        </w:rPr>
        <w:t xml:space="preserve"> watershed </w:t>
      </w:r>
      <w:r>
        <w:rPr>
          <w:rFonts w:cs="Times New Roman"/>
        </w:rPr>
        <w:t>could</w:t>
      </w:r>
      <w:r w:rsidRPr="00660FDC">
        <w:rPr>
          <w:rFonts w:cs="Times New Roman"/>
        </w:rPr>
        <w:t xml:space="preserve"> lead to increased chl</w:t>
      </w:r>
      <w:r>
        <w:rPr>
          <w:rFonts w:cs="Times New Roman"/>
        </w:rPr>
        <w:t xml:space="preserve">orophyll </w:t>
      </w:r>
      <w:r w:rsidRPr="00E63E07">
        <w:rPr>
          <w:rFonts w:cs="Times New Roman"/>
          <w:i/>
        </w:rPr>
        <w:t>a</w:t>
      </w:r>
      <w:r w:rsidRPr="00660FDC">
        <w:rPr>
          <w:rFonts w:cs="Times New Roman"/>
        </w:rPr>
        <w:t xml:space="preserve"> at larger scales.</w:t>
      </w:r>
      <w:r>
        <w:rPr>
          <w:rFonts w:cs="Times New Roman"/>
        </w:rPr>
        <w:t xml:space="preserve"> </w:t>
      </w:r>
      <w:r w:rsidRPr="00660FDC">
        <w:rPr>
          <w:rFonts w:cs="Times New Roman"/>
        </w:rPr>
        <w:t xml:space="preserve"> </w:t>
      </w:r>
    </w:p>
    <w:p w14:paraId="4B6B74D3" w14:textId="77777777" w:rsidR="00125432" w:rsidRDefault="00F6168C" w:rsidP="00F6168C">
      <w:pPr>
        <w:spacing w:line="480" w:lineRule="auto"/>
        <w:ind w:firstLine="720"/>
        <w:rPr>
          <w:rFonts w:cs="Times New Roman"/>
        </w:rPr>
      </w:pPr>
      <w:r>
        <w:rPr>
          <w:rFonts w:cs="Times New Roman"/>
        </w:rPr>
        <w:t>C</w:t>
      </w:r>
      <w:r w:rsidRPr="00660FDC">
        <w:rPr>
          <w:rFonts w:cs="Times New Roman"/>
        </w:rPr>
        <w:t>hl</w:t>
      </w:r>
      <w:r>
        <w:rPr>
          <w:rFonts w:cs="Times New Roman"/>
        </w:rPr>
        <w:t xml:space="preserve">orophyll </w:t>
      </w:r>
      <w:r w:rsidRPr="00E63E07">
        <w:rPr>
          <w:rFonts w:cs="Times New Roman"/>
          <w:i/>
        </w:rPr>
        <w:t>a</w:t>
      </w:r>
      <w:r w:rsidRPr="00660FDC">
        <w:rPr>
          <w:rFonts w:cs="Times New Roman"/>
        </w:rPr>
        <w:t xml:space="preserve"> on tiles is a proxy from primary production and can differ from chl</w:t>
      </w:r>
      <w:r>
        <w:rPr>
          <w:rFonts w:cs="Times New Roman"/>
        </w:rPr>
        <w:t xml:space="preserve">orophyll </w:t>
      </w:r>
      <w:r w:rsidRPr="00E63E07">
        <w:rPr>
          <w:rFonts w:cs="Times New Roman"/>
          <w:i/>
        </w:rPr>
        <w:t>a</w:t>
      </w:r>
      <w:r w:rsidRPr="00660FDC">
        <w:rPr>
          <w:rFonts w:cs="Times New Roman"/>
        </w:rPr>
        <w:t xml:space="preserve"> standing stocks on natural substrates due to differences in colonization, establishment, and </w:t>
      </w:r>
      <w:r>
        <w:rPr>
          <w:rFonts w:cs="Times New Roman"/>
        </w:rPr>
        <w:t>invertebrate consumption.</w:t>
      </w:r>
      <w:r w:rsidRPr="00660FDC">
        <w:rPr>
          <w:rFonts w:cs="Times New Roman"/>
        </w:rPr>
        <w:t xml:space="preserve"> However, due to the BACI study design, the effect of the gap results in increases chl</w:t>
      </w:r>
      <w:r>
        <w:rPr>
          <w:rFonts w:cs="Times New Roman"/>
        </w:rPr>
        <w:t xml:space="preserve">orophyll </w:t>
      </w:r>
      <w:r w:rsidRPr="00E63E07">
        <w:rPr>
          <w:rFonts w:cs="Times New Roman"/>
          <w:i/>
        </w:rPr>
        <w:t>a</w:t>
      </w:r>
      <w:r w:rsidRPr="00660FDC">
        <w:rPr>
          <w:rFonts w:cs="Times New Roman"/>
        </w:rPr>
        <w:t xml:space="preserve"> on tiles suggest</w:t>
      </w:r>
      <w:r w:rsidR="008743C8">
        <w:rPr>
          <w:rFonts w:cs="Times New Roman"/>
        </w:rPr>
        <w:t>ing increased primary productivity</w:t>
      </w:r>
      <w:r w:rsidRPr="00660FDC">
        <w:rPr>
          <w:rFonts w:cs="Times New Roman"/>
        </w:rPr>
        <w:t xml:space="preserve"> due to the increase in light. These</w:t>
      </w:r>
      <w:r w:rsidR="008743C8">
        <w:rPr>
          <w:rFonts w:cs="Times New Roman"/>
        </w:rPr>
        <w:t xml:space="preserve"> increases in primary productivity</w:t>
      </w:r>
      <w:r w:rsidRPr="00660FDC">
        <w:rPr>
          <w:rFonts w:cs="Times New Roman"/>
        </w:rPr>
        <w:t xml:space="preserve"> can then contribute to increased food availability to higher level consumers</w:t>
      </w:r>
      <w:r>
        <w:rPr>
          <w:rFonts w:cs="Times New Roman"/>
        </w:rPr>
        <w:t>. Tiles were used</w:t>
      </w:r>
      <w:r w:rsidRPr="00660FDC">
        <w:rPr>
          <w:rFonts w:cs="Times New Roman"/>
        </w:rPr>
        <w:t xml:space="preserve"> to explicitly understand if riparian canopy gaps have an effect on chl</w:t>
      </w:r>
      <w:r>
        <w:rPr>
          <w:rFonts w:cs="Times New Roman"/>
        </w:rPr>
        <w:t xml:space="preserve">orophyll </w:t>
      </w:r>
      <w:r w:rsidRPr="00E63E07">
        <w:rPr>
          <w:rFonts w:cs="Times New Roman"/>
          <w:i/>
        </w:rPr>
        <w:t>a</w:t>
      </w:r>
      <w:r w:rsidR="008743C8">
        <w:rPr>
          <w:rFonts w:cs="Times New Roman"/>
        </w:rPr>
        <w:t>. Additionally,</w:t>
      </w:r>
      <w:r w:rsidRPr="00660FDC">
        <w:rPr>
          <w:rFonts w:cs="Times New Roman"/>
        </w:rPr>
        <w:t xml:space="preserve"> the benthotorch has limitations</w:t>
      </w:r>
      <w:r>
        <w:rPr>
          <w:rFonts w:cs="Times New Roman"/>
        </w:rPr>
        <w:t xml:space="preserve"> </w:t>
      </w:r>
      <w:r>
        <w:rPr>
          <w:rFonts w:cs="Times New Roman"/>
        </w:rPr>
        <w:fldChar w:fldCharType="begin" w:fldLock="1"/>
      </w:r>
      <w:r>
        <w:rPr>
          <w:rFonts w:cs="Times New Roman"/>
        </w:rPr>
        <w:instrText>ADDIN CSL_CITATION {"citationItems":[{"id":"ITEM-1","itemData":{"DOI":"10.1086/697239","ISSN":"2161-9549","abstract":"AbstractThe use of in situ fluorometry to estimate stream benthic chlorophyll a (Chl a) has the potential to substantially reduce sampling costs and increase the feasibility of spatial and temporal replication. We evaluated the utility of a bbe moldaenke BenthoTorch fluorometer by estimating stream benthic Chl a under different natural light scenarios and by comparing estimates to laboratory measurements. BenthoTorch Chl a increased after rocks measured under direct solar radiation were moved into the shade, but values generally plateaued within 20 to 30 min of being in the shade. A proposed in situ procedure to shade substrates prior to measurements showed mean Chl a estimates between 1.05 and 2.13× greater than when substrates were measured under midday solar radiation conditions. We used this proposed procedure to compare Chl a estimates between the BenthoTorch (Chl aBT) and established laboratory methods (Chl aLab) at 50 sites throughout a productive basin in northeastern Oregon. A positive relationsh...","author":[{"dropping-particle":"","family":"Kaylor","given":"Matthew J.","non-dropping-particle":"","parse-names":false,"suffix":""},{"dropping-particle":"","family":"Argerich","given":"Alba","non-dropping-particle":"","parse-names":false,"suffix":""},{"dropping-particle":"","family":"White","given":"Seth M.","non-dropping-particle":"","parse-names":false,"suffix":""},{"dropping-particle":"","family":"VerWey","given":"Brian J.","non-dropping-particle":"","parse-names":false,"suffix":""},{"dropping-particle":"","family":"Arismendi","given":"Ivan","non-dropping-particle":"","parse-names":false,"suffix":""}],"container-title":"Freshwater Science","id":"ITEM-1","issue":"2","issued":{"date-parts":[["2018","6","16"]]},"page":"287-295","publisher":"University of Chicago PressChicago, IL","title":"A cautionary tale for in situ fluorometric measurement of stream chlorophyll &lt;i&gt;a&lt;/i&gt; : influences of light and periphyton biomass","type":"article-journal","volume":"37"},"uris":["http://www.mendeley.com/documents/?uuid=495e4c28-e216-3ea2-a022-0f34a57c9615"]}],"mendeley":{"formattedCitation":"(Kaylor et al. 2018)","plainTextFormattedCitation":"(Kaylor et al. 2018)","previouslyFormattedCitation":"(Kaylor et al. 2018)"},"properties":{"noteIndex":0},"schema":"https://github.com/citation-style-language/schema/raw/master/csl-citation.json"}</w:instrText>
      </w:r>
      <w:r>
        <w:rPr>
          <w:rFonts w:cs="Times New Roman"/>
        </w:rPr>
        <w:fldChar w:fldCharType="separate"/>
      </w:r>
      <w:r w:rsidRPr="001D5868">
        <w:rPr>
          <w:rFonts w:cs="Times New Roman"/>
          <w:noProof/>
        </w:rPr>
        <w:t>(Kaylor et al. 2018)</w:t>
      </w:r>
      <w:r>
        <w:rPr>
          <w:rFonts w:cs="Times New Roman"/>
        </w:rPr>
        <w:fldChar w:fldCharType="end"/>
      </w:r>
      <w:r w:rsidRPr="00660FDC">
        <w:rPr>
          <w:rFonts w:cs="Times New Roman"/>
        </w:rPr>
        <w:t xml:space="preserve"> due to algae thickness and other factors common when dealing with natural substrates, so that made the use of tiles </w:t>
      </w:r>
      <w:r w:rsidR="008743C8">
        <w:rPr>
          <w:rFonts w:cs="Times New Roman"/>
        </w:rPr>
        <w:t xml:space="preserve">is </w:t>
      </w:r>
      <w:r w:rsidRPr="00660FDC">
        <w:rPr>
          <w:rFonts w:cs="Times New Roman"/>
        </w:rPr>
        <w:t xml:space="preserve">most appropriate for our study questions. </w:t>
      </w:r>
    </w:p>
    <w:p w14:paraId="2138CE27" w14:textId="3FDAB751" w:rsidR="00F6168C" w:rsidRDefault="00125432" w:rsidP="00F6168C">
      <w:pPr>
        <w:spacing w:line="480" w:lineRule="auto"/>
        <w:ind w:firstLine="720"/>
        <w:rPr>
          <w:rFonts w:cs="Times New Roman"/>
        </w:rPr>
      </w:pPr>
      <w:r>
        <w:rPr>
          <w:rFonts w:cs="Times New Roman"/>
        </w:rPr>
        <w:t>With</w:t>
      </w:r>
      <w:r w:rsidR="00F6168C">
        <w:rPr>
          <w:rFonts w:cs="Times New Roman"/>
        </w:rPr>
        <w:t xml:space="preserve"> increases in light and chlorophyll </w:t>
      </w:r>
      <w:r w:rsidR="00F6168C" w:rsidRPr="005D487B">
        <w:rPr>
          <w:rFonts w:cs="Times New Roman"/>
          <w:i/>
        </w:rPr>
        <w:t>a</w:t>
      </w:r>
      <w:r w:rsidR="00F6168C">
        <w:rPr>
          <w:rFonts w:cs="Times New Roman"/>
        </w:rPr>
        <w:t xml:space="preserve">, </w:t>
      </w:r>
      <w:r w:rsidR="00F6168C" w:rsidRPr="00660FDC">
        <w:rPr>
          <w:rFonts w:cs="Times New Roman"/>
        </w:rPr>
        <w:t>potential photosaturation is possible</w:t>
      </w:r>
      <w:r w:rsidR="00F6168C">
        <w:rPr>
          <w:rFonts w:cs="Times New Roman"/>
        </w:rPr>
        <w:t xml:space="preserve"> and i</w:t>
      </w:r>
      <w:r w:rsidR="00F6168C" w:rsidRPr="00784A3A">
        <w:rPr>
          <w:rFonts w:cs="Times New Roman"/>
        </w:rPr>
        <w:t>n forested headwater streams, photosaturation occurs at a photon flux density of approximately 400µm m</w:t>
      </w:r>
      <w:r w:rsidR="00F6168C" w:rsidRPr="00784A3A">
        <w:rPr>
          <w:rFonts w:cs="Times New Roman"/>
          <w:vertAlign w:val="superscript"/>
        </w:rPr>
        <w:t>-2</w:t>
      </w:r>
      <w:r w:rsidR="00F6168C" w:rsidRPr="00784A3A">
        <w:rPr>
          <w:rFonts w:cs="Times New Roman"/>
        </w:rPr>
        <w:t xml:space="preserve"> s</w:t>
      </w:r>
      <w:r w:rsidR="00F6168C" w:rsidRPr="00784A3A">
        <w:rPr>
          <w:rFonts w:cs="Times New Roman"/>
          <w:vertAlign w:val="superscript"/>
        </w:rPr>
        <w:t>-1</w:t>
      </w:r>
      <w:r w:rsidR="00F6168C" w:rsidRPr="00784A3A">
        <w:rPr>
          <w:rFonts w:cs="Times New Roman"/>
        </w:rPr>
        <w:t xml:space="preserve"> </w:t>
      </w:r>
      <w:r w:rsidR="00F6168C">
        <w:rPr>
          <w:rFonts w:cs="Times New Roman"/>
        </w:rPr>
        <w:fldChar w:fldCharType="begin" w:fldLock="1"/>
      </w:r>
      <w:r w:rsidR="00F6168C">
        <w:rPr>
          <w:rFonts w:cs="Times New Roman"/>
        </w:rPr>
        <w:instrText>ADDIN CSL_CITATION {"citationItems":[{"id":"ITEM-1","itemData":{"DOI":"10.4319/lo.1991.36.4.0644","ISBN":"00243590","ISSN":"00243590","PMID":"924","abstract":"The photosynthesis-irradiance (P-I) relationship was examined in 10 intact periphyton com-munities from sites in eight streams that differed in ambient light, nutrient concentrations, and grazing pressure. Algal biomass ranged from 2.3 to 86 ,ug Chl a cm-2 and taxonomic composition differed. Photoassimilation of 14C was measured in the laboratory at six light levels for each community. Photosynthesis by communities from shaded sites was-photoinhibited at the highest light level. The light intensity at the onset of saturation (Ik) was positively correlated (P &lt; 0.05) with ambient light, but ranged only from 100 to 400 ,umol m-2 s-I among communities. Light-saturated, Chl-specific photosynthetic rates (PSChIM) ranged from 0.26 to 1.4 ,ug C (,ug Chl a)-' h-1. The initial slope (a) of the P-I response ranged from 0.80 to 6.4 jig C (mg Chl a)-I (,umol quanta)-I m-2 S-. Unlike phytoplankton, a and PSM (per unit Chl a) of the periphyton communities were not well related to the ambient light environment and tended to be lower for communities from high-light habitats. Further, the P-I responses of the communities were better related to periphyton biomass than to the light environment. Self-shading and other aspects of development in a matrix seem to be important determinants of periphyton P-I relationships.","author":[{"dropping-particle":"","family":"Boston","given":"H. L.","non-dropping-particle":"","parse-names":false,"suffix":""},{"dropping-particle":"","family":"Hill","given":"W. R.","non-dropping-particle":"","parse-names":false,"suffix":""}],"container-title":"Limnol. Oceanogr","id":"ITEM-1","issue":"4","issued":{"date-parts":[["1991","6"]]},"page":"644-656","title":"Photosynthesis-light relations of stream periphyton communities","type":"article-journal","volume":"36"},"uris":["http://www.mendeley.com/documents/?uuid=6c8810bb-42f7-36d9-abfe-db4727038c36"]}],"mendeley":{"formattedCitation":"(Boston and Hill 1991)","plainTextFormattedCitation":"(Boston and Hill 1991)","previouslyFormattedCitation":"(Boston and Hill 1991)"},"properties":{"noteIndex":0},"schema":"https://github.com/citation-style-language/schema/raw/master/csl-citation.json"}</w:instrText>
      </w:r>
      <w:r w:rsidR="00F6168C">
        <w:rPr>
          <w:rFonts w:cs="Times New Roman"/>
        </w:rPr>
        <w:fldChar w:fldCharType="separate"/>
      </w:r>
      <w:r w:rsidR="00F6168C" w:rsidRPr="001D5868">
        <w:rPr>
          <w:rFonts w:cs="Times New Roman"/>
          <w:noProof/>
        </w:rPr>
        <w:t>(Boston and Hill 1991)</w:t>
      </w:r>
      <w:r w:rsidR="00F6168C">
        <w:rPr>
          <w:rFonts w:cs="Times New Roman"/>
        </w:rPr>
        <w:fldChar w:fldCharType="end"/>
      </w:r>
      <w:r w:rsidR="00F6168C">
        <w:rPr>
          <w:rFonts w:cs="Times New Roman"/>
        </w:rPr>
        <w:t xml:space="preserve">. </w:t>
      </w:r>
      <w:r w:rsidR="00F6168C" w:rsidRPr="00784A3A">
        <w:rPr>
          <w:rFonts w:cs="Times New Roman"/>
        </w:rPr>
        <w:t>After this</w:t>
      </w:r>
      <w:r w:rsidR="00F6168C">
        <w:rPr>
          <w:rFonts w:cs="Times New Roman"/>
        </w:rPr>
        <w:t xml:space="preserve"> threshold is reached</w:t>
      </w:r>
      <w:r w:rsidR="00F6168C" w:rsidRPr="00784A3A">
        <w:rPr>
          <w:rFonts w:cs="Times New Roman"/>
        </w:rPr>
        <w:t xml:space="preserve">, </w:t>
      </w:r>
      <w:r w:rsidR="00F6168C">
        <w:rPr>
          <w:rFonts w:cs="Times New Roman"/>
        </w:rPr>
        <w:t>other factors can become limiting such as nutrients</w:t>
      </w:r>
      <w:r w:rsidR="00F6168C" w:rsidRPr="00784A3A">
        <w:rPr>
          <w:rFonts w:cs="Times New Roman"/>
        </w:rPr>
        <w:t xml:space="preserve">, as exemplified in streams within old-growth forest where </w:t>
      </w:r>
      <w:r w:rsidR="00F6168C">
        <w:rPr>
          <w:rFonts w:cs="Times New Roman"/>
        </w:rPr>
        <w:t>areas of high</w:t>
      </w:r>
      <w:r w:rsidR="00F6168C" w:rsidRPr="00784A3A">
        <w:rPr>
          <w:rFonts w:cs="Times New Roman"/>
        </w:rPr>
        <w:t xml:space="preserve"> light to the stream have large amounts of periphyton growth, but in areas of elevated light, nutrients become limiting</w:t>
      </w:r>
      <w:r w:rsidR="00F6168C">
        <w:rPr>
          <w:rFonts w:cs="Times New Roman"/>
        </w:rPr>
        <w:t xml:space="preserve"> </w:t>
      </w:r>
      <w:r w:rsidR="00F6168C">
        <w:rPr>
          <w:rFonts w:cs="Times New Roman"/>
        </w:rPr>
        <w:fldChar w:fldCharType="begin" w:fldLock="1"/>
      </w:r>
      <w:r w:rsidR="00F6168C">
        <w:rPr>
          <w:rFonts w:cs="Times New Roman"/>
        </w:rPr>
        <w:instrText>ADDIN CSL_CITATION {"citationItems":[{"id":"ITEM-1","itemData":{"DOI":"10.1002/ecs2.1435","ISBN":"2150-8925","ISSN":"21508925","abstract":"Light availability influences temperature, primary production, nutrient dynamics, and second-ary production in aquatic ecosystems. In forested freshwater ecosystems, shading by streamside (riparian) vegetation is a dominant control on light flux and represents an important interaction at the aquatic– terrestrial interface. Changes in forest structure over time, particularly tree mortality processes that gradu-ally increase light penetration through maturing forest canopies, are likely to influence stream light fluxes and associated ecosystem functions. We provide a set of conceptual models describing how stream light dynamics change with the development of complex canopy structure and how changes in light avail-ability are likely to affect stream ecosystem processes. Shortly after a stand-replacing event, light flux to the stream is high, but light fluxes decline as canopies reestablish and close. Tree density, the degree of understory growth, patterns of tree mortality, and small-scale disturbances interact as drivers of multiple pathways of forest structural development. Changes in canopy structure will, in turn, influence stream light, which is expected to impact primary production and stream nutrient dynamics as well as the amount of autochthonous carbon supporting aquatic food webs. Ultimately, these conceptual models stress the importance of recovery from historic forest disturbances as well as future forest change as important fac-tors influencing the long-term trajectories of ecosystem processes in headwaters.","author":[{"dropping-particle":"","family":"Warren","given":"Dana R.","non-dropping-particle":"","parse-names":false,"suffix":""},{"dropping-particle":"","family":"Keeton","given":"William S.","non-dropping-particle":"","parse-names":false,"suffix":""},{"dropping-particle":"","family":"Kiffney","given":"Peter M.","non-dropping-particle":"","parse-names":false,"suffix":""},{"dropping-particle":"","family":"Kaylor","given":"Matthew J.","non-dropping-particle":"","parse-names":false,"suffix":""},{"dropping-particle":"","family":"Bechtold","given":"Heather A.","non-dropping-particle":"","parse-names":false,"suffix":""},{"dropping-particle":"","family":"Magee","given":"John","non-dropping-particle":"","parse-names":false,"suffix":""}],"container-title":"Ecosphere","id":"ITEM-1","issue":"August","issued":{"date-parts":[["2016","8"]]},"page":"1-19","title":"Changing Forests – Changing Streams: Riparian forest stand development and ecosystem function in temperate headwaters","type":"article-journal","volume":"7"},"uris":["http://www.mendeley.com/documents/?uuid=e2fa4898-1260-4dfd-9dee-c23403c624ed"]}],"mendeley":{"formattedCitation":"(Warren et al. 2016)","plainTextFormattedCitation":"(Warren et al. 2016)","previouslyFormattedCitation":"(Warren et al. 2016)"},"properties":{"noteIndex":0},"schema":"https://github.com/citation-style-language/schema/raw/master/csl-citation.json"}</w:instrText>
      </w:r>
      <w:r w:rsidR="00F6168C">
        <w:rPr>
          <w:rFonts w:cs="Times New Roman"/>
        </w:rPr>
        <w:fldChar w:fldCharType="separate"/>
      </w:r>
      <w:r w:rsidR="00F6168C" w:rsidRPr="00C60292">
        <w:rPr>
          <w:rFonts w:cs="Times New Roman"/>
          <w:noProof/>
        </w:rPr>
        <w:t>(Warren et al. 2016)</w:t>
      </w:r>
      <w:r w:rsidR="00F6168C">
        <w:rPr>
          <w:rFonts w:cs="Times New Roman"/>
        </w:rPr>
        <w:fldChar w:fldCharType="end"/>
      </w:r>
      <w:r w:rsidR="00F6168C">
        <w:rPr>
          <w:rFonts w:cs="Times New Roman"/>
        </w:rPr>
        <w:t xml:space="preserve">. </w:t>
      </w:r>
      <w:r w:rsidR="00F6168C" w:rsidRPr="00660FDC">
        <w:rPr>
          <w:rFonts w:cs="Times New Roman"/>
        </w:rPr>
        <w:t>The mass of periphyton could further account for increa</w:t>
      </w:r>
      <w:r w:rsidR="00F6168C">
        <w:rPr>
          <w:rFonts w:cs="Times New Roman"/>
        </w:rPr>
        <w:t xml:space="preserve">ses in light because ratios of </w:t>
      </w:r>
      <w:r w:rsidR="00F6168C" w:rsidRPr="00660FDC">
        <w:rPr>
          <w:rFonts w:cs="Times New Roman"/>
        </w:rPr>
        <w:t>chl</w:t>
      </w:r>
      <w:r w:rsidR="00F6168C">
        <w:rPr>
          <w:rFonts w:cs="Times New Roman"/>
        </w:rPr>
        <w:t xml:space="preserve">orophyll </w:t>
      </w:r>
      <w:r w:rsidR="00F6168C" w:rsidRPr="00E63E07">
        <w:rPr>
          <w:rFonts w:cs="Times New Roman"/>
          <w:i/>
        </w:rPr>
        <w:t>a</w:t>
      </w:r>
      <w:r w:rsidR="00F6168C" w:rsidRPr="00660FDC">
        <w:rPr>
          <w:rFonts w:cs="Times New Roman"/>
        </w:rPr>
        <w:t xml:space="preserve"> to </w:t>
      </w:r>
      <w:r w:rsidR="00F6168C">
        <w:rPr>
          <w:rFonts w:cs="Times New Roman"/>
        </w:rPr>
        <w:t>periphyton AFDM</w:t>
      </w:r>
      <w:r w:rsidR="00F6168C" w:rsidRPr="00660FDC">
        <w:rPr>
          <w:rFonts w:cs="Times New Roman"/>
        </w:rPr>
        <w:t xml:space="preserve"> </w:t>
      </w:r>
      <w:r w:rsidR="00F6168C">
        <w:rPr>
          <w:rFonts w:cs="Times New Roman"/>
        </w:rPr>
        <w:t>can shift.</w:t>
      </w:r>
      <w:r w:rsidR="00F6168C" w:rsidRPr="00660FDC">
        <w:rPr>
          <w:rFonts w:cs="Times New Roman"/>
        </w:rPr>
        <w:t xml:space="preserve"> AFDM </w:t>
      </w:r>
      <w:r w:rsidR="00F6168C">
        <w:rPr>
          <w:rFonts w:cs="Times New Roman"/>
        </w:rPr>
        <w:t>can be additionally relevant</w:t>
      </w:r>
      <w:r w:rsidR="00F6168C" w:rsidRPr="00660FDC">
        <w:rPr>
          <w:rFonts w:cs="Times New Roman"/>
        </w:rPr>
        <w:t xml:space="preserve"> </w:t>
      </w:r>
      <w:r w:rsidR="00F6168C">
        <w:rPr>
          <w:rFonts w:cs="Times New Roman"/>
        </w:rPr>
        <w:t>to assess</w:t>
      </w:r>
      <w:r w:rsidR="00F6168C" w:rsidRPr="00660FDC">
        <w:rPr>
          <w:rFonts w:cs="Times New Roman"/>
        </w:rPr>
        <w:t xml:space="preserve"> food availability for higher level consumers. </w:t>
      </w:r>
    </w:p>
    <w:p w14:paraId="1B49853D" w14:textId="06581B79" w:rsidR="00F6168C" w:rsidRPr="00660FDC" w:rsidRDefault="00F6168C" w:rsidP="00F6168C">
      <w:pPr>
        <w:spacing w:line="480" w:lineRule="auto"/>
        <w:ind w:firstLine="720"/>
        <w:rPr>
          <w:rFonts w:cs="Times New Roman"/>
        </w:rPr>
      </w:pPr>
      <w:r w:rsidRPr="00660FDC">
        <w:rPr>
          <w:rFonts w:cs="Times New Roman"/>
        </w:rPr>
        <w:t>Due to the</w:t>
      </w:r>
      <w:r>
        <w:rPr>
          <w:rFonts w:cs="Times New Roman"/>
        </w:rPr>
        <w:t xml:space="preserve"> deprivation of light in these</w:t>
      </w:r>
      <w:r w:rsidRPr="00660FDC">
        <w:rPr>
          <w:rFonts w:cs="Times New Roman"/>
        </w:rPr>
        <w:t xml:space="preserve"> systems, we hypothesized that the variability in light response would be a strong predictor of the variability in chl</w:t>
      </w:r>
      <w:r>
        <w:rPr>
          <w:rFonts w:cs="Times New Roman"/>
        </w:rPr>
        <w:t xml:space="preserve">orophyll </w:t>
      </w:r>
      <w:r w:rsidRPr="00E63E07">
        <w:rPr>
          <w:rFonts w:cs="Times New Roman"/>
          <w:i/>
        </w:rPr>
        <w:t>a</w:t>
      </w:r>
      <w:r w:rsidRPr="00660FDC">
        <w:rPr>
          <w:rFonts w:cs="Times New Roman"/>
        </w:rPr>
        <w:t xml:space="preserve"> response. Although the BACI analysis shows strong effects of the gap, the variability within chl</w:t>
      </w:r>
      <w:r>
        <w:rPr>
          <w:rFonts w:cs="Times New Roman"/>
        </w:rPr>
        <w:t xml:space="preserve">orophyll </w:t>
      </w:r>
      <w:r w:rsidRPr="00E63E07">
        <w:rPr>
          <w:rFonts w:cs="Times New Roman"/>
          <w:i/>
        </w:rPr>
        <w:t>a</w:t>
      </w:r>
      <w:r w:rsidRPr="00660FDC">
        <w:rPr>
          <w:rFonts w:cs="Times New Roman"/>
        </w:rPr>
        <w:t xml:space="preserve"> responses was not well explained by the variability in light responses across the five sites. However, chl</w:t>
      </w:r>
      <w:r>
        <w:rPr>
          <w:rFonts w:cs="Times New Roman"/>
        </w:rPr>
        <w:t xml:space="preserve">orophyll </w:t>
      </w:r>
      <w:r w:rsidRPr="00E63E07">
        <w:rPr>
          <w:rFonts w:cs="Times New Roman"/>
          <w:i/>
        </w:rPr>
        <w:t>a</w:t>
      </w:r>
      <w:r w:rsidRPr="00660FDC">
        <w:rPr>
          <w:rFonts w:cs="Times New Roman"/>
        </w:rPr>
        <w:t xml:space="preserve"> is not solely dependent on light</w:t>
      </w:r>
      <w:r w:rsidR="00125432">
        <w:rPr>
          <w:rFonts w:cs="Times New Roman"/>
        </w:rPr>
        <w:t>,</w:t>
      </w:r>
      <w:r>
        <w:rPr>
          <w:rFonts w:cs="Times New Roman"/>
        </w:rPr>
        <w:t xml:space="preserve"> and nutrient availability is also an important control.</w:t>
      </w:r>
      <w:r w:rsidRPr="00660FDC">
        <w:rPr>
          <w:rFonts w:cs="Times New Roman"/>
        </w:rPr>
        <w:t xml:space="preserve"> </w:t>
      </w:r>
      <w:r>
        <w:rPr>
          <w:rFonts w:cs="Times New Roman"/>
        </w:rPr>
        <w:t>The</w:t>
      </w:r>
      <w:r w:rsidRPr="00A51785">
        <w:rPr>
          <w:rFonts w:cs="Times New Roman"/>
        </w:rPr>
        <w:t xml:space="preserve"> potential for a single limiting factor to control primary production and a wide range of associated ecosystem processes is a fundamental concept in ecology; however, recent syntheses have highlighted the importance and prevalence of co-limitation (limitation of primary production by two or more factors together) rather than single-factor limitation at the community and ecosystem scale</w:t>
      </w:r>
      <w:r>
        <w:rPr>
          <w:rFonts w:cs="Times New Roman"/>
        </w:rPr>
        <w:t xml:space="preserve"> </w:t>
      </w:r>
      <w:r>
        <w:rPr>
          <w:rFonts w:cs="Times New Roman"/>
        </w:rPr>
        <w:fldChar w:fldCharType="begin" w:fldLock="1"/>
      </w:r>
      <w:r>
        <w:rPr>
          <w:rFonts w:cs="Times New Roman"/>
        </w:rPr>
        <w:instrText>ADDIN CSL_CITATION {"citationItems":[{"id":"ITEM-1","itemData":{"DOI":"10.1111/j.1461-0248.2007.01113.x","ISSN":"1461-023X","author":[{"dropping-particle":"","family":"Elser","given":"James J.","non-dropping-particle":"","parse-names":false,"suffix":""},{"dropping-particle":"","family":"Bracken","given":"Matthew E.S.","non-dropping-particle":"","parse-names":false,"suffix":""},{"dropping-particle":"","family":"Cleland","given":"Elsa E.","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Ecology Letters","id":"ITEM-1","issue":"12","issued":{"date-parts":[["2007","12","1"]]},"page":"1135-1142","publisher":"John Wiley &amp; Sons, Ltd (10.1111)","title":"Global analysis of nitrogen and phosphorus limitation of primary producers in freshwater, marine and terrestrial ecosystems","type":"article-journal","volume":"10"},"uris":["http://www.mendeley.com/documents/?uuid=620b63ef-48bd-32f0-ba0c-1ad7b5f06fd8"]},{"id":"ITEM-2","itemData":{"DOI":"10.1111/j.1600-0706.2008.16793.x","ISSN":"00301299","author":[{"dropping-particle":"","family":"Danger","given":"Michael","non-dropping-particle":"","parse-names":false,"suffix":""},{"dropping-particle":"","family":"Daufresne","given":"Tanguy","non-dropping-particle":"","parse-names":false,"suffix":""},{"dropping-particle":"","family":"Lucas","given":"Françoise","non-dropping-particle":"","parse-names":false,"suffix":""},{"dropping-particle":"","family":"Pissard","given":"Serge","non-dropping-particle":"","parse-names":false,"suffix":""},{"dropping-particle":"","family":"Lacroix","given":"Gérard","non-dropping-particle":"","parse-names":false,"suffix":""}],"container-title":"Oikos","id":"ITEM-2","issue":"11","issued":{"date-parts":[["2008","10","28"]]},"page":"1741-1751","publisher":"John Wiley &amp; Sons, Ltd (10.1111)","title":"Does Liebig's law of the minimum scale up from species to communities?","type":"article-journal","volume":"117"},"uris":["http://www.mendeley.com/documents/?uuid=36c6de10-bde1-3602-91c2-36e2ab725ccc"]},{"id":"ITEM-3","itemData":{"DOI":"10.1111/j.1461-0248.2011.01651.x","ISSN":"1461023X","author":[{"dropping-particle":"","family":"Harpole","given":"W. Stanley","non-dropping-particle":"","parse-names":false,"suffix":""},{"dropping-particle":"","family":"Ngai","given":"Jacqueline T.","non-dropping-particle":"","parse-names":false,"suffix":""},{"dropping-particle":"","family":"Cleland","given":"Elsa E.","non-dropping-particle":"","parse-names":false,"suffix":""},{"dropping-particle":"","family":"Seabloom","given":"Eric W.","non-dropping-particle":"","parse-names":false,"suffix":""},{"dropping-particle":"","family":"Borer","given":"Elizabeth T.","non-dropping-particle":"","parse-names":false,"suffix":""},{"dropping-particle":"","family":"Bracken","given":"Matthew E.S.","non-dropping-particle":"","parse-names":false,"suffix":""},{"dropping-particle":"","family":"Elser","given":"James J.","non-dropping-particle":"","parse-names":false,"suffix":""},{"dropping-particle":"","family":"Gruner","given":"Daniel S.","non-dropping-particle":"","parse-names":false,"suffix":""},{"dropping-particle":"","family":"Hillebrand","given":"Helmut","non-dropping-particle":"","parse-names":false,"suffix":""},{"dropping-particle":"","family":"Shurin","given":"Jonathan B.","non-dropping-particle":"","parse-names":false,"suffix":""},{"dropping-particle":"","family":"Smith","given":"Jennifer E.","non-dropping-particle":"","parse-names":false,"suffix":""}],"container-title":"Ecology Letters","id":"ITEM-3","issue":"9","issued":{"date-parts":[["2011","9","1"]]},"page":"852-862","publisher":"John Wiley &amp; Sons, Ltd (10.1111)","title":"Nutrient co-limitation of primary producer communities","type":"article-journal","volume":"14"},"uris":["http://www.mendeley.com/documents/?uuid=d5371dee-cbec-398a-a0d0-c149f8bd64c1"]},{"id":"ITEM-4","itemData":{"DOI":"10.1111/j.1461-0248.2011.01719.x","ISSN":"1461023X","author":[{"dropping-particle":"","family":"Sperfeld","given":"Erik","non-dropping-particle":"","parse-names":false,"suffix":""},{"dropping-particle":"","family":"Martin-Creuzburg","given":"Dominik","non-dropping-particle":"","parse-names":false,"suffix":""},{"dropping-particle":"","family":"Wacker","given":"Alexander","non-dropping-particle":"","parse-names":false,"suffix":""}],"container-title":"Ecology Letters","id":"ITEM-4","issue":"2","issued":{"date-parts":[["2012","2","1"]]},"page":"142-150","publisher":"John Wiley &amp; Sons, Ltd (10.1111)","title":"Multiple resource limitation theory applied to herbivorous consumers: Liebig’s minimum rule vs. interactive co-limitation","type":"article-journal","volume":"15"},"uris":["http://www.mendeley.com/documents/?uuid=a231357b-f579-3905-af52-7f3278ea0c30"]}],"mendeley":{"formattedCitation":"(Elser et al. 2007, Danger et al. 2008, Harpole et al. 2011, Sperfeld et al. 2012)","plainTextFormattedCitation":"(Elser et al. 2007, Danger et al. 2008, Harpole et al. 2011, Sperfeld et al. 2012)","previouslyFormattedCitation":"(Elser et al. 2007, Danger et al. 2008, Harpole et al. 2011, Sperfeld et al. 2012)"},"properties":{"noteIndex":0},"schema":"https://github.com/citation-style-language/schema/raw/master/csl-citation.json"}</w:instrText>
      </w:r>
      <w:r>
        <w:rPr>
          <w:rFonts w:cs="Times New Roman"/>
        </w:rPr>
        <w:fldChar w:fldCharType="separate"/>
      </w:r>
      <w:r w:rsidRPr="000D79C7">
        <w:rPr>
          <w:rFonts w:cs="Times New Roman"/>
          <w:noProof/>
        </w:rPr>
        <w:t>(Elser et al. 2007, Danger et al. 2008, Harpole et al. 2011, Sperfeld et al. 2012)</w:t>
      </w:r>
      <w:r>
        <w:rPr>
          <w:rFonts w:cs="Times New Roman"/>
        </w:rPr>
        <w:fldChar w:fldCharType="end"/>
      </w:r>
      <w:r>
        <w:rPr>
          <w:rFonts w:cs="Times New Roman"/>
        </w:rPr>
        <w:t>.</w:t>
      </w:r>
      <w:r w:rsidRPr="00A51785">
        <w:rPr>
          <w:rFonts w:cs="Times New Roman"/>
        </w:rPr>
        <w:t xml:space="preserve"> </w:t>
      </w:r>
    </w:p>
    <w:p w14:paraId="6E892B2E" w14:textId="7DBC0A9D" w:rsidR="00F6168C" w:rsidRPr="00A51785" w:rsidRDefault="00F6168C" w:rsidP="00F6168C">
      <w:pPr>
        <w:spacing w:line="480" w:lineRule="auto"/>
        <w:ind w:firstLine="720"/>
        <w:rPr>
          <w:rFonts w:cs="Times New Roman"/>
        </w:rPr>
      </w:pPr>
      <w:r>
        <w:rPr>
          <w:rFonts w:cs="Times New Roman"/>
        </w:rPr>
        <w:t>N</w:t>
      </w:r>
      <w:r w:rsidR="00125432">
        <w:rPr>
          <w:rFonts w:cs="Times New Roman"/>
        </w:rPr>
        <w:t>utrients and</w:t>
      </w:r>
      <w:r w:rsidRPr="00A51785">
        <w:rPr>
          <w:rFonts w:cs="Times New Roman"/>
        </w:rPr>
        <w:t xml:space="preserve"> stream light availability</w:t>
      </w:r>
      <w:r>
        <w:rPr>
          <w:rFonts w:cs="Times New Roman"/>
        </w:rPr>
        <w:t xml:space="preserve"> are</w:t>
      </w:r>
      <w:r w:rsidRPr="00A51785">
        <w:rPr>
          <w:rFonts w:cs="Times New Roman"/>
        </w:rPr>
        <w:t xml:space="preserve"> two resources that are strongly influenced by historic and ongoing anthropogenic activities</w:t>
      </w:r>
      <w:r>
        <w:rPr>
          <w:rFonts w:cs="Times New Roman"/>
        </w:rPr>
        <w:t xml:space="preserve"> </w:t>
      </w:r>
      <w:r>
        <w:rPr>
          <w:rFonts w:cs="Times New Roman"/>
        </w:rPr>
        <w:fldChar w:fldCharType="begin" w:fldLock="1"/>
      </w:r>
      <w:r>
        <w:rPr>
          <w:rFonts w:cs="Times New Roman"/>
        </w:rPr>
        <w:instrText>ADDIN CSL_CITATION {"citationItems":[{"id":"ITEM-1","itemData":{"DOI":"10.1007/s00027-013-0299-2","ISBN":"1015-1621","ISSN":"10151621","abstract":"Light availability strongly influences stream primary production, water temperatures and resource availability at the base of stream food webs. In headwater streams, light is regulated primarily by the riparian forest, but few studies have evaluated the influence of riparian forest stand age and associated structural differences on light availability. In this study, we evaluated canopy cover and streambed light exposure in four second-order streams within paired reaches of primary old-growth versus second- growth mature riparian forests. Stand age class was used as a proxy here for canopy complexity. We estimated stream canopy cover using a spherical densiometer. Local streambed light exposure was quantified and compared within and between reaches using fluorescein dye photo- degradation. Reaches with complex old-growth riparian forests had frequent canopy gaps which lead to greater stream light availability compared to adjacent reaches with simpler second-growth riparian forests. We quantified light exposure at relatively high resolution (every 5 m) and also found greater variability in stream light along the reaches with old-growth riparian forests in three of the four streams. Canopy gaps were particularly important in cre- ating variable light within and between reaches. This workdemonstrates the importance of the age, developmental stage, and structure of riparian forests in controlling stream light. The highly variable nature of light on the stream benthos also highlights the value of multiple measurements of light or canopy structure when quantifying stream light.","author":[{"dropping-particle":"","family":"Warren","given":"Dana R.","non-dropping-particle":"","parse-names":false,"suffix":""},{"dropping-particle":"","family":"Keeton","given":"William S.","non-dropping-particle":"","parse-names":false,"suffix":""},{"dropping-particle":"","family":"Bechtold","given":"Heather A.","non-dropping-particle":"","parse-names":false,"suffix":""},{"dropping-particle":"","family":"Rosi-Marshall","given":"Emma J.","non-dropping-particle":"","parse-names":false,"suffix":""}],"container-title":"Aquatic Sciences","id":"ITEM-1","issue":"4","issued":{"date-parts":[["2013","10","27"]]},"page":"547-558","publisher":"Springer Basel","title":"Comparing streambed light availability and canopy cover in streams with old-growth versus early-mature riparian forests in western Oregon","type":"article-journal","volume":"75"},"uris":["http://www.mendeley.com/documents/?uuid=71232f30-cb5d-4971-8f83-06312ef64e3e"]},{"id":"ITEM-2","itemData":{"DOI":"10.1126/science.277.5325.494","ISSN":"00368075","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author":[{"dropping-particle":"","family":"Vitousek","given":"P. M.","non-dropping-particle":"","parse-names":false,"suffix":""},{"dropping-particle":"","family":"Mooney","given":"Harold A.","non-dropping-particle":"","parse-names":false,"suffix":""},{"dropping-particle":"","family":"Lubchenco","given":"Jane","non-dropping-particle":"","parse-names":false,"suffix":""},{"dropping-particle":"","family":"Melillo","given":"Jerry M.","non-dropping-particle":"","parse-names":false,"suffix":""}],"container-title":"Science","id":"ITEM-2","issue":"5325","issued":{"date-parts":[["1997","7","25"]]},"page":"494-499","publisher":"American Association for the Advancement of Science","title":"Human Domination of Earth's Ecosystems","type":"article-journal","volume":"277"},"uris":["http://www.mendeley.com/documents/?uuid=7bf4973d-b5a5-359b-bbe2-cd35d8d8b516"]}],"mendeley":{"formattedCitation":"(Vitousek et al. 1997, Warren et al. 2013)","plainTextFormattedCitation":"(Vitousek et al. 1997, Warren et al. 2013)","previouslyFormattedCitation":"(Vitousek et al. 1997, Warren et al. 2013)"},"properties":{"noteIndex":0},"schema":"https://github.com/citation-style-language/schema/raw/master/csl-citation.json"}</w:instrText>
      </w:r>
      <w:r>
        <w:rPr>
          <w:rFonts w:cs="Times New Roman"/>
        </w:rPr>
        <w:fldChar w:fldCharType="separate"/>
      </w:r>
      <w:r w:rsidRPr="00275573">
        <w:rPr>
          <w:rFonts w:cs="Times New Roman"/>
          <w:noProof/>
        </w:rPr>
        <w:t>(Vitousek et al. 1997, Warren et al. 2013)</w:t>
      </w:r>
      <w:r>
        <w:rPr>
          <w:rFonts w:cs="Times New Roman"/>
        </w:rPr>
        <w:fldChar w:fldCharType="end"/>
      </w:r>
      <w:r>
        <w:rPr>
          <w:rFonts w:cs="Times New Roman"/>
        </w:rPr>
        <w:t xml:space="preserve">. </w:t>
      </w:r>
      <w:r w:rsidRPr="00A51785">
        <w:rPr>
          <w:rFonts w:cs="Times New Roman"/>
        </w:rPr>
        <w:t>Other studies have demonstrated that highly shaded streams are light limited and that stream primary production shifts to nutrient limitation when shade is removed</w:t>
      </w:r>
      <w:r>
        <w:rPr>
          <w:rFonts w:cs="Times New Roman"/>
        </w:rPr>
        <w:t xml:space="preserve"> </w:t>
      </w:r>
      <w:r>
        <w:rPr>
          <w:rFonts w:cs="Times New Roman"/>
        </w:rPr>
        <w:fldChar w:fldCharType="begin" w:fldLock="1"/>
      </w:r>
      <w:r>
        <w:rPr>
          <w:rFonts w:cs="Times New Roman"/>
        </w:rPr>
        <w:instrText>ADDIN CSL_CITATION {"citationItems":[{"id":"ITEM-1","itemData":{"DOI":"10.1111/j.1365-2427.2007.01742.x","ISBN":"0046-5070","ISSN":"00465070","abstract":"1. Nutrient diffusing substrata (NDS) were used to determine the relative importance of nutrients and light as potential limiting factors of periphyton biomass and nitrogen (N) uptake in Mediterranean streams subjected to different human impacts. The nutrients examined were phosphorus (P) and N, and we also further differentiated between the response of periphyton communities to Nspecies (i.e. NO3-N and NH4-N). To examine the effect of light and nutrients on periphyton biomass, chlorophyll a accrual rates on NDS located at open and closed canopy sites were compared. The effect of nutrient availability on periphyton uptake was measured by 15N changes on the NDS after NO3-15N short-term nutrient additions. 2. Results show that light was the main factor affecting algal biomass in the study streams. Algal biomass was in general higher at open than at closed canopy sites. Nutrient availability, as simulated with the NDS experiments, did not enhance algal biomass accrual in either of the 2 light conditions. 3. In the control treatments (i.e. ambient concentrations), periphyton NO3-N uptake rates increased and C : N molar ratios decreased consistently with increases in N availability across streams. NO3-N uptake rates were altered when ambient N concentrations were increased artificially in the N amended NDS. Periphyton assemblages growing on N enriched substrata seemed to preferentially take up N diffusing from the substratum rather than N from the water column. This response differed among streams, and depended on ambient N availability. 4. Periphyton biomass was not significantly different between substrata exposed to the two forms of available N sources. Nonetheless, we found differences in the effects of both N sources on the uptake of N from the water column. NH4-N seemed to be the preferred source of N for periphyton growing on NDS. 5. Results suggest that the effect of riparian zones on light availability, although seldom considered by water managers, may be more important than nutrients in controlling eutrophication effects derived from human activities. Finally, our results confirm that not only increases in concentration, but also stoichiometric imbalances should be considered when examining N retention in human altered streams.","author":[{"dropping-particle":"","family":"Schiller","given":"Daniel","non-dropping-particle":"Von","parse-names":false,"suffix":""},{"dropping-particle":"","family":"Martí","given":"Eugènia","non-dropping-particle":"","parse-names":false,"suffix":""},{"dropping-particle":"","family":"Riera","given":"Joan Lluís","non-dropping-particle":"","parse-names":false,"suffix":""},{"dropping-particle":"","family":"Sabater","given":"Francesc","non-dropping-particle":"","parse-names":false,"suffix":""}],"container-title":"Freshwater Biology","id":"ITEM-1","issue":"5","issued":{"date-parts":[["2007"]]},"page":"891-906","title":"Effects of nutrients and light on periphyton biomass and nitrogen uptake in Mediterranean streams with contrasting land uses","type":"article-journal","volume":"52"},"uris":["http://www.mendeley.com/documents/?uuid=6860f991-0290-498c-b476-c26eb610e9f4"]},{"id":"ITEM-2","itemData":{"DOI":"10.1086/694906","abstract":"Scaling aquatic ecosystem processes like nutrient removal is critical for assessing the importance of streams and rivers to watershed nutrient export. We used pulse NH 4 1 enrichment experiments and measured net NH 4 1 uptake in 7 streams throughout a mountainous tropical river network in Puerto Rico to assess spatial variability in NH 4 1 uptake and to infer the physical, chemical, and biological characteristics that most influence its variation. Across 14 experiments, NH 4 1 uptake velocity (v f) ranged from 0.3 to 8.5 (mean 5 2.7) mm/min and was positively related to algal biomass standing stock, measured as chlorophyll a. On average, 49% of exper-imentally added NH 4 1 was immediately transformed to NO 3 2 , suggesting that nitrification can rival microbial and algal assimilation as a fate of streamwater NH 4 1 . We considered the implications of our empirical results at the river-network scale based on a simple mass-balance model parameterized for the Río Mameyes watershed. Most catchment NH 4 1 inputs are delivered to 1 st -order streams. Therefore, model results indicated that high NH 4 1 up-take rates in headwater streams limit NH 4 1 inputs to downstream reaches, thereby decreasing the role of larger streams in NH 4 1 removal at the river-network scale. In-stream nitrification resulted in additional NO 3 2 inputs, which were more likely than NH 4 1 to be transported downstream because of lower biological demand for NO 3 2 relative to NH 4 1 . Given our estimates of catchment N loading to streams and rivers, we estimated that 39% of modeled watershed NO 3 2 export was produced within the river network by nitrification. Together, these results suggest that streams and rivers can significantly transform the N load from their catchments. Streams and rivers receive, transport, and actively process energy and nutrient loads from the terrestrial landscape. River networks hydrologically connect the terrestrial envi-ronment to downstream lakes, estuaries, and the coastal ocean and regulate watershed nutrient delivery and export (Howarth et al. 1996, Peterson et al. 2001, Wollheim et al. 2008b). Therefore, evaluating the landscape characteristics and biological processes that affect the magnitude and spa-tial distribution of aquatic nutrient removal is critical to understanding how streams and rivers modulate delivery of nutrients to downstream ecosystems. The role of aquatic nutrient removal in influencing wa-tershed nutrient export depends on the fate …","author":[{"dropping-particle":"","family":"Koenig","given":"Lauren E","non-dropping-particle":"","parse-names":false,"suffix":""},{"dropping-particle":"","family":"Song","given":"Chao","non-dropping-particle":"","parse-names":false,"suffix":""},{"dropping-particle":"","family":"Wollheim","given":"Wilfred M","non-dropping-particle":"","parse-names":false,"suffix":""},{"dropping-particle":"","family":"Rüegg","given":"Janine","non-dropping-particle":"","parse-names":false,"suffix":""},{"dropping-particle":"","family":"McDowell","given":"William H","non-dropping-particle":"","parse-names":false,"suffix":""}],"container-title":"Freshwater Science","id":"ITEM-2","issue":"December","issued":{"date-parts":[["2017"]]},"title":"Nitrification increases nitrogen export from a tropical river network","type":"article-journal","volume":"36"},"uris":["http://www.mendeley.com/documents/?uuid=9ac183cd-379e-4d0f-9905-98798a79d975"]},{"id":"ITEM-3","itemData":{"DOI":"10.1046/j.1365-2426.2003.01161.x","ISSN":"0046-5070","author":[{"dropping-particle":"","family":"Bernhardt","given":"Emily S.","non-dropping-particle":"","parse-names":false,"suffix":""},{"dropping-particle":"","family":"Likens","given":"Gene E.","non-dropping-particle":"","parse-names":false,"suffix":""}],"container-title":"Freshwater Biology","id":"ITEM-3","issue":"1","issued":{"date-parts":[["2004","1","1"]]},"page":"14-27","publisher":"John Wiley &amp; Sons, Ltd (10.1111)","title":"Controls on periphyton biomass in heterotrophic streams","type":"article-journal","volume":"49"},"uris":["http://www.mendeley.com/documents/?uuid=f9c2d88a-d018-385f-8488-c9fe2383f0a9"]}],"mendeley":{"formattedCitation":"(Bernhardt and Likens 2004, Von Schiller et al. 2007, Koenig et al. 2017)","plainTextFormattedCitation":"(Bernhardt and Likens 2004, Von Schiller et al. 2007, Koenig et al. 2017)","previouslyFormattedCitation":"(Bernhardt and Likens 2004, Von Schiller et al. 2007, Koenig et al. 2017)"},"properties":{"noteIndex":0},"schema":"https://github.com/citation-style-language/schema/raw/master/csl-citation.json"}</w:instrText>
      </w:r>
      <w:r>
        <w:rPr>
          <w:rFonts w:cs="Times New Roman"/>
        </w:rPr>
        <w:fldChar w:fldCharType="separate"/>
      </w:r>
      <w:r w:rsidRPr="000279FA">
        <w:rPr>
          <w:rFonts w:cs="Times New Roman"/>
          <w:noProof/>
        </w:rPr>
        <w:t>(Bernhardt and Likens 2004, Von Schiller et al. 2007, Koenig et al. 2017)</w:t>
      </w:r>
      <w:r>
        <w:rPr>
          <w:rFonts w:cs="Times New Roman"/>
        </w:rPr>
        <w:fldChar w:fldCharType="end"/>
      </w:r>
      <w:r>
        <w:rPr>
          <w:rFonts w:cs="Times New Roman"/>
        </w:rPr>
        <w:t>. The strong correlation between background nitrogen concentration</w:t>
      </w:r>
      <w:r w:rsidR="001D7320">
        <w:rPr>
          <w:rFonts w:cs="Times New Roman"/>
        </w:rPr>
        <w:t xml:space="preserve"> (in the form of nitrate)</w:t>
      </w:r>
      <w:r>
        <w:rPr>
          <w:rFonts w:cs="Times New Roman"/>
        </w:rPr>
        <w:t xml:space="preserve"> and the variability in chlorophyll </w:t>
      </w:r>
      <w:r w:rsidRPr="00A224E6">
        <w:rPr>
          <w:rFonts w:cs="Times New Roman"/>
          <w:i/>
        </w:rPr>
        <w:t>a</w:t>
      </w:r>
      <w:r>
        <w:rPr>
          <w:rFonts w:cs="Times New Roman"/>
        </w:rPr>
        <w:t xml:space="preserve"> supports the hypothesis of co-limitation in these syst</w:t>
      </w:r>
      <w:r w:rsidR="001D7320">
        <w:rPr>
          <w:rFonts w:cs="Times New Roman"/>
        </w:rPr>
        <w:t>ems and highlights the importance</w:t>
      </w:r>
      <w:r>
        <w:rPr>
          <w:rFonts w:cs="Times New Roman"/>
        </w:rPr>
        <w:t xml:space="preserve"> of understanding how the background context of your system will affect how it responds to increases in light. </w:t>
      </w:r>
      <w:r w:rsidRPr="00A51785">
        <w:rPr>
          <w:rFonts w:cs="Times New Roman"/>
        </w:rPr>
        <w:t xml:space="preserve">Primary production influences the processing, retention, and export of carbon and nutrients in an ecosystem; therefore, identifying the factors that </w:t>
      </w:r>
      <w:r>
        <w:rPr>
          <w:rFonts w:cs="Times New Roman"/>
        </w:rPr>
        <w:t xml:space="preserve">influence </w:t>
      </w:r>
      <w:r w:rsidRPr="00A51785">
        <w:rPr>
          <w:rFonts w:cs="Times New Roman"/>
        </w:rPr>
        <w:t>primary production enhances our understanding of how multiple components of an ecosystem are likely to respond to changing environmental conditions</w:t>
      </w:r>
      <w:r>
        <w:rPr>
          <w:rFonts w:cs="Times New Roman"/>
        </w:rPr>
        <w:t xml:space="preserve"> </w:t>
      </w:r>
      <w:r>
        <w:rPr>
          <w:rFonts w:cs="Times New Roman"/>
        </w:rPr>
        <w:fldChar w:fldCharType="begin" w:fldLock="1"/>
      </w:r>
      <w:r>
        <w:rPr>
          <w:rFonts w:cs="Times New Roman"/>
        </w:rPr>
        <w:instrText>ADDIN CSL_CITATION {"citationItems":[{"id":"ITEM-1","itemData":{"DOI":"10.1126/science.aaa1958","ISSN":"1095-9203","PMID":"25745171","abstract":"Nutrient pollution of freshwater ecosystems results in predictable increases in carbon (C) sequestration by algae. Tests of nutrient enrichment on the fates of terrestrial organic C, which supports riverine food webs and is a source of CO2, are lacking. Using whole-stream nitrogen (N) and phosphorus (P) additions spanning the equivalent of 27 years, we found that average terrestrial organic C residence time was reduced by ~50% as compared to reference conditions as a result of nutrient pollution. Annual inputs of terrestrial organic C were rapidly depleted via release of detrital food webs from N and P co-limitation. This magnitude of terrestrial C loss can potentially exceed predicted algal C gains with nutrient enrichment across large parts of river networks, diminishing associated ecosystem services.","author":[{"dropping-particle":"","family":"Rosemond","given":"Amy D","non-dropping-particle":"","parse-names":false,"suffix":""},{"dropping-particle":"","family":"Benstead","given":"Jonathan P","non-dropping-particle":"","parse-names":false,"suffix":""},{"dropping-particle":"","family":"Bumpers","given":"Phillip M","non-dropping-particle":"","parse-names":false,"suffix":""},{"dropping-particle":"","family":"Gulis","given":"Vladislav","non-dropping-particle":"","parse-names":false,"suffix":""},{"dropping-particle":"","family":"Kominoski","given":"John S","non-dropping-particle":"","parse-names":false,"suffix":""},{"dropping-particle":"","family":"Manning","given":"David W P","non-dropping-particle":"","parse-names":false,"suffix":""},{"dropping-particle":"","family":"Suberkropp","given":"Keller","non-dropping-particle":"","parse-names":false,"suffix":""},{"dropping-particle":"","family":"Wallace","given":"J Bruce","non-dropping-particle":"","parse-names":false,"suffix":""}],"container-title":"Science (New York, N.Y.)","id":"ITEM-1","issue":"6226","issued":{"date-parts":[["2015","3","6"]]},"page":"1142-5","publisher":"American Association for the Advancement of Science","title":"Freshwater ecology. Experimental nutrient additions accelerate terrestrial carbon loss from stream ecosystems.","type":"article-journal","volume":"347"},"uris":["http://www.mendeley.com/documents/?uuid=5679e252-6d9a-321f-a8d6-9ef16d35f952"]},{"id":"ITEM-2","itemData":{"DOI":"10.1890/120282","ISSN":"1540-9295","author":[{"dropping-particle":"","family":"Grimm","given":"Nancy B","non-dropping-particle":"","parse-names":false,"suffix":""},{"dropping-particle":"","family":"Chapin","given":"F Stuart","non-dropping-particle":"","parse-names":false,"suffix":""},{"dropping-particle":"","family":"Bierwagen","given":"Britta","non-dropping-particle":"","parse-names":false,"suffix":""},{"dropping-particle":"","family":"Gonzalez","given":"Patrick","non-dropping-particle":"","parse-names":false,"suffix":""},{"dropping-particle":"","family":"Groffman","given":"Peter M","non-dropping-particle":"","parse-names":false,"suffix":""},{"dropping-particle":"","family":"Luo","given":"Yiqi","non-dropping-particle":"","parse-names":false,"suffix":""},{"dropping-particle":"","family":"Melton","given":"Forrest","non-dropping-particle":"","parse-names":false,"suffix":""},{"dropping-particle":"","family":"Nadelhoffer","given":"Knute","non-dropping-particle":"","parse-names":false,"suffix":""},{"dropping-particle":"","family":"Pairis","given":"Amber","non-dropping-particle":"","parse-names":false,"suffix":""},{"dropping-particle":"","family":"Raymond","given":"Peter A","non-dropping-particle":"","parse-names":false,"suffix":""},{"dropping-particle":"","family":"Schimel","given":"Josh","non-dropping-particle":"","parse-names":false,"suffix":""},{"dropping-particle":"","family":"Williamson","given":"Craig E","non-dropping-particle":"","parse-names":false,"suffix":""}],"container-title":"Frontiers in Ecology and the Environment","id":"ITEM-2","issue":"9","issued":{"date-parts":[["2013","11","1"]]},"page":"474-482","publisher":"John Wiley &amp; Sons, Ltd","title":"The impacts of climate change on ecosystem structure and function","type":"article-journal","volume":"11"},"uris":["http://www.mendeley.com/documents/?uuid=c98b174c-a2c4-33e8-ae94-26b0a1ce721b"]},{"id":"ITEM-3","itemData":{"DOI":"10.1126/science.277.5325.494","ISSN":"00368075","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author":[{"dropping-particle":"","family":"Vitousek","given":"P. M.","non-dropping-particle":"","parse-names":false,"suffix":""},{"dropping-particle":"","family":"Mooney","given":"Harold A.","non-dropping-particle":"","parse-names":false,"suffix":""},{"dropping-particle":"","family":"Lubchenco","given":"Jane","non-dropping-particle":"","parse-names":false,"suffix":""},{"dropping-particle":"","family":"Melillo","given":"Jerry M.","non-dropping-particle":"","parse-names":false,"suffix":""}],"container-title":"Science","id":"ITEM-3","issue":"5325","issued":{"date-parts":[["1997","7","25"]]},"page":"494-499","publisher":"American Association for the Advancement of Science","title":"Human Domination of Earth's Ecosystems","type":"article-journal","volume":"277"},"uris":["http://www.mendeley.com/documents/?uuid=7bf4973d-b5a5-359b-bbe2-cd35d8d8b516"]}],"mendeley":{"formattedCitation":"(Vitousek et al. 1997, Grimm et al. 2013, Rosemond et al. 2015)","plainTextFormattedCitation":"(Vitousek et al. 1997, Grimm et al. 2013, Rosemond et al. 2015)","previouslyFormattedCitation":"(Vitousek et al. 1997, Grimm et al. 2013, Rosemond et al. 2015)"},"properties":{"noteIndex":0},"schema":"https://github.com/citation-style-language/schema/raw/master/csl-citation.json"}</w:instrText>
      </w:r>
      <w:r>
        <w:rPr>
          <w:rFonts w:cs="Times New Roman"/>
        </w:rPr>
        <w:fldChar w:fldCharType="separate"/>
      </w:r>
      <w:r w:rsidRPr="00CB3277">
        <w:rPr>
          <w:rFonts w:cs="Times New Roman"/>
          <w:noProof/>
        </w:rPr>
        <w:t>(Vitousek et al. 1997, Grimm et al. 2013, Rosemond et al. 2015)</w:t>
      </w:r>
      <w:r>
        <w:rPr>
          <w:rFonts w:cs="Times New Roman"/>
        </w:rPr>
        <w:fldChar w:fldCharType="end"/>
      </w:r>
      <w:r>
        <w:rPr>
          <w:rFonts w:cs="Times New Roman"/>
        </w:rPr>
        <w:t xml:space="preserve">.  </w:t>
      </w:r>
    </w:p>
    <w:p w14:paraId="1F4A827E" w14:textId="77777777" w:rsidR="00F6168C" w:rsidRDefault="00F6168C" w:rsidP="00F6168C">
      <w:pPr>
        <w:pStyle w:val="ThesisH2"/>
      </w:pPr>
    </w:p>
    <w:p w14:paraId="087CDC24" w14:textId="77777777" w:rsidR="00F6168C" w:rsidRPr="00AB6643" w:rsidRDefault="00F6168C" w:rsidP="00F6168C">
      <w:pPr>
        <w:pStyle w:val="ThesisH2"/>
      </w:pPr>
      <w:r w:rsidRPr="00AB6643">
        <w:t>Conclusion</w:t>
      </w:r>
      <w:bookmarkEnd w:id="14"/>
    </w:p>
    <w:p w14:paraId="391605AE" w14:textId="0B6E8C03" w:rsidR="00F6168C" w:rsidRPr="00BF2779" w:rsidRDefault="00F6168C" w:rsidP="00F6168C">
      <w:pPr>
        <w:spacing w:line="480" w:lineRule="auto"/>
        <w:rPr>
          <w:rFonts w:cs="Times New Roman"/>
          <w:strike/>
        </w:rPr>
      </w:pPr>
      <w:r w:rsidRPr="00AB6643">
        <w:rPr>
          <w:rFonts w:cs="Times New Roman"/>
        </w:rPr>
        <w:tab/>
      </w:r>
      <w:r>
        <w:rPr>
          <w:rFonts w:cs="Times New Roman"/>
        </w:rPr>
        <w:t>In mid-succession forests, the canopy over headwater streams is simple, but canopy structure is dynamic through space and through time, developing</w:t>
      </w:r>
      <w:r w:rsidRPr="00784A3A">
        <w:rPr>
          <w:rFonts w:cs="Times New Roman"/>
        </w:rPr>
        <w:t xml:space="preserve"> </w:t>
      </w:r>
      <w:r>
        <w:rPr>
          <w:rFonts w:cs="Times New Roman"/>
        </w:rPr>
        <w:t>complexity as stands</w:t>
      </w:r>
      <w:r w:rsidRPr="00784A3A">
        <w:rPr>
          <w:rFonts w:cs="Times New Roman"/>
        </w:rPr>
        <w:t xml:space="preserve"> age and </w:t>
      </w:r>
      <w:r>
        <w:rPr>
          <w:rFonts w:cs="Times New Roman"/>
        </w:rPr>
        <w:t xml:space="preserve">in response to </w:t>
      </w:r>
      <w:r w:rsidRPr="00784A3A">
        <w:rPr>
          <w:rFonts w:cs="Times New Roman"/>
        </w:rPr>
        <w:t>natural disturbance</w:t>
      </w:r>
      <w:r>
        <w:rPr>
          <w:rFonts w:cs="Times New Roman"/>
        </w:rPr>
        <w:t xml:space="preserve">s </w:t>
      </w:r>
      <w:r>
        <w:rPr>
          <w:rFonts w:cs="Times New Roman"/>
        </w:rPr>
        <w:fldChar w:fldCharType="begin" w:fldLock="1"/>
      </w:r>
      <w:r>
        <w:rPr>
          <w:rFonts w:cs="Times New Roman"/>
        </w:rPr>
        <w:instrText>ADDIN CSL_CITATION {"citationItems":[{"id":"ITEM-1","itemData":{"author":[{"dropping-particle":"","family":"Denslow","given":"Julie S.","non-dropping-particle":"","parse-names":false,"suffix":""},{"dropping-particle":"","family":"Spies","given":"Thomas A.","non-dropping-particle":"","parse-names":false,"suffix":""}],"container-title":"Canadian Journal of Forest Research","id":"ITEM-1","issue":"6","issued":{"date-parts":[["1990"]]},"page":"1341-1354","title":"Canopy gaps in forest ecosystems: an introduction","type":"article-journal","volume":"25"},"uris":["http://www.mendeley.com/documents/?uuid=d3eaf145-e605-49a9-b3a2-b0038347f0bb"]}],"mendeley":{"formattedCitation":"(Denslow and Spies 1990)","plainTextFormattedCitation":"(Denslow and Spies 1990)","previouslyFormattedCitation":"(Denslow and Spies 1990)"},"properties":{"noteIndex":0},"schema":"https://github.com/citation-style-language/schema/raw/master/csl-citation.json"}</w:instrText>
      </w:r>
      <w:r>
        <w:rPr>
          <w:rFonts w:cs="Times New Roman"/>
        </w:rPr>
        <w:fldChar w:fldCharType="separate"/>
      </w:r>
      <w:r w:rsidRPr="002C6AD8">
        <w:rPr>
          <w:rFonts w:cs="Times New Roman"/>
          <w:noProof/>
        </w:rPr>
        <w:t>(Denslow and Spies 1990)</w:t>
      </w:r>
      <w:r>
        <w:rPr>
          <w:rFonts w:cs="Times New Roman"/>
        </w:rPr>
        <w:fldChar w:fldCharType="end"/>
      </w:r>
      <w:r>
        <w:rPr>
          <w:rFonts w:cs="Times New Roman"/>
        </w:rPr>
        <w:t xml:space="preserve">. </w:t>
      </w:r>
      <w:r>
        <w:rPr>
          <w:rFonts w:cs="Times New Roman"/>
          <w:color w:val="000000" w:themeColor="text1"/>
        </w:rPr>
        <w:t>Gaps create patches of light in the stream that enhance autotrophi</w:t>
      </w:r>
      <w:r w:rsidR="005A2286">
        <w:rPr>
          <w:rFonts w:cs="Times New Roman"/>
          <w:color w:val="000000" w:themeColor="text1"/>
        </w:rPr>
        <w:t>c abundance at the reach scale.</w:t>
      </w:r>
      <w:r>
        <w:rPr>
          <w:rFonts w:cs="Times New Roman"/>
          <w:color w:val="000000" w:themeColor="text1"/>
        </w:rPr>
        <w:t xml:space="preserve"> Increases in primary productivity are dependent on changes in light and will vary as stands develop more complex structure, but also vary based on</w:t>
      </w:r>
      <w:r w:rsidR="005A2286">
        <w:rPr>
          <w:rFonts w:cs="Times New Roman"/>
          <w:color w:val="000000" w:themeColor="text1"/>
        </w:rPr>
        <w:t xml:space="preserve"> nutrient availability which can too be </w:t>
      </w:r>
      <w:r>
        <w:rPr>
          <w:rFonts w:cs="Times New Roman"/>
          <w:color w:val="000000" w:themeColor="text1"/>
        </w:rPr>
        <w:t>influenced by land use change. As terrestrial ecosystems change over time due to natural progression or management activities, we can expect to see changes in the light environment driv</w:t>
      </w:r>
      <w:r w:rsidR="005A2286">
        <w:rPr>
          <w:rFonts w:cs="Times New Roman"/>
          <w:color w:val="000000" w:themeColor="text1"/>
        </w:rPr>
        <w:t>ing stream ecosystem processes.</w:t>
      </w:r>
      <w:r>
        <w:rPr>
          <w:rFonts w:cs="Times New Roman"/>
          <w:color w:val="000000" w:themeColor="text1"/>
        </w:rPr>
        <w:t xml:space="preserve"> Light increases will interact with background nutrient availability to create hotspots for primary productivity and nutrient cycling in streams.</w:t>
      </w:r>
    </w:p>
    <w:p w14:paraId="1CE4AB52" w14:textId="77777777" w:rsidR="00F6168C" w:rsidRDefault="00F6168C" w:rsidP="00F6168C">
      <w:pPr>
        <w:rPr>
          <w:b/>
        </w:rPr>
      </w:pPr>
      <w:r w:rsidRPr="00AB6643">
        <w:rPr>
          <w:rFonts w:cs="Times New Roman"/>
          <w:b/>
        </w:rPr>
        <w:br w:type="page"/>
      </w:r>
      <w:bookmarkStart w:id="15" w:name="_Toc370350605"/>
      <w:r w:rsidRPr="006C5E02">
        <w:rPr>
          <w:b/>
        </w:rPr>
        <w:t>References</w:t>
      </w:r>
      <w:bookmarkEnd w:id="15"/>
    </w:p>
    <w:p w14:paraId="0B8D2ABB" w14:textId="77777777" w:rsidR="00F6168C" w:rsidRDefault="00F6168C" w:rsidP="00F6168C">
      <w:pPr>
        <w:rPr>
          <w:b/>
        </w:rPr>
      </w:pPr>
    </w:p>
    <w:p w14:paraId="41ACF56A" w14:textId="77777777" w:rsidR="00F6168C" w:rsidRPr="00B224B8" w:rsidRDefault="00F6168C" w:rsidP="00F6168C">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B224B8">
        <w:rPr>
          <w:rFonts w:cs="Times New Roman"/>
          <w:smallCaps/>
          <w:noProof/>
        </w:rPr>
        <w:t>Bechtold, H. A., E. J. Rosi-Marshall, D. R. Warren, and J. J. Cole</w:t>
      </w:r>
      <w:r w:rsidRPr="00B224B8">
        <w:rPr>
          <w:rFonts w:cs="Times New Roman"/>
          <w:noProof/>
        </w:rPr>
        <w:t>. 2012. A practical method for measuring integrated solar radiation reaching streambeds using photodegrading dyes. Freshwater Science 31:1070–1077.</w:t>
      </w:r>
    </w:p>
    <w:p w14:paraId="234FC72A"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Bernhardt, E. S., and G. E. Likens</w:t>
      </w:r>
      <w:r w:rsidRPr="00B224B8">
        <w:rPr>
          <w:rFonts w:cs="Times New Roman"/>
          <w:noProof/>
        </w:rPr>
        <w:t>. 2004. Controls on periphyton biomass in heterotrophic streams. Freshwater Biology 49:14–27.</w:t>
      </w:r>
    </w:p>
    <w:p w14:paraId="46986010"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Bilby, R. E., and P. A. Bisson</w:t>
      </w:r>
      <w:r w:rsidRPr="00B224B8">
        <w:rPr>
          <w:rFonts w:cs="Times New Roman"/>
          <w:noProof/>
        </w:rPr>
        <w:t>. 1992. Allochthonous versus Autochthonous Organic Matter Contributions to the Trophic Support of Fish Populations in Clear-Cut and Old-Growth Forested Streams. Canadian Journal of Fisheries and Aquatic Sciences 49:540–551.</w:t>
      </w:r>
    </w:p>
    <w:p w14:paraId="5EAA1C6E"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Boston, H. L., and W. R. Hill</w:t>
      </w:r>
      <w:r w:rsidRPr="00B224B8">
        <w:rPr>
          <w:rFonts w:cs="Times New Roman"/>
          <w:noProof/>
        </w:rPr>
        <w:t>. 1991. Photosynthesis-light relations of stream periphyton communities. Limnol. Oceanogr 36:644–656.</w:t>
      </w:r>
    </w:p>
    <w:p w14:paraId="3F1180E7"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Brito, E. F., T. P. Moulton, M. L. De Souza, and S. E. Bunn</w:t>
      </w:r>
      <w:r w:rsidRPr="00B224B8">
        <w:rPr>
          <w:rFonts w:cs="Times New Roman"/>
          <w:noProof/>
        </w:rPr>
        <w:t>. 2006. Stable isotope analysis indicates microalgae as the predominant food source of fauna in a coastal forest stream, south-east Brazil. Austral Ecology 31:623–633.</w:t>
      </w:r>
    </w:p>
    <w:p w14:paraId="1D8AE8B3"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Danger, M., T. Daufresne, F. Lucas, S. Pissard, and G. Lacroix</w:t>
      </w:r>
      <w:r w:rsidRPr="00B224B8">
        <w:rPr>
          <w:rFonts w:cs="Times New Roman"/>
          <w:noProof/>
        </w:rPr>
        <w:t>. 2008. Does Liebig’s law of the minimum scale up from species to communities? Oikos 117:1741–1751.</w:t>
      </w:r>
    </w:p>
    <w:p w14:paraId="750DD924"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Denicola, D. M., K. D. Hoagland, S. C. Roemer, M. DeNicola, K. D. Hoagland, and S. C. Roemer</w:t>
      </w:r>
      <w:r w:rsidRPr="00B224B8">
        <w:rPr>
          <w:rFonts w:cs="Times New Roman"/>
          <w:noProof/>
        </w:rPr>
        <w:t>. 1992. Influences of canopy cover on spectral irradiance and periphyton assemblages in a prairie stream. Journal Of The North American Benthological Society 11:391–404.</w:t>
      </w:r>
    </w:p>
    <w:p w14:paraId="2F502A2C"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Denslow, J. S., and T. A. Spies</w:t>
      </w:r>
      <w:r w:rsidRPr="00B224B8">
        <w:rPr>
          <w:rFonts w:cs="Times New Roman"/>
          <w:noProof/>
        </w:rPr>
        <w:t>. 1990. Canopy gaps in forest ecosystems: an introduction. Canadian Journal of Forest Research 25:1341–1354.</w:t>
      </w:r>
    </w:p>
    <w:p w14:paraId="316EA9A2"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Elser, J. J., M. E. S. Bracken, E. E. Cleland, D. S. Gruner, W. S. Harpole, H. Hillebrand, J. T. Ngai, E. W. Seabloom, J. B. Shurin, and J. E. Smith</w:t>
      </w:r>
      <w:r w:rsidRPr="00B224B8">
        <w:rPr>
          <w:rFonts w:cs="Times New Roman"/>
          <w:noProof/>
        </w:rPr>
        <w:t>. 2007. Global analysis of nitrogen and phosphorus limitation of primary producers in freshwater, marine and terrestrial ecosystems. Ecology Letters 10:1135–1142.</w:t>
      </w:r>
    </w:p>
    <w:p w14:paraId="7D6E88E9"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Finlay, J. C.</w:t>
      </w:r>
      <w:r w:rsidRPr="00B224B8">
        <w:rPr>
          <w:rFonts w:cs="Times New Roman"/>
          <w:noProof/>
        </w:rPr>
        <w:t xml:space="preserve"> 2001. Stable carbon isotope ratios of river biota:Implications for energy flow in lotic food webs. Ecology 82:1052–1064.</w:t>
      </w:r>
    </w:p>
    <w:p w14:paraId="1487436A"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Fisher, S. G., and G. E. Likens</w:t>
      </w:r>
      <w:r w:rsidRPr="00B224B8">
        <w:rPr>
          <w:rFonts w:cs="Times New Roman"/>
          <w:noProof/>
        </w:rPr>
        <w:t>. 1972. Stream Ecosystem: Organic Energy Budget. Source: BioScience 22:33–35.</w:t>
      </w:r>
    </w:p>
    <w:p w14:paraId="2431FB39"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Grimm, N. B., F. S. Chapin, B. Bierwagen, P. Gonzalez, P. M. Groffman, Y. Luo, F. Melton, K. Nadelhoffer, A. Pairis, P. A. Raymond, J. Schimel, and C. E. Williamson</w:t>
      </w:r>
      <w:r w:rsidRPr="00B224B8">
        <w:rPr>
          <w:rFonts w:cs="Times New Roman"/>
          <w:noProof/>
        </w:rPr>
        <w:t>. 2013. The impacts of climate change on ecosystem structure and function. Frontiers in Ecology and the Environment 11:474–482.</w:t>
      </w:r>
    </w:p>
    <w:p w14:paraId="2C7F78A6"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Harpole, W. S., J. T. Ngai, E. E. Cleland, E. W. Seabloom, E. T. Borer, M. E. S. Bracken, J. J. Elser, D. S. Gruner, H. Hillebrand, J. B. Shurin, and J. E. Smith</w:t>
      </w:r>
      <w:r w:rsidRPr="00B224B8">
        <w:rPr>
          <w:rFonts w:cs="Times New Roman"/>
          <w:noProof/>
        </w:rPr>
        <w:t>. 2011. Nutrient co-limitation of primary producer communities. Ecology Letters 14:852–862.</w:t>
      </w:r>
    </w:p>
    <w:p w14:paraId="314441F6"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Heaston, E. D., M. J. Kaylor, and D. R. Warren</w:t>
      </w:r>
      <w:r w:rsidRPr="00B224B8">
        <w:rPr>
          <w:rFonts w:cs="Times New Roman"/>
          <w:noProof/>
        </w:rPr>
        <w:t>. 2018. Aquatic food web response to patchy shading along forested headwater streams. Canadian Journal of Fisheries and Aquatic Sciences 75:2211–2220.</w:t>
      </w:r>
    </w:p>
    <w:p w14:paraId="22A3430D"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Hill, W. R., M. G. Ryon, and E. M. Schilling</w:t>
      </w:r>
      <w:r w:rsidRPr="00B224B8">
        <w:rPr>
          <w:rFonts w:cs="Times New Roman"/>
          <w:noProof/>
        </w:rPr>
        <w:t>. 1995. Light Limitation in a Stream Ecosystem: Responses by Primary Producers and Consumers. Ecology 76:1297–1309.</w:t>
      </w:r>
    </w:p>
    <w:p w14:paraId="6C50048A"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ahlert, M., and B. G. McKie</w:t>
      </w:r>
      <w:r w:rsidRPr="00B224B8">
        <w:rPr>
          <w:rFonts w:cs="Times New Roman"/>
          <w:noProof/>
        </w:rPr>
        <w:t>. 2014. Comparing new and conventional methods to estimate benthic algal biomass and composition in freshwaters. Environ. Sci.: Processes Impacts 16:2627–2634.</w:t>
      </w:r>
    </w:p>
    <w:p w14:paraId="54CB1286"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aylor, M. J., A. Argerich, S. M. White, B. J. VerWey, and I. Arismendi</w:t>
      </w:r>
      <w:r w:rsidRPr="00B224B8">
        <w:rPr>
          <w:rFonts w:cs="Times New Roman"/>
          <w:noProof/>
        </w:rPr>
        <w:t xml:space="preserve">. 2018. A cautionary tale for in situ fluorometric measurement of stream chlorophyll </w:t>
      </w:r>
      <w:r w:rsidRPr="00B224B8">
        <w:rPr>
          <w:rFonts w:cs="Times New Roman"/>
          <w:i/>
          <w:iCs/>
          <w:noProof/>
        </w:rPr>
        <w:t>a</w:t>
      </w:r>
      <w:r w:rsidRPr="00B224B8">
        <w:rPr>
          <w:rFonts w:cs="Times New Roman"/>
          <w:noProof/>
        </w:rPr>
        <w:t> : influences of light and periphyton biomass. Freshwater Science 37:287–295.</w:t>
      </w:r>
    </w:p>
    <w:p w14:paraId="0D928A35"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aylor, M. J., and D. R. Warren</w:t>
      </w:r>
      <w:r w:rsidRPr="00B224B8">
        <w:rPr>
          <w:rFonts w:cs="Times New Roman"/>
          <w:noProof/>
        </w:rPr>
        <w:t>. 2017. Linking riparian shade and the legacies of forest management to fish and vertebrate biomass in forested streams. Ecosphere 8:e01845.</w:t>
      </w:r>
    </w:p>
    <w:p w14:paraId="49CCB978"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eeton, W. S., C. E. Kraft, and D. R. Warren</w:t>
      </w:r>
      <w:r w:rsidRPr="00B224B8">
        <w:rPr>
          <w:rFonts w:cs="Times New Roman"/>
          <w:noProof/>
        </w:rPr>
        <w:t>. 2007. Mature and old-growth riparian forests: Structure, dynamics, and effects on adirondack stream habitats. Ecological Applications 17:852–868.</w:t>
      </w:r>
    </w:p>
    <w:p w14:paraId="4DF3FC7F"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iffney, P. M., C. M. Greene, J. E. Hall, and J. R. Davies</w:t>
      </w:r>
      <w:r w:rsidRPr="00B224B8">
        <w:rPr>
          <w:rFonts w:cs="Times New Roman"/>
          <w:noProof/>
        </w:rPr>
        <w:t>. 2006. Tributary streams create spatial discontinuities in habitat, biological productivity, and diversity in mainstem rivers. Canadian Journal of Fisheries and Aquatic Sciences 63:2518–2530.</w:t>
      </w:r>
    </w:p>
    <w:p w14:paraId="242A6E0D"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iffney, P. M., J. S. Richardson, and J. P. Bull</w:t>
      </w:r>
      <w:r w:rsidRPr="00B224B8">
        <w:rPr>
          <w:rFonts w:cs="Times New Roman"/>
          <w:noProof/>
        </w:rPr>
        <w:t>. 2003. Responses of periphyton and insects to experimental manipulation of riparian buffer width along forest streams. Journal of Applied Ecology 40:1060–1076.</w:t>
      </w:r>
    </w:p>
    <w:p w14:paraId="0ACCC15E"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iffney, P. M., J. S. Richardson, and J. P. Bull</w:t>
      </w:r>
      <w:r w:rsidRPr="00B224B8">
        <w:rPr>
          <w:rFonts w:cs="Times New Roman"/>
          <w:noProof/>
        </w:rPr>
        <w:t>. 2004. Establishing light as a causal mechanism structuring stream communities in response to experimental manipulation of riparian buffer width. Journal of the North American Benthological Society 23:542–555.</w:t>
      </w:r>
    </w:p>
    <w:p w14:paraId="6C22E20D"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oenig, L. E., C. Song, W. M. Wollheim, J. Rüegg, and W. H. McDowell</w:t>
      </w:r>
      <w:r w:rsidRPr="00B224B8">
        <w:rPr>
          <w:rFonts w:cs="Times New Roman"/>
          <w:noProof/>
        </w:rPr>
        <w:t>. 2017. Nitrification increases nitrogen export from a tropical river network. Freshwater Science 36.</w:t>
      </w:r>
    </w:p>
    <w:p w14:paraId="114701B0"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Kreutzweiser, D. P., P. K. Sibley, J. S. Richardson, and A. M. Gordon</w:t>
      </w:r>
      <w:r w:rsidRPr="00B224B8">
        <w:rPr>
          <w:rFonts w:cs="Times New Roman"/>
          <w:noProof/>
        </w:rPr>
        <w:t>. 2012. Introduction and a theoretical basis for using disturbance by forest management activities to sustain aquatic ecosystems. Freshwater Science 31:224–231.</w:t>
      </w:r>
    </w:p>
    <w:p w14:paraId="6C18853E"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Lau, D. C. P., K. M. Y. Leung, and D. Dudgeon</w:t>
      </w:r>
      <w:r w:rsidRPr="00B224B8">
        <w:rPr>
          <w:rFonts w:cs="Times New Roman"/>
          <w:noProof/>
        </w:rPr>
        <w:t>. 2009. Are autochthonous foods more important than allochthonous resources to benthic consumers in tropical headwater streams? Journal of the North American Benthological Society 28:426–439.</w:t>
      </w:r>
    </w:p>
    <w:p w14:paraId="03BC803B"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Matheson, F. E., J. M. Quinn, and M. L. Martin</w:t>
      </w:r>
      <w:r w:rsidRPr="00B224B8">
        <w:rPr>
          <w:rFonts w:cs="Times New Roman"/>
          <w:noProof/>
        </w:rPr>
        <w:t>. 2012. Effects of irradiance on diel and seasonal patterns of nutrient uptake by stream periphyton. Freshwater Biology 57:1617–1630.</w:t>
      </w:r>
    </w:p>
    <w:p w14:paraId="71900FB4"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McClain, M. E., E. W. Boyer, C. L. Dent, S. E. Gergel, N. B. Grimm, P. M. Groffman, S. C. Hart, J. W. Harvey, C. A. Johnston, E. Mayorga, W. H. McDowell, and G. Pinay</w:t>
      </w:r>
      <w:r w:rsidRPr="00B224B8">
        <w:rPr>
          <w:rFonts w:cs="Times New Roman"/>
          <w:noProof/>
        </w:rPr>
        <w:t>. 2003, June. Biogeochemical Hot Spots and Hot Moments at the Interface of Terrestrial and Aquatic Ecosystems. Springer-Verlag.</w:t>
      </w:r>
    </w:p>
    <w:p w14:paraId="3EB7560A"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McCutchan, J. H., and W. M. Lewis</w:t>
      </w:r>
      <w:r w:rsidRPr="00B224B8">
        <w:rPr>
          <w:rFonts w:cs="Times New Roman"/>
          <w:noProof/>
        </w:rPr>
        <w:t>. 2002. Relative importance of carbon sources for macroinvertebrates in a Rocky Mountain stream. Limnology and Oceanography 47:742–752.</w:t>
      </w:r>
    </w:p>
    <w:p w14:paraId="1A6C9BF8"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Moore, R. D., and J. S. Richardson</w:t>
      </w:r>
      <w:r w:rsidRPr="00B224B8">
        <w:rPr>
          <w:rFonts w:cs="Times New Roman"/>
          <w:noProof/>
        </w:rPr>
        <w:t>. 2012. Natural disturbance and forest management in riparian zones: comparison of effects at reach, catchment, and landscape scales. Freshwater Science 31:239–247.</w:t>
      </w:r>
    </w:p>
    <w:p w14:paraId="53A846DE"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Mulholland, P. J., A. M. Helton, G. C. Poole, R. O. Hall, S. K. Hamilton, B. J. Peterson, J. L. Tank, L. R. Ashkenas, L. W. Cooper, C. N. Dahm, W. K. Dodds, S. E. G. G. Findlay, S. V. Gregory, N. B. Grimm, S. L. Johnson, W. H. McDowell, J. L. Meyer, H. M. Valett, J. R. Webster, C. P. Arango, J. J. Beaulieu, M. J. Bernot, A. J. Burgin, C. L. Crenshaw, L. T. Johnson, B. R. Niederlehner, J. M. O’Brien, J. D. Potter, R. W. Sheibley, D. J. Sobota, S. M. Thomas, J. M. O’Brien, J. D. Potter, R. W. Sheibley, D. J. Sobota, and S. M. Thomas</w:t>
      </w:r>
      <w:r w:rsidRPr="00B224B8">
        <w:rPr>
          <w:rFonts w:cs="Times New Roman"/>
          <w:noProof/>
        </w:rPr>
        <w:t>. 2008. Stream denitrification across biomes and its response to anthropogenic nitrate loading. Nature 452:202–205.</w:t>
      </w:r>
    </w:p>
    <w:p w14:paraId="79B3A150"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Mulholland, P. J., and A. D. Rosemond</w:t>
      </w:r>
      <w:r w:rsidRPr="00B224B8">
        <w:rPr>
          <w:rFonts w:cs="Times New Roman"/>
          <w:noProof/>
        </w:rPr>
        <w:t>. 1992. Periphyton response to longitudinal nutrient depletion in a woodland stream: evidence of upstream-downstream linkage. Journal of the North American Benthological Society 11:405–419.</w:t>
      </w:r>
    </w:p>
    <w:p w14:paraId="7B408520"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Peterson, B. J.</w:t>
      </w:r>
      <w:r w:rsidRPr="00B224B8">
        <w:rPr>
          <w:rFonts w:cs="Times New Roman"/>
          <w:noProof/>
        </w:rPr>
        <w:t xml:space="preserve"> 1993, April. Biological responses of a tundra river to fertilization. Ecological Society of America.</w:t>
      </w:r>
    </w:p>
    <w:p w14:paraId="7540219F"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Rosemond, A. D., J. P. Benstead, P. M. Bumpers, V. Gulis, J. S. Kominoski, D. W. P. Manning, K. Suberkropp, and J. B. Wallace</w:t>
      </w:r>
      <w:r w:rsidRPr="00B224B8">
        <w:rPr>
          <w:rFonts w:cs="Times New Roman"/>
          <w:noProof/>
        </w:rPr>
        <w:t>. 2015. Freshwater ecology. Experimental nutrient additions accelerate terrestrial carbon loss from stream ecosystems. Science (New York, N.Y.) 347:1142–5.</w:t>
      </w:r>
    </w:p>
    <w:p w14:paraId="3856BA7D"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Von Schiller, D., E. Martí, J. L. Riera, and F. Sabater</w:t>
      </w:r>
      <w:r w:rsidRPr="00B224B8">
        <w:rPr>
          <w:rFonts w:cs="Times New Roman"/>
          <w:noProof/>
        </w:rPr>
        <w:t>. 2007. Effects of nutrients and light on periphyton biomass and nitrogen uptake in Mediterranean streams with contrasting land uses. Freshwater Biology 52:891–906.</w:t>
      </w:r>
    </w:p>
    <w:p w14:paraId="723D0C46"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Sperfeld, E., D. Martin-Creuzburg, and A. Wacker</w:t>
      </w:r>
      <w:r w:rsidRPr="00B224B8">
        <w:rPr>
          <w:rFonts w:cs="Times New Roman"/>
          <w:noProof/>
        </w:rPr>
        <w:t>. 2012. Multiple resource limitation theory applied to herbivorous consumers: Liebig’s minimum rule vs. interactive co-limitation. Ecology Letters 15:142–150.</w:t>
      </w:r>
    </w:p>
    <w:p w14:paraId="2B0CC27B"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Stovall, J. P., W. S. Keeton, and C. E. Kraft</w:t>
      </w:r>
      <w:r w:rsidRPr="00B224B8">
        <w:rPr>
          <w:rFonts w:cs="Times New Roman"/>
          <w:noProof/>
        </w:rPr>
        <w:t>. 2009. Late-successional riparian forest structure results in heterogeneous periphyton distributions in low-order streams. Canadian Journal of Forest Research 39:2343–2354.</w:t>
      </w:r>
    </w:p>
    <w:p w14:paraId="238DB5A3"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Vitousek, P. M., H. A. Mooney, J. Lubchenco, and J. M. Melillo</w:t>
      </w:r>
      <w:r w:rsidRPr="00B224B8">
        <w:rPr>
          <w:rFonts w:cs="Times New Roman"/>
          <w:noProof/>
        </w:rPr>
        <w:t>. 1997. Human Domination of Earth’s Ecosystems. Science 277:494–499.</w:t>
      </w:r>
    </w:p>
    <w:p w14:paraId="0E7DF699"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Wallace, J. B.</w:t>
      </w:r>
      <w:r w:rsidRPr="00B224B8">
        <w:rPr>
          <w:rFonts w:cs="Times New Roman"/>
          <w:noProof/>
        </w:rPr>
        <w:t xml:space="preserve"> 1997. Multiple Trophic Levels of a Forest Stream Linked to Terrestrial Litter Inputs. Science 277:102–104.</w:t>
      </w:r>
    </w:p>
    <w:p w14:paraId="116A10E5"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Wallace, J. B., S. L. Eggert, J. L. Meyer, and J. R. Webster</w:t>
      </w:r>
      <w:r w:rsidRPr="00B224B8">
        <w:rPr>
          <w:rFonts w:cs="Times New Roman"/>
          <w:noProof/>
        </w:rPr>
        <w:t>. 1999. Effects of resource limitation on a detrital-based ecosystem. Ecological Monographs 69:409–442.</w:t>
      </w:r>
    </w:p>
    <w:p w14:paraId="2D16D558"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Warren, D. R., S. M. Collins, E. M. Purvis, M. J. Kaylor, and H. A. Bechtold</w:t>
      </w:r>
      <w:r w:rsidRPr="00B224B8">
        <w:rPr>
          <w:rFonts w:cs="Times New Roman"/>
          <w:noProof/>
        </w:rPr>
        <w:t>. 2017. Spatial Variability in Light Yields Colimitation of Primary Production by Both Light and Nutrients in a Forested Stream Ecosystem. Ecosystems 20:198–210.</w:t>
      </w:r>
    </w:p>
    <w:p w14:paraId="600354A1"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Warren, D. R., W. S. Keeton, H. A. Bechtold, and E. J. Rosi-Marshall</w:t>
      </w:r>
      <w:r w:rsidRPr="00B224B8">
        <w:rPr>
          <w:rFonts w:cs="Times New Roman"/>
          <w:noProof/>
        </w:rPr>
        <w:t>. 2013. Comparing streambed light availability and canopy cover in streams with old-growth versus early-mature riparian forests in western Oregon. Aquatic Sciences 75:547–558.</w:t>
      </w:r>
    </w:p>
    <w:p w14:paraId="7AD27F26"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Warren, D. R., W. S. Keeton, P. M. Kiffney, M. J. Kaylor, H. A. Bechtold, and J. Magee</w:t>
      </w:r>
      <w:r w:rsidRPr="00B224B8">
        <w:rPr>
          <w:rFonts w:cs="Times New Roman"/>
          <w:noProof/>
        </w:rPr>
        <w:t>. 2016. Changing Forests – Changing Streams: Riparian forest stand development and ecosystem function in temperate headwaters. Ecosphere 7:1–19.</w:t>
      </w:r>
    </w:p>
    <w:p w14:paraId="7864CCC3" w14:textId="77777777" w:rsidR="00F6168C" w:rsidRPr="00B224B8" w:rsidRDefault="00F6168C" w:rsidP="00F6168C">
      <w:pPr>
        <w:widowControl w:val="0"/>
        <w:autoSpaceDE w:val="0"/>
        <w:autoSpaceDN w:val="0"/>
        <w:adjustRightInd w:val="0"/>
        <w:ind w:left="480" w:hanging="480"/>
        <w:rPr>
          <w:rFonts w:cs="Times New Roman"/>
          <w:noProof/>
        </w:rPr>
      </w:pPr>
      <w:r w:rsidRPr="00B224B8">
        <w:rPr>
          <w:rFonts w:cs="Times New Roman"/>
          <w:smallCaps/>
          <w:noProof/>
        </w:rPr>
        <w:t>Wootton, J. T.</w:t>
      </w:r>
      <w:r w:rsidRPr="00B224B8">
        <w:rPr>
          <w:rFonts w:cs="Times New Roman"/>
          <w:noProof/>
        </w:rPr>
        <w:t xml:space="preserve"> 2012. River Food Web Response to Large-Scale Riparian Zone Manipulations. PLoS ONE 7:e51839.</w:t>
      </w:r>
    </w:p>
    <w:p w14:paraId="4E104DB3" w14:textId="77777777" w:rsidR="00F6168C" w:rsidRDefault="00F6168C" w:rsidP="00F6168C">
      <w:r>
        <w:fldChar w:fldCharType="end"/>
      </w:r>
    </w:p>
    <w:p w14:paraId="617F6B86" w14:textId="56FD21A4" w:rsidR="00AB51C4" w:rsidRDefault="00AB51C4" w:rsidP="0008518A">
      <w:pPr>
        <w:pStyle w:val="ThesisH1"/>
      </w:pPr>
    </w:p>
    <w:bookmarkEnd w:id="7"/>
    <w:p w14:paraId="4CB388F4" w14:textId="3F8C1B75" w:rsidR="00EF0E78" w:rsidRPr="006C5E02" w:rsidRDefault="00EF0E78" w:rsidP="006C5E02">
      <w:pPr>
        <w:rPr>
          <w:rFonts w:cs="Times New Roman"/>
          <w:b/>
        </w:rPr>
      </w:pPr>
    </w:p>
    <w:p w14:paraId="39A7593E" w14:textId="77777777" w:rsidR="00DD5430" w:rsidRPr="00AB6643" w:rsidRDefault="00DD5430" w:rsidP="00DD5430">
      <w:pPr>
        <w:ind w:left="720" w:hanging="720"/>
        <w:rPr>
          <w:rFonts w:cs="Times New Roman"/>
        </w:rPr>
      </w:pPr>
    </w:p>
    <w:p w14:paraId="3B7ABE22" w14:textId="77777777" w:rsidR="006A6153" w:rsidRPr="00AB6643" w:rsidRDefault="006A6153" w:rsidP="006A6153">
      <w:pPr>
        <w:ind w:left="720" w:hanging="720"/>
        <w:rPr>
          <w:rFonts w:cs="Times New Roman"/>
        </w:rPr>
      </w:pPr>
    </w:p>
    <w:p w14:paraId="6EDD0094" w14:textId="77777777" w:rsidR="006A6153" w:rsidRPr="00AB6643" w:rsidRDefault="006A6153" w:rsidP="006A6153">
      <w:pPr>
        <w:spacing w:line="480" w:lineRule="auto"/>
        <w:rPr>
          <w:rFonts w:cs="Times New Roman"/>
        </w:rPr>
      </w:pPr>
    </w:p>
    <w:p w14:paraId="2F6C32FD" w14:textId="77777777" w:rsidR="006A6153" w:rsidRPr="00AB6643" w:rsidRDefault="006A6153" w:rsidP="006A6153">
      <w:pPr>
        <w:rPr>
          <w:rFonts w:cs="Times New Roman"/>
        </w:rPr>
      </w:pPr>
      <w:r w:rsidRPr="00AB6643">
        <w:rPr>
          <w:rFonts w:cs="Times New Roman"/>
        </w:rPr>
        <w:br w:type="page"/>
      </w:r>
    </w:p>
    <w:p w14:paraId="365B3B45" w14:textId="77777777" w:rsidR="006F3CDE" w:rsidRPr="00AB6643" w:rsidRDefault="006A6153" w:rsidP="006F3CDE">
      <w:pPr>
        <w:pStyle w:val="ThesisFIgure"/>
      </w:pPr>
      <w:bookmarkStart w:id="16" w:name="_Toc370350633"/>
      <w:r w:rsidRPr="00AB6643">
        <w:t xml:space="preserve">Figure </w:t>
      </w:r>
      <w:r w:rsidR="00E22FBA" w:rsidRPr="00AB6643">
        <w:t>2</w:t>
      </w:r>
      <w:r w:rsidRPr="00AB6643">
        <w:t xml:space="preserve">.1: </w:t>
      </w:r>
      <w:bookmarkEnd w:id="16"/>
      <w:r w:rsidR="006F3CDE">
        <w:t xml:space="preserve">Spatial daily PAR </w:t>
      </w:r>
    </w:p>
    <w:p w14:paraId="64FD9AE2" w14:textId="77777777" w:rsidR="006F3CDE" w:rsidRPr="00AB6643" w:rsidRDefault="006F3CDE" w:rsidP="006F3CDE">
      <w:pPr>
        <w:rPr>
          <w:rFonts w:cs="Times New Roman"/>
        </w:rPr>
      </w:pPr>
    </w:p>
    <w:p w14:paraId="702BC19E" w14:textId="32D07A36" w:rsidR="006F3CDE" w:rsidRDefault="006F3CDE" w:rsidP="006F3CDE">
      <w:pPr>
        <w:rPr>
          <w:rFonts w:cs="Times New Roman"/>
        </w:rPr>
      </w:pPr>
      <w:r w:rsidRPr="00423271">
        <w:rPr>
          <w:color w:val="000000" w:themeColor="text1"/>
          <w:sz w:val="23"/>
          <w:szCs w:val="23"/>
        </w:rPr>
        <w:t>Photosynthetically active radiation (PAR) on the stream benthos over 24 hours at McRae Creek Tributary</w:t>
      </w:r>
      <w:r>
        <w:rPr>
          <w:color w:val="000000" w:themeColor="text1"/>
          <w:sz w:val="23"/>
          <w:szCs w:val="23"/>
        </w:rPr>
        <w:t xml:space="preserve"> - East</w:t>
      </w:r>
      <w:r w:rsidRPr="00423271">
        <w:rPr>
          <w:color w:val="000000" w:themeColor="text1"/>
          <w:sz w:val="23"/>
          <w:szCs w:val="23"/>
        </w:rPr>
        <w:t xml:space="preserve"> in the HJ Andr</w:t>
      </w:r>
      <w:r>
        <w:rPr>
          <w:color w:val="000000" w:themeColor="text1"/>
          <w:sz w:val="23"/>
          <w:szCs w:val="23"/>
        </w:rPr>
        <w:t>ews Experimental Forest, OR. Large differences in magnitude and variability are seen between the old-growth (blue) and second-growth (&lt;70 years old) reaches (adapted from Warren et al., 2016a).</w:t>
      </w:r>
      <w:r w:rsidRPr="00423271">
        <w:rPr>
          <w:color w:val="000000" w:themeColor="text1"/>
          <w:sz w:val="23"/>
          <w:szCs w:val="23"/>
        </w:rPr>
        <w:t xml:space="preserve"> </w:t>
      </w:r>
      <w:r w:rsidRPr="004A2287">
        <w:rPr>
          <w:rFonts w:cs="Times New Roman"/>
        </w:rPr>
        <w:t xml:space="preserve"> </w:t>
      </w:r>
    </w:p>
    <w:p w14:paraId="0F123553" w14:textId="77777777" w:rsidR="006F3CDE" w:rsidRDefault="006F3CDE" w:rsidP="0008518A">
      <w:pPr>
        <w:pStyle w:val="ThesisFIgure"/>
      </w:pPr>
    </w:p>
    <w:p w14:paraId="0066A058" w14:textId="47B265EA" w:rsidR="006F3CDE" w:rsidRDefault="006F3CDE" w:rsidP="0008518A">
      <w:pPr>
        <w:pStyle w:val="ThesisFIgure"/>
      </w:pPr>
      <w:r w:rsidRPr="00784A3A">
        <w:rPr>
          <w:noProof/>
        </w:rPr>
        <mc:AlternateContent>
          <mc:Choice Requires="wpg">
            <w:drawing>
              <wp:inline distT="0" distB="0" distL="0" distR="0" wp14:anchorId="21FC99D3" wp14:editId="72A608FE">
                <wp:extent cx="4966335" cy="2059940"/>
                <wp:effectExtent l="0" t="0" r="12065" b="0"/>
                <wp:docPr id="13" name="Group 1"/>
                <wp:cNvGraphicFramePr/>
                <a:graphic xmlns:a="http://schemas.openxmlformats.org/drawingml/2006/main">
                  <a:graphicData uri="http://schemas.microsoft.com/office/word/2010/wordprocessingGroup">
                    <wpg:wgp>
                      <wpg:cNvGrpSpPr/>
                      <wpg:grpSpPr>
                        <a:xfrm>
                          <a:off x="0" y="0"/>
                          <a:ext cx="4966335" cy="2059940"/>
                          <a:chOff x="0" y="0"/>
                          <a:chExt cx="5896132" cy="2559569"/>
                        </a:xfrm>
                      </wpg:grpSpPr>
                      <wpg:grpSp>
                        <wpg:cNvPr id="14" name="Group 14"/>
                        <wpg:cNvGrpSpPr/>
                        <wpg:grpSpPr>
                          <a:xfrm>
                            <a:off x="0" y="0"/>
                            <a:ext cx="5896132" cy="2559569"/>
                            <a:chOff x="0" y="0"/>
                            <a:chExt cx="5896132" cy="2559569"/>
                          </a:xfrm>
                        </wpg:grpSpPr>
                        <pic:pic xmlns:pic="http://schemas.openxmlformats.org/drawingml/2006/picture">
                          <pic:nvPicPr>
                            <pic:cNvPr id="15" name="Picture 15"/>
                            <pic:cNvPicPr/>
                          </pic:nvPicPr>
                          <pic:blipFill rotWithShape="1">
                            <a:blip r:embed="rId17" cstate="print">
                              <a:extLst>
                                <a:ext uri="{28A0092B-C50C-407E-A947-70E740481C1C}">
                                  <a14:useLocalDpi xmlns:a14="http://schemas.microsoft.com/office/drawing/2010/main" val="0"/>
                                </a:ext>
                              </a:extLst>
                            </a:blip>
                            <a:srcRect t="48533" r="186" b="2"/>
                            <a:stretch/>
                          </pic:blipFill>
                          <pic:spPr>
                            <a:xfrm>
                              <a:off x="0" y="0"/>
                              <a:ext cx="5896132" cy="2559569"/>
                            </a:xfrm>
                            <a:prstGeom prst="rect">
                              <a:avLst/>
                            </a:prstGeom>
                          </pic:spPr>
                        </pic:pic>
                        <pic:pic xmlns:pic="http://schemas.openxmlformats.org/drawingml/2006/picture">
                          <pic:nvPicPr>
                            <pic:cNvPr id="16" name="Picture 16"/>
                            <pic:cNvPicPr/>
                          </pic:nvPicPr>
                          <pic:blipFill rotWithShape="1">
                            <a:blip r:embed="rId17" cstate="print">
                              <a:extLst>
                                <a:ext uri="{28A0092B-C50C-407E-A947-70E740481C1C}">
                                  <a14:useLocalDpi xmlns:a14="http://schemas.microsoft.com/office/drawing/2010/main" val="0"/>
                                </a:ext>
                              </a:extLst>
                            </a:blip>
                            <a:srcRect l="15059" t="7540" r="80881" b="86431"/>
                            <a:stretch/>
                          </pic:blipFill>
                          <pic:spPr>
                            <a:xfrm>
                              <a:off x="3347803" y="406609"/>
                              <a:ext cx="239842" cy="299803"/>
                            </a:xfrm>
                            <a:prstGeom prst="rect">
                              <a:avLst/>
                            </a:prstGeom>
                          </pic:spPr>
                        </pic:pic>
                      </wpg:grpSp>
                      <pic:pic xmlns:pic="http://schemas.openxmlformats.org/drawingml/2006/picture">
                        <pic:nvPicPr>
                          <pic:cNvPr id="17" name="Picture 17"/>
                          <pic:cNvPicPr/>
                        </pic:nvPicPr>
                        <pic:blipFill rotWithShape="1">
                          <a:blip r:embed="rId17" cstate="print">
                            <a:extLst>
                              <a:ext uri="{28A0092B-C50C-407E-A947-70E740481C1C}">
                                <a14:useLocalDpi xmlns:a14="http://schemas.microsoft.com/office/drawing/2010/main" val="0"/>
                              </a:ext>
                            </a:extLst>
                          </a:blip>
                          <a:srcRect l="1855" t="15631" r="93374" b="24389"/>
                          <a:stretch/>
                        </pic:blipFill>
                        <pic:spPr>
                          <a:xfrm>
                            <a:off x="179882" y="0"/>
                            <a:ext cx="214859" cy="2368445"/>
                          </a:xfrm>
                          <a:prstGeom prst="rect">
                            <a:avLst/>
                          </a:prstGeom>
                        </pic:spPr>
                      </pic:pic>
                    </wpg:wgp>
                  </a:graphicData>
                </a:graphic>
              </wp:inline>
            </w:drawing>
          </mc:Choice>
          <mc:Fallback>
            <w:pict>
              <v:group w14:anchorId="33AA1BD6" id="Group 1" o:spid="_x0000_s1026" style="width:391.05pt;height:162.2pt;mso-position-horizontal-relative:char;mso-position-vertical-relative:line" coordsize="58961,2559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&#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10;/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10;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10;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10;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10;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ZWV/5SUlP+UlJT/lZWV/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V&#10;lZX/lJSU/5WVlf+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UlJT/lJSU/5SUlP+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SUlP+UlJT/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VlZX/lJSU/5WVlf+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SUlP+UlJT/lZWV/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SUlP+UlJT/lZWV/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VlZX/lJSU/5SUlP+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SUlP+UlJT/&#10;lJSU/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">
                <v:group id="Group 14" o:spid="_x0000_s1027" style="position:absolute;width:58961;height:25595" coordsize="58961,25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style="position:absolute;width:58961;height:25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">
                    <v:imagedata r:id="rId21" o:title="" croptop="31807f" cropbottom="1f" cropright="122f"/>
                  </v:shape>
                  <v:shape id="Picture 16" o:spid="_x0000_s1029" type="#_x0000_t75" style="position:absolute;left:33478;top:4066;width:2398;height:2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">
                    <v:imagedata r:id="rId21" o:title="" croptop="4941f" cropbottom="56643f" cropleft="9869f" cropright="53006f"/>
                  </v:shape>
                </v:group>
                <v:shape id="Picture 17" o:spid="_x0000_s1030" type="#_x0000_t75" style="position:absolute;left:1798;width:2149;height:23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">
                  <v:imagedata r:id="rId21" o:title="" croptop="10244f" cropbottom="15984f" cropleft="1216f" cropright="61194f"/>
                </v:shape>
                <w10:anchorlock/>
              </v:group>
            </w:pict>
          </mc:Fallback>
        </mc:AlternateContent>
      </w:r>
    </w:p>
    <w:p w14:paraId="40CE13DF" w14:textId="77777777" w:rsidR="006F3CDE" w:rsidRDefault="006F3CDE" w:rsidP="0008518A">
      <w:pPr>
        <w:pStyle w:val="ThesisFIgure"/>
      </w:pPr>
    </w:p>
    <w:p w14:paraId="0B35E3E4" w14:textId="77777777" w:rsidR="006F3CDE" w:rsidRDefault="006F3CDE" w:rsidP="0008518A">
      <w:pPr>
        <w:pStyle w:val="ThesisFIgure"/>
      </w:pPr>
    </w:p>
    <w:p w14:paraId="60F3FA49" w14:textId="77777777" w:rsidR="006F3CDE" w:rsidRDefault="006F3CDE" w:rsidP="0008518A">
      <w:pPr>
        <w:pStyle w:val="ThesisFIgure"/>
      </w:pPr>
    </w:p>
    <w:p w14:paraId="41B971A0" w14:textId="77777777" w:rsidR="006F3CDE" w:rsidRDefault="006F3CDE" w:rsidP="0008518A">
      <w:pPr>
        <w:pStyle w:val="ThesisFIgure"/>
      </w:pPr>
    </w:p>
    <w:p w14:paraId="41D12B0E" w14:textId="77777777" w:rsidR="006F3CDE" w:rsidRDefault="006F3CDE" w:rsidP="0008518A">
      <w:pPr>
        <w:pStyle w:val="ThesisFIgure"/>
      </w:pPr>
    </w:p>
    <w:p w14:paraId="58C8BFA6" w14:textId="77777777" w:rsidR="006F3CDE" w:rsidRDefault="006F3CDE" w:rsidP="0008518A">
      <w:pPr>
        <w:pStyle w:val="ThesisFIgure"/>
      </w:pPr>
    </w:p>
    <w:p w14:paraId="7D51829E" w14:textId="77777777" w:rsidR="006F3CDE" w:rsidRDefault="006F3CDE" w:rsidP="0008518A">
      <w:pPr>
        <w:pStyle w:val="ThesisFIgure"/>
      </w:pPr>
    </w:p>
    <w:p w14:paraId="799F2ACB" w14:textId="77777777" w:rsidR="006F3CDE" w:rsidRDefault="006F3CDE" w:rsidP="0008518A">
      <w:pPr>
        <w:pStyle w:val="ThesisFIgure"/>
      </w:pPr>
    </w:p>
    <w:p w14:paraId="42B62AE2" w14:textId="77777777" w:rsidR="006F3CDE" w:rsidRDefault="006F3CDE" w:rsidP="0008518A">
      <w:pPr>
        <w:pStyle w:val="ThesisFIgure"/>
      </w:pPr>
    </w:p>
    <w:p w14:paraId="1D960D26" w14:textId="77777777" w:rsidR="006F3CDE" w:rsidRDefault="006F3CDE" w:rsidP="0008518A">
      <w:pPr>
        <w:pStyle w:val="ThesisFIgure"/>
      </w:pPr>
    </w:p>
    <w:p w14:paraId="637AC750" w14:textId="77777777" w:rsidR="006F3CDE" w:rsidRDefault="006F3CDE" w:rsidP="0008518A">
      <w:pPr>
        <w:pStyle w:val="ThesisFIgure"/>
      </w:pPr>
    </w:p>
    <w:p w14:paraId="61D94C92" w14:textId="77777777" w:rsidR="006F3CDE" w:rsidRDefault="006F3CDE" w:rsidP="0008518A">
      <w:pPr>
        <w:pStyle w:val="ThesisFIgure"/>
      </w:pPr>
    </w:p>
    <w:p w14:paraId="17D2515B" w14:textId="77777777" w:rsidR="006F3CDE" w:rsidRDefault="006F3CDE" w:rsidP="0008518A">
      <w:pPr>
        <w:pStyle w:val="ThesisFIgure"/>
      </w:pPr>
    </w:p>
    <w:p w14:paraId="45E3AAC0" w14:textId="77777777" w:rsidR="006F3CDE" w:rsidRDefault="006F3CDE" w:rsidP="0008518A">
      <w:pPr>
        <w:pStyle w:val="ThesisFIgure"/>
      </w:pPr>
    </w:p>
    <w:p w14:paraId="72A59DF0" w14:textId="77777777" w:rsidR="006F3CDE" w:rsidRDefault="006F3CDE" w:rsidP="0008518A">
      <w:pPr>
        <w:pStyle w:val="ThesisFIgure"/>
      </w:pPr>
    </w:p>
    <w:p w14:paraId="28EEB734" w14:textId="77777777" w:rsidR="006F3CDE" w:rsidRDefault="006F3CDE" w:rsidP="0008518A">
      <w:pPr>
        <w:pStyle w:val="ThesisFIgure"/>
      </w:pPr>
    </w:p>
    <w:p w14:paraId="67AF26F6" w14:textId="77777777" w:rsidR="006F3CDE" w:rsidRDefault="006F3CDE" w:rsidP="0008518A">
      <w:pPr>
        <w:pStyle w:val="ThesisFIgure"/>
      </w:pPr>
    </w:p>
    <w:p w14:paraId="73AC7CB3" w14:textId="77777777" w:rsidR="006F3CDE" w:rsidRDefault="006F3CDE" w:rsidP="0008518A">
      <w:pPr>
        <w:pStyle w:val="ThesisFIgure"/>
      </w:pPr>
    </w:p>
    <w:p w14:paraId="10880438" w14:textId="77777777" w:rsidR="006F3CDE" w:rsidRDefault="006F3CDE" w:rsidP="0008518A">
      <w:pPr>
        <w:pStyle w:val="ThesisFIgure"/>
      </w:pPr>
    </w:p>
    <w:p w14:paraId="777FCC1E" w14:textId="77777777" w:rsidR="006F3CDE" w:rsidRDefault="006F3CDE" w:rsidP="0008518A">
      <w:pPr>
        <w:pStyle w:val="ThesisFIgure"/>
      </w:pPr>
    </w:p>
    <w:p w14:paraId="6A69E3EB" w14:textId="77777777" w:rsidR="006F3CDE" w:rsidRDefault="006F3CDE" w:rsidP="0008518A">
      <w:pPr>
        <w:pStyle w:val="ThesisFIgure"/>
      </w:pPr>
    </w:p>
    <w:p w14:paraId="35BCC66D" w14:textId="77777777" w:rsidR="006F3CDE" w:rsidRDefault="006F3CDE" w:rsidP="0008518A">
      <w:pPr>
        <w:pStyle w:val="ThesisFIgure"/>
      </w:pPr>
    </w:p>
    <w:p w14:paraId="12E9256E" w14:textId="77777777" w:rsidR="006F3CDE" w:rsidRDefault="006F3CDE" w:rsidP="0008518A">
      <w:pPr>
        <w:pStyle w:val="ThesisFIgure"/>
      </w:pPr>
    </w:p>
    <w:p w14:paraId="62214B8B" w14:textId="77777777" w:rsidR="006F3CDE" w:rsidRDefault="006F3CDE" w:rsidP="0008518A">
      <w:pPr>
        <w:pStyle w:val="ThesisFIgure"/>
      </w:pPr>
    </w:p>
    <w:p w14:paraId="0C424731" w14:textId="77777777" w:rsidR="006F3CDE" w:rsidRDefault="006F3CDE" w:rsidP="0008518A">
      <w:pPr>
        <w:pStyle w:val="ThesisFIgure"/>
      </w:pPr>
    </w:p>
    <w:p w14:paraId="74C658D2" w14:textId="77777777" w:rsidR="006F3CDE" w:rsidRDefault="006F3CDE" w:rsidP="0008518A">
      <w:pPr>
        <w:pStyle w:val="ThesisFIgure"/>
      </w:pPr>
    </w:p>
    <w:p w14:paraId="59FB6CD5" w14:textId="77777777" w:rsidR="006F3CDE" w:rsidRDefault="006F3CDE" w:rsidP="0008518A">
      <w:pPr>
        <w:pStyle w:val="ThesisFIgure"/>
      </w:pPr>
    </w:p>
    <w:p w14:paraId="6FA96813" w14:textId="77777777" w:rsidR="00BE6721" w:rsidRDefault="00BE6721" w:rsidP="0008518A">
      <w:pPr>
        <w:pStyle w:val="ThesisFIgure"/>
      </w:pPr>
    </w:p>
    <w:p w14:paraId="72534BEF" w14:textId="5DF5F9E9" w:rsidR="005E760D" w:rsidRDefault="005E760D" w:rsidP="005E760D">
      <w:pPr>
        <w:pStyle w:val="ThesisFIgure"/>
      </w:pPr>
      <w:r w:rsidRPr="00AB6643">
        <w:t>Figure 2.</w:t>
      </w:r>
      <w:r>
        <w:t>2</w:t>
      </w:r>
      <w:r w:rsidRPr="00AB6643">
        <w:t>:</w:t>
      </w:r>
      <w:r>
        <w:t xml:space="preserve"> Spatial daily PAR </w:t>
      </w:r>
    </w:p>
    <w:p w14:paraId="40815296" w14:textId="3C4A1065" w:rsidR="005E760D" w:rsidRDefault="005E760D" w:rsidP="005E760D">
      <w:pPr>
        <w:pStyle w:val="ThesisFIgure"/>
      </w:pPr>
    </w:p>
    <w:p w14:paraId="0063CC9C" w14:textId="3C613ABC" w:rsidR="005E760D" w:rsidRPr="005E760D" w:rsidRDefault="005E760D" w:rsidP="005E760D">
      <w:pPr>
        <w:pStyle w:val="ThesisFIgure"/>
        <w:rPr>
          <w:b w:val="0"/>
        </w:rPr>
      </w:pPr>
      <w:r w:rsidRPr="005E760D">
        <w:rPr>
          <w:rFonts w:hAnsi="Calibri"/>
          <w:b w:val="0"/>
          <w:color w:val="000000" w:themeColor="text1"/>
          <w:kern w:val="24"/>
        </w:rPr>
        <w:t xml:space="preserve">Compiled data from available canopy manipulation studies showing increasing trends in response ratios of primary productivity, periphytic chlorophyll </w:t>
      </w:r>
      <w:r w:rsidRPr="005E760D">
        <w:rPr>
          <w:rFonts w:hAnsi="Calibri"/>
          <w:b w:val="0"/>
          <w:i/>
          <w:color w:val="000000" w:themeColor="text1"/>
          <w:kern w:val="24"/>
        </w:rPr>
        <w:t>a</w:t>
      </w:r>
      <w:r w:rsidRPr="005E760D">
        <w:rPr>
          <w:rFonts w:hAnsi="Calibri"/>
          <w:b w:val="0"/>
          <w:color w:val="000000" w:themeColor="text1"/>
          <w:kern w:val="24"/>
        </w:rPr>
        <w:t xml:space="preserve"> and AFDM as a function of the light manipulation ratio from the riparian canopy removal. No data is available for treatments resulting in light manipulation ratios between 3 and 23 (small to moderate changes in canopy cover).</w:t>
      </w:r>
    </w:p>
    <w:p w14:paraId="0094FF19" w14:textId="77777777" w:rsidR="005E760D" w:rsidRPr="00AB6643" w:rsidRDefault="005E760D" w:rsidP="005E760D">
      <w:pPr>
        <w:rPr>
          <w:rFonts w:cs="Times New Roman"/>
        </w:rPr>
      </w:pPr>
    </w:p>
    <w:p w14:paraId="15C5B1F4" w14:textId="69010FCA" w:rsidR="005E760D" w:rsidRPr="00AB6643" w:rsidRDefault="005E760D" w:rsidP="005E760D">
      <w:pPr>
        <w:rPr>
          <w:rFonts w:cs="Times New Roman"/>
        </w:rPr>
      </w:pPr>
      <w:r w:rsidRPr="00784A3A">
        <w:rPr>
          <w:noProof/>
        </w:rPr>
        <w:drawing>
          <wp:inline distT="0" distB="0" distL="0" distR="0" wp14:anchorId="68C79990" wp14:editId="4C5B19B4">
            <wp:extent cx="4411317" cy="2440363"/>
            <wp:effectExtent l="0" t="0" r="889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7600" cy="2443839"/>
                    </a:xfrm>
                    <a:prstGeom prst="rect">
                      <a:avLst/>
                    </a:prstGeom>
                  </pic:spPr>
                </pic:pic>
              </a:graphicData>
            </a:graphic>
          </wp:inline>
        </w:drawing>
      </w:r>
    </w:p>
    <w:p w14:paraId="27B8A9B5" w14:textId="77777777" w:rsidR="005E760D" w:rsidRDefault="005E760D" w:rsidP="0008518A">
      <w:pPr>
        <w:pStyle w:val="ThesisFIgure"/>
      </w:pPr>
    </w:p>
    <w:p w14:paraId="56AC731E" w14:textId="77777777" w:rsidR="00BF7F34" w:rsidRDefault="00BF7F34" w:rsidP="0008518A">
      <w:pPr>
        <w:pStyle w:val="ThesisFIgure"/>
      </w:pPr>
    </w:p>
    <w:p w14:paraId="2EED462B" w14:textId="77777777" w:rsidR="00BF7F34" w:rsidRDefault="00BF7F34" w:rsidP="0008518A">
      <w:pPr>
        <w:pStyle w:val="ThesisFIgure"/>
      </w:pPr>
    </w:p>
    <w:p w14:paraId="0D5C541F" w14:textId="77777777" w:rsidR="00BF7F34" w:rsidRDefault="00BF7F34" w:rsidP="0008518A">
      <w:pPr>
        <w:pStyle w:val="ThesisFIgure"/>
      </w:pPr>
    </w:p>
    <w:p w14:paraId="55EB7D22" w14:textId="77777777" w:rsidR="00BF7F34" w:rsidRDefault="00BF7F34" w:rsidP="0008518A">
      <w:pPr>
        <w:pStyle w:val="ThesisFIgure"/>
      </w:pPr>
    </w:p>
    <w:p w14:paraId="32482F38" w14:textId="77777777" w:rsidR="00BF7F34" w:rsidRDefault="00BF7F34" w:rsidP="0008518A">
      <w:pPr>
        <w:pStyle w:val="ThesisFIgure"/>
      </w:pPr>
    </w:p>
    <w:p w14:paraId="6DC43C3D" w14:textId="77777777" w:rsidR="00BF7F34" w:rsidRDefault="00BF7F34" w:rsidP="0008518A">
      <w:pPr>
        <w:pStyle w:val="ThesisFIgure"/>
      </w:pPr>
    </w:p>
    <w:p w14:paraId="0B1FBCAD" w14:textId="77777777" w:rsidR="00BF7F34" w:rsidRDefault="00BF7F34" w:rsidP="0008518A">
      <w:pPr>
        <w:pStyle w:val="ThesisFIgure"/>
      </w:pPr>
    </w:p>
    <w:p w14:paraId="224D15AE" w14:textId="77777777" w:rsidR="00BF7F34" w:rsidRDefault="00BF7F34" w:rsidP="0008518A">
      <w:pPr>
        <w:pStyle w:val="ThesisFIgure"/>
      </w:pPr>
    </w:p>
    <w:p w14:paraId="3CEC6DFF" w14:textId="77777777" w:rsidR="00BF7F34" w:rsidRDefault="00BF7F34" w:rsidP="0008518A">
      <w:pPr>
        <w:pStyle w:val="ThesisFIgure"/>
      </w:pPr>
    </w:p>
    <w:p w14:paraId="45493FF4" w14:textId="77777777" w:rsidR="00BF7F34" w:rsidRDefault="00BF7F34" w:rsidP="0008518A">
      <w:pPr>
        <w:pStyle w:val="ThesisFIgure"/>
      </w:pPr>
    </w:p>
    <w:p w14:paraId="4CF6B7CE" w14:textId="77777777" w:rsidR="00BF7F34" w:rsidRDefault="00BF7F34" w:rsidP="0008518A">
      <w:pPr>
        <w:pStyle w:val="ThesisFIgure"/>
      </w:pPr>
    </w:p>
    <w:p w14:paraId="116E9970" w14:textId="77777777" w:rsidR="00BF7F34" w:rsidRDefault="00BF7F34" w:rsidP="0008518A">
      <w:pPr>
        <w:pStyle w:val="ThesisFIgure"/>
      </w:pPr>
    </w:p>
    <w:p w14:paraId="560A26C1" w14:textId="77777777" w:rsidR="00BF7F34" w:rsidRDefault="00BF7F34" w:rsidP="0008518A">
      <w:pPr>
        <w:pStyle w:val="ThesisFIgure"/>
      </w:pPr>
    </w:p>
    <w:p w14:paraId="114E9893" w14:textId="77777777" w:rsidR="00BF7F34" w:rsidRDefault="00BF7F34" w:rsidP="0008518A">
      <w:pPr>
        <w:pStyle w:val="ThesisFIgure"/>
      </w:pPr>
    </w:p>
    <w:p w14:paraId="2726C771" w14:textId="77777777" w:rsidR="00BF7F34" w:rsidRDefault="00BF7F34" w:rsidP="0008518A">
      <w:pPr>
        <w:pStyle w:val="ThesisFIgure"/>
      </w:pPr>
    </w:p>
    <w:p w14:paraId="34FA46F0" w14:textId="77777777" w:rsidR="00BF7F34" w:rsidRDefault="00BF7F34" w:rsidP="0008518A">
      <w:pPr>
        <w:pStyle w:val="ThesisFIgure"/>
      </w:pPr>
    </w:p>
    <w:p w14:paraId="4FABE77F" w14:textId="77777777" w:rsidR="00BF7F34" w:rsidRDefault="00BF7F34" w:rsidP="0008518A">
      <w:pPr>
        <w:pStyle w:val="ThesisFIgure"/>
      </w:pPr>
    </w:p>
    <w:p w14:paraId="00743E30" w14:textId="77777777" w:rsidR="00BF7F34" w:rsidRDefault="00BF7F34" w:rsidP="0008518A">
      <w:pPr>
        <w:pStyle w:val="ThesisFIgure"/>
      </w:pPr>
    </w:p>
    <w:p w14:paraId="51F95F73" w14:textId="77777777" w:rsidR="00BF7F34" w:rsidRDefault="00BF7F34" w:rsidP="0008518A">
      <w:pPr>
        <w:pStyle w:val="ThesisFIgure"/>
      </w:pPr>
    </w:p>
    <w:p w14:paraId="48225661" w14:textId="77777777" w:rsidR="00BF7F34" w:rsidRDefault="00BF7F34" w:rsidP="0008518A">
      <w:pPr>
        <w:pStyle w:val="ThesisFIgure"/>
      </w:pPr>
    </w:p>
    <w:p w14:paraId="297C0135" w14:textId="77777777" w:rsidR="00BF7F34" w:rsidRDefault="00BF7F34" w:rsidP="0008518A">
      <w:pPr>
        <w:pStyle w:val="ThesisFIgure"/>
      </w:pPr>
    </w:p>
    <w:p w14:paraId="65D152C7" w14:textId="77777777" w:rsidR="00BF7F34" w:rsidRDefault="00BF7F34" w:rsidP="0008518A">
      <w:pPr>
        <w:pStyle w:val="ThesisFIgure"/>
      </w:pPr>
    </w:p>
    <w:p w14:paraId="79C6D375" w14:textId="77777777" w:rsidR="00BF7F34" w:rsidRDefault="00BF7F34" w:rsidP="0008518A">
      <w:pPr>
        <w:pStyle w:val="ThesisFIgure"/>
      </w:pPr>
    </w:p>
    <w:p w14:paraId="50CAEA81" w14:textId="77777777" w:rsidR="00BF7F34" w:rsidRDefault="00BF7F34" w:rsidP="0008518A">
      <w:pPr>
        <w:pStyle w:val="ThesisFIgure"/>
      </w:pPr>
    </w:p>
    <w:p w14:paraId="43D90C48" w14:textId="5BAB2C2F" w:rsidR="006A6153" w:rsidRPr="00AB6643" w:rsidRDefault="006F3CDE" w:rsidP="0008518A">
      <w:pPr>
        <w:pStyle w:val="ThesisFIgure"/>
      </w:pPr>
      <w:r w:rsidRPr="00AB6643">
        <w:t>Figure 2.</w:t>
      </w:r>
      <w:r w:rsidR="005E760D">
        <w:t>3</w:t>
      </w:r>
      <w:r w:rsidRPr="00AB6643">
        <w:t>:</w:t>
      </w:r>
      <w:r>
        <w:t xml:space="preserve"> </w:t>
      </w:r>
      <w:r w:rsidR="00012B8A">
        <w:t xml:space="preserve">Spatial </w:t>
      </w:r>
      <w:r w:rsidR="001B2DC6">
        <w:t>d</w:t>
      </w:r>
      <w:r w:rsidR="00012B8A">
        <w:t xml:space="preserve">aily PAR </w:t>
      </w:r>
    </w:p>
    <w:p w14:paraId="6DD41933" w14:textId="77777777" w:rsidR="006A6153" w:rsidRPr="00AB6643" w:rsidRDefault="006A6153" w:rsidP="006A6153">
      <w:pPr>
        <w:rPr>
          <w:rFonts w:cs="Times New Roman"/>
        </w:rPr>
      </w:pPr>
    </w:p>
    <w:p w14:paraId="01DDA2AC" w14:textId="77777777" w:rsidR="00012B8A" w:rsidRDefault="00012B8A" w:rsidP="00012B8A">
      <w:pPr>
        <w:rPr>
          <w:rFonts w:cs="Times New Roman"/>
        </w:rPr>
      </w:pPr>
      <w:r w:rsidRPr="004A2287">
        <w:rPr>
          <w:rFonts w:cs="Times New Roman"/>
        </w:rPr>
        <w:t xml:space="preserve">Average and standard error for PAR (photosynthetically active radiation) every 5 meters in reference (blue) and treatment (gold) reaches for the years before (open triangles) and after (filled circles) the cut. </w:t>
      </w:r>
    </w:p>
    <w:p w14:paraId="5A34FB50" w14:textId="7F142B96" w:rsidR="006A6153" w:rsidRPr="00AB6643" w:rsidRDefault="006A6153" w:rsidP="006A6153">
      <w:pPr>
        <w:rPr>
          <w:rFonts w:cs="Times New Roman"/>
        </w:rPr>
      </w:pPr>
    </w:p>
    <w:p w14:paraId="1BD59C5F" w14:textId="40251491" w:rsidR="006A6153" w:rsidRPr="00AB6643" w:rsidRDefault="00012B8A" w:rsidP="006A6153">
      <w:pPr>
        <w:rPr>
          <w:rFonts w:cs="Times New Roman"/>
        </w:rPr>
      </w:pPr>
      <w:r w:rsidRPr="004A2287">
        <w:rPr>
          <w:rFonts w:cs="Times New Roman"/>
          <w:noProof/>
        </w:rPr>
        <w:drawing>
          <wp:inline distT="0" distB="0" distL="0" distR="0" wp14:anchorId="6992C4CE" wp14:editId="4996EC7E">
            <wp:extent cx="5943600" cy="33591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ght_meter_Post_allSite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p>
    <w:p w14:paraId="6A163F84" w14:textId="47C0B939" w:rsidR="006A6153" w:rsidRPr="00AB6643" w:rsidRDefault="006A6153" w:rsidP="006A6153">
      <w:pPr>
        <w:rPr>
          <w:rFonts w:cs="Times New Roman"/>
        </w:rPr>
      </w:pPr>
    </w:p>
    <w:p w14:paraId="3423A7D6" w14:textId="77777777" w:rsidR="00EB507B" w:rsidRPr="00AB6643" w:rsidRDefault="00EB507B" w:rsidP="00E22FBA">
      <w:pPr>
        <w:pStyle w:val="ThesisFIgure"/>
      </w:pPr>
    </w:p>
    <w:p w14:paraId="739E6E67" w14:textId="77777777" w:rsidR="00012B8A" w:rsidRDefault="00012B8A" w:rsidP="0008518A">
      <w:pPr>
        <w:pStyle w:val="ThesisFIgure"/>
      </w:pPr>
      <w:bookmarkStart w:id="17" w:name="_Toc370350634"/>
    </w:p>
    <w:p w14:paraId="7B291220" w14:textId="77777777" w:rsidR="00012B8A" w:rsidRDefault="00012B8A" w:rsidP="0008518A">
      <w:pPr>
        <w:pStyle w:val="ThesisFIgure"/>
      </w:pPr>
    </w:p>
    <w:p w14:paraId="09A48874" w14:textId="77777777" w:rsidR="00012B8A" w:rsidRDefault="00012B8A" w:rsidP="0008518A">
      <w:pPr>
        <w:pStyle w:val="ThesisFIgure"/>
      </w:pPr>
    </w:p>
    <w:p w14:paraId="6C4E8485" w14:textId="77777777" w:rsidR="00012B8A" w:rsidRDefault="00012B8A" w:rsidP="0008518A">
      <w:pPr>
        <w:pStyle w:val="ThesisFIgure"/>
      </w:pPr>
    </w:p>
    <w:p w14:paraId="54573327" w14:textId="77777777" w:rsidR="00012B8A" w:rsidRDefault="00012B8A" w:rsidP="0008518A">
      <w:pPr>
        <w:pStyle w:val="ThesisFIgure"/>
      </w:pPr>
    </w:p>
    <w:p w14:paraId="5D7032C0" w14:textId="77777777" w:rsidR="00012B8A" w:rsidRDefault="00012B8A" w:rsidP="0008518A">
      <w:pPr>
        <w:pStyle w:val="ThesisFIgure"/>
      </w:pPr>
    </w:p>
    <w:p w14:paraId="297579A8" w14:textId="77777777" w:rsidR="00012B8A" w:rsidRDefault="00012B8A" w:rsidP="0008518A">
      <w:pPr>
        <w:pStyle w:val="ThesisFIgure"/>
      </w:pPr>
    </w:p>
    <w:p w14:paraId="26B38264" w14:textId="77777777" w:rsidR="00012B8A" w:rsidRDefault="00012B8A" w:rsidP="0008518A">
      <w:pPr>
        <w:pStyle w:val="ThesisFIgure"/>
      </w:pPr>
    </w:p>
    <w:p w14:paraId="7A94D92F" w14:textId="77777777" w:rsidR="00012B8A" w:rsidRDefault="00012B8A" w:rsidP="0008518A">
      <w:pPr>
        <w:pStyle w:val="ThesisFIgure"/>
      </w:pPr>
    </w:p>
    <w:p w14:paraId="71FE5907" w14:textId="77777777" w:rsidR="00012B8A" w:rsidRDefault="00012B8A" w:rsidP="0008518A">
      <w:pPr>
        <w:pStyle w:val="ThesisFIgure"/>
      </w:pPr>
    </w:p>
    <w:p w14:paraId="31BFED61" w14:textId="77777777" w:rsidR="00012B8A" w:rsidRDefault="00012B8A" w:rsidP="0008518A">
      <w:pPr>
        <w:pStyle w:val="ThesisFIgure"/>
      </w:pPr>
    </w:p>
    <w:p w14:paraId="1500AF40" w14:textId="77777777" w:rsidR="00012B8A" w:rsidRDefault="00012B8A" w:rsidP="0008518A">
      <w:pPr>
        <w:pStyle w:val="ThesisFIgure"/>
      </w:pPr>
    </w:p>
    <w:p w14:paraId="4FAF691D" w14:textId="77777777" w:rsidR="00012B8A" w:rsidRDefault="00012B8A" w:rsidP="0008518A">
      <w:pPr>
        <w:pStyle w:val="ThesisFIgure"/>
      </w:pPr>
    </w:p>
    <w:p w14:paraId="67FBD8EA" w14:textId="77777777" w:rsidR="00012B8A" w:rsidRDefault="00012B8A" w:rsidP="0008518A">
      <w:pPr>
        <w:pStyle w:val="ThesisFIgure"/>
      </w:pPr>
    </w:p>
    <w:p w14:paraId="549CC3F5" w14:textId="77777777" w:rsidR="00012B8A" w:rsidRDefault="00012B8A" w:rsidP="0008518A">
      <w:pPr>
        <w:pStyle w:val="ThesisFIgure"/>
      </w:pPr>
    </w:p>
    <w:p w14:paraId="02DF1583" w14:textId="77777777" w:rsidR="00012B8A" w:rsidRDefault="00012B8A" w:rsidP="0008518A">
      <w:pPr>
        <w:pStyle w:val="ThesisFIgure"/>
      </w:pPr>
    </w:p>
    <w:p w14:paraId="5F852DD3" w14:textId="77777777" w:rsidR="00012B8A" w:rsidRDefault="00012B8A" w:rsidP="0008518A">
      <w:pPr>
        <w:pStyle w:val="ThesisFIgure"/>
      </w:pPr>
    </w:p>
    <w:p w14:paraId="7BDD3E0B" w14:textId="77777777" w:rsidR="00012B8A" w:rsidRDefault="00012B8A" w:rsidP="0008518A">
      <w:pPr>
        <w:pStyle w:val="ThesisFIgure"/>
      </w:pPr>
    </w:p>
    <w:p w14:paraId="72281912" w14:textId="77777777" w:rsidR="00012B8A" w:rsidRDefault="00012B8A" w:rsidP="0008518A">
      <w:pPr>
        <w:pStyle w:val="ThesisFIgure"/>
      </w:pPr>
    </w:p>
    <w:p w14:paraId="23C43D9B" w14:textId="77777777" w:rsidR="00012B8A" w:rsidRDefault="00012B8A" w:rsidP="0008518A">
      <w:pPr>
        <w:pStyle w:val="ThesisFIgure"/>
      </w:pPr>
    </w:p>
    <w:p w14:paraId="0FA37A84" w14:textId="3986A9EC" w:rsidR="006A6153" w:rsidRPr="00AB6643" w:rsidRDefault="006A6153" w:rsidP="0008518A">
      <w:pPr>
        <w:pStyle w:val="ThesisFIgure"/>
      </w:pPr>
      <w:r w:rsidRPr="00AB6643">
        <w:t>Figure 2.</w:t>
      </w:r>
      <w:r w:rsidR="00052537">
        <w:t>4</w:t>
      </w:r>
      <w:r w:rsidRPr="00AB6643">
        <w:t xml:space="preserve">: </w:t>
      </w:r>
      <w:bookmarkEnd w:id="17"/>
      <w:r w:rsidR="00012B8A">
        <w:t xml:space="preserve">Reach averages of daily PAR </w:t>
      </w:r>
    </w:p>
    <w:p w14:paraId="5DAC0CCB" w14:textId="77777777" w:rsidR="006A6153" w:rsidRPr="00AB6643" w:rsidRDefault="006A6153" w:rsidP="006A6153">
      <w:pPr>
        <w:rPr>
          <w:rFonts w:cs="Times New Roman"/>
        </w:rPr>
      </w:pPr>
    </w:p>
    <w:p w14:paraId="2C73B66B" w14:textId="75D5EF4C" w:rsidR="006A6153" w:rsidRDefault="00012B8A" w:rsidP="006A6153">
      <w:pPr>
        <w:rPr>
          <w:rFonts w:cs="Times New Roman"/>
        </w:rPr>
      </w:pPr>
      <w:r w:rsidRPr="004A2287">
        <w:rPr>
          <w:rFonts w:cs="Times New Roman"/>
        </w:rPr>
        <w:t>Reach scale averages and standard error for PAR (photosynthetically active radiation) in reference (blue) and treatment (gold) reaches for the years before and after the cut.</w:t>
      </w:r>
    </w:p>
    <w:p w14:paraId="2B4A38E9" w14:textId="77777777" w:rsidR="00012B8A" w:rsidRDefault="00012B8A" w:rsidP="006A6153">
      <w:pPr>
        <w:rPr>
          <w:rFonts w:cs="Times New Roman"/>
        </w:rPr>
      </w:pPr>
    </w:p>
    <w:p w14:paraId="6A5D90CA" w14:textId="3B990CE2" w:rsidR="00012B8A" w:rsidRPr="00AB6643" w:rsidRDefault="00012B8A" w:rsidP="006A6153">
      <w:pPr>
        <w:rPr>
          <w:rFonts w:cs="Times New Roman"/>
          <w:b/>
        </w:rPr>
      </w:pPr>
      <w:r w:rsidRPr="004A2287">
        <w:rPr>
          <w:rFonts w:cs="Times New Roman"/>
          <w:noProof/>
        </w:rPr>
        <w:drawing>
          <wp:inline distT="0" distB="0" distL="0" distR="0" wp14:anchorId="798FFFEE" wp14:editId="6A2057D1">
            <wp:extent cx="5943600" cy="335915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AR_reach_value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p>
    <w:p w14:paraId="1B734205" w14:textId="1F31E62F" w:rsidR="006A6153" w:rsidRPr="00AB6643" w:rsidRDefault="006A6153" w:rsidP="006A6153">
      <w:pPr>
        <w:rPr>
          <w:rFonts w:cs="Times New Roman"/>
          <w:b/>
        </w:rPr>
      </w:pPr>
      <w:r w:rsidRPr="00AB6643">
        <w:rPr>
          <w:rFonts w:cs="Times New Roman"/>
          <w:b/>
        </w:rPr>
        <w:br w:type="page"/>
      </w:r>
    </w:p>
    <w:p w14:paraId="7A1CB691" w14:textId="4F42513B" w:rsidR="006A6153" w:rsidRDefault="006A6153" w:rsidP="0008518A">
      <w:pPr>
        <w:pStyle w:val="ThesisFIgure"/>
        <w:rPr>
          <w:i/>
        </w:rPr>
      </w:pPr>
      <w:bookmarkStart w:id="18" w:name="_Toc370350635"/>
      <w:r w:rsidRPr="00AB6643">
        <w:t xml:space="preserve">Figure </w:t>
      </w:r>
      <w:r w:rsidR="00E22FBA" w:rsidRPr="00AB6643">
        <w:t>2</w:t>
      </w:r>
      <w:r w:rsidRPr="00AB6643">
        <w:t>.</w:t>
      </w:r>
      <w:r w:rsidR="00052537">
        <w:t>5</w:t>
      </w:r>
      <w:r w:rsidRPr="00AB6643">
        <w:t xml:space="preserve">: </w:t>
      </w:r>
      <w:bookmarkEnd w:id="18"/>
      <w:r w:rsidR="001B2DC6">
        <w:t xml:space="preserve">Spatial chlorophyll </w:t>
      </w:r>
      <w:r w:rsidR="001B2DC6" w:rsidRPr="001B2DC6">
        <w:rPr>
          <w:i/>
        </w:rPr>
        <w:t>a</w:t>
      </w:r>
    </w:p>
    <w:p w14:paraId="20FBE8DA" w14:textId="77777777" w:rsidR="001B2DC6" w:rsidRPr="00AB6643" w:rsidRDefault="001B2DC6" w:rsidP="0008518A">
      <w:pPr>
        <w:pStyle w:val="ThesisFIgure"/>
      </w:pPr>
    </w:p>
    <w:p w14:paraId="7C53B5D8" w14:textId="044A7E64" w:rsidR="006A6153" w:rsidRPr="00AB6643" w:rsidRDefault="001B2DC6" w:rsidP="006A6153">
      <w:pPr>
        <w:rPr>
          <w:rFonts w:cs="Times New Roman"/>
        </w:rPr>
      </w:pPr>
      <w:r w:rsidRPr="004A2287">
        <w:rPr>
          <w:rFonts w:cs="Times New Roman"/>
        </w:rPr>
        <w:t xml:space="preserve">Average and standard error for </w:t>
      </w:r>
      <w:r w:rsidR="004741DF" w:rsidRPr="00660FDC">
        <w:rPr>
          <w:rFonts w:cs="Times New Roman"/>
        </w:rPr>
        <w:t>chl</w:t>
      </w:r>
      <w:r w:rsidR="004741DF">
        <w:rPr>
          <w:rFonts w:cs="Times New Roman"/>
        </w:rPr>
        <w:t xml:space="preserve">orophyll </w:t>
      </w:r>
      <w:r w:rsidR="004741DF" w:rsidRPr="00E63E07">
        <w:rPr>
          <w:rFonts w:cs="Times New Roman"/>
          <w:i/>
        </w:rPr>
        <w:t>a</w:t>
      </w:r>
      <w:r w:rsidR="004741DF">
        <w:rPr>
          <w:rFonts w:cs="Times New Roman"/>
        </w:rPr>
        <w:t xml:space="preserve"> </w:t>
      </w:r>
      <w:r>
        <w:rPr>
          <w:rFonts w:cs="Times New Roman"/>
        </w:rPr>
        <w:t>(ug cm</w:t>
      </w:r>
      <w:r w:rsidRPr="00ED49DA">
        <w:rPr>
          <w:rFonts w:cs="Times New Roman"/>
          <w:vertAlign w:val="superscript"/>
        </w:rPr>
        <w:t>-2</w:t>
      </w:r>
      <w:r>
        <w:rPr>
          <w:rFonts w:cs="Times New Roman"/>
        </w:rPr>
        <w:t xml:space="preserve">) </w:t>
      </w:r>
      <w:r w:rsidRPr="004A2287">
        <w:rPr>
          <w:rFonts w:cs="Times New Roman"/>
        </w:rPr>
        <w:t xml:space="preserve">every </w:t>
      </w:r>
      <w:r>
        <w:rPr>
          <w:rFonts w:cs="Times New Roman"/>
        </w:rPr>
        <w:t>10</w:t>
      </w:r>
      <w:r w:rsidRPr="004A2287">
        <w:rPr>
          <w:rFonts w:cs="Times New Roman"/>
        </w:rPr>
        <w:t xml:space="preserve"> meters in reference (blue) and treatment (gold) reaches for the years before (open triangles) and after (filled circles) the cut. </w:t>
      </w:r>
      <w:r>
        <w:rPr>
          <w:rFonts w:cs="Times New Roman"/>
        </w:rPr>
        <w:t>Data before the cut in the reference reach at Chucksney were unavailable.</w:t>
      </w:r>
    </w:p>
    <w:p w14:paraId="70B999C1" w14:textId="64DEAD87" w:rsidR="006A6153" w:rsidRPr="00AB6643" w:rsidRDefault="006A6153" w:rsidP="006A6153">
      <w:pPr>
        <w:rPr>
          <w:rFonts w:cs="Times New Roman"/>
        </w:rPr>
      </w:pPr>
    </w:p>
    <w:p w14:paraId="1B4C82E4" w14:textId="7BFD3D6A" w:rsidR="006A6153" w:rsidRPr="00AB6643" w:rsidRDefault="001B2DC6" w:rsidP="006A6153">
      <w:pPr>
        <w:rPr>
          <w:rFonts w:cs="Times New Roman"/>
        </w:rPr>
      </w:pPr>
      <w:r>
        <w:rPr>
          <w:rFonts w:cs="Times New Roman"/>
          <w:noProof/>
        </w:rPr>
        <w:drawing>
          <wp:inline distT="0" distB="0" distL="0" distR="0" wp14:anchorId="3D2A08F0" wp14:editId="6D779809">
            <wp:extent cx="5943600" cy="335915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hla_mete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p>
    <w:p w14:paraId="61462F61" w14:textId="102D84D3" w:rsidR="006A6153" w:rsidRPr="00AB6643" w:rsidRDefault="006A6153" w:rsidP="006A6153">
      <w:pPr>
        <w:rPr>
          <w:rFonts w:cs="Times New Roman"/>
        </w:rPr>
      </w:pPr>
      <w:r w:rsidRPr="00AB6643">
        <w:rPr>
          <w:rFonts w:cs="Times New Roman"/>
        </w:rPr>
        <w:br w:type="page"/>
      </w:r>
    </w:p>
    <w:p w14:paraId="712152A9" w14:textId="4A9BAF69" w:rsidR="006A6153" w:rsidRPr="00AB6643" w:rsidRDefault="00C0353C" w:rsidP="0008518A">
      <w:pPr>
        <w:pStyle w:val="ThesisFIgure"/>
      </w:pPr>
      <w:bookmarkStart w:id="19" w:name="_Toc370350636"/>
      <w:r w:rsidRPr="00AB6643">
        <w:t>Figure 2</w:t>
      </w:r>
      <w:r w:rsidR="006A6153" w:rsidRPr="00AB6643">
        <w:t>.</w:t>
      </w:r>
      <w:r w:rsidR="00052537">
        <w:t>6</w:t>
      </w:r>
      <w:r w:rsidR="006A6153" w:rsidRPr="00AB6643">
        <w:t xml:space="preserve">: </w:t>
      </w:r>
      <w:bookmarkEnd w:id="19"/>
      <w:r w:rsidR="001B2DC6">
        <w:t xml:space="preserve">Reach averages </w:t>
      </w:r>
      <w:r w:rsidR="00B00843">
        <w:t>of chlorophyll</w:t>
      </w:r>
      <w:r w:rsidR="001B2DC6">
        <w:t xml:space="preserve"> </w:t>
      </w:r>
      <w:r w:rsidR="001B2DC6" w:rsidRPr="001B2DC6">
        <w:rPr>
          <w:i/>
        </w:rPr>
        <w:t>a</w:t>
      </w:r>
    </w:p>
    <w:p w14:paraId="42EA2A32" w14:textId="77777777" w:rsidR="006A6153" w:rsidRPr="00AB6643" w:rsidRDefault="006A6153" w:rsidP="006A6153">
      <w:pPr>
        <w:rPr>
          <w:rFonts w:cs="Times New Roman"/>
        </w:rPr>
      </w:pPr>
    </w:p>
    <w:p w14:paraId="1B623179" w14:textId="5EC99ED8" w:rsidR="001B2DC6" w:rsidRDefault="001B2DC6" w:rsidP="004732BF">
      <w:pPr>
        <w:rPr>
          <w:rFonts w:cs="Times New Roman"/>
        </w:rPr>
      </w:pPr>
      <w:r w:rsidRPr="004A2287">
        <w:rPr>
          <w:rFonts w:cs="Times New Roman"/>
        </w:rPr>
        <w:t xml:space="preserve">Reach scale averages and standard error for </w:t>
      </w:r>
      <w:r>
        <w:rPr>
          <w:rFonts w:cs="Times New Roman"/>
        </w:rPr>
        <w:t>chlorophyll</w:t>
      </w:r>
      <w:r w:rsidR="00B00843">
        <w:rPr>
          <w:rFonts w:cs="Times New Roman"/>
        </w:rPr>
        <w:t xml:space="preserve"> </w:t>
      </w:r>
      <w:r w:rsidR="00B00843" w:rsidRPr="00B00843">
        <w:rPr>
          <w:rFonts w:cs="Times New Roman"/>
          <w:i/>
        </w:rPr>
        <w:t>a</w:t>
      </w:r>
      <w:r w:rsidRPr="004A2287">
        <w:rPr>
          <w:rFonts w:cs="Times New Roman"/>
        </w:rPr>
        <w:t xml:space="preserve"> </w:t>
      </w:r>
      <w:r>
        <w:rPr>
          <w:rFonts w:cs="Times New Roman"/>
        </w:rPr>
        <w:t>(ug cm</w:t>
      </w:r>
      <w:r w:rsidRPr="00ED49DA">
        <w:rPr>
          <w:rFonts w:cs="Times New Roman"/>
          <w:vertAlign w:val="superscript"/>
        </w:rPr>
        <w:t>-2</w:t>
      </w:r>
      <w:r>
        <w:rPr>
          <w:rFonts w:cs="Times New Roman"/>
        </w:rPr>
        <w:t xml:space="preserve">) standing stocks on tiles </w:t>
      </w:r>
      <w:r w:rsidRPr="004A2287">
        <w:rPr>
          <w:rFonts w:cs="Times New Roman"/>
        </w:rPr>
        <w:t xml:space="preserve">in reference (blue) and treatment (gold) reaches for the years before and after the cut. </w:t>
      </w:r>
    </w:p>
    <w:p w14:paraId="784FD568" w14:textId="77777777" w:rsidR="001B2DC6" w:rsidRDefault="001B2DC6" w:rsidP="006A6153">
      <w:pPr>
        <w:rPr>
          <w:rFonts w:cs="Times New Roman"/>
        </w:rPr>
      </w:pPr>
    </w:p>
    <w:p w14:paraId="27A32394" w14:textId="74E10A2A" w:rsidR="006A6153" w:rsidRPr="00AB6643" w:rsidRDefault="001B2DC6" w:rsidP="006A6153">
      <w:pPr>
        <w:rPr>
          <w:rFonts w:cs="Times New Roman"/>
        </w:rPr>
      </w:pPr>
      <w:r>
        <w:rPr>
          <w:rFonts w:cs="Times New Roman"/>
          <w:noProof/>
        </w:rPr>
        <w:drawing>
          <wp:inline distT="0" distB="0" distL="0" distR="0" wp14:anchorId="0DFF4D87" wp14:editId="3091714B">
            <wp:extent cx="5943600" cy="335915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hla_reach_value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r w:rsidR="006A6153" w:rsidRPr="00AB6643">
        <w:rPr>
          <w:rFonts w:cs="Times New Roman"/>
        </w:rPr>
        <w:br w:type="page"/>
      </w:r>
    </w:p>
    <w:p w14:paraId="70BD2DC2" w14:textId="49A34BE4" w:rsidR="006A6153" w:rsidRDefault="00C0353C" w:rsidP="00C0353C">
      <w:pPr>
        <w:pStyle w:val="ThesisFIgure"/>
      </w:pPr>
      <w:bookmarkStart w:id="20" w:name="_Toc366125093"/>
      <w:bookmarkStart w:id="21" w:name="_Toc370350637"/>
      <w:r w:rsidRPr="00AB6643">
        <w:t>Figure 2</w:t>
      </w:r>
      <w:r w:rsidR="006A6153" w:rsidRPr="00AB6643">
        <w:t>.</w:t>
      </w:r>
      <w:r w:rsidR="00052537">
        <w:rPr>
          <w:noProof/>
        </w:rPr>
        <w:t>7</w:t>
      </w:r>
      <w:r w:rsidR="006A6153" w:rsidRPr="00AB6643">
        <w:t xml:space="preserve">: </w:t>
      </w:r>
      <w:bookmarkEnd w:id="20"/>
      <w:bookmarkEnd w:id="21"/>
      <w:r w:rsidR="00B00843">
        <w:t xml:space="preserve">Explanatory variables of </w:t>
      </w:r>
      <w:r w:rsidR="00927799">
        <w:t xml:space="preserve">chlorophyll </w:t>
      </w:r>
      <w:r w:rsidR="00927799" w:rsidRPr="00927799">
        <w:rPr>
          <w:i/>
        </w:rPr>
        <w:t>a</w:t>
      </w:r>
      <w:r w:rsidR="00927799">
        <w:t xml:space="preserve"> </w:t>
      </w:r>
      <w:r w:rsidR="00B00843">
        <w:t>response</w:t>
      </w:r>
      <w:r w:rsidR="00927799">
        <w:t>s</w:t>
      </w:r>
    </w:p>
    <w:p w14:paraId="487D7662" w14:textId="77777777" w:rsidR="00034678" w:rsidRPr="00AB6643" w:rsidRDefault="00034678" w:rsidP="00C0353C">
      <w:pPr>
        <w:pStyle w:val="ThesisFIgure"/>
      </w:pPr>
    </w:p>
    <w:p w14:paraId="21CEAC4C" w14:textId="0D681EB0" w:rsidR="00034678" w:rsidRDefault="00B00843" w:rsidP="006A6153">
      <w:pPr>
        <w:rPr>
          <w:rFonts w:cs="Times New Roman"/>
          <w:noProof/>
        </w:rPr>
      </w:pPr>
      <w:r w:rsidRPr="00954B4A">
        <w:rPr>
          <w:rFonts w:cs="Times New Roman"/>
        </w:rPr>
        <w:t xml:space="preserve">Fitted linear regressions of explanatory variables for the </w:t>
      </w:r>
      <w:r>
        <w:rPr>
          <w:rFonts w:cs="Times New Roman"/>
        </w:rPr>
        <w:t xml:space="preserve">chlorophyll </w:t>
      </w:r>
      <w:r w:rsidRPr="00B00843">
        <w:rPr>
          <w:rFonts w:cs="Times New Roman"/>
          <w:i/>
        </w:rPr>
        <w:t>a</w:t>
      </w:r>
      <w:r>
        <w:rPr>
          <w:rFonts w:cs="Times New Roman"/>
          <w:i/>
        </w:rPr>
        <w:t xml:space="preserve"> </w:t>
      </w:r>
      <w:r w:rsidRPr="00954B4A">
        <w:rPr>
          <w:rFonts w:cs="Times New Roman"/>
        </w:rPr>
        <w:t>response</w:t>
      </w:r>
      <w:r w:rsidR="00E0485D">
        <w:rPr>
          <w:rFonts w:cs="Times New Roman"/>
        </w:rPr>
        <w:t>,</w:t>
      </w:r>
      <w:r>
        <w:rPr>
          <w:rFonts w:cs="Times New Roman"/>
        </w:rPr>
        <w:t xml:space="preserve"> </w:t>
      </w:r>
      <w:r w:rsidRPr="00954B4A">
        <w:rPr>
          <w:rFonts w:cs="Times New Roman"/>
        </w:rPr>
        <w:t>discharge (c) and bankfu</w:t>
      </w:r>
      <w:r w:rsidR="00E0485D">
        <w:rPr>
          <w:rFonts w:cs="Times New Roman"/>
        </w:rPr>
        <w:t>l</w:t>
      </w:r>
      <w:r w:rsidRPr="00954B4A">
        <w:rPr>
          <w:rFonts w:cs="Times New Roman"/>
        </w:rPr>
        <w:t>l width (d), but not with light (a) or gap area (b).</w:t>
      </w:r>
      <w:r w:rsidR="00034678" w:rsidRPr="00034678">
        <w:rPr>
          <w:rFonts w:cs="Times New Roman"/>
          <w:noProof/>
        </w:rPr>
        <w:t xml:space="preserve"> </w:t>
      </w:r>
    </w:p>
    <w:p w14:paraId="7F91AA13" w14:textId="77777777" w:rsidR="00034678" w:rsidRDefault="00034678" w:rsidP="006A6153">
      <w:pPr>
        <w:rPr>
          <w:rFonts w:cs="Times New Roman"/>
          <w:noProof/>
        </w:rPr>
      </w:pPr>
    </w:p>
    <w:p w14:paraId="5D0A5E40" w14:textId="133FB6CC" w:rsidR="00B00843" w:rsidRDefault="003C026B" w:rsidP="006A6153">
      <w:pPr>
        <w:rPr>
          <w:rFonts w:cs="Times New Roman"/>
        </w:rPr>
      </w:pPr>
      <w:r>
        <w:rPr>
          <w:noProof/>
        </w:rPr>
        <mc:AlternateContent>
          <mc:Choice Requires="wps">
            <w:drawing>
              <wp:anchor distT="0" distB="0" distL="114300" distR="114300" simplePos="0" relativeHeight="251688960" behindDoc="0" locked="0" layoutInCell="1" allowOverlap="1" wp14:anchorId="0E546AEE" wp14:editId="037B0331">
                <wp:simplePos x="0" y="0"/>
                <wp:positionH relativeFrom="column">
                  <wp:posOffset>2577129</wp:posOffset>
                </wp:positionH>
                <wp:positionV relativeFrom="paragraph">
                  <wp:posOffset>6467288</wp:posOffset>
                </wp:positionV>
                <wp:extent cx="956892" cy="616637"/>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7E6DF63B" w14:textId="62E0AFFE"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279</w:t>
                            </w:r>
                          </w:p>
                          <w:p w14:paraId="5B8C41EC" w14:textId="3F0C92AE" w:rsidR="00062AE8" w:rsidRPr="002F7ECC" w:rsidRDefault="00062AE8" w:rsidP="003C026B">
                            <w:pPr>
                              <w:rPr>
                                <w:sz w:val="20"/>
                                <w:szCs w:val="20"/>
                              </w:rPr>
                            </w:pPr>
                            <w:r w:rsidRPr="002F7ECC">
                              <w:rPr>
                                <w:sz w:val="20"/>
                                <w:szCs w:val="20"/>
                              </w:rPr>
                              <w:t>p = 0.</w:t>
                            </w:r>
                            <w:r>
                              <w:rPr>
                                <w:sz w:val="20"/>
                                <w:szCs w:val="20"/>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546AEE" id="Text Box 12" o:spid="_x0000_s1039" type="#_x0000_t202" style="position:absolute;margin-left:202.9pt;margin-top:509.25pt;width:75.35pt;height:48.5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" filled="f" stroked="f" strokeweight=".5pt">
                <v:textbox>
                  <w:txbxContent>
                    <w:p w14:paraId="7E6DF63B" w14:textId="62E0AFFE"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279</w:t>
                      </w:r>
                    </w:p>
                    <w:p w14:paraId="5B8C41EC" w14:textId="3F0C92AE" w:rsidR="00062AE8" w:rsidRPr="002F7ECC" w:rsidRDefault="00062AE8" w:rsidP="003C026B">
                      <w:pPr>
                        <w:rPr>
                          <w:sz w:val="20"/>
                          <w:szCs w:val="20"/>
                        </w:rPr>
                      </w:pPr>
                      <w:r w:rsidRPr="002F7ECC">
                        <w:rPr>
                          <w:sz w:val="20"/>
                          <w:szCs w:val="20"/>
                        </w:rPr>
                        <w:t>p = 0.</w:t>
                      </w:r>
                      <w:r>
                        <w:rPr>
                          <w:sz w:val="20"/>
                          <w:szCs w:val="20"/>
                        </w:rPr>
                        <w:t>360</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5610A12F" wp14:editId="4F72E1B5">
                <wp:simplePos x="0" y="0"/>
                <wp:positionH relativeFrom="column">
                  <wp:posOffset>2578735</wp:posOffset>
                </wp:positionH>
                <wp:positionV relativeFrom="paragraph">
                  <wp:posOffset>2824375</wp:posOffset>
                </wp:positionV>
                <wp:extent cx="956892" cy="616637"/>
                <wp:effectExtent l="0" t="0" r="0" b="0"/>
                <wp:wrapNone/>
                <wp:docPr id="5" name="Text Box 5"/>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16E91E63" w14:textId="6BEAEF65"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40</w:t>
                            </w:r>
                          </w:p>
                          <w:p w14:paraId="083F6780" w14:textId="72D1B92F" w:rsidR="00062AE8" w:rsidRPr="002F7ECC" w:rsidRDefault="00062AE8" w:rsidP="00294DFC">
                            <w:pPr>
                              <w:rPr>
                                <w:sz w:val="20"/>
                                <w:szCs w:val="20"/>
                              </w:rPr>
                            </w:pPr>
                            <w:r w:rsidRPr="002F7ECC">
                              <w:rPr>
                                <w:sz w:val="20"/>
                                <w:szCs w:val="20"/>
                              </w:rPr>
                              <w:t>p = 0.</w:t>
                            </w:r>
                            <w:r>
                              <w:rPr>
                                <w:sz w:val="20"/>
                                <w:szCs w:val="20"/>
                              </w:rPr>
                              <w:t>7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10A12F" id="Text Box 5" o:spid="_x0000_s1040" type="#_x0000_t202" style="position:absolute;margin-left:203.05pt;margin-top:222.4pt;width:75.35pt;height:4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" filled="f" stroked="f" strokeweight=".5pt">
                <v:textbox>
                  <w:txbxContent>
                    <w:p w14:paraId="16E91E63" w14:textId="6BEAEF65"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40</w:t>
                      </w:r>
                    </w:p>
                    <w:p w14:paraId="083F6780" w14:textId="72D1B92F" w:rsidR="00062AE8" w:rsidRPr="002F7ECC" w:rsidRDefault="00062AE8" w:rsidP="00294DFC">
                      <w:pPr>
                        <w:rPr>
                          <w:sz w:val="20"/>
                          <w:szCs w:val="20"/>
                        </w:rPr>
                      </w:pPr>
                      <w:r w:rsidRPr="002F7ECC">
                        <w:rPr>
                          <w:sz w:val="20"/>
                          <w:szCs w:val="20"/>
                        </w:rPr>
                        <w:t>p = 0.</w:t>
                      </w:r>
                      <w:r>
                        <w:rPr>
                          <w:sz w:val="20"/>
                          <w:szCs w:val="20"/>
                        </w:rPr>
                        <w:t>747</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02957533" wp14:editId="1651F7C6">
                <wp:simplePos x="0" y="0"/>
                <wp:positionH relativeFrom="column">
                  <wp:posOffset>2581275</wp:posOffset>
                </wp:positionH>
                <wp:positionV relativeFrom="paragraph">
                  <wp:posOffset>4641404</wp:posOffset>
                </wp:positionV>
                <wp:extent cx="956892" cy="616637"/>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1532BF11" w14:textId="122FB7E3"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650</w:t>
                            </w:r>
                          </w:p>
                          <w:p w14:paraId="56D8BBE7" w14:textId="7AE57E13" w:rsidR="00062AE8" w:rsidRPr="002F7ECC" w:rsidRDefault="00062AE8" w:rsidP="003C026B">
                            <w:pPr>
                              <w:rPr>
                                <w:sz w:val="20"/>
                                <w:szCs w:val="20"/>
                              </w:rPr>
                            </w:pPr>
                            <w:r w:rsidRPr="002F7ECC">
                              <w:rPr>
                                <w:sz w:val="20"/>
                                <w:szCs w:val="20"/>
                              </w:rPr>
                              <w:t>p = 0.</w:t>
                            </w:r>
                            <w:r>
                              <w:rPr>
                                <w:sz w:val="20"/>
                                <w:szCs w:val="20"/>
                              </w:rPr>
                              <w:t>0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957533" id="Text Box 10" o:spid="_x0000_s1041" type="#_x0000_t202" style="position:absolute;margin-left:203.25pt;margin-top:365.45pt;width:75.35pt;height:48.5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" filled="f" stroked="f" strokeweight=".5pt">
                <v:textbox>
                  <w:txbxContent>
                    <w:p w14:paraId="1532BF11" w14:textId="122FB7E3"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650</w:t>
                      </w:r>
                    </w:p>
                    <w:p w14:paraId="56D8BBE7" w14:textId="7AE57E13" w:rsidR="00062AE8" w:rsidRPr="002F7ECC" w:rsidRDefault="00062AE8" w:rsidP="003C026B">
                      <w:pPr>
                        <w:rPr>
                          <w:sz w:val="20"/>
                          <w:szCs w:val="20"/>
                        </w:rPr>
                      </w:pPr>
                      <w:r w:rsidRPr="002F7ECC">
                        <w:rPr>
                          <w:sz w:val="20"/>
                          <w:szCs w:val="20"/>
                        </w:rPr>
                        <w:t>p = 0.</w:t>
                      </w:r>
                      <w:r>
                        <w:rPr>
                          <w:sz w:val="20"/>
                          <w:szCs w:val="20"/>
                        </w:rPr>
                        <w:t>099</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33B7B8A4" wp14:editId="21AD5216">
                <wp:simplePos x="0" y="0"/>
                <wp:positionH relativeFrom="column">
                  <wp:posOffset>343412</wp:posOffset>
                </wp:positionH>
                <wp:positionV relativeFrom="paragraph">
                  <wp:posOffset>6413547</wp:posOffset>
                </wp:positionV>
                <wp:extent cx="956892" cy="616637"/>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27869D80" w14:textId="3F9500E2"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50</w:t>
                            </w:r>
                          </w:p>
                          <w:p w14:paraId="7254ED4C" w14:textId="0F68E37A" w:rsidR="00062AE8" w:rsidRPr="002F7ECC" w:rsidRDefault="00062AE8" w:rsidP="003C026B">
                            <w:pPr>
                              <w:rPr>
                                <w:sz w:val="20"/>
                                <w:szCs w:val="20"/>
                              </w:rPr>
                            </w:pPr>
                            <w:r w:rsidRPr="002F7ECC">
                              <w:rPr>
                                <w:sz w:val="20"/>
                                <w:szCs w:val="20"/>
                              </w:rPr>
                              <w:t>p = 0.</w:t>
                            </w:r>
                            <w:r>
                              <w:rPr>
                                <w:sz w:val="20"/>
                                <w:szCs w:val="20"/>
                              </w:rPr>
                              <w:t>7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B7B8A4" id="Text Box 11" o:spid="_x0000_s1042" type="#_x0000_t202" style="position:absolute;margin-left:27.05pt;margin-top:505pt;width:75.35pt;height:48.5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" filled="f" stroked="f" strokeweight=".5pt">
                <v:textbox>
                  <w:txbxContent>
                    <w:p w14:paraId="27869D80" w14:textId="3F9500E2"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50</w:t>
                      </w:r>
                    </w:p>
                    <w:p w14:paraId="7254ED4C" w14:textId="0F68E37A" w:rsidR="00062AE8" w:rsidRPr="002F7ECC" w:rsidRDefault="00062AE8" w:rsidP="003C026B">
                      <w:pPr>
                        <w:rPr>
                          <w:sz w:val="20"/>
                          <w:szCs w:val="20"/>
                        </w:rPr>
                      </w:pPr>
                      <w:r w:rsidRPr="002F7ECC">
                        <w:rPr>
                          <w:sz w:val="20"/>
                          <w:szCs w:val="20"/>
                        </w:rPr>
                        <w:t>p = 0.</w:t>
                      </w:r>
                      <w:r>
                        <w:rPr>
                          <w:sz w:val="20"/>
                          <w:szCs w:val="20"/>
                        </w:rPr>
                        <w:t>719</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3E522D6A" wp14:editId="76120CDB">
                <wp:simplePos x="0" y="0"/>
                <wp:positionH relativeFrom="column">
                  <wp:posOffset>343270</wp:posOffset>
                </wp:positionH>
                <wp:positionV relativeFrom="paragraph">
                  <wp:posOffset>4652712</wp:posOffset>
                </wp:positionV>
                <wp:extent cx="956892" cy="616637"/>
                <wp:effectExtent l="0" t="0" r="0" b="0"/>
                <wp:wrapNone/>
                <wp:docPr id="9" name="Text Box 9"/>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07C43B72" w14:textId="119CFD8E"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01</w:t>
                            </w:r>
                          </w:p>
                          <w:p w14:paraId="0E2941A2" w14:textId="6E8E3B41" w:rsidR="00062AE8" w:rsidRPr="002F7ECC" w:rsidRDefault="00062AE8" w:rsidP="003C026B">
                            <w:pPr>
                              <w:rPr>
                                <w:sz w:val="20"/>
                                <w:szCs w:val="20"/>
                              </w:rPr>
                            </w:pPr>
                            <w:r w:rsidRPr="002F7ECC">
                              <w:rPr>
                                <w:sz w:val="20"/>
                                <w:szCs w:val="20"/>
                              </w:rPr>
                              <w:t>p = 0.</w:t>
                            </w:r>
                            <w:r>
                              <w:rPr>
                                <w:sz w:val="20"/>
                                <w:szCs w:val="20"/>
                              </w:rPr>
                              <w:t>9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522D6A" id="Text Box 9" o:spid="_x0000_s1043" type="#_x0000_t202" style="position:absolute;margin-left:27.05pt;margin-top:366.35pt;width:75.35pt;height:48.5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" filled="f" stroked="f" strokeweight=".5pt">
                <v:textbox>
                  <w:txbxContent>
                    <w:p w14:paraId="07C43B72" w14:textId="119CFD8E" w:rsidR="00062AE8" w:rsidRPr="002F7ECC" w:rsidRDefault="00062AE8" w:rsidP="003C026B">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01</w:t>
                      </w:r>
                    </w:p>
                    <w:p w14:paraId="0E2941A2" w14:textId="6E8E3B41" w:rsidR="00062AE8" w:rsidRPr="002F7ECC" w:rsidRDefault="00062AE8" w:rsidP="003C026B">
                      <w:pPr>
                        <w:rPr>
                          <w:sz w:val="20"/>
                          <w:szCs w:val="20"/>
                        </w:rPr>
                      </w:pPr>
                      <w:r w:rsidRPr="002F7ECC">
                        <w:rPr>
                          <w:sz w:val="20"/>
                          <w:szCs w:val="20"/>
                        </w:rPr>
                        <w:t>p = 0.</w:t>
                      </w:r>
                      <w:r>
                        <w:rPr>
                          <w:sz w:val="20"/>
                          <w:szCs w:val="20"/>
                        </w:rPr>
                        <w:t>965</w:t>
                      </w:r>
                    </w:p>
                  </w:txbxContent>
                </v:textbox>
              </v:shape>
            </w:pict>
          </mc:Fallback>
        </mc:AlternateContent>
      </w:r>
      <w:r w:rsidR="00294DFC">
        <w:rPr>
          <w:noProof/>
        </w:rPr>
        <mc:AlternateContent>
          <mc:Choice Requires="wps">
            <w:drawing>
              <wp:anchor distT="0" distB="0" distL="114300" distR="114300" simplePos="0" relativeHeight="251680768" behindDoc="0" locked="0" layoutInCell="1" allowOverlap="1" wp14:anchorId="76B06D5E" wp14:editId="236DFD78">
                <wp:simplePos x="0" y="0"/>
                <wp:positionH relativeFrom="column">
                  <wp:posOffset>344179</wp:posOffset>
                </wp:positionH>
                <wp:positionV relativeFrom="paragraph">
                  <wp:posOffset>1035988</wp:posOffset>
                </wp:positionV>
                <wp:extent cx="956892" cy="616637"/>
                <wp:effectExtent l="0" t="0" r="0" b="0"/>
                <wp:wrapNone/>
                <wp:docPr id="8" name="Text Box 8"/>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1D82CF9C" w14:textId="1D5EEF3E"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65</w:t>
                            </w:r>
                          </w:p>
                          <w:p w14:paraId="3E635828" w14:textId="0D82A94A" w:rsidR="00062AE8" w:rsidRPr="002F7ECC" w:rsidRDefault="00062AE8" w:rsidP="00294DFC">
                            <w:pPr>
                              <w:rPr>
                                <w:sz w:val="20"/>
                                <w:szCs w:val="20"/>
                              </w:rPr>
                            </w:pPr>
                            <w:r w:rsidRPr="002F7ECC">
                              <w:rPr>
                                <w:sz w:val="20"/>
                                <w:szCs w:val="20"/>
                              </w:rPr>
                              <w:t>p = 0.</w:t>
                            </w:r>
                            <w:r>
                              <w:rPr>
                                <w:sz w:val="20"/>
                                <w:szCs w:val="20"/>
                              </w:rPr>
                              <w:t>6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B06D5E" id="Text Box 8" o:spid="_x0000_s1044" type="#_x0000_t202" style="position:absolute;margin-left:27.1pt;margin-top:81.55pt;width:75.35pt;height:48.5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" filled="f" stroked="f" strokeweight=".5pt">
                <v:textbox>
                  <w:txbxContent>
                    <w:p w14:paraId="1D82CF9C" w14:textId="1D5EEF3E"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65</w:t>
                      </w:r>
                    </w:p>
                    <w:p w14:paraId="3E635828" w14:textId="0D82A94A" w:rsidR="00062AE8" w:rsidRPr="002F7ECC" w:rsidRDefault="00062AE8" w:rsidP="00294DFC">
                      <w:pPr>
                        <w:rPr>
                          <w:sz w:val="20"/>
                          <w:szCs w:val="20"/>
                        </w:rPr>
                      </w:pPr>
                      <w:r w:rsidRPr="002F7ECC">
                        <w:rPr>
                          <w:sz w:val="20"/>
                          <w:szCs w:val="20"/>
                        </w:rPr>
                        <w:t>p = 0.</w:t>
                      </w:r>
                      <w:r>
                        <w:rPr>
                          <w:sz w:val="20"/>
                          <w:szCs w:val="20"/>
                        </w:rPr>
                        <w:t>680</w:t>
                      </w:r>
                    </w:p>
                  </w:txbxContent>
                </v:textbox>
              </v:shape>
            </w:pict>
          </mc:Fallback>
        </mc:AlternateContent>
      </w:r>
      <w:r w:rsidR="00294DFC">
        <w:rPr>
          <w:noProof/>
        </w:rPr>
        <mc:AlternateContent>
          <mc:Choice Requires="wps">
            <w:drawing>
              <wp:anchor distT="0" distB="0" distL="114300" distR="114300" simplePos="0" relativeHeight="251678720" behindDoc="0" locked="0" layoutInCell="1" allowOverlap="1" wp14:anchorId="43D891C5" wp14:editId="01796EBA">
                <wp:simplePos x="0" y="0"/>
                <wp:positionH relativeFrom="column">
                  <wp:posOffset>343412</wp:posOffset>
                </wp:positionH>
                <wp:positionV relativeFrom="paragraph">
                  <wp:posOffset>2826660</wp:posOffset>
                </wp:positionV>
                <wp:extent cx="956892" cy="616637"/>
                <wp:effectExtent l="0" t="0" r="0" b="0"/>
                <wp:wrapNone/>
                <wp:docPr id="7" name="Text Box 7"/>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1D70A954" w14:textId="24DF186A"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26</w:t>
                            </w:r>
                          </w:p>
                          <w:p w14:paraId="061CC4E0" w14:textId="2ABDD378" w:rsidR="00062AE8" w:rsidRPr="002F7ECC" w:rsidRDefault="00062AE8" w:rsidP="00294DFC">
                            <w:pPr>
                              <w:rPr>
                                <w:sz w:val="20"/>
                                <w:szCs w:val="20"/>
                              </w:rPr>
                            </w:pPr>
                            <w:r w:rsidRPr="002F7ECC">
                              <w:rPr>
                                <w:sz w:val="20"/>
                                <w:szCs w:val="20"/>
                              </w:rPr>
                              <w:t>p = 0.</w:t>
                            </w:r>
                            <w:r>
                              <w:rPr>
                                <w:sz w:val="20"/>
                                <w:szCs w:val="20"/>
                              </w:rPr>
                              <w:t>7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D891C5" id="Text Box 7" o:spid="_x0000_s1045" type="#_x0000_t202" style="position:absolute;margin-left:27.05pt;margin-top:222.55pt;width:75.35pt;height:48.5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" filled="f" stroked="f" strokeweight=".5pt">
                <v:textbox>
                  <w:txbxContent>
                    <w:p w14:paraId="1D70A954" w14:textId="24DF186A"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26</w:t>
                      </w:r>
                    </w:p>
                    <w:p w14:paraId="061CC4E0" w14:textId="2ABDD378" w:rsidR="00062AE8" w:rsidRPr="002F7ECC" w:rsidRDefault="00062AE8" w:rsidP="00294DFC">
                      <w:pPr>
                        <w:rPr>
                          <w:sz w:val="20"/>
                          <w:szCs w:val="20"/>
                        </w:rPr>
                      </w:pPr>
                      <w:r w:rsidRPr="002F7ECC">
                        <w:rPr>
                          <w:sz w:val="20"/>
                          <w:szCs w:val="20"/>
                        </w:rPr>
                        <w:t>p = 0.</w:t>
                      </w:r>
                      <w:r>
                        <w:rPr>
                          <w:sz w:val="20"/>
                          <w:szCs w:val="20"/>
                        </w:rPr>
                        <w:t>796</w:t>
                      </w:r>
                    </w:p>
                  </w:txbxContent>
                </v:textbox>
              </v:shape>
            </w:pict>
          </mc:Fallback>
        </mc:AlternateContent>
      </w:r>
      <w:r w:rsidR="00294DFC">
        <w:rPr>
          <w:noProof/>
        </w:rPr>
        <mc:AlternateContent>
          <mc:Choice Requires="wps">
            <w:drawing>
              <wp:anchor distT="0" distB="0" distL="114300" distR="114300" simplePos="0" relativeHeight="251676672" behindDoc="0" locked="0" layoutInCell="1" allowOverlap="1" wp14:anchorId="1D719316" wp14:editId="1B7B75FB">
                <wp:simplePos x="0" y="0"/>
                <wp:positionH relativeFrom="column">
                  <wp:posOffset>2581503</wp:posOffset>
                </wp:positionH>
                <wp:positionV relativeFrom="paragraph">
                  <wp:posOffset>1022720</wp:posOffset>
                </wp:positionV>
                <wp:extent cx="956892" cy="616637"/>
                <wp:effectExtent l="0" t="0" r="0" b="0"/>
                <wp:wrapNone/>
                <wp:docPr id="6" name="Text Box 6"/>
                <wp:cNvGraphicFramePr/>
                <a:graphic xmlns:a="http://schemas.openxmlformats.org/drawingml/2006/main">
                  <a:graphicData uri="http://schemas.microsoft.com/office/word/2010/wordprocessingShape">
                    <wps:wsp>
                      <wps:cNvSpPr txBox="1"/>
                      <wps:spPr>
                        <a:xfrm>
                          <a:off x="0" y="0"/>
                          <a:ext cx="956892" cy="616637"/>
                        </a:xfrm>
                        <a:prstGeom prst="rect">
                          <a:avLst/>
                        </a:prstGeom>
                        <a:noFill/>
                        <a:ln w="6350">
                          <a:noFill/>
                        </a:ln>
                      </wps:spPr>
                      <wps:txbx>
                        <w:txbxContent>
                          <w:p w14:paraId="1D9EC71E" w14:textId="2B1B5FC3"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13</w:t>
                            </w:r>
                          </w:p>
                          <w:p w14:paraId="6F4996B3" w14:textId="75047E8E" w:rsidR="00062AE8" w:rsidRPr="002F7ECC" w:rsidRDefault="00062AE8" w:rsidP="00294DFC">
                            <w:pPr>
                              <w:rPr>
                                <w:sz w:val="20"/>
                                <w:szCs w:val="20"/>
                              </w:rPr>
                            </w:pPr>
                            <w:r w:rsidRPr="002F7ECC">
                              <w:rPr>
                                <w:sz w:val="20"/>
                                <w:szCs w:val="20"/>
                              </w:rPr>
                              <w:t>p = 0.</w:t>
                            </w:r>
                            <w:r>
                              <w:rPr>
                                <w:sz w:val="20"/>
                                <w:szCs w:val="20"/>
                              </w:rPr>
                              <w:t>8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719316" id="Text Box 6" o:spid="_x0000_s1046" type="#_x0000_t202" style="position:absolute;margin-left:203.25pt;margin-top:80.55pt;width:75.35pt;height:48.5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" filled="f" stroked="f" strokeweight=".5pt">
                <v:textbox>
                  <w:txbxContent>
                    <w:p w14:paraId="1D9EC71E" w14:textId="2B1B5FC3" w:rsidR="00062AE8" w:rsidRPr="002F7ECC" w:rsidRDefault="00062AE8" w:rsidP="00294DFC">
                      <w:pPr>
                        <w:rPr>
                          <w:sz w:val="20"/>
                          <w:szCs w:val="20"/>
                        </w:rPr>
                      </w:pPr>
                      <w:r w:rsidRPr="002F7ECC">
                        <w:rPr>
                          <w:sz w:val="20"/>
                          <w:szCs w:val="20"/>
                        </w:rPr>
                        <w:t>r</w:t>
                      </w:r>
                      <w:r w:rsidRPr="002F7ECC">
                        <w:rPr>
                          <w:sz w:val="20"/>
                          <w:szCs w:val="20"/>
                          <w:vertAlign w:val="superscript"/>
                        </w:rPr>
                        <w:t>2</w:t>
                      </w:r>
                      <w:r w:rsidRPr="002F7ECC">
                        <w:rPr>
                          <w:sz w:val="20"/>
                          <w:szCs w:val="20"/>
                        </w:rPr>
                        <w:t xml:space="preserve"> = 0.</w:t>
                      </w:r>
                      <w:r>
                        <w:rPr>
                          <w:sz w:val="20"/>
                          <w:szCs w:val="20"/>
                        </w:rPr>
                        <w:t>013</w:t>
                      </w:r>
                    </w:p>
                    <w:p w14:paraId="6F4996B3" w14:textId="75047E8E" w:rsidR="00062AE8" w:rsidRPr="002F7ECC" w:rsidRDefault="00062AE8" w:rsidP="00294DFC">
                      <w:pPr>
                        <w:rPr>
                          <w:sz w:val="20"/>
                          <w:szCs w:val="20"/>
                        </w:rPr>
                      </w:pPr>
                      <w:r w:rsidRPr="002F7ECC">
                        <w:rPr>
                          <w:sz w:val="20"/>
                          <w:szCs w:val="20"/>
                        </w:rPr>
                        <w:t>p = 0.</w:t>
                      </w:r>
                      <w:r>
                        <w:rPr>
                          <w:sz w:val="20"/>
                          <w:szCs w:val="20"/>
                        </w:rPr>
                        <w:t>854</w:t>
                      </w:r>
                    </w:p>
                  </w:txbxContent>
                </v:textbox>
              </v:shape>
            </w:pict>
          </mc:Fallback>
        </mc:AlternateContent>
      </w:r>
      <w:r w:rsidR="00F92D23">
        <w:rPr>
          <w:rFonts w:cs="Times New Roman"/>
          <w:noProof/>
        </w:rPr>
        <w:drawing>
          <wp:inline distT="0" distB="0" distL="0" distR="0" wp14:anchorId="0978D26E" wp14:editId="4B82E43F">
            <wp:extent cx="5116530" cy="716325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lanatory_variables_Chla_8_noC.png"/>
                    <pic:cNvPicPr/>
                  </pic:nvPicPr>
                  <pic:blipFill>
                    <a:blip r:embed="rId27"/>
                    <a:stretch>
                      <a:fillRect/>
                    </a:stretch>
                  </pic:blipFill>
                  <pic:spPr>
                    <a:xfrm>
                      <a:off x="0" y="0"/>
                      <a:ext cx="5116865" cy="7163722"/>
                    </a:xfrm>
                    <a:prstGeom prst="rect">
                      <a:avLst/>
                    </a:prstGeom>
                  </pic:spPr>
                </pic:pic>
              </a:graphicData>
            </a:graphic>
          </wp:inline>
        </w:drawing>
      </w:r>
    </w:p>
    <w:p w14:paraId="557145CD" w14:textId="758FB7B0" w:rsidR="00326448" w:rsidRDefault="00326448" w:rsidP="006A6153">
      <w:pPr>
        <w:rPr>
          <w:rFonts w:cs="Times New Roman"/>
        </w:rPr>
      </w:pPr>
    </w:p>
    <w:p w14:paraId="7BF8AD12" w14:textId="013CDB2F" w:rsidR="00C338A2" w:rsidRPr="00C12B7D" w:rsidRDefault="00C338A2" w:rsidP="00C12B7D">
      <w:pPr>
        <w:spacing w:line="480" w:lineRule="auto"/>
        <w:rPr>
          <w:rFonts w:cs="Times New Roman"/>
        </w:rPr>
        <w:sectPr w:rsidR="00C338A2" w:rsidRPr="00C12B7D" w:rsidSect="008254D7">
          <w:pgSz w:w="12240" w:h="15840"/>
          <w:pgMar w:top="1440" w:right="1440" w:bottom="1440" w:left="1440" w:header="720" w:footer="720" w:gutter="0"/>
          <w:cols w:space="720"/>
        </w:sectPr>
      </w:pPr>
    </w:p>
    <w:p w14:paraId="2A067E37" w14:textId="4C1C3F5B" w:rsidR="00F34076" w:rsidRDefault="00756F35" w:rsidP="00451DD9">
      <w:pPr>
        <w:pStyle w:val="ThesisH1"/>
        <w:pageBreakBefore/>
      </w:pPr>
      <w:bookmarkStart w:id="22" w:name="_Toc370350631"/>
      <w:r w:rsidRPr="00AB6643">
        <w:t>Appendix</w:t>
      </w:r>
      <w:bookmarkEnd w:id="22"/>
    </w:p>
    <w:p w14:paraId="72B775B3" w14:textId="37BD8AD9" w:rsidR="00FB1A53" w:rsidRDefault="00FB1A53" w:rsidP="00FB1A53"/>
    <w:p w14:paraId="7D8479ED" w14:textId="71B73E7A" w:rsidR="00FB1A53" w:rsidRPr="00FB1A53" w:rsidRDefault="00FB1A53" w:rsidP="00FB1A53">
      <w:pPr>
        <w:rPr>
          <w:i/>
        </w:rPr>
      </w:pPr>
      <w:r w:rsidRPr="00FB1A53">
        <w:rPr>
          <w:i/>
        </w:rPr>
        <w:t xml:space="preserve">Additional Figures </w:t>
      </w:r>
    </w:p>
    <w:p w14:paraId="498C5DD2" w14:textId="3BCBA16E" w:rsidR="00C106BA" w:rsidRDefault="00C106BA" w:rsidP="00C106BA"/>
    <w:p w14:paraId="35864C5B" w14:textId="3C907516" w:rsidR="005E6DC5" w:rsidRPr="005E6DC5" w:rsidRDefault="00FB1A53" w:rsidP="00C106BA">
      <w:pPr>
        <w:rPr>
          <w:b/>
        </w:rPr>
      </w:pPr>
      <w:r w:rsidRPr="005E6DC5">
        <w:rPr>
          <w:b/>
        </w:rPr>
        <w:t xml:space="preserve">Figure A.1 </w:t>
      </w:r>
      <w:r w:rsidR="005E6DC5">
        <w:rPr>
          <w:b/>
        </w:rPr>
        <w:t>T</w:t>
      </w:r>
      <w:r w:rsidR="005E6DC5" w:rsidRPr="005E6DC5">
        <w:rPr>
          <w:b/>
          <w:vertAlign w:val="subscript"/>
        </w:rPr>
        <w:t>7DayMean</w:t>
      </w:r>
      <w:r w:rsidR="005E6DC5">
        <w:rPr>
          <w:b/>
        </w:rPr>
        <w:t xml:space="preserve"> values </w:t>
      </w:r>
    </w:p>
    <w:p w14:paraId="38C1451A" w14:textId="77777777" w:rsidR="005E6DC5" w:rsidRDefault="005E6DC5" w:rsidP="00C106BA"/>
    <w:p w14:paraId="53AA2645" w14:textId="4A3A3168" w:rsidR="00812C5D" w:rsidRPr="00C106BA" w:rsidRDefault="00812C5D" w:rsidP="00C106BA">
      <w:r>
        <w:t>Maximum 7 Day moving average mean</w:t>
      </w:r>
      <w:r w:rsidR="007364DF">
        <w:t xml:space="preserve"> values for each reach before and after the treatment.</w:t>
      </w:r>
    </w:p>
    <w:p w14:paraId="150FC122" w14:textId="77777777" w:rsidR="005A095E" w:rsidRPr="00AB6643" w:rsidRDefault="005A095E" w:rsidP="005A095E"/>
    <w:p w14:paraId="76806FC7" w14:textId="2CD61404" w:rsidR="00BC3DA2" w:rsidRDefault="00BC3DA2" w:rsidP="005A095E">
      <w:pPr>
        <w:pStyle w:val="ThesisH2"/>
      </w:pPr>
      <w:r>
        <w:rPr>
          <w:noProof/>
          <w:lang w:val="en-US"/>
        </w:rPr>
        <w:drawing>
          <wp:inline distT="0" distB="0" distL="0" distR="0" wp14:anchorId="01B2D5C0" wp14:editId="28284B1B">
            <wp:extent cx="5943600" cy="371475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7_day_Mean_light.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BCAA2B0" w14:textId="77777777" w:rsidR="00BC3DA2" w:rsidRPr="00AB6643" w:rsidRDefault="00BC3DA2" w:rsidP="005A095E">
      <w:pPr>
        <w:pStyle w:val="ThesisH2"/>
      </w:pPr>
    </w:p>
    <w:p w14:paraId="692C1611" w14:textId="6AAA61E9" w:rsidR="00A64DA6" w:rsidRDefault="00A64DA6" w:rsidP="00606857">
      <w:pPr>
        <w:rPr>
          <w:u w:val="single"/>
        </w:rPr>
      </w:pPr>
    </w:p>
    <w:p w14:paraId="257B187D" w14:textId="13EEFFC0" w:rsidR="00FB1A53" w:rsidRDefault="00FB1A53" w:rsidP="00606857">
      <w:pPr>
        <w:rPr>
          <w:u w:val="single"/>
        </w:rPr>
      </w:pPr>
    </w:p>
    <w:p w14:paraId="52D61495" w14:textId="149E1AEB" w:rsidR="00FB1A53" w:rsidRDefault="00FB1A53" w:rsidP="00606857">
      <w:pPr>
        <w:rPr>
          <w:u w:val="single"/>
        </w:rPr>
      </w:pPr>
    </w:p>
    <w:p w14:paraId="107B5F19" w14:textId="37225AFB" w:rsidR="00FB1A53" w:rsidRDefault="00FB1A53" w:rsidP="00606857">
      <w:pPr>
        <w:rPr>
          <w:u w:val="single"/>
        </w:rPr>
      </w:pPr>
    </w:p>
    <w:p w14:paraId="3C090DC0" w14:textId="73AA6EA1" w:rsidR="00FB1A53" w:rsidRDefault="00FB1A53" w:rsidP="00606857">
      <w:pPr>
        <w:rPr>
          <w:u w:val="single"/>
        </w:rPr>
      </w:pPr>
    </w:p>
    <w:p w14:paraId="6C6313D7" w14:textId="53A2C2FE" w:rsidR="00FB1A53" w:rsidRDefault="00FB1A53" w:rsidP="00606857">
      <w:pPr>
        <w:rPr>
          <w:u w:val="single"/>
        </w:rPr>
      </w:pPr>
    </w:p>
    <w:p w14:paraId="261F7CFE" w14:textId="205336FA" w:rsidR="00FB1A53" w:rsidRDefault="00FB1A53" w:rsidP="00606857">
      <w:pPr>
        <w:rPr>
          <w:u w:val="single"/>
        </w:rPr>
      </w:pPr>
    </w:p>
    <w:p w14:paraId="3370E598" w14:textId="26CE7163" w:rsidR="00FB1A53" w:rsidRDefault="00FB1A53" w:rsidP="00606857">
      <w:pPr>
        <w:rPr>
          <w:u w:val="single"/>
        </w:rPr>
      </w:pPr>
    </w:p>
    <w:p w14:paraId="58E0AB32" w14:textId="0CBC2CB5" w:rsidR="00FB1A53" w:rsidRDefault="00FB1A53" w:rsidP="00606857">
      <w:pPr>
        <w:rPr>
          <w:u w:val="single"/>
        </w:rPr>
      </w:pPr>
    </w:p>
    <w:p w14:paraId="2A0BD0A8" w14:textId="61931F00" w:rsidR="00FB1A53" w:rsidRDefault="00FB1A53" w:rsidP="00606857">
      <w:pPr>
        <w:rPr>
          <w:u w:val="single"/>
        </w:rPr>
      </w:pPr>
    </w:p>
    <w:p w14:paraId="641937F6" w14:textId="2490A054" w:rsidR="00FB1A53" w:rsidRDefault="00FB1A53" w:rsidP="00606857">
      <w:pPr>
        <w:rPr>
          <w:u w:val="single"/>
        </w:rPr>
      </w:pPr>
    </w:p>
    <w:p w14:paraId="5B6370A9" w14:textId="45FD3EE7" w:rsidR="00FB1A53" w:rsidRDefault="00FB1A53" w:rsidP="00606857">
      <w:pPr>
        <w:rPr>
          <w:u w:val="single"/>
        </w:rPr>
      </w:pPr>
    </w:p>
    <w:p w14:paraId="1F6301E1" w14:textId="4D253647" w:rsidR="00FB1A53" w:rsidRDefault="00FB1A53" w:rsidP="00606857">
      <w:pPr>
        <w:rPr>
          <w:u w:val="single"/>
        </w:rPr>
      </w:pPr>
    </w:p>
    <w:p w14:paraId="6C46BE7D" w14:textId="1C898B3A" w:rsidR="00FB1A53" w:rsidRDefault="00FB1A53" w:rsidP="00606857"/>
    <w:p w14:paraId="5DC7FEC8" w14:textId="48B2826B" w:rsidR="005E6DC5" w:rsidRPr="005E6DC5" w:rsidRDefault="00FB1A53" w:rsidP="00DF4BCF">
      <w:pPr>
        <w:rPr>
          <w:b/>
        </w:rPr>
      </w:pPr>
      <w:r w:rsidRPr="005E6DC5">
        <w:rPr>
          <w:b/>
        </w:rPr>
        <w:t>Figure A.2</w:t>
      </w:r>
      <w:r w:rsidR="005E6DC5" w:rsidRPr="005E6DC5">
        <w:rPr>
          <w:b/>
        </w:rPr>
        <w:t xml:space="preserve"> Daily mean yearly regressions</w:t>
      </w:r>
    </w:p>
    <w:p w14:paraId="445A5B0A" w14:textId="77777777" w:rsidR="005E6DC5" w:rsidRDefault="005E6DC5" w:rsidP="00DF4BCF"/>
    <w:p w14:paraId="3857965E" w14:textId="4DF17D22" w:rsidR="00DF4BCF" w:rsidRDefault="00DF4BCF" w:rsidP="00DF4BCF">
      <w:pPr>
        <w:rPr>
          <w:noProof/>
        </w:rPr>
      </w:pPr>
      <w:r w:rsidRPr="00D558FD">
        <w:t>Yearly comparisons of regression relationships for the reference reach (x-axis) versus the treatment reach (y-axis) of maximum daily downstream temperatures values and 95 percent confidence intervals (grey).  Sites are ordered by stream size (bankfull width).</w:t>
      </w:r>
      <w:r w:rsidRPr="00DF4BCF">
        <w:rPr>
          <w:noProof/>
        </w:rPr>
        <w:t xml:space="preserve"> </w:t>
      </w:r>
    </w:p>
    <w:p w14:paraId="1DDB200A" w14:textId="7265D483" w:rsidR="00DF4BCF" w:rsidRDefault="00DF4BCF" w:rsidP="00DF4BCF">
      <w:pPr>
        <w:rPr>
          <w:noProof/>
        </w:rPr>
      </w:pPr>
    </w:p>
    <w:p w14:paraId="47968952" w14:textId="7790AD93" w:rsidR="00DF4BCF" w:rsidRDefault="00DF4BCF" w:rsidP="00DF4BCF">
      <w:pPr>
        <w:rPr>
          <w:noProof/>
        </w:rPr>
      </w:pPr>
    </w:p>
    <w:p w14:paraId="1C5C8902" w14:textId="4AE29295" w:rsidR="00FB1A53" w:rsidRPr="0024069D" w:rsidRDefault="007364DF" w:rsidP="00606857">
      <w:r>
        <w:rPr>
          <w:noProof/>
        </w:rPr>
        <mc:AlternateContent>
          <mc:Choice Requires="wps">
            <w:drawing>
              <wp:anchor distT="0" distB="0" distL="114300" distR="114300" simplePos="0" relativeHeight="251693056" behindDoc="0" locked="0" layoutInCell="1" allowOverlap="1" wp14:anchorId="7A8E3AB9" wp14:editId="2F798CF7">
                <wp:simplePos x="0" y="0"/>
                <wp:positionH relativeFrom="margin">
                  <wp:align>center</wp:align>
                </wp:positionH>
                <wp:positionV relativeFrom="paragraph">
                  <wp:posOffset>3346938</wp:posOffset>
                </wp:positionV>
                <wp:extent cx="3301226" cy="327064"/>
                <wp:effectExtent l="0" t="0" r="0" b="0"/>
                <wp:wrapNone/>
                <wp:docPr id="4" name="Text Box 4"/>
                <wp:cNvGraphicFramePr/>
                <a:graphic xmlns:a="http://schemas.openxmlformats.org/drawingml/2006/main">
                  <a:graphicData uri="http://schemas.microsoft.com/office/word/2010/wordprocessingShape">
                    <wps:wsp>
                      <wps:cNvSpPr txBox="1"/>
                      <wps:spPr>
                        <a:xfrm>
                          <a:off x="0" y="0"/>
                          <a:ext cx="3301226" cy="327064"/>
                        </a:xfrm>
                        <a:prstGeom prst="rect">
                          <a:avLst/>
                        </a:prstGeom>
                        <a:solidFill>
                          <a:schemeClr val="lt1"/>
                        </a:solidFill>
                        <a:ln w="6350">
                          <a:noFill/>
                        </a:ln>
                      </wps:spPr>
                      <wps:txbx>
                        <w:txbxContent>
                          <w:p w14:paraId="61F175A1" w14:textId="1CF397AB" w:rsidR="00062AE8" w:rsidRPr="007364DF" w:rsidRDefault="00062AE8" w:rsidP="007364DF">
                            <w:pPr>
                              <w:rPr>
                                <w:rFonts w:asciiTheme="majorHAnsi" w:hAnsiTheme="majorHAnsi" w:cstheme="majorHAnsi"/>
                              </w:rPr>
                            </w:pPr>
                            <w:r w:rsidRPr="007364DF">
                              <w:rPr>
                                <w:rFonts w:asciiTheme="majorHAnsi" w:hAnsiTheme="majorHAnsi" w:cstheme="majorHAnsi"/>
                              </w:rPr>
                              <w:t>Reference Reach Mean Daily Temperature (</w:t>
                            </w:r>
                            <w:r w:rsidRPr="007364DF">
                              <w:rPr>
                                <w:rFonts w:asciiTheme="majorHAnsi" w:hAnsiTheme="majorHAnsi" w:cstheme="majorHAnsi"/>
                                <w:vertAlign w:val="superscript"/>
                              </w:rPr>
                              <w:t>o</w:t>
                            </w:r>
                            <w:r w:rsidRPr="007364DF">
                              <w:rPr>
                                <w:rFonts w:asciiTheme="majorHAnsi" w:hAnsiTheme="majorHAnsi" w:cstheme="majorHAnsi"/>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E3AB9" id="Text Box 4" o:spid="_x0000_s1047" type="#_x0000_t202" style="position:absolute;margin-left:0;margin-top:263.55pt;width:259.95pt;height:25.75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" fillcolor="white [3201]" stroked="f" strokeweight=".5pt">
                <v:textbox>
                  <w:txbxContent>
                    <w:p w14:paraId="61F175A1" w14:textId="1CF397AB" w:rsidR="00062AE8" w:rsidRPr="007364DF" w:rsidRDefault="00062AE8" w:rsidP="007364DF">
                      <w:pPr>
                        <w:rPr>
                          <w:rFonts w:asciiTheme="majorHAnsi" w:hAnsiTheme="majorHAnsi" w:cstheme="majorHAnsi"/>
                        </w:rPr>
                      </w:pPr>
                      <w:r w:rsidRPr="007364DF">
                        <w:rPr>
                          <w:rFonts w:asciiTheme="majorHAnsi" w:hAnsiTheme="majorHAnsi" w:cstheme="majorHAnsi"/>
                        </w:rPr>
                        <w:t>Reference Reach Mean Daily Temperature (</w:t>
                      </w:r>
                      <w:r w:rsidRPr="007364DF">
                        <w:rPr>
                          <w:rFonts w:asciiTheme="majorHAnsi" w:hAnsiTheme="majorHAnsi" w:cstheme="majorHAnsi"/>
                          <w:vertAlign w:val="superscript"/>
                        </w:rPr>
                        <w:t>o</w:t>
                      </w:r>
                      <w:r w:rsidRPr="007364DF">
                        <w:rPr>
                          <w:rFonts w:asciiTheme="majorHAnsi" w:hAnsiTheme="majorHAnsi" w:cstheme="majorHAnsi"/>
                        </w:rPr>
                        <w:t>C)</w:t>
                      </w:r>
                    </w:p>
                  </w:txbxContent>
                </v:textbox>
                <w10:wrap anchorx="margin"/>
              </v:shape>
            </w:pict>
          </mc:Fallback>
        </mc:AlternateContent>
      </w:r>
      <w:r>
        <w:rPr>
          <w:noProof/>
        </w:rPr>
        <mc:AlternateContent>
          <mc:Choice Requires="wps">
            <w:drawing>
              <wp:anchor distT="0" distB="0" distL="114300" distR="114300" simplePos="0" relativeHeight="251691008" behindDoc="0" locked="0" layoutInCell="1" allowOverlap="1" wp14:anchorId="3021B44B" wp14:editId="5AEF0AC5">
                <wp:simplePos x="0" y="0"/>
                <wp:positionH relativeFrom="leftMargin">
                  <wp:posOffset>-712062</wp:posOffset>
                </wp:positionH>
                <wp:positionV relativeFrom="paragraph">
                  <wp:posOffset>1505903</wp:posOffset>
                </wp:positionV>
                <wp:extent cx="3301226" cy="327064"/>
                <wp:effectExtent l="952" t="0" r="0" b="0"/>
                <wp:wrapNone/>
                <wp:docPr id="2" name="Text Box 2"/>
                <wp:cNvGraphicFramePr/>
                <a:graphic xmlns:a="http://schemas.openxmlformats.org/drawingml/2006/main">
                  <a:graphicData uri="http://schemas.microsoft.com/office/word/2010/wordprocessingShape">
                    <wps:wsp>
                      <wps:cNvSpPr txBox="1"/>
                      <wps:spPr>
                        <a:xfrm rot="16200000">
                          <a:off x="0" y="0"/>
                          <a:ext cx="3301226" cy="327064"/>
                        </a:xfrm>
                        <a:prstGeom prst="rect">
                          <a:avLst/>
                        </a:prstGeom>
                        <a:solidFill>
                          <a:schemeClr val="lt1"/>
                        </a:solidFill>
                        <a:ln w="6350">
                          <a:noFill/>
                        </a:ln>
                      </wps:spPr>
                      <wps:txbx>
                        <w:txbxContent>
                          <w:p w14:paraId="4154958A" w14:textId="11EB0E94" w:rsidR="00062AE8" w:rsidRPr="007364DF" w:rsidRDefault="00062AE8">
                            <w:pPr>
                              <w:rPr>
                                <w:rFonts w:asciiTheme="minorHAnsi" w:hAnsiTheme="minorHAnsi"/>
                              </w:rPr>
                            </w:pPr>
                            <w:r w:rsidRPr="007364DF">
                              <w:rPr>
                                <w:rFonts w:asciiTheme="minorHAnsi" w:hAnsiTheme="minorHAnsi"/>
                              </w:rPr>
                              <w:t>Treatment Reach Mean Daily Temperature (</w:t>
                            </w:r>
                            <w:r w:rsidRPr="007364DF">
                              <w:rPr>
                                <w:rFonts w:asciiTheme="minorHAnsi" w:hAnsiTheme="minorHAnsi"/>
                                <w:vertAlign w:val="superscript"/>
                              </w:rPr>
                              <w:t>o</w:t>
                            </w:r>
                            <w:r w:rsidRPr="007364DF">
                              <w:rPr>
                                <w:rFonts w:asciiTheme="minorHAnsi" w:hAnsiTheme="minorHAnsi"/>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B44B" id="Text Box 2" o:spid="_x0000_s1048" type="#_x0000_t202" style="position:absolute;margin-left:-56.05pt;margin-top:118.6pt;width:259.95pt;height:25.75pt;rotation:-90;z-index:2516910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" fillcolor="white [3201]" stroked="f" strokeweight=".5pt">
                <v:textbox>
                  <w:txbxContent>
                    <w:p w14:paraId="4154958A" w14:textId="11EB0E94" w:rsidR="00062AE8" w:rsidRPr="007364DF" w:rsidRDefault="00062AE8">
                      <w:pPr>
                        <w:rPr>
                          <w:rFonts w:asciiTheme="minorHAnsi" w:hAnsiTheme="minorHAnsi"/>
                        </w:rPr>
                      </w:pPr>
                      <w:r w:rsidRPr="007364DF">
                        <w:rPr>
                          <w:rFonts w:asciiTheme="minorHAnsi" w:hAnsiTheme="minorHAnsi"/>
                        </w:rPr>
                        <w:t>Treatment Reach Mean Daily Temperature (</w:t>
                      </w:r>
                      <w:r w:rsidRPr="007364DF">
                        <w:rPr>
                          <w:rFonts w:asciiTheme="minorHAnsi" w:hAnsiTheme="minorHAnsi"/>
                          <w:vertAlign w:val="superscript"/>
                        </w:rPr>
                        <w:t>o</w:t>
                      </w:r>
                      <w:r w:rsidRPr="007364DF">
                        <w:rPr>
                          <w:rFonts w:asciiTheme="minorHAnsi" w:hAnsiTheme="minorHAnsi"/>
                        </w:rPr>
                        <w:t>C)</w:t>
                      </w:r>
                    </w:p>
                  </w:txbxContent>
                </v:textbox>
                <w10:wrap anchorx="margin"/>
              </v:shape>
            </w:pict>
          </mc:Fallback>
        </mc:AlternateContent>
      </w:r>
      <w:r w:rsidR="00DF4BCF">
        <w:rPr>
          <w:noProof/>
        </w:rPr>
        <w:drawing>
          <wp:inline distT="0" distB="0" distL="0" distR="0" wp14:anchorId="79796E1C" wp14:editId="5951984B">
            <wp:extent cx="5943600" cy="35661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XY_mean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037B6EB" w14:textId="3F20D1F2" w:rsidR="00FB1A53" w:rsidRDefault="00FB1A53" w:rsidP="00FB1A53">
      <w:pPr>
        <w:pageBreakBefore/>
        <w:rPr>
          <w:i/>
        </w:rPr>
      </w:pPr>
      <w:r w:rsidRPr="00FB1A53">
        <w:rPr>
          <w:i/>
        </w:rPr>
        <w:t>Additional Tables</w:t>
      </w:r>
    </w:p>
    <w:p w14:paraId="6922FE63" w14:textId="048868C7" w:rsidR="00FB1A53" w:rsidRDefault="00FB1A53" w:rsidP="00606857">
      <w:pPr>
        <w:rPr>
          <w:i/>
        </w:rPr>
      </w:pPr>
    </w:p>
    <w:p w14:paraId="7505FDE3" w14:textId="14F94843" w:rsidR="005E6DC5" w:rsidRPr="00B452DD" w:rsidRDefault="00585E34" w:rsidP="00E3331F">
      <w:pPr>
        <w:rPr>
          <w:b/>
        </w:rPr>
      </w:pPr>
      <w:r>
        <w:rPr>
          <w:b/>
        </w:rPr>
        <w:t xml:space="preserve">Table A.3 </w:t>
      </w:r>
      <w:r w:rsidR="00053FC7">
        <w:rPr>
          <w:b/>
        </w:rPr>
        <w:t>BACI Statistical Analyses for T</w:t>
      </w:r>
      <w:r w:rsidR="00053FC7" w:rsidRPr="00053FC7">
        <w:rPr>
          <w:b/>
          <w:vertAlign w:val="subscript"/>
        </w:rPr>
        <w:t>7DayMax</w:t>
      </w:r>
      <w:r w:rsidR="00053FC7">
        <w:rPr>
          <w:b/>
        </w:rPr>
        <w:t xml:space="preserve"> and T</w:t>
      </w:r>
      <w:r w:rsidR="00053FC7" w:rsidRPr="00053FC7">
        <w:rPr>
          <w:b/>
          <w:vertAlign w:val="subscript"/>
        </w:rPr>
        <w:t>7DayMean</w:t>
      </w:r>
      <w:r w:rsidR="00B452DD">
        <w:rPr>
          <w:b/>
          <w:vertAlign w:val="subscript"/>
        </w:rPr>
        <w:t xml:space="preserve"> </w:t>
      </w:r>
      <w:r w:rsidR="00B452DD">
        <w:rPr>
          <w:b/>
        </w:rPr>
        <w:t>values</w:t>
      </w:r>
    </w:p>
    <w:p w14:paraId="208B7AD9" w14:textId="77777777" w:rsidR="005E6DC5" w:rsidRDefault="005E6DC5" w:rsidP="00E3331F"/>
    <w:p w14:paraId="588EF74A" w14:textId="012FC454" w:rsidR="00E3331F" w:rsidRDefault="00E3331F" w:rsidP="00E3331F">
      <w:r>
        <w:t>Estimates, standard error, degrees of freedon, t-values, and p-values for the statistical models for T</w:t>
      </w:r>
      <w:r w:rsidRPr="00E3331F">
        <w:rPr>
          <w:vertAlign w:val="subscript"/>
        </w:rPr>
        <w:t>7DayMax</w:t>
      </w:r>
      <w:r>
        <w:t xml:space="preserve"> and T</w:t>
      </w:r>
      <w:r w:rsidRPr="00E3331F">
        <w:rPr>
          <w:vertAlign w:val="subscript"/>
        </w:rPr>
        <w:t>7DayMean</w:t>
      </w:r>
      <w:r w:rsidR="0081138F">
        <w:t xml:space="preserve"> responses to the gap treatment</w:t>
      </w:r>
      <w:r>
        <w:t xml:space="preserve">. </w:t>
      </w:r>
    </w:p>
    <w:p w14:paraId="00285B69" w14:textId="1EECAD1B" w:rsidR="00E74480" w:rsidRPr="00E74480" w:rsidRDefault="00E74480" w:rsidP="00606857"/>
    <w:p w14:paraId="2F53736E" w14:textId="77777777" w:rsidR="00FB1A53" w:rsidRDefault="00FB1A53" w:rsidP="00606857">
      <w:pPr>
        <w:rPr>
          <w:u w:val="single"/>
        </w:rPr>
      </w:pPr>
    </w:p>
    <w:p w14:paraId="3FF96CEC" w14:textId="4ABB79FE" w:rsidR="00606857" w:rsidRPr="00D558FD" w:rsidRDefault="00606857" w:rsidP="00606857">
      <w:pPr>
        <w:rPr>
          <w:u w:val="single"/>
        </w:rPr>
      </w:pPr>
      <w:r w:rsidRPr="00D558FD">
        <w:rPr>
          <w:u w:val="single"/>
        </w:rPr>
        <w:t>T</w:t>
      </w:r>
      <w:r w:rsidRPr="00D558FD">
        <w:rPr>
          <w:u w:val="single"/>
          <w:vertAlign w:val="subscript"/>
        </w:rPr>
        <w:t>7DayMax</w:t>
      </w:r>
      <w:r w:rsidRPr="00D558FD">
        <w:rPr>
          <w:u w:val="single"/>
        </w:rPr>
        <w:t xml:space="preserve">                </w:t>
      </w:r>
      <w:r w:rsidRPr="00D558FD">
        <w:rPr>
          <w:u w:val="single"/>
        </w:rPr>
        <w:tab/>
      </w:r>
      <w:r w:rsidRPr="00D558FD">
        <w:rPr>
          <w:u w:val="single"/>
        </w:rPr>
        <w:tab/>
      </w:r>
      <w:r>
        <w:rPr>
          <w:u w:val="single"/>
        </w:rPr>
        <w:tab/>
        <w:t>Estimate</w:t>
      </w:r>
      <w:r w:rsidRPr="00D558FD">
        <w:rPr>
          <w:u w:val="single"/>
        </w:rPr>
        <w:t xml:space="preserve"> </w:t>
      </w:r>
      <w:r w:rsidRPr="00D558FD">
        <w:rPr>
          <w:u w:val="single"/>
        </w:rPr>
        <w:tab/>
        <w:t xml:space="preserve">Std.Error </w:t>
      </w:r>
      <w:r w:rsidRPr="00D558FD">
        <w:rPr>
          <w:u w:val="single"/>
        </w:rPr>
        <w:tab/>
        <w:t xml:space="preserve">DF </w:t>
      </w:r>
      <w:r w:rsidRPr="00D558FD">
        <w:rPr>
          <w:u w:val="single"/>
        </w:rPr>
        <w:tab/>
        <w:t xml:space="preserve"> t-value </w:t>
      </w:r>
      <w:r w:rsidRPr="00D558FD">
        <w:rPr>
          <w:u w:val="single"/>
        </w:rPr>
        <w:tab/>
        <w:t>p-value</w:t>
      </w:r>
    </w:p>
    <w:p w14:paraId="5ED460C4" w14:textId="77777777" w:rsidR="00606857" w:rsidRPr="00D558FD" w:rsidRDefault="00606857" w:rsidP="00606857">
      <w:r w:rsidRPr="00D558FD">
        <w:t xml:space="preserve">Intercept                </w:t>
      </w:r>
      <w:r w:rsidRPr="00D558FD">
        <w:tab/>
      </w:r>
      <w:r w:rsidRPr="00D558FD">
        <w:tab/>
      </w:r>
      <w:r w:rsidRPr="00D558FD">
        <w:tab/>
        <w:t xml:space="preserve">15.14 </w:t>
      </w:r>
      <w:r w:rsidRPr="00D558FD">
        <w:tab/>
      </w:r>
      <w:r w:rsidRPr="00D558FD">
        <w:tab/>
        <w:t xml:space="preserve">0.42 </w:t>
      </w:r>
      <w:r w:rsidRPr="00D558FD">
        <w:tab/>
      </w:r>
      <w:r w:rsidRPr="00D558FD">
        <w:tab/>
        <w:t xml:space="preserve">10 </w:t>
      </w:r>
      <w:r w:rsidRPr="00D558FD">
        <w:tab/>
        <w:t>36.42</w:t>
      </w:r>
      <w:r w:rsidRPr="00D558FD">
        <w:tab/>
        <w:t xml:space="preserve">  </w:t>
      </w:r>
      <w:r w:rsidRPr="00D558FD">
        <w:tab/>
        <w:t>0.000</w:t>
      </w:r>
    </w:p>
    <w:p w14:paraId="1491208A" w14:textId="77777777" w:rsidR="00606857" w:rsidRPr="00D558FD" w:rsidRDefault="00606857" w:rsidP="00606857">
      <w:r w:rsidRPr="00D558FD">
        <w:t xml:space="preserve">Year (Post)                   </w:t>
      </w:r>
      <w:r w:rsidRPr="00D558FD">
        <w:tab/>
      </w:r>
      <w:r w:rsidRPr="00D558FD">
        <w:tab/>
        <w:t xml:space="preserve">  0.02 </w:t>
      </w:r>
      <w:r w:rsidRPr="00D558FD">
        <w:tab/>
      </w:r>
      <w:r w:rsidRPr="00D558FD">
        <w:tab/>
        <w:t xml:space="preserve">0.16 </w:t>
      </w:r>
      <w:r w:rsidRPr="00D558FD">
        <w:tab/>
      </w:r>
      <w:r w:rsidRPr="00D558FD">
        <w:tab/>
        <w:t xml:space="preserve">10  </w:t>
      </w:r>
      <w:r w:rsidRPr="00D558FD">
        <w:tab/>
        <w:t xml:space="preserve">  0.11</w:t>
      </w:r>
      <w:r w:rsidRPr="00D558FD">
        <w:tab/>
        <w:t xml:space="preserve">  </w:t>
      </w:r>
      <w:r w:rsidRPr="00D558FD">
        <w:tab/>
        <w:t>0.912</w:t>
      </w:r>
    </w:p>
    <w:p w14:paraId="1E99FFBD" w14:textId="77777777" w:rsidR="00606857" w:rsidRPr="00D558FD" w:rsidRDefault="00606857" w:rsidP="00606857">
      <w:r w:rsidRPr="00D558FD">
        <w:t xml:space="preserve">Reach (Treatment)             </w:t>
      </w:r>
      <w:r w:rsidRPr="00D558FD">
        <w:tab/>
      </w:r>
      <w:r w:rsidRPr="00D558FD">
        <w:tab/>
        <w:t xml:space="preserve">  0.17 </w:t>
      </w:r>
      <w:r w:rsidRPr="00D558FD">
        <w:tab/>
      </w:r>
      <w:r w:rsidRPr="00D558FD">
        <w:tab/>
        <w:t xml:space="preserve">0.27  </w:t>
      </w:r>
      <w:r w:rsidRPr="00D558FD">
        <w:tab/>
      </w:r>
      <w:r w:rsidRPr="00D558FD">
        <w:tab/>
        <w:t xml:space="preserve">5  </w:t>
      </w:r>
      <w:r w:rsidRPr="00D558FD">
        <w:tab/>
        <w:t xml:space="preserve">  0.61</w:t>
      </w:r>
      <w:r w:rsidRPr="00D558FD">
        <w:tab/>
        <w:t xml:space="preserve">  </w:t>
      </w:r>
      <w:r w:rsidRPr="00D558FD">
        <w:tab/>
        <w:t>0.568</w:t>
      </w:r>
    </w:p>
    <w:p w14:paraId="14F4B294" w14:textId="77777777" w:rsidR="00606857" w:rsidRPr="00D558FD" w:rsidRDefault="00606857" w:rsidP="00606857">
      <w:r w:rsidRPr="00D558FD">
        <w:t>BACI (Post:Treatment)</w:t>
      </w:r>
      <w:r w:rsidRPr="00D558FD">
        <w:tab/>
        <w:t xml:space="preserve">  </w:t>
      </w:r>
      <w:r w:rsidRPr="00D558FD">
        <w:tab/>
        <w:t xml:space="preserve">  0.21</w:t>
      </w:r>
      <w:r w:rsidRPr="00D558FD">
        <w:tab/>
        <w:t xml:space="preserve"> </w:t>
      </w:r>
      <w:r w:rsidRPr="00D558FD">
        <w:tab/>
        <w:t xml:space="preserve">0.22 </w:t>
      </w:r>
      <w:r w:rsidRPr="00D558FD">
        <w:tab/>
      </w:r>
      <w:r w:rsidRPr="00D558FD">
        <w:tab/>
        <w:t xml:space="preserve">10  </w:t>
      </w:r>
      <w:r w:rsidRPr="00D558FD">
        <w:tab/>
        <w:t xml:space="preserve">  0.99</w:t>
      </w:r>
      <w:r w:rsidRPr="00D558FD">
        <w:tab/>
        <w:t xml:space="preserve">  </w:t>
      </w:r>
      <w:r w:rsidRPr="00D558FD">
        <w:tab/>
        <w:t>0.350</w:t>
      </w:r>
    </w:p>
    <w:p w14:paraId="0A73A518" w14:textId="77777777" w:rsidR="00606857" w:rsidRPr="00D558FD" w:rsidRDefault="00606857" w:rsidP="00606857">
      <w:pPr>
        <w:rPr>
          <w:u w:val="single"/>
        </w:rPr>
      </w:pPr>
      <w:r w:rsidRPr="00D558FD">
        <w:rPr>
          <w:u w:val="single"/>
        </w:rPr>
        <w:t>T</w:t>
      </w:r>
      <w:r w:rsidRPr="00D558FD">
        <w:rPr>
          <w:u w:val="single"/>
          <w:vertAlign w:val="subscript"/>
        </w:rPr>
        <w:t>7DayMean</w:t>
      </w:r>
      <w:r w:rsidRPr="00D558FD">
        <w:rPr>
          <w:u w:val="single"/>
        </w:rPr>
        <w:t xml:space="preserve">                          </w:t>
      </w:r>
      <w:r w:rsidRPr="00D558FD">
        <w:rPr>
          <w:u w:val="single"/>
        </w:rPr>
        <w:tab/>
      </w:r>
      <w:r w:rsidRPr="00D558FD">
        <w:rPr>
          <w:u w:val="single"/>
        </w:rPr>
        <w:tab/>
      </w:r>
      <w:r>
        <w:rPr>
          <w:u w:val="single"/>
        </w:rPr>
        <w:t>Estimate</w:t>
      </w:r>
      <w:r w:rsidRPr="00D558FD">
        <w:rPr>
          <w:u w:val="single"/>
        </w:rPr>
        <w:tab/>
        <w:t xml:space="preserve">Std.Error </w:t>
      </w:r>
      <w:r w:rsidRPr="00D558FD">
        <w:rPr>
          <w:u w:val="single"/>
        </w:rPr>
        <w:tab/>
        <w:t xml:space="preserve">DF  </w:t>
      </w:r>
      <w:r w:rsidRPr="00D558FD">
        <w:rPr>
          <w:u w:val="single"/>
        </w:rPr>
        <w:tab/>
        <w:t xml:space="preserve">t-value </w:t>
      </w:r>
      <w:r w:rsidRPr="00D558FD">
        <w:rPr>
          <w:u w:val="single"/>
        </w:rPr>
        <w:tab/>
        <w:t>p-value</w:t>
      </w:r>
    </w:p>
    <w:p w14:paraId="11914E95" w14:textId="77777777" w:rsidR="00606857" w:rsidRPr="00D558FD" w:rsidRDefault="00606857" w:rsidP="00606857">
      <w:r w:rsidRPr="00D558FD">
        <w:t xml:space="preserve">Intercept                 </w:t>
      </w:r>
      <w:r w:rsidRPr="00D558FD">
        <w:tab/>
      </w:r>
      <w:r w:rsidRPr="00D558FD">
        <w:tab/>
      </w:r>
      <w:r w:rsidRPr="00D558FD">
        <w:tab/>
        <w:t>14.45</w:t>
      </w:r>
      <w:r w:rsidRPr="00D558FD">
        <w:tab/>
        <w:t xml:space="preserve"> </w:t>
      </w:r>
      <w:r w:rsidRPr="00D558FD">
        <w:tab/>
        <w:t>0.31</w:t>
      </w:r>
      <w:r w:rsidRPr="00D558FD">
        <w:tab/>
        <w:t xml:space="preserve"> </w:t>
      </w:r>
      <w:r w:rsidRPr="00D558FD">
        <w:tab/>
        <w:t xml:space="preserve">10 </w:t>
      </w:r>
      <w:r w:rsidRPr="00D558FD">
        <w:tab/>
        <w:t>46.06</w:t>
      </w:r>
      <w:r w:rsidRPr="00D558FD">
        <w:tab/>
        <w:t xml:space="preserve">  </w:t>
      </w:r>
      <w:r w:rsidRPr="00D558FD">
        <w:tab/>
        <w:t>0.000</w:t>
      </w:r>
    </w:p>
    <w:p w14:paraId="0E805AD6" w14:textId="77777777" w:rsidR="00606857" w:rsidRPr="00D558FD" w:rsidRDefault="00606857" w:rsidP="00606857">
      <w:r w:rsidRPr="00D558FD">
        <w:t xml:space="preserve">Year (Post)                 </w:t>
      </w:r>
      <w:r w:rsidRPr="00D558FD">
        <w:tab/>
      </w:r>
      <w:r w:rsidRPr="00D558FD">
        <w:tab/>
      </w:r>
      <w:r w:rsidRPr="00D558FD">
        <w:tab/>
        <w:t xml:space="preserve"> -0.09</w:t>
      </w:r>
      <w:r w:rsidRPr="00D558FD">
        <w:tab/>
        <w:t xml:space="preserve"> </w:t>
      </w:r>
      <w:r w:rsidRPr="00D558FD">
        <w:tab/>
        <w:t>0.16</w:t>
      </w:r>
      <w:r w:rsidRPr="00D558FD">
        <w:tab/>
        <w:t xml:space="preserve"> </w:t>
      </w:r>
      <w:r w:rsidRPr="00D558FD">
        <w:tab/>
        <w:t xml:space="preserve">10 </w:t>
      </w:r>
      <w:r w:rsidRPr="00D558FD">
        <w:tab/>
        <w:t xml:space="preserve"> -0.57</w:t>
      </w:r>
      <w:r w:rsidRPr="00D558FD">
        <w:tab/>
        <w:t xml:space="preserve">  </w:t>
      </w:r>
      <w:r w:rsidRPr="00D558FD">
        <w:tab/>
        <w:t>0.583</w:t>
      </w:r>
    </w:p>
    <w:p w14:paraId="6D2979C3" w14:textId="77777777" w:rsidR="00606857" w:rsidRPr="00D558FD" w:rsidRDefault="00606857" w:rsidP="00606857">
      <w:r w:rsidRPr="00D558FD">
        <w:t xml:space="preserve">Reach (Treatment)             </w:t>
      </w:r>
      <w:r w:rsidRPr="00D558FD">
        <w:tab/>
      </w:r>
      <w:r w:rsidRPr="00D558FD">
        <w:tab/>
        <w:t xml:space="preserve">  0.07</w:t>
      </w:r>
      <w:r w:rsidRPr="00D558FD">
        <w:tab/>
        <w:t xml:space="preserve"> </w:t>
      </w:r>
      <w:r w:rsidRPr="00D558FD">
        <w:tab/>
        <w:t>0.25</w:t>
      </w:r>
      <w:r w:rsidRPr="00D558FD">
        <w:tab/>
        <w:t xml:space="preserve">  </w:t>
      </w:r>
      <w:r w:rsidRPr="00D558FD">
        <w:tab/>
        <w:t xml:space="preserve">5  </w:t>
      </w:r>
      <w:r w:rsidRPr="00D558FD">
        <w:tab/>
        <w:t xml:space="preserve">  0.28</w:t>
      </w:r>
      <w:r w:rsidRPr="00D558FD">
        <w:tab/>
        <w:t xml:space="preserve">  </w:t>
      </w:r>
      <w:r w:rsidRPr="00D558FD">
        <w:tab/>
        <w:t>0.793</w:t>
      </w:r>
    </w:p>
    <w:p w14:paraId="6B312C9E" w14:textId="77777777" w:rsidR="00606857" w:rsidRDefault="00606857" w:rsidP="00606857">
      <w:pPr>
        <w:rPr>
          <w:u w:val="single"/>
        </w:rPr>
      </w:pPr>
      <w:r w:rsidRPr="00D558FD">
        <w:t>BACI (Post:Treatment)</w:t>
      </w:r>
      <w:r w:rsidRPr="00D558FD">
        <w:tab/>
      </w:r>
      <w:r w:rsidRPr="00D558FD">
        <w:tab/>
        <w:t xml:space="preserve">  0.15</w:t>
      </w:r>
      <w:r w:rsidRPr="00D558FD">
        <w:tab/>
        <w:t xml:space="preserve"> </w:t>
      </w:r>
      <w:r w:rsidRPr="00D558FD">
        <w:tab/>
        <w:t>0.23</w:t>
      </w:r>
      <w:r w:rsidRPr="00D558FD">
        <w:tab/>
        <w:t xml:space="preserve"> </w:t>
      </w:r>
      <w:r w:rsidRPr="00D558FD">
        <w:tab/>
        <w:t xml:space="preserve">10  </w:t>
      </w:r>
      <w:r w:rsidRPr="00D558FD">
        <w:tab/>
        <w:t xml:space="preserve">  0.65</w:t>
      </w:r>
      <w:r w:rsidRPr="00D558FD">
        <w:tab/>
        <w:t xml:space="preserve">  </w:t>
      </w:r>
      <w:r w:rsidRPr="00D558FD">
        <w:tab/>
        <w:t>0.532</w:t>
      </w:r>
    </w:p>
    <w:p w14:paraId="58899020" w14:textId="4C7DD361" w:rsidR="00606857" w:rsidRDefault="00606857" w:rsidP="00606857">
      <w:pPr>
        <w:spacing w:line="480" w:lineRule="auto"/>
      </w:pPr>
    </w:p>
    <w:p w14:paraId="080AD8B7" w14:textId="77777777" w:rsidR="006D3952" w:rsidRDefault="006D3952" w:rsidP="00B452DD">
      <w:pPr>
        <w:rPr>
          <w:b/>
        </w:rPr>
      </w:pPr>
    </w:p>
    <w:p w14:paraId="6688C3B1" w14:textId="048D95A7" w:rsidR="00B452DD" w:rsidRPr="00053FC7" w:rsidRDefault="00585E34" w:rsidP="00B452DD">
      <w:pPr>
        <w:rPr>
          <w:b/>
        </w:rPr>
      </w:pPr>
      <w:r>
        <w:rPr>
          <w:b/>
        </w:rPr>
        <w:t xml:space="preserve">Table A.4 </w:t>
      </w:r>
      <w:r w:rsidR="00B452DD">
        <w:rPr>
          <w:b/>
        </w:rPr>
        <w:t>BACI Statistical Analyses for daily maximums and daily means</w:t>
      </w:r>
    </w:p>
    <w:p w14:paraId="16951A38" w14:textId="77777777" w:rsidR="00B452DD" w:rsidRDefault="00B452DD" w:rsidP="00FB1A53"/>
    <w:p w14:paraId="1222FF71" w14:textId="0A2AD299" w:rsidR="00FB1A53" w:rsidRDefault="00E3331F" w:rsidP="00FB1A53">
      <w:r>
        <w:t xml:space="preserve">Estimates, standard error, degrees of freedon, t-values, and p-values for the statistical models for daily maximum and daily mean values. </w:t>
      </w:r>
    </w:p>
    <w:p w14:paraId="27DDFFF7" w14:textId="77777777" w:rsidR="002B1FC1" w:rsidRDefault="002B1FC1" w:rsidP="00FB1A53"/>
    <w:p w14:paraId="6F92070F" w14:textId="6339DB31" w:rsidR="00606857" w:rsidRPr="00E74480" w:rsidRDefault="00606857" w:rsidP="00FB1A53">
      <w:pPr>
        <w:rPr>
          <w:u w:val="single"/>
        </w:rPr>
      </w:pPr>
      <w:r w:rsidRPr="00E74480">
        <w:rPr>
          <w:u w:val="single"/>
        </w:rPr>
        <w:t xml:space="preserve">Daily Max </w:t>
      </w:r>
      <w:r w:rsidR="00E74480" w:rsidRPr="00E74480">
        <w:rPr>
          <w:u w:val="single"/>
        </w:rPr>
        <w:tab/>
      </w:r>
      <w:r w:rsidR="00E74480" w:rsidRPr="00E74480">
        <w:rPr>
          <w:u w:val="single"/>
        </w:rPr>
        <w:tab/>
      </w:r>
      <w:r w:rsidR="00E74480" w:rsidRPr="00E74480">
        <w:rPr>
          <w:u w:val="single"/>
        </w:rPr>
        <w:tab/>
      </w:r>
      <w:r w:rsidR="00E74480" w:rsidRPr="00E74480">
        <w:rPr>
          <w:u w:val="single"/>
        </w:rPr>
        <w:tab/>
      </w:r>
      <w:r w:rsidRPr="00E74480">
        <w:rPr>
          <w:u w:val="single"/>
        </w:rPr>
        <w:t xml:space="preserve">Value </w:t>
      </w:r>
      <w:r w:rsidRPr="00E74480">
        <w:rPr>
          <w:u w:val="single"/>
        </w:rPr>
        <w:tab/>
      </w:r>
      <w:r w:rsidRPr="00E74480">
        <w:rPr>
          <w:u w:val="single"/>
        </w:rPr>
        <w:tab/>
        <w:t xml:space="preserve">Std.Error  </w:t>
      </w:r>
      <w:r w:rsidRPr="00E74480">
        <w:rPr>
          <w:u w:val="single"/>
        </w:rPr>
        <w:tab/>
        <w:t xml:space="preserve">DF   </w:t>
      </w:r>
      <w:r w:rsidRPr="00E74480">
        <w:rPr>
          <w:u w:val="single"/>
        </w:rPr>
        <w:tab/>
        <w:t xml:space="preserve">t-value </w:t>
      </w:r>
      <w:r w:rsidRPr="00E74480">
        <w:rPr>
          <w:u w:val="single"/>
        </w:rPr>
        <w:tab/>
        <w:t>p-value</w:t>
      </w:r>
    </w:p>
    <w:p w14:paraId="5025C64E" w14:textId="77777777" w:rsidR="00606857" w:rsidRPr="00D558FD" w:rsidRDefault="00606857" w:rsidP="00FB1A53">
      <w:r w:rsidRPr="00D558FD">
        <w:t xml:space="preserve">(Intercept)                 </w:t>
      </w:r>
      <w:r w:rsidRPr="00D558FD">
        <w:tab/>
      </w:r>
      <w:r w:rsidRPr="00D558FD">
        <w:tab/>
      </w:r>
      <w:r w:rsidRPr="00D558FD">
        <w:tab/>
        <w:t>14.409</w:t>
      </w:r>
      <w:r w:rsidRPr="00D558FD">
        <w:tab/>
        <w:t xml:space="preserve"> </w:t>
      </w:r>
      <w:r w:rsidRPr="00D558FD">
        <w:tab/>
        <w:t xml:space="preserve">0.461 </w:t>
      </w:r>
      <w:r w:rsidRPr="00D558FD">
        <w:tab/>
      </w:r>
      <w:r w:rsidRPr="00D558FD">
        <w:tab/>
        <w:t xml:space="preserve">908 </w:t>
      </w:r>
      <w:r w:rsidRPr="00D558FD">
        <w:tab/>
        <w:t xml:space="preserve">31.231  </w:t>
      </w:r>
      <w:r w:rsidRPr="00D558FD">
        <w:tab/>
        <w:t>0.0000</w:t>
      </w:r>
    </w:p>
    <w:p w14:paraId="543581EA" w14:textId="77777777" w:rsidR="00606857" w:rsidRPr="00D558FD" w:rsidRDefault="00606857" w:rsidP="00FB1A53">
      <w:r w:rsidRPr="00D558FD">
        <w:t xml:space="preserve">Year (Post)                   </w:t>
      </w:r>
      <w:r w:rsidRPr="00D558FD">
        <w:tab/>
      </w:r>
      <w:r w:rsidRPr="00D558FD">
        <w:tab/>
        <w:t xml:space="preserve">  0.071</w:t>
      </w:r>
      <w:r w:rsidRPr="00D558FD">
        <w:tab/>
      </w:r>
      <w:r w:rsidRPr="00D558FD">
        <w:tab/>
        <w:t>0.055</w:t>
      </w:r>
      <w:r w:rsidRPr="00D558FD">
        <w:tab/>
        <w:t xml:space="preserve"> </w:t>
      </w:r>
      <w:r w:rsidRPr="00D558FD">
        <w:tab/>
        <w:t xml:space="preserve">908  </w:t>
      </w:r>
      <w:r w:rsidRPr="00D558FD">
        <w:tab/>
        <w:t xml:space="preserve">  1.254</w:t>
      </w:r>
      <w:r w:rsidRPr="00D558FD">
        <w:tab/>
      </w:r>
      <w:r w:rsidRPr="00D558FD">
        <w:tab/>
        <w:t>0.2100</w:t>
      </w:r>
    </w:p>
    <w:p w14:paraId="23C5D736" w14:textId="77777777" w:rsidR="00606857" w:rsidRPr="00D558FD" w:rsidRDefault="00606857" w:rsidP="00606857">
      <w:r w:rsidRPr="00D558FD">
        <w:t xml:space="preserve">Reach (Treatment)            </w:t>
      </w:r>
      <w:r w:rsidRPr="00D558FD">
        <w:tab/>
      </w:r>
      <w:r w:rsidRPr="00D558FD">
        <w:tab/>
        <w:t xml:space="preserve">  0.001</w:t>
      </w:r>
      <w:r w:rsidRPr="00D558FD">
        <w:tab/>
        <w:t xml:space="preserve"> </w:t>
      </w:r>
      <w:r w:rsidRPr="00D558FD">
        <w:tab/>
        <w:t>0.139</w:t>
      </w:r>
      <w:r w:rsidRPr="00D558FD">
        <w:tab/>
        <w:t xml:space="preserve">   </w:t>
      </w:r>
      <w:r w:rsidRPr="00D558FD">
        <w:tab/>
        <w:t xml:space="preserve">5  </w:t>
      </w:r>
      <w:r w:rsidRPr="00D558FD">
        <w:tab/>
        <w:t xml:space="preserve">  0.007</w:t>
      </w:r>
      <w:r w:rsidRPr="00D558FD">
        <w:tab/>
      </w:r>
      <w:r w:rsidRPr="00D558FD">
        <w:tab/>
        <w:t>0.9949</w:t>
      </w:r>
    </w:p>
    <w:p w14:paraId="16F376D7" w14:textId="69CD7EA0" w:rsidR="00606857" w:rsidRPr="00E74480" w:rsidRDefault="00606857" w:rsidP="00606857">
      <w:pPr>
        <w:rPr>
          <w:highlight w:val="yellow"/>
        </w:rPr>
      </w:pPr>
      <w:r w:rsidRPr="00D558FD">
        <w:t>BACI</w:t>
      </w:r>
      <w:r w:rsidRPr="00D558FD">
        <w:tab/>
      </w:r>
      <w:r w:rsidRPr="00D558FD">
        <w:tab/>
      </w:r>
      <w:r w:rsidRPr="00D558FD">
        <w:tab/>
      </w:r>
      <w:r w:rsidRPr="00D558FD">
        <w:tab/>
        <w:t xml:space="preserve">  </w:t>
      </w:r>
      <w:r w:rsidRPr="00D558FD">
        <w:tab/>
        <w:t xml:space="preserve">  0.314 </w:t>
      </w:r>
      <w:r w:rsidRPr="00D558FD">
        <w:tab/>
        <w:t>0.083</w:t>
      </w:r>
      <w:r w:rsidRPr="00D558FD">
        <w:tab/>
        <w:t xml:space="preserve"> </w:t>
      </w:r>
      <w:r w:rsidRPr="00D558FD">
        <w:tab/>
        <w:t xml:space="preserve">908  </w:t>
      </w:r>
      <w:r w:rsidRPr="00D558FD">
        <w:tab/>
        <w:t xml:space="preserve">  3.775</w:t>
      </w:r>
      <w:r w:rsidRPr="00D558FD">
        <w:tab/>
        <w:t xml:space="preserve">  </w:t>
      </w:r>
      <w:r w:rsidRPr="00D558FD">
        <w:tab/>
        <w:t>0.0002</w:t>
      </w:r>
    </w:p>
    <w:p w14:paraId="76A6FC3E" w14:textId="39DFD760" w:rsidR="00606857" w:rsidRPr="00E74480" w:rsidRDefault="00E74480" w:rsidP="00606857">
      <w:pPr>
        <w:rPr>
          <w:u w:val="single"/>
        </w:rPr>
      </w:pPr>
      <w:r w:rsidRPr="00E74480">
        <w:rPr>
          <w:u w:val="single"/>
        </w:rPr>
        <w:t xml:space="preserve">Daily Mean </w:t>
      </w:r>
      <w:r w:rsidR="00606857" w:rsidRPr="00E74480">
        <w:rPr>
          <w:u w:val="single"/>
        </w:rPr>
        <w:t xml:space="preserve">                                </w:t>
      </w:r>
      <w:r w:rsidR="00606857" w:rsidRPr="00E74480">
        <w:rPr>
          <w:u w:val="single"/>
        </w:rPr>
        <w:tab/>
        <w:t xml:space="preserve">Value </w:t>
      </w:r>
      <w:r w:rsidR="00606857" w:rsidRPr="00E74480">
        <w:rPr>
          <w:u w:val="single"/>
        </w:rPr>
        <w:tab/>
      </w:r>
      <w:r w:rsidR="00606857" w:rsidRPr="00E74480">
        <w:rPr>
          <w:u w:val="single"/>
        </w:rPr>
        <w:tab/>
        <w:t xml:space="preserve">Std.Error  </w:t>
      </w:r>
      <w:r w:rsidR="00606857" w:rsidRPr="00E74480">
        <w:rPr>
          <w:u w:val="single"/>
        </w:rPr>
        <w:tab/>
        <w:t xml:space="preserve">DF  </w:t>
      </w:r>
      <w:r w:rsidR="00606857" w:rsidRPr="00E74480">
        <w:rPr>
          <w:u w:val="single"/>
        </w:rPr>
        <w:tab/>
        <w:t xml:space="preserve">t-value </w:t>
      </w:r>
      <w:r w:rsidR="00606857" w:rsidRPr="00E74480">
        <w:rPr>
          <w:u w:val="single"/>
        </w:rPr>
        <w:tab/>
        <w:t>p-value</w:t>
      </w:r>
    </w:p>
    <w:p w14:paraId="7F27BC7F" w14:textId="77777777" w:rsidR="00606857" w:rsidRPr="00D558FD" w:rsidRDefault="00606857" w:rsidP="00606857">
      <w:r w:rsidRPr="00D558FD">
        <w:t xml:space="preserve">(Intercept)                 </w:t>
      </w:r>
      <w:r w:rsidRPr="00D558FD">
        <w:tab/>
      </w:r>
      <w:r w:rsidRPr="00D558FD">
        <w:tab/>
      </w:r>
      <w:r w:rsidRPr="00D558FD">
        <w:tab/>
        <w:t xml:space="preserve">13.658 </w:t>
      </w:r>
      <w:r w:rsidRPr="00D558FD">
        <w:tab/>
        <w:t xml:space="preserve">0.338 </w:t>
      </w:r>
      <w:r w:rsidRPr="00D558FD">
        <w:tab/>
      </w:r>
      <w:r w:rsidRPr="00D558FD">
        <w:tab/>
        <w:t xml:space="preserve">908 </w:t>
      </w:r>
      <w:r w:rsidRPr="00D558FD">
        <w:tab/>
        <w:t xml:space="preserve">40.399  </w:t>
      </w:r>
      <w:r w:rsidRPr="00D558FD">
        <w:tab/>
        <w:t>0.0000</w:t>
      </w:r>
    </w:p>
    <w:p w14:paraId="32775C95" w14:textId="77777777" w:rsidR="00606857" w:rsidRPr="00D558FD" w:rsidRDefault="00606857" w:rsidP="00606857">
      <w:r w:rsidRPr="00D558FD">
        <w:t xml:space="preserve">Year (Post)                   </w:t>
      </w:r>
      <w:r w:rsidRPr="00D558FD">
        <w:tab/>
      </w:r>
      <w:r w:rsidRPr="00D558FD">
        <w:tab/>
        <w:t xml:space="preserve">  0.028 </w:t>
      </w:r>
      <w:r w:rsidRPr="00D558FD">
        <w:tab/>
        <w:t xml:space="preserve">0.050 </w:t>
      </w:r>
      <w:r w:rsidRPr="00D558FD">
        <w:tab/>
      </w:r>
      <w:r w:rsidRPr="00D558FD">
        <w:tab/>
        <w:t xml:space="preserve">908  </w:t>
      </w:r>
      <w:r w:rsidRPr="00D558FD">
        <w:tab/>
        <w:t xml:space="preserve">  0.555</w:t>
      </w:r>
      <w:r w:rsidRPr="00D558FD">
        <w:tab/>
        <w:t xml:space="preserve">  </w:t>
      </w:r>
      <w:r w:rsidRPr="00D558FD">
        <w:tab/>
        <w:t>0.5788</w:t>
      </w:r>
    </w:p>
    <w:p w14:paraId="28279121" w14:textId="77777777" w:rsidR="00606857" w:rsidRPr="00D558FD" w:rsidRDefault="00606857" w:rsidP="00606857">
      <w:r w:rsidRPr="00D558FD">
        <w:t xml:space="preserve">Reach (Treatment)             </w:t>
      </w:r>
      <w:r w:rsidRPr="00D558FD">
        <w:tab/>
      </w:r>
      <w:r w:rsidRPr="00D558FD">
        <w:tab/>
        <w:t xml:space="preserve">  0.019 </w:t>
      </w:r>
      <w:r w:rsidRPr="00D558FD">
        <w:tab/>
        <w:t xml:space="preserve">0.086   </w:t>
      </w:r>
      <w:r w:rsidRPr="00D558FD">
        <w:tab/>
        <w:t xml:space="preserve">5  </w:t>
      </w:r>
      <w:r w:rsidRPr="00D558FD">
        <w:tab/>
        <w:t xml:space="preserve">  0.224</w:t>
      </w:r>
      <w:r w:rsidRPr="00D558FD">
        <w:tab/>
        <w:t xml:space="preserve">  </w:t>
      </w:r>
      <w:r w:rsidRPr="00D558FD">
        <w:tab/>
        <w:t>0.8313</w:t>
      </w:r>
    </w:p>
    <w:p w14:paraId="10F76007" w14:textId="77777777" w:rsidR="00606857" w:rsidRPr="00D558FD" w:rsidRDefault="00606857" w:rsidP="00606857">
      <w:r w:rsidRPr="00D558FD">
        <w:t>BACI</w:t>
      </w:r>
      <w:r w:rsidRPr="00D558FD">
        <w:tab/>
      </w:r>
      <w:r w:rsidRPr="00D558FD">
        <w:tab/>
      </w:r>
      <w:r w:rsidRPr="00D558FD">
        <w:tab/>
      </w:r>
      <w:r w:rsidRPr="00D558FD">
        <w:tab/>
        <w:t xml:space="preserve">  </w:t>
      </w:r>
      <w:r w:rsidRPr="00D558FD">
        <w:tab/>
        <w:t xml:space="preserve">  0.166 </w:t>
      </w:r>
      <w:r w:rsidRPr="00D558FD">
        <w:tab/>
        <w:t>0.073</w:t>
      </w:r>
      <w:r w:rsidRPr="00D558FD">
        <w:tab/>
        <w:t xml:space="preserve"> </w:t>
      </w:r>
      <w:r w:rsidRPr="00D558FD">
        <w:tab/>
        <w:t xml:space="preserve">908  </w:t>
      </w:r>
      <w:r w:rsidRPr="00D558FD">
        <w:tab/>
        <w:t xml:space="preserve">  2.271</w:t>
      </w:r>
      <w:r w:rsidRPr="00D558FD">
        <w:tab/>
        <w:t xml:space="preserve">  </w:t>
      </w:r>
      <w:r w:rsidRPr="00D558FD">
        <w:tab/>
      </w:r>
      <w:r w:rsidRPr="005342F7">
        <w:t>0.0234</w:t>
      </w:r>
    </w:p>
    <w:p w14:paraId="799C4D89" w14:textId="14E0CC12" w:rsidR="005A095E" w:rsidRDefault="005A095E" w:rsidP="0091065B">
      <w:pPr>
        <w:spacing w:line="480" w:lineRule="auto"/>
        <w:rPr>
          <w:rFonts w:cs="Times New Roman"/>
          <w:sz w:val="22"/>
          <w:szCs w:val="22"/>
        </w:rPr>
      </w:pPr>
    </w:p>
    <w:p w14:paraId="0CB72F5A" w14:textId="77777777" w:rsidR="0083472C" w:rsidRDefault="0083472C" w:rsidP="000A32B4"/>
    <w:p w14:paraId="21F0ACE4" w14:textId="77777777" w:rsidR="0083472C" w:rsidRDefault="0083472C" w:rsidP="000A32B4"/>
    <w:p w14:paraId="196E4BE6" w14:textId="77777777" w:rsidR="0083472C" w:rsidRDefault="0083472C" w:rsidP="000A32B4"/>
    <w:p w14:paraId="28AABF30" w14:textId="77777777" w:rsidR="0083472C" w:rsidRDefault="0083472C" w:rsidP="000A32B4"/>
    <w:p w14:paraId="2F1EA8D7" w14:textId="77777777" w:rsidR="0083472C" w:rsidRDefault="0083472C" w:rsidP="000A32B4"/>
    <w:p w14:paraId="2CA15DE4" w14:textId="77777777" w:rsidR="0083472C" w:rsidRDefault="0083472C" w:rsidP="000A32B4"/>
    <w:p w14:paraId="5FB41F96" w14:textId="77777777" w:rsidR="0083472C" w:rsidRDefault="0083472C" w:rsidP="000A32B4"/>
    <w:p w14:paraId="03279B55" w14:textId="77777777" w:rsidR="0083472C" w:rsidRDefault="0083472C" w:rsidP="000A32B4"/>
    <w:p w14:paraId="13C5F9A5" w14:textId="77777777" w:rsidR="0083472C" w:rsidRDefault="0083472C" w:rsidP="000A32B4"/>
    <w:p w14:paraId="3F2B74F0" w14:textId="77777777" w:rsidR="0083472C" w:rsidRDefault="0083472C" w:rsidP="000A32B4"/>
    <w:p w14:paraId="258DE78D" w14:textId="46C91FC8" w:rsidR="0083472C" w:rsidRPr="0083472C" w:rsidRDefault="000A32B4" w:rsidP="000A32B4">
      <w:pPr>
        <w:rPr>
          <w:b/>
        </w:rPr>
      </w:pPr>
      <w:r w:rsidRPr="0083472C">
        <w:rPr>
          <w:b/>
        </w:rPr>
        <w:t xml:space="preserve">Table </w:t>
      </w:r>
      <w:r w:rsidR="0081138F" w:rsidRPr="0083472C">
        <w:rPr>
          <w:b/>
        </w:rPr>
        <w:t>A.</w:t>
      </w:r>
      <w:r w:rsidR="00585E34">
        <w:rPr>
          <w:b/>
        </w:rPr>
        <w:t>5</w:t>
      </w:r>
      <w:r w:rsidR="00095D3F" w:rsidRPr="0083472C">
        <w:rPr>
          <w:b/>
        </w:rPr>
        <w:t xml:space="preserve"> </w:t>
      </w:r>
      <w:r w:rsidR="00CB046F">
        <w:rPr>
          <w:b/>
        </w:rPr>
        <w:t>Regression estimates for each site before and after the cut</w:t>
      </w:r>
    </w:p>
    <w:p w14:paraId="36A60979" w14:textId="77777777" w:rsidR="0083472C" w:rsidRDefault="0083472C" w:rsidP="000A32B4"/>
    <w:p w14:paraId="204645AB" w14:textId="30922797" w:rsidR="000A32B4" w:rsidRPr="00D558FD" w:rsidRDefault="00095D3F" w:rsidP="000A32B4">
      <w:r>
        <w:t>Intercept estimate, intercept standard error, slope estimate, slope standard error, r squared, and the linear fit equation for the relationship of</w:t>
      </w:r>
      <w:r w:rsidR="0083472C">
        <w:t xml:space="preserve"> maximum daily values in the</w:t>
      </w:r>
      <w:r>
        <w:t xml:space="preserve"> reference versus treatment reaches each year. </w:t>
      </w:r>
    </w:p>
    <w:tbl>
      <w:tblPr>
        <w:tblStyle w:val="PlainTable21"/>
        <w:tblpPr w:leftFromText="180" w:rightFromText="180" w:vertAnchor="text" w:horzAnchor="margin" w:tblpY="136"/>
        <w:tblOverlap w:val="never"/>
        <w:tblW w:w="9710" w:type="dxa"/>
        <w:tblBorders>
          <w:top w:val="none" w:sz="0" w:space="0" w:color="auto"/>
          <w:bottom w:val="none" w:sz="0" w:space="0" w:color="auto"/>
        </w:tblBorders>
        <w:tblLayout w:type="fixed"/>
        <w:tblLook w:val="04A0" w:firstRow="1" w:lastRow="0" w:firstColumn="1" w:lastColumn="0" w:noHBand="0" w:noVBand="1"/>
      </w:tblPr>
      <w:tblGrid>
        <w:gridCol w:w="1098"/>
        <w:gridCol w:w="807"/>
        <w:gridCol w:w="1518"/>
        <w:gridCol w:w="1341"/>
        <w:gridCol w:w="1273"/>
        <w:gridCol w:w="1014"/>
        <w:gridCol w:w="851"/>
        <w:gridCol w:w="1808"/>
      </w:tblGrid>
      <w:tr w:rsidR="000A32B4" w:rsidRPr="006B0DD1" w14:paraId="1DE2C798" w14:textId="77777777" w:rsidTr="00E924EC">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bottom w:val="single" w:sz="4" w:space="0" w:color="auto"/>
            </w:tcBorders>
            <w:noWrap/>
            <w:hideMark/>
          </w:tcPr>
          <w:p w14:paraId="42EB668C" w14:textId="77777777" w:rsidR="000A32B4" w:rsidRPr="006B0DD1" w:rsidRDefault="000A32B4" w:rsidP="00E924EC">
            <w:pPr>
              <w:ind w:right="-356"/>
              <w:rPr>
                <w:b w:val="0"/>
                <w:bCs w:val="0"/>
                <w:color w:val="000000"/>
                <w:sz w:val="20"/>
                <w:szCs w:val="20"/>
              </w:rPr>
            </w:pPr>
            <w:r w:rsidRPr="006B0DD1">
              <w:rPr>
                <w:color w:val="000000"/>
                <w:sz w:val="20"/>
                <w:szCs w:val="20"/>
              </w:rPr>
              <w:t>Site</w:t>
            </w:r>
          </w:p>
        </w:tc>
        <w:tc>
          <w:tcPr>
            <w:tcW w:w="807" w:type="dxa"/>
            <w:tcBorders>
              <w:bottom w:val="single" w:sz="4" w:space="0" w:color="auto"/>
            </w:tcBorders>
            <w:noWrap/>
            <w:hideMark/>
          </w:tcPr>
          <w:p w14:paraId="5BC9CFE4" w14:textId="77777777" w:rsidR="000A32B4" w:rsidRPr="006B0DD1" w:rsidRDefault="000A32B4" w:rsidP="00E924EC">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Year</w:t>
            </w:r>
          </w:p>
        </w:tc>
        <w:tc>
          <w:tcPr>
            <w:tcW w:w="1518" w:type="dxa"/>
            <w:tcBorders>
              <w:bottom w:val="single" w:sz="4" w:space="0" w:color="auto"/>
            </w:tcBorders>
            <w:noWrap/>
            <w:hideMark/>
          </w:tcPr>
          <w:p w14:paraId="68393F28" w14:textId="77777777" w:rsidR="000A32B4" w:rsidRPr="006B0DD1" w:rsidRDefault="000A32B4" w:rsidP="00E924EC">
            <w:pPr>
              <w:ind w:right="-322"/>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Intercept est.</w:t>
            </w:r>
          </w:p>
        </w:tc>
        <w:tc>
          <w:tcPr>
            <w:tcW w:w="1341" w:type="dxa"/>
            <w:tcBorders>
              <w:bottom w:val="single" w:sz="4" w:space="0" w:color="auto"/>
            </w:tcBorders>
            <w:noWrap/>
            <w:hideMark/>
          </w:tcPr>
          <w:p w14:paraId="7738DFDB" w14:textId="77777777" w:rsidR="000A32B4" w:rsidRPr="006B0DD1" w:rsidRDefault="000A32B4" w:rsidP="00E924EC">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Intercept se</w:t>
            </w:r>
          </w:p>
        </w:tc>
        <w:tc>
          <w:tcPr>
            <w:tcW w:w="1273" w:type="dxa"/>
            <w:tcBorders>
              <w:bottom w:val="single" w:sz="4" w:space="0" w:color="auto"/>
            </w:tcBorders>
            <w:noWrap/>
            <w:hideMark/>
          </w:tcPr>
          <w:p w14:paraId="5BF0DE33" w14:textId="77777777" w:rsidR="000A32B4" w:rsidRPr="006B0DD1" w:rsidRDefault="000A32B4" w:rsidP="00E924EC">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Slope est.</w:t>
            </w:r>
          </w:p>
        </w:tc>
        <w:tc>
          <w:tcPr>
            <w:tcW w:w="1014" w:type="dxa"/>
            <w:tcBorders>
              <w:bottom w:val="single" w:sz="4" w:space="0" w:color="auto"/>
            </w:tcBorders>
            <w:noWrap/>
            <w:hideMark/>
          </w:tcPr>
          <w:p w14:paraId="42893E4B" w14:textId="77777777" w:rsidR="000A32B4" w:rsidRPr="006B0DD1" w:rsidRDefault="000A32B4" w:rsidP="00E924EC">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Slope se</w:t>
            </w:r>
          </w:p>
        </w:tc>
        <w:tc>
          <w:tcPr>
            <w:tcW w:w="851" w:type="dxa"/>
            <w:tcBorders>
              <w:bottom w:val="single" w:sz="4" w:space="0" w:color="auto"/>
            </w:tcBorders>
            <w:noWrap/>
            <w:hideMark/>
          </w:tcPr>
          <w:p w14:paraId="26278F13" w14:textId="77777777" w:rsidR="000A32B4" w:rsidRPr="006B0DD1" w:rsidRDefault="000A32B4" w:rsidP="00E924EC">
            <w:pPr>
              <w:tabs>
                <w:tab w:val="left" w:pos="250"/>
              </w:tabs>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r</w:t>
            </w:r>
            <w:r w:rsidRPr="006B0DD1">
              <w:rPr>
                <w:color w:val="000000"/>
                <w:sz w:val="20"/>
                <w:szCs w:val="20"/>
                <w:vertAlign w:val="superscript"/>
              </w:rPr>
              <w:t>2</w:t>
            </w:r>
          </w:p>
        </w:tc>
        <w:tc>
          <w:tcPr>
            <w:tcW w:w="1808" w:type="dxa"/>
            <w:tcBorders>
              <w:bottom w:val="single" w:sz="4" w:space="0" w:color="auto"/>
            </w:tcBorders>
            <w:noWrap/>
            <w:hideMark/>
          </w:tcPr>
          <w:p w14:paraId="56A89ED9" w14:textId="77777777" w:rsidR="000A32B4" w:rsidRPr="006B0DD1" w:rsidRDefault="000A32B4" w:rsidP="00E924EC">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6B0DD1">
              <w:rPr>
                <w:color w:val="000000"/>
                <w:sz w:val="20"/>
                <w:szCs w:val="20"/>
              </w:rPr>
              <w:t>Equation</w:t>
            </w:r>
          </w:p>
        </w:tc>
      </w:tr>
      <w:tr w:rsidR="000A32B4" w:rsidRPr="006B0DD1" w14:paraId="217EA334" w14:textId="77777777" w:rsidTr="00E924E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top w:val="single" w:sz="4" w:space="0" w:color="auto"/>
              <w:bottom w:val="none" w:sz="0" w:space="0" w:color="auto"/>
            </w:tcBorders>
            <w:noWrap/>
            <w:hideMark/>
          </w:tcPr>
          <w:p w14:paraId="200FE71D" w14:textId="77777777" w:rsidR="000A32B4" w:rsidRPr="006B0DD1" w:rsidRDefault="000A32B4" w:rsidP="00E924EC">
            <w:pPr>
              <w:ind w:right="-356"/>
              <w:rPr>
                <w:b w:val="0"/>
                <w:bCs w:val="0"/>
                <w:color w:val="000000"/>
                <w:sz w:val="20"/>
                <w:szCs w:val="20"/>
              </w:rPr>
            </w:pPr>
            <w:r w:rsidRPr="006B0DD1">
              <w:rPr>
                <w:b w:val="0"/>
                <w:color w:val="000000"/>
                <w:sz w:val="20"/>
                <w:szCs w:val="20"/>
              </w:rPr>
              <w:t>McTE</w:t>
            </w:r>
          </w:p>
        </w:tc>
        <w:tc>
          <w:tcPr>
            <w:tcW w:w="807" w:type="dxa"/>
            <w:tcBorders>
              <w:top w:val="single" w:sz="4" w:space="0" w:color="auto"/>
              <w:bottom w:val="none" w:sz="0" w:space="0" w:color="auto"/>
            </w:tcBorders>
            <w:noWrap/>
            <w:hideMark/>
          </w:tcPr>
          <w:p w14:paraId="1D2215A9"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Pre</w:t>
            </w:r>
          </w:p>
        </w:tc>
        <w:tc>
          <w:tcPr>
            <w:tcW w:w="1518" w:type="dxa"/>
            <w:tcBorders>
              <w:top w:val="single" w:sz="4" w:space="0" w:color="auto"/>
              <w:bottom w:val="none" w:sz="0" w:space="0" w:color="auto"/>
            </w:tcBorders>
            <w:noWrap/>
            <w:hideMark/>
          </w:tcPr>
          <w:p w14:paraId="3FA5AADE"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347</w:t>
            </w:r>
          </w:p>
        </w:tc>
        <w:tc>
          <w:tcPr>
            <w:tcW w:w="1341" w:type="dxa"/>
            <w:tcBorders>
              <w:top w:val="single" w:sz="4" w:space="0" w:color="auto"/>
              <w:bottom w:val="none" w:sz="0" w:space="0" w:color="auto"/>
            </w:tcBorders>
            <w:noWrap/>
            <w:hideMark/>
          </w:tcPr>
          <w:p w14:paraId="5198E283"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25</w:t>
            </w:r>
          </w:p>
        </w:tc>
        <w:tc>
          <w:tcPr>
            <w:tcW w:w="1273" w:type="dxa"/>
            <w:tcBorders>
              <w:top w:val="single" w:sz="4" w:space="0" w:color="auto"/>
              <w:bottom w:val="none" w:sz="0" w:space="0" w:color="auto"/>
            </w:tcBorders>
            <w:noWrap/>
            <w:hideMark/>
          </w:tcPr>
          <w:p w14:paraId="71368996"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419</w:t>
            </w:r>
          </w:p>
        </w:tc>
        <w:tc>
          <w:tcPr>
            <w:tcW w:w="1014" w:type="dxa"/>
            <w:tcBorders>
              <w:top w:val="single" w:sz="4" w:space="0" w:color="auto"/>
              <w:bottom w:val="none" w:sz="0" w:space="0" w:color="auto"/>
            </w:tcBorders>
            <w:noWrap/>
            <w:hideMark/>
          </w:tcPr>
          <w:p w14:paraId="54494311"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02</w:t>
            </w:r>
          </w:p>
        </w:tc>
        <w:tc>
          <w:tcPr>
            <w:tcW w:w="851" w:type="dxa"/>
            <w:tcBorders>
              <w:top w:val="single" w:sz="4" w:space="0" w:color="auto"/>
              <w:bottom w:val="none" w:sz="0" w:space="0" w:color="auto"/>
            </w:tcBorders>
            <w:noWrap/>
            <w:hideMark/>
          </w:tcPr>
          <w:p w14:paraId="199EBB8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85</w:t>
            </w:r>
          </w:p>
        </w:tc>
        <w:tc>
          <w:tcPr>
            <w:tcW w:w="1808" w:type="dxa"/>
            <w:tcBorders>
              <w:top w:val="single" w:sz="4" w:space="0" w:color="auto"/>
              <w:bottom w:val="none" w:sz="0" w:space="0" w:color="auto"/>
            </w:tcBorders>
            <w:noWrap/>
            <w:hideMark/>
          </w:tcPr>
          <w:p w14:paraId="798C96B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y = 0.49x + 0.93</w:t>
            </w:r>
          </w:p>
        </w:tc>
      </w:tr>
      <w:tr w:rsidR="000A32B4" w:rsidRPr="006B0DD1" w14:paraId="7C06BB52" w14:textId="77777777" w:rsidTr="00E924EC">
        <w:trPr>
          <w:trHeight w:val="224"/>
        </w:trPr>
        <w:tc>
          <w:tcPr>
            <w:cnfStyle w:val="001000000000" w:firstRow="0" w:lastRow="0" w:firstColumn="1" w:lastColumn="0" w:oddVBand="0" w:evenVBand="0" w:oddHBand="0" w:evenHBand="0" w:firstRowFirstColumn="0" w:firstRowLastColumn="0" w:lastRowFirstColumn="0" w:lastRowLastColumn="0"/>
            <w:tcW w:w="1098" w:type="dxa"/>
            <w:noWrap/>
            <w:hideMark/>
          </w:tcPr>
          <w:p w14:paraId="1247C8B3" w14:textId="77777777" w:rsidR="000A32B4" w:rsidRPr="006B0DD1" w:rsidRDefault="000A32B4" w:rsidP="00E924EC">
            <w:pPr>
              <w:ind w:left="-12" w:right="-356"/>
              <w:rPr>
                <w:b w:val="0"/>
                <w:bCs w:val="0"/>
                <w:color w:val="000000"/>
                <w:sz w:val="20"/>
                <w:szCs w:val="20"/>
              </w:rPr>
            </w:pPr>
            <w:r w:rsidRPr="006B0DD1">
              <w:rPr>
                <w:b w:val="0"/>
                <w:color w:val="000000"/>
                <w:sz w:val="20"/>
                <w:szCs w:val="20"/>
              </w:rPr>
              <w:t>McTE</w:t>
            </w:r>
          </w:p>
        </w:tc>
        <w:tc>
          <w:tcPr>
            <w:tcW w:w="807" w:type="dxa"/>
            <w:noWrap/>
            <w:hideMark/>
          </w:tcPr>
          <w:p w14:paraId="66EB4774"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Post</w:t>
            </w:r>
          </w:p>
        </w:tc>
        <w:tc>
          <w:tcPr>
            <w:tcW w:w="1518" w:type="dxa"/>
            <w:noWrap/>
            <w:hideMark/>
          </w:tcPr>
          <w:p w14:paraId="6B211178"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2.4970</w:t>
            </w:r>
          </w:p>
        </w:tc>
        <w:tc>
          <w:tcPr>
            <w:tcW w:w="1341" w:type="dxa"/>
            <w:noWrap/>
            <w:hideMark/>
          </w:tcPr>
          <w:p w14:paraId="6EA80ABF"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76</w:t>
            </w:r>
          </w:p>
        </w:tc>
        <w:tc>
          <w:tcPr>
            <w:tcW w:w="1273" w:type="dxa"/>
            <w:noWrap/>
            <w:hideMark/>
          </w:tcPr>
          <w:p w14:paraId="3FB13FCB"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1.2857</w:t>
            </w:r>
          </w:p>
        </w:tc>
        <w:tc>
          <w:tcPr>
            <w:tcW w:w="1014" w:type="dxa"/>
            <w:noWrap/>
            <w:hideMark/>
          </w:tcPr>
          <w:p w14:paraId="0DE912B6"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6</w:t>
            </w:r>
          </w:p>
        </w:tc>
        <w:tc>
          <w:tcPr>
            <w:tcW w:w="851" w:type="dxa"/>
            <w:noWrap/>
            <w:hideMark/>
          </w:tcPr>
          <w:p w14:paraId="417F79ED"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31</w:t>
            </w:r>
          </w:p>
        </w:tc>
        <w:tc>
          <w:tcPr>
            <w:tcW w:w="1808" w:type="dxa"/>
            <w:noWrap/>
            <w:hideMark/>
          </w:tcPr>
          <w:p w14:paraId="52756093"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y = 1.29x + -2.50</w:t>
            </w:r>
          </w:p>
        </w:tc>
      </w:tr>
      <w:tr w:rsidR="000A32B4" w:rsidRPr="006B0DD1" w14:paraId="048D1352" w14:textId="77777777" w:rsidTr="00E924E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top w:val="none" w:sz="0" w:space="0" w:color="auto"/>
              <w:bottom w:val="none" w:sz="0" w:space="0" w:color="auto"/>
            </w:tcBorders>
            <w:noWrap/>
            <w:hideMark/>
          </w:tcPr>
          <w:p w14:paraId="294D236A" w14:textId="77777777" w:rsidR="000A32B4" w:rsidRPr="006B0DD1" w:rsidRDefault="000A32B4" w:rsidP="00E924EC">
            <w:pPr>
              <w:ind w:right="-356"/>
              <w:rPr>
                <w:b w:val="0"/>
                <w:bCs w:val="0"/>
                <w:color w:val="000000"/>
                <w:sz w:val="20"/>
                <w:szCs w:val="20"/>
              </w:rPr>
            </w:pPr>
            <w:r w:rsidRPr="006B0DD1">
              <w:rPr>
                <w:b w:val="0"/>
                <w:color w:val="000000"/>
                <w:sz w:val="20"/>
                <w:szCs w:val="20"/>
              </w:rPr>
              <w:t>W-113</w:t>
            </w:r>
          </w:p>
        </w:tc>
        <w:tc>
          <w:tcPr>
            <w:tcW w:w="807" w:type="dxa"/>
            <w:tcBorders>
              <w:top w:val="none" w:sz="0" w:space="0" w:color="auto"/>
              <w:bottom w:val="none" w:sz="0" w:space="0" w:color="auto"/>
            </w:tcBorders>
            <w:noWrap/>
            <w:hideMark/>
          </w:tcPr>
          <w:p w14:paraId="0F545F4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Pre</w:t>
            </w:r>
          </w:p>
        </w:tc>
        <w:tc>
          <w:tcPr>
            <w:tcW w:w="1518" w:type="dxa"/>
            <w:tcBorders>
              <w:top w:val="none" w:sz="0" w:space="0" w:color="auto"/>
              <w:bottom w:val="none" w:sz="0" w:space="0" w:color="auto"/>
            </w:tcBorders>
            <w:noWrap/>
            <w:hideMark/>
          </w:tcPr>
          <w:p w14:paraId="32D791AA"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2.5112</w:t>
            </w:r>
          </w:p>
        </w:tc>
        <w:tc>
          <w:tcPr>
            <w:tcW w:w="1341" w:type="dxa"/>
            <w:tcBorders>
              <w:top w:val="none" w:sz="0" w:space="0" w:color="auto"/>
              <w:bottom w:val="none" w:sz="0" w:space="0" w:color="auto"/>
            </w:tcBorders>
            <w:noWrap/>
            <w:hideMark/>
          </w:tcPr>
          <w:p w14:paraId="12FBF80F"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79</w:t>
            </w:r>
          </w:p>
        </w:tc>
        <w:tc>
          <w:tcPr>
            <w:tcW w:w="1273" w:type="dxa"/>
            <w:tcBorders>
              <w:top w:val="none" w:sz="0" w:space="0" w:color="auto"/>
              <w:bottom w:val="none" w:sz="0" w:space="0" w:color="auto"/>
            </w:tcBorders>
            <w:noWrap/>
            <w:hideMark/>
          </w:tcPr>
          <w:p w14:paraId="67680DFF"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1.1762</w:t>
            </w:r>
          </w:p>
        </w:tc>
        <w:tc>
          <w:tcPr>
            <w:tcW w:w="1014" w:type="dxa"/>
            <w:tcBorders>
              <w:top w:val="none" w:sz="0" w:space="0" w:color="auto"/>
              <w:bottom w:val="none" w:sz="0" w:space="0" w:color="auto"/>
            </w:tcBorders>
            <w:noWrap/>
            <w:hideMark/>
          </w:tcPr>
          <w:p w14:paraId="1DEDD278"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05</w:t>
            </w:r>
          </w:p>
        </w:tc>
        <w:tc>
          <w:tcPr>
            <w:tcW w:w="851" w:type="dxa"/>
            <w:tcBorders>
              <w:top w:val="none" w:sz="0" w:space="0" w:color="auto"/>
              <w:bottom w:val="none" w:sz="0" w:space="0" w:color="auto"/>
            </w:tcBorders>
            <w:noWrap/>
            <w:hideMark/>
          </w:tcPr>
          <w:p w14:paraId="47B00F79"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34</w:t>
            </w:r>
          </w:p>
        </w:tc>
        <w:tc>
          <w:tcPr>
            <w:tcW w:w="1808" w:type="dxa"/>
            <w:tcBorders>
              <w:top w:val="none" w:sz="0" w:space="0" w:color="auto"/>
              <w:bottom w:val="none" w:sz="0" w:space="0" w:color="auto"/>
            </w:tcBorders>
            <w:noWrap/>
            <w:hideMark/>
          </w:tcPr>
          <w:p w14:paraId="484E728B"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y = 1.18x + -2.51</w:t>
            </w:r>
          </w:p>
        </w:tc>
      </w:tr>
      <w:tr w:rsidR="000A32B4" w:rsidRPr="006B0DD1" w14:paraId="3D21C2D1" w14:textId="77777777" w:rsidTr="00E924EC">
        <w:trPr>
          <w:trHeight w:val="224"/>
        </w:trPr>
        <w:tc>
          <w:tcPr>
            <w:cnfStyle w:val="001000000000" w:firstRow="0" w:lastRow="0" w:firstColumn="1" w:lastColumn="0" w:oddVBand="0" w:evenVBand="0" w:oddHBand="0" w:evenHBand="0" w:firstRowFirstColumn="0" w:firstRowLastColumn="0" w:lastRowFirstColumn="0" w:lastRowLastColumn="0"/>
            <w:tcW w:w="1098" w:type="dxa"/>
            <w:noWrap/>
            <w:hideMark/>
          </w:tcPr>
          <w:p w14:paraId="332AD594" w14:textId="77777777" w:rsidR="000A32B4" w:rsidRPr="006B0DD1" w:rsidRDefault="000A32B4" w:rsidP="00E924EC">
            <w:pPr>
              <w:ind w:right="-356"/>
              <w:rPr>
                <w:b w:val="0"/>
                <w:bCs w:val="0"/>
                <w:color w:val="000000"/>
                <w:sz w:val="20"/>
                <w:szCs w:val="20"/>
              </w:rPr>
            </w:pPr>
            <w:r w:rsidRPr="006B0DD1">
              <w:rPr>
                <w:b w:val="0"/>
                <w:color w:val="000000"/>
                <w:sz w:val="20"/>
                <w:szCs w:val="20"/>
              </w:rPr>
              <w:t>W-113</w:t>
            </w:r>
          </w:p>
        </w:tc>
        <w:tc>
          <w:tcPr>
            <w:tcW w:w="807" w:type="dxa"/>
            <w:noWrap/>
            <w:hideMark/>
          </w:tcPr>
          <w:p w14:paraId="0D506FBA"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Post</w:t>
            </w:r>
          </w:p>
        </w:tc>
        <w:tc>
          <w:tcPr>
            <w:tcW w:w="1518" w:type="dxa"/>
            <w:noWrap/>
            <w:hideMark/>
          </w:tcPr>
          <w:p w14:paraId="61DAE7B1"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2.9173</w:t>
            </w:r>
          </w:p>
        </w:tc>
        <w:tc>
          <w:tcPr>
            <w:tcW w:w="1341" w:type="dxa"/>
            <w:noWrap/>
            <w:hideMark/>
          </w:tcPr>
          <w:p w14:paraId="25F76930"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37</w:t>
            </w:r>
          </w:p>
        </w:tc>
        <w:tc>
          <w:tcPr>
            <w:tcW w:w="1273" w:type="dxa"/>
            <w:noWrap/>
            <w:hideMark/>
          </w:tcPr>
          <w:p w14:paraId="1F8B21E5"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1.2226</w:t>
            </w:r>
          </w:p>
        </w:tc>
        <w:tc>
          <w:tcPr>
            <w:tcW w:w="1014" w:type="dxa"/>
            <w:noWrap/>
            <w:hideMark/>
          </w:tcPr>
          <w:p w14:paraId="379FFE4C"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2</w:t>
            </w:r>
          </w:p>
        </w:tc>
        <w:tc>
          <w:tcPr>
            <w:tcW w:w="851" w:type="dxa"/>
            <w:noWrap/>
            <w:hideMark/>
          </w:tcPr>
          <w:p w14:paraId="0FEB749E"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85</w:t>
            </w:r>
          </w:p>
        </w:tc>
        <w:tc>
          <w:tcPr>
            <w:tcW w:w="1808" w:type="dxa"/>
            <w:noWrap/>
            <w:hideMark/>
          </w:tcPr>
          <w:p w14:paraId="56E57E0E"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y = 1.22x + -2.92</w:t>
            </w:r>
          </w:p>
        </w:tc>
      </w:tr>
      <w:tr w:rsidR="000A32B4" w:rsidRPr="006B0DD1" w14:paraId="61F010EA" w14:textId="77777777" w:rsidTr="00E924E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top w:val="none" w:sz="0" w:space="0" w:color="auto"/>
              <w:bottom w:val="none" w:sz="0" w:space="0" w:color="auto"/>
            </w:tcBorders>
            <w:noWrap/>
            <w:hideMark/>
          </w:tcPr>
          <w:p w14:paraId="533B9CB3" w14:textId="77777777" w:rsidR="000A32B4" w:rsidRPr="006B0DD1" w:rsidRDefault="000A32B4" w:rsidP="00E924EC">
            <w:pPr>
              <w:ind w:right="-356"/>
              <w:rPr>
                <w:b w:val="0"/>
                <w:bCs w:val="0"/>
                <w:color w:val="000000"/>
                <w:sz w:val="20"/>
                <w:szCs w:val="20"/>
              </w:rPr>
            </w:pPr>
            <w:r w:rsidRPr="006B0DD1">
              <w:rPr>
                <w:b w:val="0"/>
                <w:color w:val="000000"/>
                <w:sz w:val="20"/>
                <w:szCs w:val="20"/>
              </w:rPr>
              <w:t>Loon</w:t>
            </w:r>
          </w:p>
        </w:tc>
        <w:tc>
          <w:tcPr>
            <w:tcW w:w="807" w:type="dxa"/>
            <w:tcBorders>
              <w:top w:val="none" w:sz="0" w:space="0" w:color="auto"/>
              <w:bottom w:val="none" w:sz="0" w:space="0" w:color="auto"/>
            </w:tcBorders>
            <w:noWrap/>
            <w:hideMark/>
          </w:tcPr>
          <w:p w14:paraId="30F75186"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Pre</w:t>
            </w:r>
          </w:p>
        </w:tc>
        <w:tc>
          <w:tcPr>
            <w:tcW w:w="1518" w:type="dxa"/>
            <w:tcBorders>
              <w:top w:val="none" w:sz="0" w:space="0" w:color="auto"/>
              <w:bottom w:val="none" w:sz="0" w:space="0" w:color="auto"/>
            </w:tcBorders>
            <w:noWrap/>
            <w:hideMark/>
          </w:tcPr>
          <w:p w14:paraId="1AFF5AFF"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2.1261</w:t>
            </w:r>
          </w:p>
        </w:tc>
        <w:tc>
          <w:tcPr>
            <w:tcW w:w="1341" w:type="dxa"/>
            <w:tcBorders>
              <w:top w:val="none" w:sz="0" w:space="0" w:color="auto"/>
              <w:bottom w:val="none" w:sz="0" w:space="0" w:color="auto"/>
            </w:tcBorders>
            <w:noWrap/>
            <w:hideMark/>
          </w:tcPr>
          <w:p w14:paraId="5152AFE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21</w:t>
            </w:r>
          </w:p>
        </w:tc>
        <w:tc>
          <w:tcPr>
            <w:tcW w:w="1273" w:type="dxa"/>
            <w:tcBorders>
              <w:top w:val="none" w:sz="0" w:space="0" w:color="auto"/>
              <w:bottom w:val="none" w:sz="0" w:space="0" w:color="auto"/>
            </w:tcBorders>
            <w:noWrap/>
            <w:hideMark/>
          </w:tcPr>
          <w:p w14:paraId="6C32B410"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1.1637</w:t>
            </w:r>
          </w:p>
        </w:tc>
        <w:tc>
          <w:tcPr>
            <w:tcW w:w="1014" w:type="dxa"/>
            <w:tcBorders>
              <w:top w:val="none" w:sz="0" w:space="0" w:color="auto"/>
              <w:bottom w:val="none" w:sz="0" w:space="0" w:color="auto"/>
            </w:tcBorders>
            <w:noWrap/>
            <w:hideMark/>
          </w:tcPr>
          <w:p w14:paraId="7032BBC7"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01</w:t>
            </w:r>
          </w:p>
        </w:tc>
        <w:tc>
          <w:tcPr>
            <w:tcW w:w="851" w:type="dxa"/>
            <w:tcBorders>
              <w:top w:val="none" w:sz="0" w:space="0" w:color="auto"/>
              <w:bottom w:val="none" w:sz="0" w:space="0" w:color="auto"/>
            </w:tcBorders>
            <w:noWrap/>
            <w:hideMark/>
          </w:tcPr>
          <w:p w14:paraId="655AA5C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95</w:t>
            </w:r>
          </w:p>
        </w:tc>
        <w:tc>
          <w:tcPr>
            <w:tcW w:w="1808" w:type="dxa"/>
            <w:tcBorders>
              <w:top w:val="none" w:sz="0" w:space="0" w:color="auto"/>
              <w:bottom w:val="none" w:sz="0" w:space="0" w:color="auto"/>
            </w:tcBorders>
            <w:noWrap/>
            <w:hideMark/>
          </w:tcPr>
          <w:p w14:paraId="619666BB"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y = 1.16x + -2.13</w:t>
            </w:r>
          </w:p>
        </w:tc>
      </w:tr>
      <w:tr w:rsidR="000A32B4" w:rsidRPr="006B0DD1" w14:paraId="4C74A944" w14:textId="77777777" w:rsidTr="00E924EC">
        <w:trPr>
          <w:trHeight w:val="224"/>
        </w:trPr>
        <w:tc>
          <w:tcPr>
            <w:cnfStyle w:val="001000000000" w:firstRow="0" w:lastRow="0" w:firstColumn="1" w:lastColumn="0" w:oddVBand="0" w:evenVBand="0" w:oddHBand="0" w:evenHBand="0" w:firstRowFirstColumn="0" w:firstRowLastColumn="0" w:lastRowFirstColumn="0" w:lastRowLastColumn="0"/>
            <w:tcW w:w="1098" w:type="dxa"/>
            <w:noWrap/>
            <w:hideMark/>
          </w:tcPr>
          <w:p w14:paraId="51C5B9F2" w14:textId="77777777" w:rsidR="000A32B4" w:rsidRPr="006B0DD1" w:rsidRDefault="000A32B4" w:rsidP="00E924EC">
            <w:pPr>
              <w:ind w:right="-356"/>
              <w:rPr>
                <w:b w:val="0"/>
                <w:bCs w:val="0"/>
                <w:color w:val="000000"/>
                <w:sz w:val="20"/>
                <w:szCs w:val="20"/>
              </w:rPr>
            </w:pPr>
            <w:r w:rsidRPr="006B0DD1">
              <w:rPr>
                <w:b w:val="0"/>
                <w:color w:val="000000"/>
                <w:sz w:val="20"/>
                <w:szCs w:val="20"/>
              </w:rPr>
              <w:t>Loon</w:t>
            </w:r>
          </w:p>
        </w:tc>
        <w:tc>
          <w:tcPr>
            <w:tcW w:w="807" w:type="dxa"/>
            <w:noWrap/>
            <w:hideMark/>
          </w:tcPr>
          <w:p w14:paraId="297B6A0F"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Post</w:t>
            </w:r>
          </w:p>
        </w:tc>
        <w:tc>
          <w:tcPr>
            <w:tcW w:w="1518" w:type="dxa"/>
            <w:noWrap/>
            <w:hideMark/>
          </w:tcPr>
          <w:p w14:paraId="7EA07F90"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2.7635</w:t>
            </w:r>
          </w:p>
        </w:tc>
        <w:tc>
          <w:tcPr>
            <w:tcW w:w="1341" w:type="dxa"/>
            <w:noWrap/>
            <w:hideMark/>
          </w:tcPr>
          <w:p w14:paraId="6E4AA767"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84</w:t>
            </w:r>
          </w:p>
        </w:tc>
        <w:tc>
          <w:tcPr>
            <w:tcW w:w="1273" w:type="dxa"/>
            <w:noWrap/>
            <w:hideMark/>
          </w:tcPr>
          <w:p w14:paraId="4105106E"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1.2277</w:t>
            </w:r>
          </w:p>
        </w:tc>
        <w:tc>
          <w:tcPr>
            <w:tcW w:w="1014" w:type="dxa"/>
            <w:noWrap/>
            <w:hideMark/>
          </w:tcPr>
          <w:p w14:paraId="7A542918"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6</w:t>
            </w:r>
          </w:p>
        </w:tc>
        <w:tc>
          <w:tcPr>
            <w:tcW w:w="851" w:type="dxa"/>
            <w:noWrap/>
            <w:hideMark/>
          </w:tcPr>
          <w:p w14:paraId="09B97575"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30</w:t>
            </w:r>
          </w:p>
        </w:tc>
        <w:tc>
          <w:tcPr>
            <w:tcW w:w="1808" w:type="dxa"/>
            <w:noWrap/>
            <w:hideMark/>
          </w:tcPr>
          <w:p w14:paraId="2ADBC72C"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y = 1.23x + -2.76</w:t>
            </w:r>
          </w:p>
        </w:tc>
      </w:tr>
      <w:tr w:rsidR="000A32B4" w:rsidRPr="006B0DD1" w14:paraId="7A75579E" w14:textId="77777777" w:rsidTr="00E924E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top w:val="none" w:sz="0" w:space="0" w:color="auto"/>
              <w:bottom w:val="none" w:sz="0" w:space="0" w:color="auto"/>
            </w:tcBorders>
            <w:noWrap/>
            <w:hideMark/>
          </w:tcPr>
          <w:p w14:paraId="328E7E14" w14:textId="77777777" w:rsidR="000A32B4" w:rsidRPr="006B0DD1" w:rsidRDefault="000A32B4" w:rsidP="00E924EC">
            <w:pPr>
              <w:ind w:right="-356"/>
              <w:rPr>
                <w:b w:val="0"/>
                <w:bCs w:val="0"/>
                <w:color w:val="000000"/>
                <w:sz w:val="20"/>
                <w:szCs w:val="20"/>
              </w:rPr>
            </w:pPr>
            <w:r w:rsidRPr="006B0DD1">
              <w:rPr>
                <w:b w:val="0"/>
                <w:color w:val="000000"/>
                <w:sz w:val="20"/>
                <w:szCs w:val="20"/>
              </w:rPr>
              <w:t>Chucksney</w:t>
            </w:r>
          </w:p>
        </w:tc>
        <w:tc>
          <w:tcPr>
            <w:tcW w:w="807" w:type="dxa"/>
            <w:tcBorders>
              <w:top w:val="none" w:sz="0" w:space="0" w:color="auto"/>
              <w:bottom w:val="none" w:sz="0" w:space="0" w:color="auto"/>
            </w:tcBorders>
            <w:noWrap/>
            <w:hideMark/>
          </w:tcPr>
          <w:p w14:paraId="1F87A01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Pre</w:t>
            </w:r>
          </w:p>
        </w:tc>
        <w:tc>
          <w:tcPr>
            <w:tcW w:w="1518" w:type="dxa"/>
            <w:tcBorders>
              <w:top w:val="none" w:sz="0" w:space="0" w:color="auto"/>
              <w:bottom w:val="none" w:sz="0" w:space="0" w:color="auto"/>
            </w:tcBorders>
            <w:noWrap/>
            <w:hideMark/>
          </w:tcPr>
          <w:p w14:paraId="3114FECD"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3739</w:t>
            </w:r>
          </w:p>
        </w:tc>
        <w:tc>
          <w:tcPr>
            <w:tcW w:w="1341" w:type="dxa"/>
            <w:tcBorders>
              <w:top w:val="none" w:sz="0" w:space="0" w:color="auto"/>
              <w:bottom w:val="none" w:sz="0" w:space="0" w:color="auto"/>
            </w:tcBorders>
            <w:noWrap/>
            <w:hideMark/>
          </w:tcPr>
          <w:p w14:paraId="0D7FC8A8"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20</w:t>
            </w:r>
          </w:p>
        </w:tc>
        <w:tc>
          <w:tcPr>
            <w:tcW w:w="1273" w:type="dxa"/>
            <w:tcBorders>
              <w:top w:val="none" w:sz="0" w:space="0" w:color="auto"/>
              <w:bottom w:val="none" w:sz="0" w:space="0" w:color="auto"/>
            </w:tcBorders>
            <w:noWrap/>
            <w:hideMark/>
          </w:tcPr>
          <w:p w14:paraId="7A4181C3"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445</w:t>
            </w:r>
          </w:p>
        </w:tc>
        <w:tc>
          <w:tcPr>
            <w:tcW w:w="1014" w:type="dxa"/>
            <w:tcBorders>
              <w:top w:val="none" w:sz="0" w:space="0" w:color="auto"/>
              <w:bottom w:val="none" w:sz="0" w:space="0" w:color="auto"/>
            </w:tcBorders>
            <w:noWrap/>
            <w:hideMark/>
          </w:tcPr>
          <w:p w14:paraId="3E1C008A"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01</w:t>
            </w:r>
          </w:p>
        </w:tc>
        <w:tc>
          <w:tcPr>
            <w:tcW w:w="851" w:type="dxa"/>
            <w:tcBorders>
              <w:top w:val="none" w:sz="0" w:space="0" w:color="auto"/>
              <w:bottom w:val="none" w:sz="0" w:space="0" w:color="auto"/>
            </w:tcBorders>
            <w:noWrap/>
            <w:hideMark/>
          </w:tcPr>
          <w:p w14:paraId="534D7AC9"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91</w:t>
            </w:r>
          </w:p>
        </w:tc>
        <w:tc>
          <w:tcPr>
            <w:tcW w:w="1808" w:type="dxa"/>
            <w:tcBorders>
              <w:top w:val="none" w:sz="0" w:space="0" w:color="auto"/>
              <w:bottom w:val="none" w:sz="0" w:space="0" w:color="auto"/>
            </w:tcBorders>
            <w:noWrap/>
            <w:hideMark/>
          </w:tcPr>
          <w:p w14:paraId="5E6C43E4"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y = 0.94x +  0.37</w:t>
            </w:r>
          </w:p>
        </w:tc>
      </w:tr>
      <w:tr w:rsidR="000A32B4" w:rsidRPr="006B0DD1" w14:paraId="2DB7B9C7" w14:textId="77777777" w:rsidTr="00E924EC">
        <w:trPr>
          <w:trHeight w:val="224"/>
        </w:trPr>
        <w:tc>
          <w:tcPr>
            <w:cnfStyle w:val="001000000000" w:firstRow="0" w:lastRow="0" w:firstColumn="1" w:lastColumn="0" w:oddVBand="0" w:evenVBand="0" w:oddHBand="0" w:evenHBand="0" w:firstRowFirstColumn="0" w:firstRowLastColumn="0" w:lastRowFirstColumn="0" w:lastRowLastColumn="0"/>
            <w:tcW w:w="1098" w:type="dxa"/>
            <w:noWrap/>
            <w:hideMark/>
          </w:tcPr>
          <w:p w14:paraId="02AF47C8" w14:textId="77777777" w:rsidR="000A32B4" w:rsidRPr="006B0DD1" w:rsidRDefault="000A32B4" w:rsidP="00E924EC">
            <w:pPr>
              <w:ind w:right="-356"/>
              <w:rPr>
                <w:b w:val="0"/>
                <w:bCs w:val="0"/>
                <w:color w:val="000000"/>
                <w:sz w:val="20"/>
                <w:szCs w:val="20"/>
              </w:rPr>
            </w:pPr>
            <w:r w:rsidRPr="006B0DD1">
              <w:rPr>
                <w:b w:val="0"/>
                <w:color w:val="000000"/>
                <w:sz w:val="20"/>
                <w:szCs w:val="20"/>
              </w:rPr>
              <w:t>Chucksney</w:t>
            </w:r>
          </w:p>
        </w:tc>
        <w:tc>
          <w:tcPr>
            <w:tcW w:w="807" w:type="dxa"/>
            <w:noWrap/>
            <w:hideMark/>
          </w:tcPr>
          <w:p w14:paraId="19616F0B"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Post</w:t>
            </w:r>
          </w:p>
        </w:tc>
        <w:tc>
          <w:tcPr>
            <w:tcW w:w="1518" w:type="dxa"/>
            <w:noWrap/>
            <w:hideMark/>
          </w:tcPr>
          <w:p w14:paraId="49EDB2FE"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2075</w:t>
            </w:r>
          </w:p>
        </w:tc>
        <w:tc>
          <w:tcPr>
            <w:tcW w:w="1341" w:type="dxa"/>
            <w:noWrap/>
            <w:hideMark/>
          </w:tcPr>
          <w:p w14:paraId="3EF89B62"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9</w:t>
            </w:r>
          </w:p>
        </w:tc>
        <w:tc>
          <w:tcPr>
            <w:tcW w:w="1273" w:type="dxa"/>
            <w:noWrap/>
            <w:hideMark/>
          </w:tcPr>
          <w:p w14:paraId="626DC1A9"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668</w:t>
            </w:r>
          </w:p>
        </w:tc>
        <w:tc>
          <w:tcPr>
            <w:tcW w:w="1014" w:type="dxa"/>
            <w:noWrap/>
            <w:hideMark/>
          </w:tcPr>
          <w:p w14:paraId="27AB600A"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1</w:t>
            </w:r>
          </w:p>
        </w:tc>
        <w:tc>
          <w:tcPr>
            <w:tcW w:w="851" w:type="dxa"/>
            <w:noWrap/>
            <w:hideMark/>
          </w:tcPr>
          <w:p w14:paraId="74902BD5"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98</w:t>
            </w:r>
          </w:p>
        </w:tc>
        <w:tc>
          <w:tcPr>
            <w:tcW w:w="1808" w:type="dxa"/>
            <w:noWrap/>
            <w:hideMark/>
          </w:tcPr>
          <w:p w14:paraId="59EE802A"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y = 0.97x +  0.21</w:t>
            </w:r>
          </w:p>
        </w:tc>
      </w:tr>
      <w:tr w:rsidR="000A32B4" w:rsidRPr="006B0DD1" w14:paraId="03A36DF4" w14:textId="77777777" w:rsidTr="00E924E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top w:val="none" w:sz="0" w:space="0" w:color="auto"/>
              <w:bottom w:val="none" w:sz="0" w:space="0" w:color="auto"/>
            </w:tcBorders>
            <w:noWrap/>
            <w:hideMark/>
          </w:tcPr>
          <w:p w14:paraId="7C5EDE0E" w14:textId="77777777" w:rsidR="000A32B4" w:rsidRPr="006B0DD1" w:rsidRDefault="000A32B4" w:rsidP="00E924EC">
            <w:pPr>
              <w:ind w:right="-356"/>
              <w:rPr>
                <w:b w:val="0"/>
                <w:bCs w:val="0"/>
                <w:color w:val="000000"/>
                <w:sz w:val="20"/>
                <w:szCs w:val="20"/>
              </w:rPr>
            </w:pPr>
            <w:r w:rsidRPr="006B0DD1">
              <w:rPr>
                <w:b w:val="0"/>
                <w:color w:val="000000"/>
                <w:sz w:val="20"/>
                <w:szCs w:val="20"/>
              </w:rPr>
              <w:t>W-100</w:t>
            </w:r>
          </w:p>
        </w:tc>
        <w:tc>
          <w:tcPr>
            <w:tcW w:w="807" w:type="dxa"/>
            <w:tcBorders>
              <w:top w:val="none" w:sz="0" w:space="0" w:color="auto"/>
              <w:bottom w:val="none" w:sz="0" w:space="0" w:color="auto"/>
            </w:tcBorders>
            <w:noWrap/>
            <w:hideMark/>
          </w:tcPr>
          <w:p w14:paraId="5E79CC53"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Pre</w:t>
            </w:r>
          </w:p>
        </w:tc>
        <w:tc>
          <w:tcPr>
            <w:tcW w:w="1518" w:type="dxa"/>
            <w:tcBorders>
              <w:top w:val="none" w:sz="0" w:space="0" w:color="auto"/>
              <w:bottom w:val="none" w:sz="0" w:space="0" w:color="auto"/>
            </w:tcBorders>
            <w:noWrap/>
            <w:hideMark/>
          </w:tcPr>
          <w:p w14:paraId="01A07522"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4898</w:t>
            </w:r>
          </w:p>
        </w:tc>
        <w:tc>
          <w:tcPr>
            <w:tcW w:w="1341" w:type="dxa"/>
            <w:tcBorders>
              <w:top w:val="none" w:sz="0" w:space="0" w:color="auto"/>
              <w:bottom w:val="none" w:sz="0" w:space="0" w:color="auto"/>
            </w:tcBorders>
            <w:noWrap/>
            <w:hideMark/>
          </w:tcPr>
          <w:p w14:paraId="03BA38D3"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42</w:t>
            </w:r>
          </w:p>
        </w:tc>
        <w:tc>
          <w:tcPr>
            <w:tcW w:w="1273" w:type="dxa"/>
            <w:tcBorders>
              <w:top w:val="none" w:sz="0" w:space="0" w:color="auto"/>
              <w:bottom w:val="none" w:sz="0" w:space="0" w:color="auto"/>
            </w:tcBorders>
            <w:noWrap/>
            <w:hideMark/>
          </w:tcPr>
          <w:p w14:paraId="1A22B539"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1.0312</w:t>
            </w:r>
          </w:p>
        </w:tc>
        <w:tc>
          <w:tcPr>
            <w:tcW w:w="1014" w:type="dxa"/>
            <w:tcBorders>
              <w:top w:val="none" w:sz="0" w:space="0" w:color="auto"/>
              <w:bottom w:val="none" w:sz="0" w:space="0" w:color="auto"/>
            </w:tcBorders>
            <w:noWrap/>
            <w:hideMark/>
          </w:tcPr>
          <w:p w14:paraId="408EFE04"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03</w:t>
            </w:r>
          </w:p>
        </w:tc>
        <w:tc>
          <w:tcPr>
            <w:tcW w:w="851" w:type="dxa"/>
            <w:tcBorders>
              <w:top w:val="none" w:sz="0" w:space="0" w:color="auto"/>
              <w:bottom w:val="none" w:sz="0" w:space="0" w:color="auto"/>
            </w:tcBorders>
            <w:noWrap/>
            <w:hideMark/>
          </w:tcPr>
          <w:p w14:paraId="48B3C3C3"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76</w:t>
            </w:r>
          </w:p>
        </w:tc>
        <w:tc>
          <w:tcPr>
            <w:tcW w:w="1808" w:type="dxa"/>
            <w:tcBorders>
              <w:top w:val="none" w:sz="0" w:space="0" w:color="auto"/>
              <w:bottom w:val="none" w:sz="0" w:space="0" w:color="auto"/>
            </w:tcBorders>
            <w:noWrap/>
            <w:hideMark/>
          </w:tcPr>
          <w:p w14:paraId="3369F9DD"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y = 1.03x + -0.49</w:t>
            </w:r>
          </w:p>
        </w:tc>
      </w:tr>
      <w:tr w:rsidR="000A32B4" w:rsidRPr="006B0DD1" w14:paraId="308766AE" w14:textId="77777777" w:rsidTr="00E924EC">
        <w:trPr>
          <w:trHeight w:val="224"/>
        </w:trPr>
        <w:tc>
          <w:tcPr>
            <w:cnfStyle w:val="001000000000" w:firstRow="0" w:lastRow="0" w:firstColumn="1" w:lastColumn="0" w:oddVBand="0" w:evenVBand="0" w:oddHBand="0" w:evenHBand="0" w:firstRowFirstColumn="0" w:firstRowLastColumn="0" w:lastRowFirstColumn="0" w:lastRowLastColumn="0"/>
            <w:tcW w:w="1098" w:type="dxa"/>
            <w:noWrap/>
            <w:hideMark/>
          </w:tcPr>
          <w:p w14:paraId="2FBDD4E0" w14:textId="77777777" w:rsidR="000A32B4" w:rsidRPr="006B0DD1" w:rsidRDefault="000A32B4" w:rsidP="00E924EC">
            <w:pPr>
              <w:ind w:right="-356"/>
              <w:rPr>
                <w:b w:val="0"/>
                <w:bCs w:val="0"/>
                <w:color w:val="000000"/>
                <w:sz w:val="20"/>
                <w:szCs w:val="20"/>
              </w:rPr>
            </w:pPr>
            <w:r w:rsidRPr="006B0DD1">
              <w:rPr>
                <w:b w:val="0"/>
                <w:color w:val="000000"/>
                <w:sz w:val="20"/>
                <w:szCs w:val="20"/>
              </w:rPr>
              <w:t>W-100</w:t>
            </w:r>
          </w:p>
        </w:tc>
        <w:tc>
          <w:tcPr>
            <w:tcW w:w="807" w:type="dxa"/>
            <w:noWrap/>
            <w:hideMark/>
          </w:tcPr>
          <w:p w14:paraId="209C67CC"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Post</w:t>
            </w:r>
          </w:p>
        </w:tc>
        <w:tc>
          <w:tcPr>
            <w:tcW w:w="1518" w:type="dxa"/>
            <w:noWrap/>
            <w:hideMark/>
          </w:tcPr>
          <w:p w14:paraId="2B46CF75"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1.1872</w:t>
            </w:r>
          </w:p>
        </w:tc>
        <w:tc>
          <w:tcPr>
            <w:tcW w:w="1341" w:type="dxa"/>
            <w:noWrap/>
            <w:hideMark/>
          </w:tcPr>
          <w:p w14:paraId="569186E1"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59</w:t>
            </w:r>
          </w:p>
        </w:tc>
        <w:tc>
          <w:tcPr>
            <w:tcW w:w="1273" w:type="dxa"/>
            <w:noWrap/>
            <w:hideMark/>
          </w:tcPr>
          <w:p w14:paraId="27F05B9A"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1.0919</w:t>
            </w:r>
          </w:p>
        </w:tc>
        <w:tc>
          <w:tcPr>
            <w:tcW w:w="1014" w:type="dxa"/>
            <w:noWrap/>
            <w:hideMark/>
          </w:tcPr>
          <w:p w14:paraId="4AF6F212"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4</w:t>
            </w:r>
          </w:p>
        </w:tc>
        <w:tc>
          <w:tcPr>
            <w:tcW w:w="851" w:type="dxa"/>
            <w:noWrap/>
            <w:hideMark/>
          </w:tcPr>
          <w:p w14:paraId="7EB16F2E"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57</w:t>
            </w:r>
          </w:p>
        </w:tc>
        <w:tc>
          <w:tcPr>
            <w:tcW w:w="1808" w:type="dxa"/>
            <w:noWrap/>
            <w:hideMark/>
          </w:tcPr>
          <w:p w14:paraId="78034553"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y = 1.09x + -1.19</w:t>
            </w:r>
          </w:p>
        </w:tc>
      </w:tr>
      <w:tr w:rsidR="000A32B4" w:rsidRPr="006B0DD1" w14:paraId="694062F0" w14:textId="77777777" w:rsidTr="00E924E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98" w:type="dxa"/>
            <w:tcBorders>
              <w:top w:val="none" w:sz="0" w:space="0" w:color="auto"/>
              <w:bottom w:val="none" w:sz="0" w:space="0" w:color="auto"/>
            </w:tcBorders>
            <w:noWrap/>
            <w:hideMark/>
          </w:tcPr>
          <w:p w14:paraId="557AFFD8" w14:textId="77777777" w:rsidR="000A32B4" w:rsidRPr="006B0DD1" w:rsidRDefault="000A32B4" w:rsidP="00E924EC">
            <w:pPr>
              <w:ind w:right="-356"/>
              <w:rPr>
                <w:b w:val="0"/>
                <w:bCs w:val="0"/>
                <w:color w:val="000000"/>
                <w:sz w:val="20"/>
                <w:szCs w:val="20"/>
              </w:rPr>
            </w:pPr>
            <w:r w:rsidRPr="006B0DD1">
              <w:rPr>
                <w:b w:val="0"/>
                <w:color w:val="000000"/>
                <w:sz w:val="20"/>
                <w:szCs w:val="20"/>
              </w:rPr>
              <w:t>W-122</w:t>
            </w:r>
          </w:p>
        </w:tc>
        <w:tc>
          <w:tcPr>
            <w:tcW w:w="807" w:type="dxa"/>
            <w:tcBorders>
              <w:top w:val="none" w:sz="0" w:space="0" w:color="auto"/>
              <w:bottom w:val="none" w:sz="0" w:space="0" w:color="auto"/>
            </w:tcBorders>
            <w:noWrap/>
            <w:hideMark/>
          </w:tcPr>
          <w:p w14:paraId="6AB5EB1E"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Pre</w:t>
            </w:r>
          </w:p>
        </w:tc>
        <w:tc>
          <w:tcPr>
            <w:tcW w:w="1518" w:type="dxa"/>
            <w:tcBorders>
              <w:top w:val="none" w:sz="0" w:space="0" w:color="auto"/>
              <w:bottom w:val="none" w:sz="0" w:space="0" w:color="auto"/>
            </w:tcBorders>
            <w:noWrap/>
            <w:hideMark/>
          </w:tcPr>
          <w:p w14:paraId="6009BC15"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8126</w:t>
            </w:r>
          </w:p>
        </w:tc>
        <w:tc>
          <w:tcPr>
            <w:tcW w:w="1341" w:type="dxa"/>
            <w:tcBorders>
              <w:top w:val="none" w:sz="0" w:space="0" w:color="auto"/>
              <w:bottom w:val="none" w:sz="0" w:space="0" w:color="auto"/>
            </w:tcBorders>
            <w:noWrap/>
            <w:hideMark/>
          </w:tcPr>
          <w:p w14:paraId="708157D4"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18</w:t>
            </w:r>
          </w:p>
        </w:tc>
        <w:tc>
          <w:tcPr>
            <w:tcW w:w="1273" w:type="dxa"/>
            <w:tcBorders>
              <w:top w:val="none" w:sz="0" w:space="0" w:color="auto"/>
              <w:bottom w:val="none" w:sz="0" w:space="0" w:color="auto"/>
            </w:tcBorders>
            <w:noWrap/>
            <w:hideMark/>
          </w:tcPr>
          <w:p w14:paraId="2D1356EE"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341</w:t>
            </w:r>
          </w:p>
        </w:tc>
        <w:tc>
          <w:tcPr>
            <w:tcW w:w="1014" w:type="dxa"/>
            <w:tcBorders>
              <w:top w:val="none" w:sz="0" w:space="0" w:color="auto"/>
              <w:bottom w:val="none" w:sz="0" w:space="0" w:color="auto"/>
            </w:tcBorders>
            <w:noWrap/>
            <w:hideMark/>
          </w:tcPr>
          <w:p w14:paraId="59FAA620"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01</w:t>
            </w:r>
          </w:p>
        </w:tc>
        <w:tc>
          <w:tcPr>
            <w:tcW w:w="851" w:type="dxa"/>
            <w:tcBorders>
              <w:top w:val="none" w:sz="0" w:space="0" w:color="auto"/>
              <w:bottom w:val="none" w:sz="0" w:space="0" w:color="auto"/>
            </w:tcBorders>
            <w:noWrap/>
            <w:hideMark/>
          </w:tcPr>
          <w:p w14:paraId="7FC40644"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0.994</w:t>
            </w:r>
          </w:p>
        </w:tc>
        <w:tc>
          <w:tcPr>
            <w:tcW w:w="1808" w:type="dxa"/>
            <w:tcBorders>
              <w:top w:val="none" w:sz="0" w:space="0" w:color="auto"/>
              <w:bottom w:val="none" w:sz="0" w:space="0" w:color="auto"/>
            </w:tcBorders>
            <w:noWrap/>
            <w:hideMark/>
          </w:tcPr>
          <w:p w14:paraId="1E316D72" w14:textId="77777777" w:rsidR="000A32B4" w:rsidRPr="006B0DD1" w:rsidRDefault="000A32B4" w:rsidP="00E924E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B0DD1">
              <w:rPr>
                <w:color w:val="000000"/>
                <w:sz w:val="20"/>
                <w:szCs w:val="20"/>
              </w:rPr>
              <w:t>y = 0.93x +  0.81</w:t>
            </w:r>
          </w:p>
        </w:tc>
      </w:tr>
      <w:tr w:rsidR="000A32B4" w:rsidRPr="006B0DD1" w14:paraId="14C519B4" w14:textId="77777777" w:rsidTr="00E924EC">
        <w:trPr>
          <w:trHeight w:val="224"/>
        </w:trPr>
        <w:tc>
          <w:tcPr>
            <w:cnfStyle w:val="001000000000" w:firstRow="0" w:lastRow="0" w:firstColumn="1" w:lastColumn="0" w:oddVBand="0" w:evenVBand="0" w:oddHBand="0" w:evenHBand="0" w:firstRowFirstColumn="0" w:firstRowLastColumn="0" w:lastRowFirstColumn="0" w:lastRowLastColumn="0"/>
            <w:tcW w:w="1098" w:type="dxa"/>
            <w:noWrap/>
            <w:hideMark/>
          </w:tcPr>
          <w:p w14:paraId="662077B0" w14:textId="77777777" w:rsidR="000A32B4" w:rsidRPr="006B0DD1" w:rsidRDefault="000A32B4" w:rsidP="00E924EC">
            <w:pPr>
              <w:ind w:right="-356"/>
              <w:rPr>
                <w:b w:val="0"/>
                <w:bCs w:val="0"/>
                <w:color w:val="000000"/>
                <w:sz w:val="20"/>
                <w:szCs w:val="20"/>
              </w:rPr>
            </w:pPr>
            <w:r w:rsidRPr="006B0DD1">
              <w:rPr>
                <w:b w:val="0"/>
                <w:color w:val="000000"/>
                <w:sz w:val="20"/>
                <w:szCs w:val="20"/>
              </w:rPr>
              <w:t>W-122</w:t>
            </w:r>
          </w:p>
        </w:tc>
        <w:tc>
          <w:tcPr>
            <w:tcW w:w="807" w:type="dxa"/>
            <w:noWrap/>
            <w:hideMark/>
          </w:tcPr>
          <w:p w14:paraId="069C875D"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Post</w:t>
            </w:r>
          </w:p>
        </w:tc>
        <w:tc>
          <w:tcPr>
            <w:tcW w:w="1518" w:type="dxa"/>
            <w:noWrap/>
            <w:hideMark/>
          </w:tcPr>
          <w:p w14:paraId="3E01A7E4"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2713</w:t>
            </w:r>
          </w:p>
        </w:tc>
        <w:tc>
          <w:tcPr>
            <w:tcW w:w="1341" w:type="dxa"/>
            <w:noWrap/>
            <w:hideMark/>
          </w:tcPr>
          <w:p w14:paraId="6092BD01"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32</w:t>
            </w:r>
          </w:p>
        </w:tc>
        <w:tc>
          <w:tcPr>
            <w:tcW w:w="1273" w:type="dxa"/>
            <w:noWrap/>
            <w:hideMark/>
          </w:tcPr>
          <w:p w14:paraId="7869ADC5"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705</w:t>
            </w:r>
          </w:p>
        </w:tc>
        <w:tc>
          <w:tcPr>
            <w:tcW w:w="1014" w:type="dxa"/>
            <w:noWrap/>
            <w:hideMark/>
          </w:tcPr>
          <w:p w14:paraId="093C59AD"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02</w:t>
            </w:r>
          </w:p>
        </w:tc>
        <w:tc>
          <w:tcPr>
            <w:tcW w:w="851" w:type="dxa"/>
            <w:noWrap/>
            <w:hideMark/>
          </w:tcPr>
          <w:p w14:paraId="6B49061B"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0.985</w:t>
            </w:r>
          </w:p>
        </w:tc>
        <w:tc>
          <w:tcPr>
            <w:tcW w:w="1808" w:type="dxa"/>
            <w:noWrap/>
            <w:hideMark/>
          </w:tcPr>
          <w:p w14:paraId="6B7C25DA" w14:textId="77777777" w:rsidR="000A32B4" w:rsidRPr="006B0DD1" w:rsidRDefault="000A32B4" w:rsidP="00E924E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B0DD1">
              <w:rPr>
                <w:color w:val="000000"/>
                <w:sz w:val="20"/>
                <w:szCs w:val="20"/>
              </w:rPr>
              <w:t>y = 0.97x +  0.27</w:t>
            </w:r>
          </w:p>
        </w:tc>
      </w:tr>
    </w:tbl>
    <w:p w14:paraId="70A6E850" w14:textId="3A8933D4" w:rsidR="000A32B4" w:rsidRPr="00D558FD" w:rsidRDefault="000A32B4" w:rsidP="000A32B4">
      <w:pPr>
        <w:spacing w:line="480" w:lineRule="auto"/>
      </w:pPr>
    </w:p>
    <w:p w14:paraId="7C382A17" w14:textId="10863E6C" w:rsidR="0083472C" w:rsidRPr="0083472C" w:rsidRDefault="00585E34" w:rsidP="002165E6">
      <w:pPr>
        <w:rPr>
          <w:b/>
        </w:rPr>
      </w:pPr>
      <w:r>
        <w:rPr>
          <w:b/>
        </w:rPr>
        <w:t>Table A.6</w:t>
      </w:r>
      <w:r w:rsidR="000A32B4" w:rsidRPr="0083472C">
        <w:rPr>
          <w:b/>
        </w:rPr>
        <w:t xml:space="preserve"> </w:t>
      </w:r>
      <w:r w:rsidR="002165E6">
        <w:rPr>
          <w:b/>
        </w:rPr>
        <w:t>F</w:t>
      </w:r>
      <w:r w:rsidR="005F0DF3">
        <w:rPr>
          <w:b/>
        </w:rPr>
        <w:t>itted estimates</w:t>
      </w:r>
      <w:r w:rsidR="002165E6" w:rsidRPr="002165E6">
        <w:rPr>
          <w:b/>
        </w:rPr>
        <w:t xml:space="preserve"> </w:t>
      </w:r>
      <w:r w:rsidR="002165E6">
        <w:rPr>
          <w:b/>
        </w:rPr>
        <w:t>for explanatory variables</w:t>
      </w:r>
    </w:p>
    <w:p w14:paraId="0537E2F7" w14:textId="77777777" w:rsidR="0083472C" w:rsidRDefault="0083472C" w:rsidP="0081138F"/>
    <w:p w14:paraId="64F0B3D4" w14:textId="5BE54293" w:rsidR="0083472C" w:rsidRDefault="000A32B4" w:rsidP="0081138F">
      <w:r w:rsidRPr="00D558FD">
        <w:t>Slope estimates for single linear regressions of T</w:t>
      </w:r>
      <w:r w:rsidRPr="00D558FD">
        <w:rPr>
          <w:vertAlign w:val="subscript"/>
        </w:rPr>
        <w:t>7DayMax</w:t>
      </w:r>
      <w:r w:rsidRPr="00D558FD">
        <w:t xml:space="preserve"> response</w:t>
      </w:r>
      <w:r>
        <w:t>.</w:t>
      </w:r>
    </w:p>
    <w:p w14:paraId="4E2B32D5" w14:textId="432E5E9E" w:rsidR="000A32B4" w:rsidRPr="00D558FD" w:rsidRDefault="000A32B4" w:rsidP="0081138F">
      <w:r>
        <w:t xml:space="preserve"> </w:t>
      </w:r>
    </w:p>
    <w:tbl>
      <w:tblPr>
        <w:tblW w:w="8880" w:type="dxa"/>
        <w:tblLook w:val="04A0" w:firstRow="1" w:lastRow="0" w:firstColumn="1" w:lastColumn="0" w:noHBand="0" w:noVBand="1"/>
      </w:tblPr>
      <w:tblGrid>
        <w:gridCol w:w="2160"/>
        <w:gridCol w:w="1300"/>
        <w:gridCol w:w="1520"/>
        <w:gridCol w:w="1300"/>
        <w:gridCol w:w="1300"/>
        <w:gridCol w:w="1300"/>
      </w:tblGrid>
      <w:tr w:rsidR="000A32B4" w:rsidRPr="00D558FD" w14:paraId="7DE16D0D" w14:textId="77777777" w:rsidTr="00E924EC">
        <w:trPr>
          <w:trHeight w:val="320"/>
        </w:trPr>
        <w:tc>
          <w:tcPr>
            <w:tcW w:w="2160" w:type="dxa"/>
            <w:tcBorders>
              <w:top w:val="nil"/>
              <w:left w:val="nil"/>
              <w:bottom w:val="single" w:sz="4" w:space="0" w:color="auto"/>
              <w:right w:val="nil"/>
            </w:tcBorders>
            <w:shd w:val="clear" w:color="auto" w:fill="auto"/>
            <w:noWrap/>
            <w:vAlign w:val="bottom"/>
            <w:hideMark/>
          </w:tcPr>
          <w:p w14:paraId="6A49F343" w14:textId="77777777" w:rsidR="000A32B4" w:rsidRPr="00D558FD" w:rsidRDefault="000A32B4" w:rsidP="0081138F">
            <w:pPr>
              <w:rPr>
                <w:b/>
                <w:bCs/>
                <w:color w:val="000000"/>
              </w:rPr>
            </w:pPr>
            <w:r w:rsidRPr="00D558FD">
              <w:rPr>
                <w:b/>
                <w:bCs/>
                <w:color w:val="000000"/>
              </w:rPr>
              <w:t>Site Factors</w:t>
            </w:r>
          </w:p>
        </w:tc>
        <w:tc>
          <w:tcPr>
            <w:tcW w:w="1300" w:type="dxa"/>
            <w:tcBorders>
              <w:top w:val="nil"/>
              <w:left w:val="nil"/>
              <w:bottom w:val="single" w:sz="4" w:space="0" w:color="auto"/>
              <w:right w:val="nil"/>
            </w:tcBorders>
            <w:shd w:val="clear" w:color="auto" w:fill="auto"/>
            <w:noWrap/>
            <w:vAlign w:val="bottom"/>
            <w:hideMark/>
          </w:tcPr>
          <w:p w14:paraId="32064208" w14:textId="77777777" w:rsidR="000A32B4" w:rsidRPr="00D558FD" w:rsidRDefault="000A32B4" w:rsidP="0081138F">
            <w:pPr>
              <w:rPr>
                <w:b/>
                <w:bCs/>
                <w:color w:val="000000"/>
              </w:rPr>
            </w:pPr>
            <w:r w:rsidRPr="00D558FD">
              <w:rPr>
                <w:b/>
                <w:bCs/>
                <w:color w:val="000000"/>
              </w:rPr>
              <w:t>Estimate</w:t>
            </w:r>
          </w:p>
        </w:tc>
        <w:tc>
          <w:tcPr>
            <w:tcW w:w="1520" w:type="dxa"/>
            <w:tcBorders>
              <w:top w:val="nil"/>
              <w:left w:val="nil"/>
              <w:bottom w:val="single" w:sz="4" w:space="0" w:color="auto"/>
              <w:right w:val="nil"/>
            </w:tcBorders>
            <w:shd w:val="clear" w:color="auto" w:fill="auto"/>
            <w:noWrap/>
            <w:vAlign w:val="bottom"/>
            <w:hideMark/>
          </w:tcPr>
          <w:p w14:paraId="35200DF0" w14:textId="77777777" w:rsidR="000A32B4" w:rsidRPr="00D558FD" w:rsidRDefault="000A32B4" w:rsidP="0081138F">
            <w:pPr>
              <w:rPr>
                <w:b/>
                <w:bCs/>
                <w:color w:val="000000"/>
              </w:rPr>
            </w:pPr>
            <w:r w:rsidRPr="00D558FD">
              <w:rPr>
                <w:b/>
                <w:bCs/>
                <w:color w:val="000000"/>
              </w:rPr>
              <w:t>Std.Error</w:t>
            </w:r>
          </w:p>
        </w:tc>
        <w:tc>
          <w:tcPr>
            <w:tcW w:w="1300" w:type="dxa"/>
            <w:tcBorders>
              <w:top w:val="nil"/>
              <w:left w:val="nil"/>
              <w:bottom w:val="single" w:sz="4" w:space="0" w:color="auto"/>
              <w:right w:val="nil"/>
            </w:tcBorders>
            <w:shd w:val="clear" w:color="auto" w:fill="auto"/>
            <w:noWrap/>
            <w:vAlign w:val="bottom"/>
            <w:hideMark/>
          </w:tcPr>
          <w:p w14:paraId="29C392A5" w14:textId="77777777" w:rsidR="000A32B4" w:rsidRPr="00D558FD" w:rsidRDefault="000A32B4" w:rsidP="0081138F">
            <w:pPr>
              <w:rPr>
                <w:b/>
                <w:bCs/>
                <w:color w:val="000000"/>
              </w:rPr>
            </w:pPr>
            <w:r w:rsidRPr="00D558FD">
              <w:rPr>
                <w:b/>
                <w:bCs/>
                <w:color w:val="000000"/>
              </w:rPr>
              <w:t>t value</w:t>
            </w:r>
          </w:p>
        </w:tc>
        <w:tc>
          <w:tcPr>
            <w:tcW w:w="1300" w:type="dxa"/>
            <w:tcBorders>
              <w:top w:val="nil"/>
              <w:left w:val="nil"/>
              <w:bottom w:val="single" w:sz="4" w:space="0" w:color="auto"/>
              <w:right w:val="nil"/>
            </w:tcBorders>
            <w:shd w:val="clear" w:color="auto" w:fill="auto"/>
            <w:noWrap/>
            <w:vAlign w:val="bottom"/>
            <w:hideMark/>
          </w:tcPr>
          <w:p w14:paraId="4EDD9157" w14:textId="77777777" w:rsidR="000A32B4" w:rsidRPr="00D558FD" w:rsidRDefault="000A32B4" w:rsidP="0081138F">
            <w:pPr>
              <w:rPr>
                <w:b/>
                <w:bCs/>
                <w:color w:val="000000"/>
              </w:rPr>
            </w:pPr>
            <w:r w:rsidRPr="00D558FD">
              <w:rPr>
                <w:b/>
                <w:bCs/>
                <w:color w:val="000000"/>
              </w:rPr>
              <w:t>Pr(&gt;|t|)</w:t>
            </w:r>
          </w:p>
        </w:tc>
        <w:tc>
          <w:tcPr>
            <w:tcW w:w="1300" w:type="dxa"/>
            <w:tcBorders>
              <w:top w:val="nil"/>
              <w:left w:val="nil"/>
              <w:bottom w:val="nil"/>
              <w:right w:val="nil"/>
            </w:tcBorders>
            <w:shd w:val="clear" w:color="auto" w:fill="auto"/>
            <w:noWrap/>
            <w:vAlign w:val="bottom"/>
            <w:hideMark/>
          </w:tcPr>
          <w:p w14:paraId="251DA8CC" w14:textId="77777777" w:rsidR="000A32B4" w:rsidRPr="00D558FD" w:rsidRDefault="000A32B4" w:rsidP="0081138F">
            <w:pPr>
              <w:rPr>
                <w:b/>
                <w:bCs/>
                <w:color w:val="000000"/>
              </w:rPr>
            </w:pPr>
          </w:p>
        </w:tc>
      </w:tr>
      <w:tr w:rsidR="000A32B4" w:rsidRPr="00D558FD" w14:paraId="3BE10E4D" w14:textId="77777777" w:rsidTr="00E924EC">
        <w:trPr>
          <w:trHeight w:val="320"/>
        </w:trPr>
        <w:tc>
          <w:tcPr>
            <w:tcW w:w="2160" w:type="dxa"/>
            <w:tcBorders>
              <w:top w:val="nil"/>
              <w:left w:val="nil"/>
              <w:bottom w:val="nil"/>
              <w:right w:val="nil"/>
            </w:tcBorders>
            <w:shd w:val="clear" w:color="auto" w:fill="auto"/>
            <w:noWrap/>
            <w:vAlign w:val="bottom"/>
            <w:hideMark/>
          </w:tcPr>
          <w:p w14:paraId="4C218ED9" w14:textId="77777777" w:rsidR="000A32B4" w:rsidRPr="00D558FD" w:rsidRDefault="000A32B4" w:rsidP="0081138F">
            <w:pPr>
              <w:rPr>
                <w:color w:val="000000"/>
              </w:rPr>
            </w:pPr>
            <w:r w:rsidRPr="00D558FD">
              <w:rPr>
                <w:color w:val="000000"/>
              </w:rPr>
              <w:t>Light Response</w:t>
            </w:r>
          </w:p>
        </w:tc>
        <w:tc>
          <w:tcPr>
            <w:tcW w:w="1300" w:type="dxa"/>
            <w:tcBorders>
              <w:top w:val="nil"/>
              <w:left w:val="nil"/>
              <w:bottom w:val="nil"/>
              <w:right w:val="nil"/>
            </w:tcBorders>
            <w:shd w:val="clear" w:color="auto" w:fill="auto"/>
            <w:noWrap/>
            <w:vAlign w:val="bottom"/>
            <w:hideMark/>
          </w:tcPr>
          <w:p w14:paraId="3E71EFE0" w14:textId="77777777" w:rsidR="000A32B4" w:rsidRPr="00D558FD" w:rsidRDefault="000A32B4" w:rsidP="0081138F">
            <w:pPr>
              <w:jc w:val="center"/>
              <w:rPr>
                <w:color w:val="000000"/>
              </w:rPr>
            </w:pPr>
            <w:r w:rsidRPr="00D558FD">
              <w:rPr>
                <w:color w:val="000000"/>
              </w:rPr>
              <w:t>-0.00552</w:t>
            </w:r>
          </w:p>
        </w:tc>
        <w:tc>
          <w:tcPr>
            <w:tcW w:w="1520" w:type="dxa"/>
            <w:tcBorders>
              <w:top w:val="nil"/>
              <w:left w:val="nil"/>
              <w:bottom w:val="nil"/>
              <w:right w:val="nil"/>
            </w:tcBorders>
            <w:shd w:val="clear" w:color="auto" w:fill="auto"/>
            <w:noWrap/>
            <w:vAlign w:val="bottom"/>
            <w:hideMark/>
          </w:tcPr>
          <w:p w14:paraId="340C446F" w14:textId="77777777" w:rsidR="000A32B4" w:rsidRPr="00D558FD" w:rsidRDefault="000A32B4" w:rsidP="0081138F">
            <w:pPr>
              <w:jc w:val="center"/>
              <w:rPr>
                <w:color w:val="000000"/>
              </w:rPr>
            </w:pPr>
            <w:r w:rsidRPr="00D558FD">
              <w:rPr>
                <w:color w:val="000000"/>
              </w:rPr>
              <w:t>0.0409</w:t>
            </w:r>
          </w:p>
        </w:tc>
        <w:tc>
          <w:tcPr>
            <w:tcW w:w="1300" w:type="dxa"/>
            <w:tcBorders>
              <w:top w:val="nil"/>
              <w:left w:val="nil"/>
              <w:bottom w:val="nil"/>
              <w:right w:val="nil"/>
            </w:tcBorders>
            <w:shd w:val="clear" w:color="auto" w:fill="auto"/>
            <w:noWrap/>
            <w:vAlign w:val="bottom"/>
            <w:hideMark/>
          </w:tcPr>
          <w:p w14:paraId="55AA2AEB" w14:textId="77777777" w:rsidR="000A32B4" w:rsidRPr="00D558FD" w:rsidRDefault="000A32B4" w:rsidP="0081138F">
            <w:pPr>
              <w:jc w:val="center"/>
              <w:rPr>
                <w:color w:val="000000"/>
              </w:rPr>
            </w:pPr>
            <w:r w:rsidRPr="00D558FD">
              <w:rPr>
                <w:color w:val="000000"/>
              </w:rPr>
              <w:t>-0.135</w:t>
            </w:r>
          </w:p>
        </w:tc>
        <w:tc>
          <w:tcPr>
            <w:tcW w:w="1300" w:type="dxa"/>
            <w:tcBorders>
              <w:top w:val="nil"/>
              <w:left w:val="nil"/>
              <w:bottom w:val="nil"/>
              <w:right w:val="nil"/>
            </w:tcBorders>
            <w:shd w:val="clear" w:color="auto" w:fill="auto"/>
            <w:noWrap/>
            <w:vAlign w:val="bottom"/>
            <w:hideMark/>
          </w:tcPr>
          <w:p w14:paraId="7C3D55FB" w14:textId="77777777" w:rsidR="000A32B4" w:rsidRPr="00D558FD" w:rsidRDefault="000A32B4" w:rsidP="0081138F">
            <w:pPr>
              <w:rPr>
                <w:color w:val="000000"/>
              </w:rPr>
            </w:pPr>
            <w:r w:rsidRPr="00D558FD">
              <w:rPr>
                <w:color w:val="000000"/>
              </w:rPr>
              <w:t xml:space="preserve">    0.899</w:t>
            </w:r>
          </w:p>
        </w:tc>
        <w:tc>
          <w:tcPr>
            <w:tcW w:w="1300" w:type="dxa"/>
            <w:tcBorders>
              <w:top w:val="nil"/>
              <w:left w:val="nil"/>
              <w:bottom w:val="nil"/>
              <w:right w:val="nil"/>
            </w:tcBorders>
            <w:shd w:val="clear" w:color="auto" w:fill="auto"/>
            <w:noWrap/>
            <w:vAlign w:val="bottom"/>
            <w:hideMark/>
          </w:tcPr>
          <w:p w14:paraId="58186B81" w14:textId="77777777" w:rsidR="000A32B4" w:rsidRPr="00D558FD" w:rsidRDefault="000A32B4" w:rsidP="0081138F">
            <w:pPr>
              <w:jc w:val="right"/>
              <w:rPr>
                <w:color w:val="000000"/>
              </w:rPr>
            </w:pPr>
          </w:p>
        </w:tc>
      </w:tr>
      <w:tr w:rsidR="000A32B4" w:rsidRPr="00D558FD" w14:paraId="3D1E408F" w14:textId="77777777" w:rsidTr="00E924EC">
        <w:trPr>
          <w:trHeight w:val="320"/>
        </w:trPr>
        <w:tc>
          <w:tcPr>
            <w:tcW w:w="2160" w:type="dxa"/>
            <w:tcBorders>
              <w:top w:val="nil"/>
              <w:left w:val="nil"/>
              <w:bottom w:val="nil"/>
              <w:right w:val="nil"/>
            </w:tcBorders>
            <w:shd w:val="clear" w:color="auto" w:fill="auto"/>
            <w:noWrap/>
            <w:vAlign w:val="bottom"/>
            <w:hideMark/>
          </w:tcPr>
          <w:p w14:paraId="43EE8307" w14:textId="77777777" w:rsidR="000A32B4" w:rsidRPr="00D558FD" w:rsidRDefault="000A32B4" w:rsidP="0081138F">
            <w:pPr>
              <w:rPr>
                <w:color w:val="000000"/>
              </w:rPr>
            </w:pPr>
            <w:r w:rsidRPr="00D558FD">
              <w:rPr>
                <w:color w:val="000000"/>
              </w:rPr>
              <w:t>Gap Size (m</w:t>
            </w:r>
            <w:r w:rsidRPr="00D558FD">
              <w:rPr>
                <w:color w:val="000000"/>
                <w:vertAlign w:val="superscript"/>
              </w:rPr>
              <w:t>2</w:t>
            </w:r>
            <w:r w:rsidRPr="00D558FD">
              <w:rPr>
                <w:color w:val="000000"/>
              </w:rPr>
              <w:t>)</w:t>
            </w:r>
          </w:p>
        </w:tc>
        <w:tc>
          <w:tcPr>
            <w:tcW w:w="1300" w:type="dxa"/>
            <w:tcBorders>
              <w:top w:val="nil"/>
              <w:left w:val="nil"/>
              <w:bottom w:val="nil"/>
              <w:right w:val="nil"/>
            </w:tcBorders>
            <w:shd w:val="clear" w:color="auto" w:fill="auto"/>
            <w:noWrap/>
            <w:vAlign w:val="bottom"/>
            <w:hideMark/>
          </w:tcPr>
          <w:p w14:paraId="30258254" w14:textId="77777777" w:rsidR="000A32B4" w:rsidRPr="00D558FD" w:rsidRDefault="000A32B4" w:rsidP="0081138F">
            <w:pPr>
              <w:jc w:val="center"/>
              <w:rPr>
                <w:color w:val="000000"/>
              </w:rPr>
            </w:pPr>
            <w:r w:rsidRPr="00D558FD">
              <w:rPr>
                <w:color w:val="000000"/>
              </w:rPr>
              <w:t>0.00004</w:t>
            </w:r>
          </w:p>
        </w:tc>
        <w:tc>
          <w:tcPr>
            <w:tcW w:w="1520" w:type="dxa"/>
            <w:tcBorders>
              <w:top w:val="nil"/>
              <w:left w:val="nil"/>
              <w:bottom w:val="nil"/>
              <w:right w:val="nil"/>
            </w:tcBorders>
            <w:shd w:val="clear" w:color="auto" w:fill="auto"/>
            <w:noWrap/>
            <w:vAlign w:val="bottom"/>
            <w:hideMark/>
          </w:tcPr>
          <w:p w14:paraId="2A05A1BD" w14:textId="77777777" w:rsidR="000A32B4" w:rsidRPr="00D558FD" w:rsidRDefault="000A32B4" w:rsidP="0081138F">
            <w:pPr>
              <w:jc w:val="center"/>
              <w:rPr>
                <w:color w:val="000000"/>
              </w:rPr>
            </w:pPr>
            <w:r w:rsidRPr="00D558FD">
              <w:rPr>
                <w:color w:val="000000"/>
              </w:rPr>
              <w:t>0.0002</w:t>
            </w:r>
          </w:p>
        </w:tc>
        <w:tc>
          <w:tcPr>
            <w:tcW w:w="1300" w:type="dxa"/>
            <w:tcBorders>
              <w:top w:val="nil"/>
              <w:left w:val="nil"/>
              <w:bottom w:val="nil"/>
              <w:right w:val="nil"/>
            </w:tcBorders>
            <w:shd w:val="clear" w:color="auto" w:fill="auto"/>
            <w:noWrap/>
            <w:vAlign w:val="bottom"/>
            <w:hideMark/>
          </w:tcPr>
          <w:p w14:paraId="351AA59B" w14:textId="77777777" w:rsidR="000A32B4" w:rsidRPr="00D558FD" w:rsidRDefault="000A32B4" w:rsidP="0081138F">
            <w:pPr>
              <w:jc w:val="center"/>
              <w:rPr>
                <w:color w:val="000000"/>
              </w:rPr>
            </w:pPr>
            <w:r w:rsidRPr="00D558FD">
              <w:rPr>
                <w:color w:val="000000"/>
              </w:rPr>
              <w:t>0.202</w:t>
            </w:r>
          </w:p>
        </w:tc>
        <w:tc>
          <w:tcPr>
            <w:tcW w:w="1300" w:type="dxa"/>
            <w:tcBorders>
              <w:top w:val="nil"/>
              <w:left w:val="nil"/>
              <w:bottom w:val="nil"/>
              <w:right w:val="nil"/>
            </w:tcBorders>
            <w:shd w:val="clear" w:color="auto" w:fill="auto"/>
            <w:noWrap/>
            <w:vAlign w:val="bottom"/>
            <w:hideMark/>
          </w:tcPr>
          <w:p w14:paraId="5A4FEBE5" w14:textId="77777777" w:rsidR="000A32B4" w:rsidRPr="00D558FD" w:rsidRDefault="000A32B4" w:rsidP="0081138F">
            <w:pPr>
              <w:rPr>
                <w:color w:val="000000"/>
              </w:rPr>
            </w:pPr>
            <w:r w:rsidRPr="00D558FD">
              <w:rPr>
                <w:color w:val="000000"/>
              </w:rPr>
              <w:t xml:space="preserve">    0.849</w:t>
            </w:r>
          </w:p>
        </w:tc>
        <w:tc>
          <w:tcPr>
            <w:tcW w:w="1300" w:type="dxa"/>
            <w:tcBorders>
              <w:top w:val="nil"/>
              <w:left w:val="nil"/>
              <w:bottom w:val="nil"/>
              <w:right w:val="nil"/>
            </w:tcBorders>
            <w:shd w:val="clear" w:color="auto" w:fill="auto"/>
            <w:noWrap/>
            <w:vAlign w:val="bottom"/>
            <w:hideMark/>
          </w:tcPr>
          <w:p w14:paraId="4719A00F" w14:textId="77777777" w:rsidR="000A32B4" w:rsidRPr="00D558FD" w:rsidRDefault="000A32B4" w:rsidP="0081138F">
            <w:pPr>
              <w:jc w:val="center"/>
              <w:rPr>
                <w:color w:val="000000"/>
              </w:rPr>
            </w:pPr>
          </w:p>
        </w:tc>
      </w:tr>
      <w:tr w:rsidR="000A32B4" w:rsidRPr="00D558FD" w14:paraId="210C1BE4" w14:textId="77777777" w:rsidTr="00E924EC">
        <w:trPr>
          <w:trHeight w:val="320"/>
        </w:trPr>
        <w:tc>
          <w:tcPr>
            <w:tcW w:w="2160" w:type="dxa"/>
            <w:tcBorders>
              <w:top w:val="nil"/>
              <w:left w:val="nil"/>
              <w:bottom w:val="nil"/>
              <w:right w:val="nil"/>
            </w:tcBorders>
            <w:shd w:val="clear" w:color="auto" w:fill="auto"/>
            <w:noWrap/>
            <w:vAlign w:val="bottom"/>
            <w:hideMark/>
          </w:tcPr>
          <w:p w14:paraId="4C9F7102" w14:textId="77777777" w:rsidR="000A32B4" w:rsidRPr="00D558FD" w:rsidRDefault="000A32B4" w:rsidP="0081138F">
            <w:pPr>
              <w:rPr>
                <w:color w:val="000000"/>
              </w:rPr>
            </w:pPr>
            <w:r w:rsidRPr="00D558FD">
              <w:rPr>
                <w:color w:val="000000"/>
              </w:rPr>
              <w:t>Discharge (L s</w:t>
            </w:r>
            <w:r w:rsidRPr="00D558FD">
              <w:rPr>
                <w:color w:val="000000"/>
                <w:vertAlign w:val="superscript"/>
              </w:rPr>
              <w:t>-1</w:t>
            </w:r>
            <w:r w:rsidRPr="00D558FD">
              <w:rPr>
                <w:color w:val="000000"/>
              </w:rPr>
              <w:t>)</w:t>
            </w:r>
          </w:p>
        </w:tc>
        <w:tc>
          <w:tcPr>
            <w:tcW w:w="1300" w:type="dxa"/>
            <w:tcBorders>
              <w:top w:val="nil"/>
              <w:left w:val="nil"/>
              <w:bottom w:val="nil"/>
              <w:right w:val="nil"/>
            </w:tcBorders>
            <w:shd w:val="clear" w:color="auto" w:fill="auto"/>
            <w:noWrap/>
            <w:vAlign w:val="bottom"/>
            <w:hideMark/>
          </w:tcPr>
          <w:p w14:paraId="1BBF495F" w14:textId="77777777" w:rsidR="000A32B4" w:rsidRPr="00D558FD" w:rsidRDefault="000A32B4" w:rsidP="0081138F">
            <w:pPr>
              <w:jc w:val="center"/>
              <w:rPr>
                <w:color w:val="000000"/>
              </w:rPr>
            </w:pPr>
            <w:r w:rsidRPr="00D558FD">
              <w:rPr>
                <w:color w:val="000000"/>
              </w:rPr>
              <w:t>-0.00551</w:t>
            </w:r>
          </w:p>
        </w:tc>
        <w:tc>
          <w:tcPr>
            <w:tcW w:w="1520" w:type="dxa"/>
            <w:tcBorders>
              <w:top w:val="nil"/>
              <w:left w:val="nil"/>
              <w:bottom w:val="nil"/>
              <w:right w:val="nil"/>
            </w:tcBorders>
            <w:shd w:val="clear" w:color="auto" w:fill="auto"/>
            <w:noWrap/>
            <w:vAlign w:val="bottom"/>
            <w:hideMark/>
          </w:tcPr>
          <w:p w14:paraId="146E8DB7" w14:textId="77777777" w:rsidR="000A32B4" w:rsidRPr="00D558FD" w:rsidRDefault="000A32B4" w:rsidP="0081138F">
            <w:pPr>
              <w:jc w:val="center"/>
              <w:rPr>
                <w:color w:val="000000"/>
              </w:rPr>
            </w:pPr>
            <w:r w:rsidRPr="00D558FD">
              <w:rPr>
                <w:color w:val="000000"/>
              </w:rPr>
              <w:t>0.0017</w:t>
            </w:r>
          </w:p>
        </w:tc>
        <w:tc>
          <w:tcPr>
            <w:tcW w:w="1300" w:type="dxa"/>
            <w:tcBorders>
              <w:top w:val="nil"/>
              <w:left w:val="nil"/>
              <w:bottom w:val="nil"/>
              <w:right w:val="nil"/>
            </w:tcBorders>
            <w:shd w:val="clear" w:color="auto" w:fill="auto"/>
            <w:noWrap/>
            <w:vAlign w:val="bottom"/>
            <w:hideMark/>
          </w:tcPr>
          <w:p w14:paraId="703F74E7" w14:textId="77777777" w:rsidR="000A32B4" w:rsidRPr="00D558FD" w:rsidRDefault="000A32B4" w:rsidP="0081138F">
            <w:pPr>
              <w:jc w:val="center"/>
              <w:rPr>
                <w:color w:val="000000"/>
              </w:rPr>
            </w:pPr>
            <w:r w:rsidRPr="00D558FD">
              <w:rPr>
                <w:color w:val="000000"/>
              </w:rPr>
              <w:t>-3.273</w:t>
            </w:r>
          </w:p>
        </w:tc>
        <w:tc>
          <w:tcPr>
            <w:tcW w:w="1300" w:type="dxa"/>
            <w:tcBorders>
              <w:top w:val="nil"/>
              <w:left w:val="nil"/>
              <w:bottom w:val="nil"/>
              <w:right w:val="nil"/>
            </w:tcBorders>
            <w:shd w:val="clear" w:color="auto" w:fill="auto"/>
            <w:noWrap/>
            <w:vAlign w:val="bottom"/>
            <w:hideMark/>
          </w:tcPr>
          <w:p w14:paraId="4D74B070" w14:textId="77777777" w:rsidR="000A32B4" w:rsidRPr="00D558FD" w:rsidRDefault="000A32B4" w:rsidP="0081138F">
            <w:pPr>
              <w:jc w:val="center"/>
              <w:rPr>
                <w:color w:val="000000"/>
              </w:rPr>
            </w:pPr>
            <w:r w:rsidRPr="00D558FD">
              <w:rPr>
                <w:color w:val="000000"/>
              </w:rPr>
              <w:t>0.031*</w:t>
            </w:r>
          </w:p>
        </w:tc>
        <w:tc>
          <w:tcPr>
            <w:tcW w:w="1300" w:type="dxa"/>
            <w:tcBorders>
              <w:top w:val="nil"/>
              <w:left w:val="nil"/>
              <w:bottom w:val="nil"/>
              <w:right w:val="nil"/>
            </w:tcBorders>
            <w:shd w:val="clear" w:color="auto" w:fill="auto"/>
            <w:noWrap/>
            <w:vAlign w:val="bottom"/>
            <w:hideMark/>
          </w:tcPr>
          <w:p w14:paraId="10A18F88" w14:textId="77777777" w:rsidR="000A32B4" w:rsidRPr="00D558FD" w:rsidRDefault="000A32B4" w:rsidP="0081138F">
            <w:pPr>
              <w:jc w:val="center"/>
              <w:rPr>
                <w:color w:val="000000"/>
              </w:rPr>
            </w:pPr>
          </w:p>
        </w:tc>
      </w:tr>
      <w:tr w:rsidR="000A32B4" w:rsidRPr="00D558FD" w14:paraId="3606FB5C" w14:textId="77777777" w:rsidTr="00E924EC">
        <w:trPr>
          <w:trHeight w:val="320"/>
        </w:trPr>
        <w:tc>
          <w:tcPr>
            <w:tcW w:w="2160" w:type="dxa"/>
            <w:tcBorders>
              <w:top w:val="nil"/>
              <w:left w:val="nil"/>
              <w:bottom w:val="nil"/>
              <w:right w:val="nil"/>
            </w:tcBorders>
            <w:shd w:val="clear" w:color="auto" w:fill="auto"/>
            <w:noWrap/>
            <w:vAlign w:val="bottom"/>
            <w:hideMark/>
          </w:tcPr>
          <w:p w14:paraId="6896B83E" w14:textId="77777777" w:rsidR="000A32B4" w:rsidRPr="00D558FD" w:rsidRDefault="000A32B4" w:rsidP="0081138F">
            <w:pPr>
              <w:rPr>
                <w:color w:val="000000"/>
              </w:rPr>
            </w:pPr>
            <w:r w:rsidRPr="00D558FD">
              <w:rPr>
                <w:color w:val="000000"/>
              </w:rPr>
              <w:t>Bankful (m)</w:t>
            </w:r>
          </w:p>
        </w:tc>
        <w:tc>
          <w:tcPr>
            <w:tcW w:w="1300" w:type="dxa"/>
            <w:tcBorders>
              <w:top w:val="nil"/>
              <w:left w:val="nil"/>
              <w:bottom w:val="nil"/>
              <w:right w:val="nil"/>
            </w:tcBorders>
            <w:shd w:val="clear" w:color="auto" w:fill="auto"/>
            <w:noWrap/>
            <w:vAlign w:val="bottom"/>
            <w:hideMark/>
          </w:tcPr>
          <w:p w14:paraId="7927081F" w14:textId="77777777" w:rsidR="000A32B4" w:rsidRPr="00D558FD" w:rsidRDefault="000A32B4" w:rsidP="0081138F">
            <w:pPr>
              <w:jc w:val="center"/>
              <w:rPr>
                <w:color w:val="000000"/>
              </w:rPr>
            </w:pPr>
            <w:r w:rsidRPr="00D558FD">
              <w:rPr>
                <w:color w:val="000000"/>
              </w:rPr>
              <w:t>-0.08770</w:t>
            </w:r>
          </w:p>
        </w:tc>
        <w:tc>
          <w:tcPr>
            <w:tcW w:w="1520" w:type="dxa"/>
            <w:tcBorders>
              <w:top w:val="nil"/>
              <w:left w:val="nil"/>
              <w:bottom w:val="nil"/>
              <w:right w:val="nil"/>
            </w:tcBorders>
            <w:shd w:val="clear" w:color="auto" w:fill="auto"/>
            <w:noWrap/>
            <w:vAlign w:val="bottom"/>
            <w:hideMark/>
          </w:tcPr>
          <w:p w14:paraId="696F9927" w14:textId="77777777" w:rsidR="000A32B4" w:rsidRPr="00D558FD" w:rsidRDefault="000A32B4" w:rsidP="0081138F">
            <w:pPr>
              <w:jc w:val="center"/>
              <w:rPr>
                <w:color w:val="000000"/>
              </w:rPr>
            </w:pPr>
            <w:r w:rsidRPr="00D558FD">
              <w:rPr>
                <w:color w:val="000000"/>
              </w:rPr>
              <w:t>0.0124</w:t>
            </w:r>
          </w:p>
        </w:tc>
        <w:tc>
          <w:tcPr>
            <w:tcW w:w="1300" w:type="dxa"/>
            <w:tcBorders>
              <w:top w:val="nil"/>
              <w:left w:val="nil"/>
              <w:bottom w:val="nil"/>
              <w:right w:val="nil"/>
            </w:tcBorders>
            <w:shd w:val="clear" w:color="auto" w:fill="auto"/>
            <w:noWrap/>
            <w:vAlign w:val="bottom"/>
            <w:hideMark/>
          </w:tcPr>
          <w:p w14:paraId="79534BCD" w14:textId="77777777" w:rsidR="000A32B4" w:rsidRPr="00D558FD" w:rsidRDefault="000A32B4" w:rsidP="0081138F">
            <w:pPr>
              <w:jc w:val="center"/>
              <w:rPr>
                <w:color w:val="000000"/>
              </w:rPr>
            </w:pPr>
            <w:r w:rsidRPr="00D558FD">
              <w:rPr>
                <w:color w:val="000000"/>
              </w:rPr>
              <w:t>-7.055</w:t>
            </w:r>
          </w:p>
        </w:tc>
        <w:tc>
          <w:tcPr>
            <w:tcW w:w="1300" w:type="dxa"/>
            <w:tcBorders>
              <w:top w:val="nil"/>
              <w:left w:val="nil"/>
              <w:bottom w:val="nil"/>
              <w:right w:val="nil"/>
            </w:tcBorders>
            <w:shd w:val="clear" w:color="auto" w:fill="auto"/>
            <w:noWrap/>
            <w:vAlign w:val="bottom"/>
            <w:hideMark/>
          </w:tcPr>
          <w:p w14:paraId="0B8FE120" w14:textId="77777777" w:rsidR="000A32B4" w:rsidRPr="00D558FD" w:rsidRDefault="000A32B4" w:rsidP="0081138F">
            <w:pPr>
              <w:jc w:val="center"/>
              <w:rPr>
                <w:color w:val="000000"/>
              </w:rPr>
            </w:pPr>
            <w:r w:rsidRPr="00D558FD">
              <w:rPr>
                <w:color w:val="000000"/>
              </w:rPr>
              <w:t>0.002*</w:t>
            </w:r>
          </w:p>
        </w:tc>
        <w:tc>
          <w:tcPr>
            <w:tcW w:w="1300" w:type="dxa"/>
            <w:tcBorders>
              <w:top w:val="nil"/>
              <w:left w:val="nil"/>
              <w:bottom w:val="nil"/>
              <w:right w:val="nil"/>
            </w:tcBorders>
            <w:shd w:val="clear" w:color="auto" w:fill="auto"/>
            <w:noWrap/>
            <w:vAlign w:val="bottom"/>
            <w:hideMark/>
          </w:tcPr>
          <w:p w14:paraId="29BC4099" w14:textId="77777777" w:rsidR="000A32B4" w:rsidRPr="00D558FD" w:rsidRDefault="000A32B4" w:rsidP="0081138F">
            <w:pPr>
              <w:rPr>
                <w:color w:val="000000"/>
              </w:rPr>
            </w:pPr>
          </w:p>
        </w:tc>
      </w:tr>
    </w:tbl>
    <w:p w14:paraId="44E5C0BA" w14:textId="40139B2F" w:rsidR="000A32B4" w:rsidRDefault="000A32B4" w:rsidP="0081138F"/>
    <w:p w14:paraId="534634ED" w14:textId="042CAC67" w:rsidR="0081138F" w:rsidRDefault="0081138F" w:rsidP="0081138F"/>
    <w:p w14:paraId="0BD3ABA1" w14:textId="1E60AAAD" w:rsidR="0083472C" w:rsidRDefault="00585E34" w:rsidP="0081138F">
      <w:r>
        <w:rPr>
          <w:b/>
        </w:rPr>
        <w:t>Table A.7</w:t>
      </w:r>
      <w:r w:rsidR="00FB1A53">
        <w:t xml:space="preserve"> </w:t>
      </w:r>
      <w:r w:rsidR="005F0DF3">
        <w:rPr>
          <w:b/>
        </w:rPr>
        <w:t xml:space="preserve">BACI Statistical Analyses for mean PAR and mean chlorophyll </w:t>
      </w:r>
      <w:r w:rsidR="005F0DF3" w:rsidRPr="005F0DF3">
        <w:rPr>
          <w:b/>
          <w:i/>
        </w:rPr>
        <w:t>a</w:t>
      </w:r>
    </w:p>
    <w:p w14:paraId="72F0DA75" w14:textId="77777777" w:rsidR="0083472C" w:rsidRDefault="0083472C" w:rsidP="0081138F"/>
    <w:p w14:paraId="09362A36" w14:textId="34E29167" w:rsidR="00FB1A53" w:rsidRDefault="0081138F" w:rsidP="0081138F">
      <w:r>
        <w:t xml:space="preserve">Estimates, standard error, degrees of freedon, t-values, and p-values for the statistical models for mean PAR and mean Chlorophyll </w:t>
      </w:r>
      <w:r w:rsidRPr="0081138F">
        <w:rPr>
          <w:i/>
        </w:rPr>
        <w:t>a</w:t>
      </w:r>
      <w:r>
        <w:t xml:space="preserve"> responses to the gap treatment.</w:t>
      </w:r>
    </w:p>
    <w:p w14:paraId="76658047" w14:textId="77777777" w:rsidR="0081138F" w:rsidRDefault="0081138F" w:rsidP="0081138F"/>
    <w:p w14:paraId="19627FB3" w14:textId="7B67A320" w:rsidR="00FB1A53" w:rsidRPr="0081138F" w:rsidRDefault="0081138F" w:rsidP="0081138F">
      <w:pPr>
        <w:rPr>
          <w:rFonts w:cs="Times New Roman"/>
          <w:u w:val="single"/>
        </w:rPr>
      </w:pPr>
      <w:r>
        <w:rPr>
          <w:rFonts w:cs="Times New Roman"/>
          <w:u w:val="single"/>
        </w:rPr>
        <w:t xml:space="preserve">Mean </w:t>
      </w:r>
      <w:r w:rsidR="00FB1A53" w:rsidRPr="0081138F">
        <w:rPr>
          <w:rFonts w:cs="Times New Roman"/>
          <w:u w:val="single"/>
        </w:rPr>
        <w:t>PAR</w:t>
      </w:r>
      <w:r w:rsidRPr="0081138F">
        <w:rPr>
          <w:rFonts w:cs="Times New Roman"/>
          <w:u w:val="single"/>
        </w:rPr>
        <w:tab/>
      </w:r>
      <w:r w:rsidRPr="0081138F">
        <w:rPr>
          <w:rFonts w:cs="Times New Roman"/>
          <w:u w:val="single"/>
        </w:rPr>
        <w:tab/>
      </w:r>
      <w:r>
        <w:rPr>
          <w:rFonts w:cs="Times New Roman"/>
          <w:u w:val="single"/>
        </w:rPr>
        <w:tab/>
      </w:r>
      <w:r>
        <w:rPr>
          <w:rFonts w:cs="Times New Roman"/>
          <w:u w:val="single"/>
        </w:rPr>
        <w:tab/>
      </w:r>
      <w:r w:rsidR="00FB1A53" w:rsidRPr="0081138F">
        <w:rPr>
          <w:rFonts w:cs="Times New Roman"/>
          <w:u w:val="single"/>
        </w:rPr>
        <w:t xml:space="preserve">Value </w:t>
      </w:r>
      <w:r w:rsidR="00FB1A53" w:rsidRPr="0081138F">
        <w:rPr>
          <w:rFonts w:cs="Times New Roman"/>
          <w:u w:val="single"/>
        </w:rPr>
        <w:tab/>
      </w:r>
      <w:r w:rsidR="00FB1A53" w:rsidRPr="0081138F">
        <w:rPr>
          <w:rFonts w:cs="Times New Roman"/>
          <w:u w:val="single"/>
        </w:rPr>
        <w:tab/>
        <w:t xml:space="preserve">Std.Error </w:t>
      </w:r>
      <w:r w:rsidR="00FB1A53" w:rsidRPr="0081138F">
        <w:rPr>
          <w:rFonts w:cs="Times New Roman"/>
          <w:u w:val="single"/>
        </w:rPr>
        <w:tab/>
        <w:t xml:space="preserve">DF   </w:t>
      </w:r>
      <w:r w:rsidR="00FB1A53" w:rsidRPr="0081138F">
        <w:rPr>
          <w:rFonts w:cs="Times New Roman"/>
          <w:u w:val="single"/>
        </w:rPr>
        <w:tab/>
        <w:t xml:space="preserve">t-value </w:t>
      </w:r>
      <w:r w:rsidR="00FB1A53" w:rsidRPr="0081138F">
        <w:rPr>
          <w:rFonts w:cs="Times New Roman"/>
          <w:u w:val="single"/>
        </w:rPr>
        <w:tab/>
        <w:t>p-value</w:t>
      </w:r>
    </w:p>
    <w:p w14:paraId="72C9B6B0" w14:textId="77777777" w:rsidR="00FB1A53" w:rsidRPr="008D0FAE" w:rsidRDefault="00FB1A53" w:rsidP="00FB1A53">
      <w:pPr>
        <w:rPr>
          <w:rFonts w:cs="Times New Roman"/>
        </w:rPr>
      </w:pPr>
      <w:r w:rsidRPr="008D0FAE">
        <w:rPr>
          <w:rFonts w:cs="Times New Roman"/>
        </w:rPr>
        <w:t xml:space="preserve">(Intercept)                </w:t>
      </w:r>
      <w:r>
        <w:rPr>
          <w:rFonts w:cs="Times New Roman"/>
        </w:rPr>
        <w:tab/>
      </w:r>
      <w:r>
        <w:rPr>
          <w:rFonts w:cs="Times New Roman"/>
        </w:rPr>
        <w:tab/>
      </w:r>
      <w:r>
        <w:rPr>
          <w:rFonts w:cs="Times New Roman"/>
        </w:rPr>
        <w:tab/>
      </w:r>
      <w:r w:rsidRPr="008D0FAE">
        <w:rPr>
          <w:rFonts w:cs="Times New Roman"/>
        </w:rPr>
        <w:t xml:space="preserve">1.079 </w:t>
      </w:r>
      <w:r>
        <w:rPr>
          <w:rFonts w:cs="Times New Roman"/>
        </w:rPr>
        <w:tab/>
      </w:r>
      <w:r>
        <w:rPr>
          <w:rFonts w:cs="Times New Roman"/>
        </w:rPr>
        <w:tab/>
      </w:r>
      <w:r w:rsidRPr="008D0FAE">
        <w:rPr>
          <w:rFonts w:cs="Times New Roman"/>
        </w:rPr>
        <w:t>0.19</w:t>
      </w:r>
      <w:r>
        <w:rPr>
          <w:rFonts w:cs="Times New Roman"/>
        </w:rPr>
        <w:t>2</w:t>
      </w:r>
      <w:r w:rsidRPr="008D0FAE">
        <w:rPr>
          <w:rFonts w:cs="Times New Roman"/>
        </w:rPr>
        <w:t xml:space="preserve"> </w:t>
      </w:r>
      <w:r>
        <w:rPr>
          <w:rFonts w:cs="Times New Roman"/>
        </w:rPr>
        <w:tab/>
      </w:r>
      <w:r>
        <w:rPr>
          <w:rFonts w:cs="Times New Roman"/>
        </w:rPr>
        <w:tab/>
      </w:r>
      <w:r w:rsidRPr="008D0FAE">
        <w:rPr>
          <w:rFonts w:cs="Times New Roman"/>
        </w:rPr>
        <w:t xml:space="preserve">16  </w:t>
      </w:r>
      <w:r>
        <w:rPr>
          <w:rFonts w:cs="Times New Roman"/>
        </w:rPr>
        <w:tab/>
      </w:r>
      <w:r w:rsidRPr="008D0FAE">
        <w:rPr>
          <w:rFonts w:cs="Times New Roman"/>
        </w:rPr>
        <w:t>5.62</w:t>
      </w:r>
      <w:r>
        <w:rPr>
          <w:rFonts w:cs="Times New Roman"/>
        </w:rPr>
        <w:t>1</w:t>
      </w:r>
      <w:r w:rsidRPr="008D0FAE">
        <w:rPr>
          <w:rFonts w:cs="Times New Roman"/>
        </w:rPr>
        <w:t xml:space="preserve">  </w:t>
      </w:r>
      <w:r>
        <w:rPr>
          <w:rFonts w:cs="Times New Roman"/>
        </w:rPr>
        <w:tab/>
      </w:r>
      <w:r>
        <w:rPr>
          <w:rFonts w:cs="Times New Roman"/>
        </w:rPr>
        <w:tab/>
      </w:r>
      <w:r w:rsidRPr="008D0FAE">
        <w:rPr>
          <w:rFonts w:cs="Times New Roman"/>
        </w:rPr>
        <w:t>0.0000</w:t>
      </w:r>
    </w:p>
    <w:p w14:paraId="3F7274C6" w14:textId="77777777" w:rsidR="00FB1A53" w:rsidRPr="008D0FAE" w:rsidRDefault="00FB1A53" w:rsidP="00FB1A53">
      <w:pPr>
        <w:rPr>
          <w:rFonts w:cs="Times New Roman"/>
        </w:rPr>
      </w:pPr>
      <w:r w:rsidRPr="00383F05">
        <w:rPr>
          <w:rFonts w:cs="Times New Roman"/>
        </w:rPr>
        <w:t>Year</w:t>
      </w:r>
      <w:r>
        <w:rPr>
          <w:rFonts w:cs="Times New Roman"/>
        </w:rPr>
        <w:t>(</w:t>
      </w:r>
      <w:r w:rsidRPr="00383F05">
        <w:rPr>
          <w:rFonts w:cs="Times New Roman"/>
        </w:rPr>
        <w:t>Post</w:t>
      </w:r>
      <w:r>
        <w:rPr>
          <w:rFonts w:cs="Times New Roman"/>
        </w:rPr>
        <w:t>)</w:t>
      </w:r>
      <w:r w:rsidRPr="00383F05">
        <w:rPr>
          <w:rFonts w:cs="Times New Roman"/>
        </w:rPr>
        <w:t xml:space="preserve">                 </w:t>
      </w:r>
      <w:r>
        <w:rPr>
          <w:rFonts w:cs="Times New Roman"/>
        </w:rPr>
        <w:tab/>
      </w:r>
      <w:r>
        <w:rPr>
          <w:rFonts w:cs="Times New Roman"/>
        </w:rPr>
        <w:tab/>
      </w:r>
      <w:r>
        <w:rPr>
          <w:rFonts w:cs="Times New Roman"/>
        </w:rPr>
        <w:tab/>
      </w:r>
      <w:r w:rsidRPr="008D0FAE">
        <w:rPr>
          <w:rFonts w:cs="Times New Roman"/>
        </w:rPr>
        <w:t xml:space="preserve">0.109 </w:t>
      </w:r>
      <w:r>
        <w:rPr>
          <w:rFonts w:cs="Times New Roman"/>
        </w:rPr>
        <w:tab/>
      </w:r>
      <w:r>
        <w:rPr>
          <w:rFonts w:cs="Times New Roman"/>
        </w:rPr>
        <w:tab/>
      </w:r>
      <w:r w:rsidRPr="008D0FAE">
        <w:rPr>
          <w:rFonts w:cs="Times New Roman"/>
        </w:rPr>
        <w:t xml:space="preserve">0.219 </w:t>
      </w:r>
      <w:r>
        <w:rPr>
          <w:rFonts w:cs="Times New Roman"/>
        </w:rPr>
        <w:tab/>
      </w:r>
      <w:r>
        <w:rPr>
          <w:rFonts w:cs="Times New Roman"/>
        </w:rPr>
        <w:tab/>
      </w:r>
      <w:r w:rsidRPr="008D0FAE">
        <w:rPr>
          <w:rFonts w:cs="Times New Roman"/>
        </w:rPr>
        <w:t xml:space="preserve">16  </w:t>
      </w:r>
      <w:r>
        <w:rPr>
          <w:rFonts w:cs="Times New Roman"/>
        </w:rPr>
        <w:tab/>
      </w:r>
      <w:r w:rsidRPr="008D0FAE">
        <w:rPr>
          <w:rFonts w:cs="Times New Roman"/>
        </w:rPr>
        <w:t xml:space="preserve">0.497  </w:t>
      </w:r>
      <w:r>
        <w:rPr>
          <w:rFonts w:cs="Times New Roman"/>
        </w:rPr>
        <w:tab/>
      </w:r>
      <w:r>
        <w:rPr>
          <w:rFonts w:cs="Times New Roman"/>
        </w:rPr>
        <w:tab/>
      </w:r>
      <w:r w:rsidRPr="008D0FAE">
        <w:rPr>
          <w:rFonts w:cs="Times New Roman"/>
        </w:rPr>
        <w:t>0.6257</w:t>
      </w:r>
    </w:p>
    <w:p w14:paraId="24F6AD11" w14:textId="77777777" w:rsidR="00FB1A53" w:rsidRPr="008D0FAE" w:rsidRDefault="00FB1A53" w:rsidP="00FB1A53">
      <w:pPr>
        <w:rPr>
          <w:rFonts w:cs="Times New Roman"/>
        </w:rPr>
      </w:pPr>
      <w:r w:rsidRPr="00383F05">
        <w:rPr>
          <w:rFonts w:cs="Times New Roman"/>
        </w:rPr>
        <w:t>Reach</w:t>
      </w:r>
      <w:r>
        <w:rPr>
          <w:rFonts w:cs="Times New Roman"/>
        </w:rPr>
        <w:t>(</w:t>
      </w:r>
      <w:r w:rsidRPr="00383F05">
        <w:rPr>
          <w:rFonts w:cs="Times New Roman"/>
        </w:rPr>
        <w:t>Treatment</w:t>
      </w:r>
      <w:r>
        <w:rPr>
          <w:rFonts w:cs="Times New Roman"/>
        </w:rPr>
        <w:t>)</w:t>
      </w:r>
      <w:r w:rsidRPr="00383F05">
        <w:rPr>
          <w:rFonts w:cs="Times New Roman"/>
        </w:rPr>
        <w:t xml:space="preserve">            </w:t>
      </w:r>
      <w:r w:rsidRPr="008D0FAE">
        <w:rPr>
          <w:rFonts w:cs="Times New Roman"/>
        </w:rPr>
        <w:t xml:space="preserve">           </w:t>
      </w:r>
      <w:r>
        <w:rPr>
          <w:rFonts w:cs="Times New Roman"/>
        </w:rPr>
        <w:tab/>
      </w:r>
      <w:r w:rsidRPr="008D0FAE">
        <w:rPr>
          <w:rFonts w:cs="Times New Roman"/>
        </w:rPr>
        <w:t xml:space="preserve">-0.029 </w:t>
      </w:r>
      <w:r>
        <w:rPr>
          <w:rFonts w:cs="Times New Roman"/>
        </w:rPr>
        <w:tab/>
      </w:r>
      <w:r>
        <w:rPr>
          <w:rFonts w:cs="Times New Roman"/>
        </w:rPr>
        <w:tab/>
      </w:r>
      <w:r w:rsidRPr="008D0FAE">
        <w:rPr>
          <w:rFonts w:cs="Times New Roman"/>
        </w:rPr>
        <w:t>0.22</w:t>
      </w:r>
      <w:r>
        <w:rPr>
          <w:rFonts w:cs="Times New Roman"/>
        </w:rPr>
        <w:t>9</w:t>
      </w:r>
      <w:r w:rsidRPr="008D0FAE">
        <w:rPr>
          <w:rFonts w:cs="Times New Roman"/>
        </w:rPr>
        <w:t xml:space="preserve">  </w:t>
      </w:r>
      <w:r>
        <w:rPr>
          <w:rFonts w:cs="Times New Roman"/>
        </w:rPr>
        <w:tab/>
      </w:r>
      <w:r>
        <w:rPr>
          <w:rFonts w:cs="Times New Roman"/>
        </w:rPr>
        <w:tab/>
      </w:r>
      <w:r w:rsidRPr="008D0FAE">
        <w:rPr>
          <w:rFonts w:cs="Times New Roman"/>
        </w:rPr>
        <w:t xml:space="preserve">5 </w:t>
      </w:r>
      <w:r>
        <w:rPr>
          <w:rFonts w:cs="Times New Roman"/>
        </w:rPr>
        <w:tab/>
      </w:r>
      <w:r w:rsidRPr="008D0FAE">
        <w:rPr>
          <w:rFonts w:cs="Times New Roman"/>
        </w:rPr>
        <w:t>-0.12</w:t>
      </w:r>
      <w:r>
        <w:rPr>
          <w:rFonts w:cs="Times New Roman"/>
        </w:rPr>
        <w:t>9</w:t>
      </w:r>
      <w:r w:rsidRPr="008D0FAE">
        <w:rPr>
          <w:rFonts w:cs="Times New Roman"/>
        </w:rPr>
        <w:t xml:space="preserve">  </w:t>
      </w:r>
      <w:r>
        <w:rPr>
          <w:rFonts w:cs="Times New Roman"/>
        </w:rPr>
        <w:tab/>
      </w:r>
      <w:r w:rsidRPr="008D0FAE">
        <w:rPr>
          <w:rFonts w:cs="Times New Roman"/>
        </w:rPr>
        <w:t>0.9024</w:t>
      </w:r>
    </w:p>
    <w:p w14:paraId="265A368D" w14:textId="77777777" w:rsidR="00FB1A53" w:rsidRDefault="00FB1A53" w:rsidP="00FB1A53">
      <w:pPr>
        <w:rPr>
          <w:rFonts w:cs="Times New Roman"/>
        </w:rPr>
      </w:pPr>
      <w:r w:rsidRPr="00383F05">
        <w:rPr>
          <w:rFonts w:cs="Times New Roman"/>
        </w:rPr>
        <w:t>Year</w:t>
      </w:r>
      <w:r>
        <w:rPr>
          <w:rFonts w:cs="Times New Roman"/>
        </w:rPr>
        <w:t>(</w:t>
      </w:r>
      <w:r w:rsidRPr="00383F05">
        <w:rPr>
          <w:rFonts w:cs="Times New Roman"/>
        </w:rPr>
        <w:t>Post</w:t>
      </w:r>
      <w:r>
        <w:rPr>
          <w:rFonts w:cs="Times New Roman"/>
        </w:rPr>
        <w:t>)</w:t>
      </w:r>
      <w:r w:rsidRPr="00383F05">
        <w:rPr>
          <w:rFonts w:cs="Times New Roman"/>
        </w:rPr>
        <w:t>:Reach</w:t>
      </w:r>
      <w:r>
        <w:rPr>
          <w:rFonts w:cs="Times New Roman"/>
        </w:rPr>
        <w:t>(</w:t>
      </w:r>
      <w:r w:rsidRPr="00383F05">
        <w:rPr>
          <w:rFonts w:cs="Times New Roman"/>
        </w:rPr>
        <w:t>Treatment</w:t>
      </w:r>
      <w:r>
        <w:rPr>
          <w:rFonts w:cs="Times New Roman"/>
        </w:rPr>
        <w:t>)</w:t>
      </w:r>
      <w:r w:rsidRPr="00383F05">
        <w:rPr>
          <w:rFonts w:cs="Times New Roman"/>
        </w:rPr>
        <w:t xml:space="preserve">  </w:t>
      </w:r>
      <w:r>
        <w:rPr>
          <w:rFonts w:cs="Times New Roman"/>
        </w:rPr>
        <w:tab/>
      </w:r>
      <w:r w:rsidRPr="008D0FAE">
        <w:rPr>
          <w:rFonts w:cs="Times New Roman"/>
        </w:rPr>
        <w:t xml:space="preserve">2.824 </w:t>
      </w:r>
      <w:r>
        <w:rPr>
          <w:rFonts w:cs="Times New Roman"/>
        </w:rPr>
        <w:tab/>
      </w:r>
      <w:r>
        <w:rPr>
          <w:rFonts w:cs="Times New Roman"/>
        </w:rPr>
        <w:tab/>
      </w:r>
      <w:r w:rsidRPr="008D0FAE">
        <w:rPr>
          <w:rFonts w:cs="Times New Roman"/>
        </w:rPr>
        <w:t xml:space="preserve">0.629 </w:t>
      </w:r>
      <w:r>
        <w:rPr>
          <w:rFonts w:cs="Times New Roman"/>
        </w:rPr>
        <w:tab/>
      </w:r>
      <w:r>
        <w:rPr>
          <w:rFonts w:cs="Times New Roman"/>
        </w:rPr>
        <w:tab/>
      </w:r>
      <w:r w:rsidRPr="008D0FAE">
        <w:rPr>
          <w:rFonts w:cs="Times New Roman"/>
        </w:rPr>
        <w:t xml:space="preserve">16  </w:t>
      </w:r>
      <w:r>
        <w:rPr>
          <w:rFonts w:cs="Times New Roman"/>
        </w:rPr>
        <w:tab/>
      </w:r>
      <w:r w:rsidRPr="008D0FAE">
        <w:rPr>
          <w:rFonts w:cs="Times New Roman"/>
        </w:rPr>
        <w:t>4.4</w:t>
      </w:r>
      <w:r>
        <w:rPr>
          <w:rFonts w:cs="Times New Roman"/>
        </w:rPr>
        <w:t>90</w:t>
      </w:r>
      <w:r w:rsidRPr="008D0FAE">
        <w:rPr>
          <w:rFonts w:cs="Times New Roman"/>
        </w:rPr>
        <w:t xml:space="preserve">  </w:t>
      </w:r>
      <w:r>
        <w:rPr>
          <w:rFonts w:cs="Times New Roman"/>
        </w:rPr>
        <w:tab/>
      </w:r>
      <w:r>
        <w:rPr>
          <w:rFonts w:cs="Times New Roman"/>
        </w:rPr>
        <w:tab/>
      </w:r>
      <w:r w:rsidRPr="008D0FAE">
        <w:rPr>
          <w:rFonts w:cs="Times New Roman"/>
        </w:rPr>
        <w:t>0.0004</w:t>
      </w:r>
    </w:p>
    <w:p w14:paraId="42C82FC4" w14:textId="78F6654A" w:rsidR="00FB1A53" w:rsidRPr="0081138F" w:rsidRDefault="00FB1A53" w:rsidP="0081138F">
      <w:pPr>
        <w:rPr>
          <w:rFonts w:cs="Times New Roman"/>
          <w:u w:val="single"/>
        </w:rPr>
      </w:pPr>
      <w:r w:rsidRPr="0081138F">
        <w:rPr>
          <w:rFonts w:cs="Times New Roman"/>
          <w:u w:val="single"/>
        </w:rPr>
        <w:t xml:space="preserve">Mean chlorophyll </w:t>
      </w:r>
      <w:r w:rsidRPr="0081138F">
        <w:rPr>
          <w:rFonts w:cs="Times New Roman"/>
          <w:i/>
          <w:u w:val="single"/>
        </w:rPr>
        <w:t>a</w:t>
      </w:r>
      <w:r w:rsidR="0081138F" w:rsidRPr="0081138F">
        <w:rPr>
          <w:rFonts w:cs="Times New Roman"/>
          <w:u w:val="single"/>
        </w:rPr>
        <w:tab/>
      </w:r>
      <w:r w:rsidR="0081138F" w:rsidRPr="0081138F">
        <w:rPr>
          <w:rFonts w:cs="Times New Roman"/>
          <w:u w:val="single"/>
        </w:rPr>
        <w:tab/>
      </w:r>
      <w:r w:rsidR="0081138F" w:rsidRPr="0081138F">
        <w:rPr>
          <w:rFonts w:cs="Times New Roman"/>
          <w:u w:val="single"/>
        </w:rPr>
        <w:tab/>
      </w:r>
      <w:r w:rsidRPr="0081138F">
        <w:rPr>
          <w:rFonts w:cs="Times New Roman"/>
          <w:u w:val="single"/>
        </w:rPr>
        <w:t xml:space="preserve">Value  </w:t>
      </w:r>
      <w:r w:rsidRPr="0081138F">
        <w:rPr>
          <w:rFonts w:cs="Times New Roman"/>
          <w:u w:val="single"/>
        </w:rPr>
        <w:tab/>
      </w:r>
      <w:r w:rsidRPr="0081138F">
        <w:rPr>
          <w:rFonts w:cs="Times New Roman"/>
          <w:u w:val="single"/>
        </w:rPr>
        <w:tab/>
        <w:t xml:space="preserve">Std.Error </w:t>
      </w:r>
      <w:r w:rsidRPr="0081138F">
        <w:rPr>
          <w:rFonts w:cs="Times New Roman"/>
          <w:u w:val="single"/>
        </w:rPr>
        <w:tab/>
        <w:t xml:space="preserve">DF    </w:t>
      </w:r>
      <w:r w:rsidRPr="0081138F">
        <w:rPr>
          <w:rFonts w:cs="Times New Roman"/>
          <w:u w:val="single"/>
        </w:rPr>
        <w:tab/>
        <w:t xml:space="preserve">t-value </w:t>
      </w:r>
      <w:r w:rsidRPr="0081138F">
        <w:rPr>
          <w:rFonts w:cs="Times New Roman"/>
          <w:u w:val="single"/>
        </w:rPr>
        <w:tab/>
        <w:t>p-value</w:t>
      </w:r>
    </w:p>
    <w:p w14:paraId="14DD4C58" w14:textId="77777777" w:rsidR="00FB1A53" w:rsidRPr="00383F05" w:rsidRDefault="00FB1A53" w:rsidP="00FB1A53">
      <w:pPr>
        <w:rPr>
          <w:rFonts w:cs="Times New Roman"/>
        </w:rPr>
      </w:pPr>
      <w:r w:rsidRPr="00383F05">
        <w:rPr>
          <w:rFonts w:cs="Times New Roman"/>
        </w:rPr>
        <w:t xml:space="preserve">(Intercept)                </w:t>
      </w:r>
      <w:r>
        <w:rPr>
          <w:rFonts w:cs="Times New Roman"/>
        </w:rPr>
        <w:tab/>
      </w:r>
      <w:r>
        <w:rPr>
          <w:rFonts w:cs="Times New Roman"/>
        </w:rPr>
        <w:tab/>
      </w:r>
      <w:r>
        <w:rPr>
          <w:rFonts w:cs="Times New Roman"/>
        </w:rPr>
        <w:tab/>
      </w:r>
      <w:r w:rsidRPr="00383F05">
        <w:rPr>
          <w:rFonts w:cs="Times New Roman"/>
        </w:rPr>
        <w:t xml:space="preserve">0.096 </w:t>
      </w:r>
      <w:r>
        <w:rPr>
          <w:rFonts w:cs="Times New Roman"/>
        </w:rPr>
        <w:tab/>
      </w:r>
      <w:r>
        <w:rPr>
          <w:rFonts w:cs="Times New Roman"/>
        </w:rPr>
        <w:tab/>
      </w:r>
      <w:r w:rsidRPr="00383F05">
        <w:rPr>
          <w:rFonts w:cs="Times New Roman"/>
        </w:rPr>
        <w:t xml:space="preserve">0.053 </w:t>
      </w:r>
      <w:r>
        <w:rPr>
          <w:rFonts w:cs="Times New Roman"/>
        </w:rPr>
        <w:tab/>
      </w:r>
      <w:r>
        <w:rPr>
          <w:rFonts w:cs="Times New Roman"/>
        </w:rPr>
        <w:tab/>
      </w:r>
      <w:r w:rsidRPr="00383F05">
        <w:rPr>
          <w:rFonts w:cs="Times New Roman"/>
        </w:rPr>
        <w:t xml:space="preserve">10  </w:t>
      </w:r>
      <w:r>
        <w:rPr>
          <w:rFonts w:cs="Times New Roman"/>
        </w:rPr>
        <w:tab/>
      </w:r>
      <w:r w:rsidRPr="00383F05">
        <w:rPr>
          <w:rFonts w:cs="Times New Roman"/>
        </w:rPr>
        <w:t xml:space="preserve">1.814  </w:t>
      </w:r>
      <w:r>
        <w:rPr>
          <w:rFonts w:cs="Times New Roman"/>
        </w:rPr>
        <w:tab/>
      </w:r>
      <w:r>
        <w:rPr>
          <w:rFonts w:cs="Times New Roman"/>
        </w:rPr>
        <w:tab/>
      </w:r>
      <w:r w:rsidRPr="00383F05">
        <w:rPr>
          <w:rFonts w:cs="Times New Roman"/>
        </w:rPr>
        <w:t>0.0997</w:t>
      </w:r>
    </w:p>
    <w:p w14:paraId="08C69328" w14:textId="77777777" w:rsidR="00FB1A53" w:rsidRPr="00383F05" w:rsidRDefault="00FB1A53" w:rsidP="00FB1A53">
      <w:pPr>
        <w:rPr>
          <w:rFonts w:cs="Times New Roman"/>
        </w:rPr>
      </w:pPr>
      <w:r w:rsidRPr="00383F05">
        <w:rPr>
          <w:rFonts w:cs="Times New Roman"/>
        </w:rPr>
        <w:t>Year</w:t>
      </w:r>
      <w:r>
        <w:rPr>
          <w:rFonts w:cs="Times New Roman"/>
        </w:rPr>
        <w:t>(</w:t>
      </w:r>
      <w:r w:rsidRPr="00383F05">
        <w:rPr>
          <w:rFonts w:cs="Times New Roman"/>
        </w:rPr>
        <w:t>Post</w:t>
      </w:r>
      <w:r>
        <w:rPr>
          <w:rFonts w:cs="Times New Roman"/>
        </w:rPr>
        <w:t>)</w:t>
      </w:r>
      <w:r w:rsidRPr="00383F05">
        <w:rPr>
          <w:rFonts w:cs="Times New Roman"/>
        </w:rPr>
        <w:t xml:space="preserve">                 </w:t>
      </w:r>
      <w:r>
        <w:rPr>
          <w:rFonts w:cs="Times New Roman"/>
        </w:rPr>
        <w:tab/>
      </w:r>
      <w:r>
        <w:rPr>
          <w:rFonts w:cs="Times New Roman"/>
        </w:rPr>
        <w:tab/>
      </w:r>
      <w:r>
        <w:rPr>
          <w:rFonts w:cs="Times New Roman"/>
        </w:rPr>
        <w:tab/>
      </w:r>
      <w:r w:rsidRPr="00383F05">
        <w:rPr>
          <w:rFonts w:cs="Times New Roman"/>
        </w:rPr>
        <w:t>0.18</w:t>
      </w:r>
      <w:r>
        <w:rPr>
          <w:rFonts w:cs="Times New Roman"/>
        </w:rPr>
        <w:t>3</w:t>
      </w:r>
      <w:r w:rsidRPr="00383F05">
        <w:rPr>
          <w:rFonts w:cs="Times New Roman"/>
        </w:rPr>
        <w:t xml:space="preserve"> </w:t>
      </w:r>
      <w:r>
        <w:rPr>
          <w:rFonts w:cs="Times New Roman"/>
        </w:rPr>
        <w:tab/>
      </w:r>
      <w:r>
        <w:rPr>
          <w:rFonts w:cs="Times New Roman"/>
        </w:rPr>
        <w:tab/>
      </w:r>
      <w:r w:rsidRPr="00383F05">
        <w:rPr>
          <w:rFonts w:cs="Times New Roman"/>
        </w:rPr>
        <w:t>0.06</w:t>
      </w:r>
      <w:r>
        <w:rPr>
          <w:rFonts w:cs="Times New Roman"/>
        </w:rPr>
        <w:t>2</w:t>
      </w:r>
      <w:r w:rsidRPr="00383F05">
        <w:rPr>
          <w:rFonts w:cs="Times New Roman"/>
        </w:rPr>
        <w:t xml:space="preserve"> </w:t>
      </w:r>
      <w:r>
        <w:rPr>
          <w:rFonts w:cs="Times New Roman"/>
        </w:rPr>
        <w:tab/>
      </w:r>
      <w:r>
        <w:rPr>
          <w:rFonts w:cs="Times New Roman"/>
        </w:rPr>
        <w:tab/>
      </w:r>
      <w:r w:rsidRPr="00383F05">
        <w:rPr>
          <w:rFonts w:cs="Times New Roman"/>
        </w:rPr>
        <w:t xml:space="preserve">10  </w:t>
      </w:r>
      <w:r>
        <w:rPr>
          <w:rFonts w:cs="Times New Roman"/>
        </w:rPr>
        <w:tab/>
      </w:r>
      <w:r w:rsidRPr="00383F05">
        <w:rPr>
          <w:rFonts w:cs="Times New Roman"/>
        </w:rPr>
        <w:t>2.9</w:t>
      </w:r>
      <w:r>
        <w:rPr>
          <w:rFonts w:cs="Times New Roman"/>
        </w:rPr>
        <w:t>70</w:t>
      </w:r>
      <w:r w:rsidRPr="00383F05">
        <w:rPr>
          <w:rFonts w:cs="Times New Roman"/>
        </w:rPr>
        <w:t xml:space="preserve">  </w:t>
      </w:r>
      <w:r>
        <w:rPr>
          <w:rFonts w:cs="Times New Roman"/>
        </w:rPr>
        <w:tab/>
      </w:r>
      <w:r>
        <w:rPr>
          <w:rFonts w:cs="Times New Roman"/>
        </w:rPr>
        <w:tab/>
      </w:r>
      <w:r w:rsidRPr="00383F05">
        <w:rPr>
          <w:rFonts w:cs="Times New Roman"/>
        </w:rPr>
        <w:t>0.0141</w:t>
      </w:r>
    </w:p>
    <w:p w14:paraId="45080813" w14:textId="77777777" w:rsidR="00FB1A53" w:rsidRPr="00383F05" w:rsidRDefault="00FB1A53" w:rsidP="00FB1A53">
      <w:pPr>
        <w:rPr>
          <w:rFonts w:cs="Times New Roman"/>
        </w:rPr>
      </w:pPr>
      <w:r w:rsidRPr="00383F05">
        <w:rPr>
          <w:rFonts w:cs="Times New Roman"/>
        </w:rPr>
        <w:t>Reach</w:t>
      </w:r>
      <w:r>
        <w:rPr>
          <w:rFonts w:cs="Times New Roman"/>
        </w:rPr>
        <w:t>(</w:t>
      </w:r>
      <w:r w:rsidRPr="00383F05">
        <w:rPr>
          <w:rFonts w:cs="Times New Roman"/>
        </w:rPr>
        <w:t>Treatment</w:t>
      </w:r>
      <w:r>
        <w:rPr>
          <w:rFonts w:cs="Times New Roman"/>
        </w:rPr>
        <w:t>)</w:t>
      </w:r>
      <w:r w:rsidRPr="00383F05">
        <w:rPr>
          <w:rFonts w:cs="Times New Roman"/>
        </w:rPr>
        <w:t xml:space="preserve">            </w:t>
      </w:r>
      <w:r>
        <w:rPr>
          <w:rFonts w:cs="Times New Roman"/>
        </w:rPr>
        <w:tab/>
      </w:r>
      <w:r>
        <w:rPr>
          <w:rFonts w:cs="Times New Roman"/>
        </w:rPr>
        <w:tab/>
      </w:r>
      <w:r w:rsidRPr="00383F05">
        <w:rPr>
          <w:rFonts w:cs="Times New Roman"/>
        </w:rPr>
        <w:t xml:space="preserve">-0.008 </w:t>
      </w:r>
      <w:r>
        <w:rPr>
          <w:rFonts w:cs="Times New Roman"/>
        </w:rPr>
        <w:tab/>
      </w:r>
      <w:r>
        <w:rPr>
          <w:rFonts w:cs="Times New Roman"/>
        </w:rPr>
        <w:tab/>
      </w:r>
      <w:r w:rsidRPr="00383F05">
        <w:rPr>
          <w:rFonts w:cs="Times New Roman"/>
        </w:rPr>
        <w:t>0.06</w:t>
      </w:r>
      <w:r>
        <w:rPr>
          <w:rFonts w:cs="Times New Roman"/>
        </w:rPr>
        <w:t>2</w:t>
      </w:r>
      <w:r w:rsidRPr="00383F05">
        <w:rPr>
          <w:rFonts w:cs="Times New Roman"/>
        </w:rPr>
        <w:t xml:space="preserve">  </w:t>
      </w:r>
      <w:r>
        <w:rPr>
          <w:rFonts w:cs="Times New Roman"/>
        </w:rPr>
        <w:tab/>
      </w:r>
      <w:r>
        <w:rPr>
          <w:rFonts w:cs="Times New Roman"/>
        </w:rPr>
        <w:tab/>
      </w:r>
      <w:r w:rsidRPr="00383F05">
        <w:rPr>
          <w:rFonts w:cs="Times New Roman"/>
        </w:rPr>
        <w:t xml:space="preserve">5 </w:t>
      </w:r>
      <w:r>
        <w:rPr>
          <w:rFonts w:cs="Times New Roman"/>
        </w:rPr>
        <w:tab/>
      </w:r>
      <w:r w:rsidRPr="00383F05">
        <w:rPr>
          <w:rFonts w:cs="Times New Roman"/>
        </w:rPr>
        <w:t xml:space="preserve">-0.131  </w:t>
      </w:r>
      <w:r>
        <w:rPr>
          <w:rFonts w:cs="Times New Roman"/>
        </w:rPr>
        <w:tab/>
      </w:r>
      <w:r w:rsidRPr="00383F05">
        <w:rPr>
          <w:rFonts w:cs="Times New Roman"/>
        </w:rPr>
        <w:t>0.9007</w:t>
      </w:r>
    </w:p>
    <w:p w14:paraId="722EF73F" w14:textId="602A90A0" w:rsidR="000A32B4" w:rsidRPr="00AB6643" w:rsidRDefault="00FB1A53" w:rsidP="00FB1A53">
      <w:pPr>
        <w:spacing w:line="480" w:lineRule="auto"/>
        <w:rPr>
          <w:rFonts w:cs="Times New Roman"/>
          <w:sz w:val="22"/>
          <w:szCs w:val="22"/>
        </w:rPr>
      </w:pPr>
      <w:r w:rsidRPr="00383F05">
        <w:rPr>
          <w:rFonts w:cs="Times New Roman"/>
        </w:rPr>
        <w:t>Year</w:t>
      </w:r>
      <w:r>
        <w:rPr>
          <w:rFonts w:cs="Times New Roman"/>
        </w:rPr>
        <w:t>(</w:t>
      </w:r>
      <w:r w:rsidRPr="00383F05">
        <w:rPr>
          <w:rFonts w:cs="Times New Roman"/>
        </w:rPr>
        <w:t>Post</w:t>
      </w:r>
      <w:r>
        <w:rPr>
          <w:rFonts w:cs="Times New Roman"/>
        </w:rPr>
        <w:t>)</w:t>
      </w:r>
      <w:r w:rsidRPr="00383F05">
        <w:rPr>
          <w:rFonts w:cs="Times New Roman"/>
        </w:rPr>
        <w:t>:Reach</w:t>
      </w:r>
      <w:r>
        <w:rPr>
          <w:rFonts w:cs="Times New Roman"/>
        </w:rPr>
        <w:t>(</w:t>
      </w:r>
      <w:r w:rsidRPr="00383F05">
        <w:rPr>
          <w:rFonts w:cs="Times New Roman"/>
        </w:rPr>
        <w:t>Treatment</w:t>
      </w:r>
      <w:r>
        <w:rPr>
          <w:rFonts w:cs="Times New Roman"/>
        </w:rPr>
        <w:t>)</w:t>
      </w:r>
      <w:r w:rsidRPr="00383F05">
        <w:rPr>
          <w:rFonts w:cs="Times New Roman"/>
        </w:rPr>
        <w:t xml:space="preserve">  </w:t>
      </w:r>
      <w:r>
        <w:rPr>
          <w:rFonts w:cs="Times New Roman"/>
        </w:rPr>
        <w:tab/>
      </w:r>
      <w:r w:rsidRPr="00383F05">
        <w:rPr>
          <w:rFonts w:cs="Times New Roman"/>
        </w:rPr>
        <w:t>0.25</w:t>
      </w:r>
      <w:r>
        <w:rPr>
          <w:rFonts w:cs="Times New Roman"/>
        </w:rPr>
        <w:t>6</w:t>
      </w:r>
      <w:r>
        <w:rPr>
          <w:rFonts w:cs="Times New Roman"/>
        </w:rPr>
        <w:tab/>
      </w:r>
      <w:r w:rsidRPr="00383F05">
        <w:rPr>
          <w:rFonts w:cs="Times New Roman"/>
        </w:rPr>
        <w:t xml:space="preserve"> </w:t>
      </w:r>
      <w:r>
        <w:rPr>
          <w:rFonts w:cs="Times New Roman"/>
        </w:rPr>
        <w:tab/>
      </w:r>
      <w:r w:rsidRPr="00383F05">
        <w:rPr>
          <w:rFonts w:cs="Times New Roman"/>
        </w:rPr>
        <w:t xml:space="preserve">0.087 </w:t>
      </w:r>
      <w:r>
        <w:rPr>
          <w:rFonts w:cs="Times New Roman"/>
        </w:rPr>
        <w:tab/>
      </w:r>
      <w:r>
        <w:rPr>
          <w:rFonts w:cs="Times New Roman"/>
        </w:rPr>
        <w:tab/>
      </w:r>
      <w:r w:rsidRPr="00383F05">
        <w:rPr>
          <w:rFonts w:cs="Times New Roman"/>
        </w:rPr>
        <w:t xml:space="preserve">10  </w:t>
      </w:r>
      <w:r>
        <w:rPr>
          <w:rFonts w:cs="Times New Roman"/>
        </w:rPr>
        <w:tab/>
      </w:r>
      <w:r w:rsidRPr="00383F05">
        <w:rPr>
          <w:rFonts w:cs="Times New Roman"/>
        </w:rPr>
        <w:t>2.93</w:t>
      </w:r>
      <w:r>
        <w:rPr>
          <w:rFonts w:cs="Times New Roman"/>
        </w:rPr>
        <w:t>7</w:t>
      </w:r>
      <w:r w:rsidRPr="00383F05">
        <w:rPr>
          <w:rFonts w:cs="Times New Roman"/>
        </w:rPr>
        <w:t xml:space="preserve">  </w:t>
      </w:r>
      <w:r>
        <w:rPr>
          <w:rFonts w:cs="Times New Roman"/>
        </w:rPr>
        <w:tab/>
      </w:r>
      <w:r>
        <w:rPr>
          <w:rFonts w:cs="Times New Roman"/>
        </w:rPr>
        <w:tab/>
      </w:r>
      <w:r w:rsidRPr="00383F05">
        <w:rPr>
          <w:rFonts w:cs="Times New Roman"/>
        </w:rPr>
        <w:t>0.0149</w:t>
      </w:r>
    </w:p>
    <w:sectPr w:rsidR="000A32B4" w:rsidRPr="00AB6643" w:rsidSect="008254D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6C5CF" w14:textId="77777777" w:rsidR="007C707D" w:rsidRDefault="007C707D" w:rsidP="009A5C94">
      <w:r>
        <w:separator/>
      </w:r>
    </w:p>
  </w:endnote>
  <w:endnote w:type="continuationSeparator" w:id="0">
    <w:p w14:paraId="11FBB8A9" w14:textId="77777777" w:rsidR="007C707D" w:rsidRDefault="007C707D" w:rsidP="009A5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Perpetua">
    <w:panose1 w:val="02020502060401020303"/>
    <w:charset w:val="4D"/>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46A9D" w14:textId="43103654" w:rsidR="00062AE8" w:rsidRDefault="00062AE8" w:rsidP="009A5C9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CCE74" w14:textId="7B61EDED" w:rsidR="00062AE8" w:rsidRDefault="00062AE8" w:rsidP="009A5C94">
    <w:pPr>
      <w:pStyle w:val="Footer"/>
      <w:jc w:val="center"/>
    </w:pPr>
    <w:r>
      <w:rPr>
        <w:rStyle w:val="PageNumber"/>
      </w:rPr>
      <w:fldChar w:fldCharType="begin"/>
    </w:r>
    <w:r>
      <w:rPr>
        <w:rStyle w:val="PageNumber"/>
      </w:rPr>
      <w:instrText xml:space="preserve"> PAGE </w:instrText>
    </w:r>
    <w:r>
      <w:rPr>
        <w:rStyle w:val="PageNumber"/>
      </w:rPr>
      <w:fldChar w:fldCharType="separate"/>
    </w:r>
    <w:r w:rsidR="00C968FA">
      <w:rPr>
        <w:rStyle w:val="PageNumber"/>
        <w:noProof/>
      </w:rPr>
      <w:t>4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19553" w14:textId="77777777" w:rsidR="007C707D" w:rsidRDefault="007C707D" w:rsidP="009A5C94">
      <w:r>
        <w:separator/>
      </w:r>
    </w:p>
  </w:footnote>
  <w:footnote w:type="continuationSeparator" w:id="0">
    <w:p w14:paraId="344561E1" w14:textId="77777777" w:rsidR="007C707D" w:rsidRDefault="007C707D" w:rsidP="009A5C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D7D44"/>
    <w:multiLevelType w:val="hybridMultilevel"/>
    <w:tmpl w:val="87D0A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486C0E"/>
    <w:multiLevelType w:val="multilevel"/>
    <w:tmpl w:val="7EDC50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65E4"/>
    <w:rsid w:val="00003469"/>
    <w:rsid w:val="00004D0D"/>
    <w:rsid w:val="00012B8A"/>
    <w:rsid w:val="00013A09"/>
    <w:rsid w:val="00014D49"/>
    <w:rsid w:val="000175C0"/>
    <w:rsid w:val="00023DF8"/>
    <w:rsid w:val="00024B18"/>
    <w:rsid w:val="00026386"/>
    <w:rsid w:val="000278A0"/>
    <w:rsid w:val="00031A4E"/>
    <w:rsid w:val="00032424"/>
    <w:rsid w:val="00034085"/>
    <w:rsid w:val="00034678"/>
    <w:rsid w:val="00044901"/>
    <w:rsid w:val="00045415"/>
    <w:rsid w:val="00045D24"/>
    <w:rsid w:val="000524A6"/>
    <w:rsid w:val="00052537"/>
    <w:rsid w:val="0005349B"/>
    <w:rsid w:val="00053FC7"/>
    <w:rsid w:val="000546E9"/>
    <w:rsid w:val="00054B09"/>
    <w:rsid w:val="00055481"/>
    <w:rsid w:val="00055653"/>
    <w:rsid w:val="000566C3"/>
    <w:rsid w:val="00062AE8"/>
    <w:rsid w:val="00062FD5"/>
    <w:rsid w:val="00063454"/>
    <w:rsid w:val="000647DD"/>
    <w:rsid w:val="00064924"/>
    <w:rsid w:val="00073FAA"/>
    <w:rsid w:val="00074554"/>
    <w:rsid w:val="00075F9D"/>
    <w:rsid w:val="000816F8"/>
    <w:rsid w:val="00081F0B"/>
    <w:rsid w:val="000824FB"/>
    <w:rsid w:val="00082856"/>
    <w:rsid w:val="00083720"/>
    <w:rsid w:val="00084447"/>
    <w:rsid w:val="00084754"/>
    <w:rsid w:val="0008518A"/>
    <w:rsid w:val="00085E51"/>
    <w:rsid w:val="00092ECC"/>
    <w:rsid w:val="000938F4"/>
    <w:rsid w:val="000952BA"/>
    <w:rsid w:val="00095D3F"/>
    <w:rsid w:val="000A18FE"/>
    <w:rsid w:val="000A2303"/>
    <w:rsid w:val="000A32B4"/>
    <w:rsid w:val="000A52E5"/>
    <w:rsid w:val="000B3D74"/>
    <w:rsid w:val="000B4C3C"/>
    <w:rsid w:val="000B5273"/>
    <w:rsid w:val="000C2FBA"/>
    <w:rsid w:val="000C3B39"/>
    <w:rsid w:val="000C4388"/>
    <w:rsid w:val="000C54CA"/>
    <w:rsid w:val="000D0A86"/>
    <w:rsid w:val="000D334F"/>
    <w:rsid w:val="000D390F"/>
    <w:rsid w:val="000D7B5D"/>
    <w:rsid w:val="000E51EA"/>
    <w:rsid w:val="000F7328"/>
    <w:rsid w:val="001021CF"/>
    <w:rsid w:val="00102804"/>
    <w:rsid w:val="0010447E"/>
    <w:rsid w:val="00107258"/>
    <w:rsid w:val="0011111E"/>
    <w:rsid w:val="00113C28"/>
    <w:rsid w:val="00113F7C"/>
    <w:rsid w:val="001230EA"/>
    <w:rsid w:val="00123136"/>
    <w:rsid w:val="00125432"/>
    <w:rsid w:val="00130BC9"/>
    <w:rsid w:val="00130E38"/>
    <w:rsid w:val="0013457C"/>
    <w:rsid w:val="00137062"/>
    <w:rsid w:val="0014480C"/>
    <w:rsid w:val="001500D0"/>
    <w:rsid w:val="00152F1E"/>
    <w:rsid w:val="00153F74"/>
    <w:rsid w:val="001606A9"/>
    <w:rsid w:val="00162621"/>
    <w:rsid w:val="001627FB"/>
    <w:rsid w:val="001672A1"/>
    <w:rsid w:val="001674E4"/>
    <w:rsid w:val="0017226E"/>
    <w:rsid w:val="00175F56"/>
    <w:rsid w:val="00180367"/>
    <w:rsid w:val="00180AEB"/>
    <w:rsid w:val="00180DFD"/>
    <w:rsid w:val="001871C8"/>
    <w:rsid w:val="001935BF"/>
    <w:rsid w:val="0019394C"/>
    <w:rsid w:val="001967CA"/>
    <w:rsid w:val="001B0DCD"/>
    <w:rsid w:val="001B2CCC"/>
    <w:rsid w:val="001B2DC6"/>
    <w:rsid w:val="001C2490"/>
    <w:rsid w:val="001C3239"/>
    <w:rsid w:val="001C328F"/>
    <w:rsid w:val="001C5BA4"/>
    <w:rsid w:val="001C6126"/>
    <w:rsid w:val="001C65E5"/>
    <w:rsid w:val="001C7D01"/>
    <w:rsid w:val="001D0164"/>
    <w:rsid w:val="001D2A45"/>
    <w:rsid w:val="001D7320"/>
    <w:rsid w:val="001E1E4E"/>
    <w:rsid w:val="001E53E8"/>
    <w:rsid w:val="001E620C"/>
    <w:rsid w:val="001E66A5"/>
    <w:rsid w:val="001E66F2"/>
    <w:rsid w:val="001E6D1B"/>
    <w:rsid w:val="001F3B52"/>
    <w:rsid w:val="001F7936"/>
    <w:rsid w:val="00206630"/>
    <w:rsid w:val="002070F0"/>
    <w:rsid w:val="00210123"/>
    <w:rsid w:val="00210178"/>
    <w:rsid w:val="002124B0"/>
    <w:rsid w:val="00212BCA"/>
    <w:rsid w:val="00214FFD"/>
    <w:rsid w:val="002165E6"/>
    <w:rsid w:val="00221140"/>
    <w:rsid w:val="00221AD3"/>
    <w:rsid w:val="002253D3"/>
    <w:rsid w:val="00225E61"/>
    <w:rsid w:val="00232549"/>
    <w:rsid w:val="00233B41"/>
    <w:rsid w:val="00234ED5"/>
    <w:rsid w:val="00236396"/>
    <w:rsid w:val="0024069D"/>
    <w:rsid w:val="00244832"/>
    <w:rsid w:val="00247E18"/>
    <w:rsid w:val="00253508"/>
    <w:rsid w:val="00255E24"/>
    <w:rsid w:val="00260EE3"/>
    <w:rsid w:val="00263E54"/>
    <w:rsid w:val="00264B04"/>
    <w:rsid w:val="00264D9C"/>
    <w:rsid w:val="00266BAF"/>
    <w:rsid w:val="00271857"/>
    <w:rsid w:val="00273A71"/>
    <w:rsid w:val="00274AC4"/>
    <w:rsid w:val="002751BA"/>
    <w:rsid w:val="002753CE"/>
    <w:rsid w:val="002877B4"/>
    <w:rsid w:val="002905C2"/>
    <w:rsid w:val="002912DB"/>
    <w:rsid w:val="00291704"/>
    <w:rsid w:val="002919FA"/>
    <w:rsid w:val="002930AA"/>
    <w:rsid w:val="002937B5"/>
    <w:rsid w:val="00294DFC"/>
    <w:rsid w:val="0029763F"/>
    <w:rsid w:val="002A1B4F"/>
    <w:rsid w:val="002A3BAC"/>
    <w:rsid w:val="002B175F"/>
    <w:rsid w:val="002B1FC1"/>
    <w:rsid w:val="002B30B9"/>
    <w:rsid w:val="002B30E1"/>
    <w:rsid w:val="002B5F4C"/>
    <w:rsid w:val="002B78EE"/>
    <w:rsid w:val="002C0756"/>
    <w:rsid w:val="002C0876"/>
    <w:rsid w:val="002C2D6C"/>
    <w:rsid w:val="002C3DB6"/>
    <w:rsid w:val="002C493E"/>
    <w:rsid w:val="002C598D"/>
    <w:rsid w:val="002D1F2C"/>
    <w:rsid w:val="002D202E"/>
    <w:rsid w:val="002D3566"/>
    <w:rsid w:val="002E209E"/>
    <w:rsid w:val="002F40D3"/>
    <w:rsid w:val="002F41C2"/>
    <w:rsid w:val="00300EDB"/>
    <w:rsid w:val="00303260"/>
    <w:rsid w:val="003042C3"/>
    <w:rsid w:val="00313200"/>
    <w:rsid w:val="0031528E"/>
    <w:rsid w:val="00316710"/>
    <w:rsid w:val="00316E35"/>
    <w:rsid w:val="00326448"/>
    <w:rsid w:val="00333CD8"/>
    <w:rsid w:val="00335BBA"/>
    <w:rsid w:val="003413CF"/>
    <w:rsid w:val="003442A0"/>
    <w:rsid w:val="00344549"/>
    <w:rsid w:val="00347478"/>
    <w:rsid w:val="00347A59"/>
    <w:rsid w:val="00350459"/>
    <w:rsid w:val="00350867"/>
    <w:rsid w:val="0035098C"/>
    <w:rsid w:val="0035297B"/>
    <w:rsid w:val="00353F48"/>
    <w:rsid w:val="00354B50"/>
    <w:rsid w:val="00356442"/>
    <w:rsid w:val="00360141"/>
    <w:rsid w:val="00362BC4"/>
    <w:rsid w:val="00364A8D"/>
    <w:rsid w:val="003711CA"/>
    <w:rsid w:val="0037205B"/>
    <w:rsid w:val="00375F2F"/>
    <w:rsid w:val="00376F14"/>
    <w:rsid w:val="00377268"/>
    <w:rsid w:val="00381C02"/>
    <w:rsid w:val="00381C74"/>
    <w:rsid w:val="003820A6"/>
    <w:rsid w:val="00387288"/>
    <w:rsid w:val="00387F47"/>
    <w:rsid w:val="00391D2C"/>
    <w:rsid w:val="00394410"/>
    <w:rsid w:val="003954C7"/>
    <w:rsid w:val="00395C6C"/>
    <w:rsid w:val="00395EBC"/>
    <w:rsid w:val="003A09B9"/>
    <w:rsid w:val="003A24FA"/>
    <w:rsid w:val="003B1D51"/>
    <w:rsid w:val="003B327E"/>
    <w:rsid w:val="003B3FF0"/>
    <w:rsid w:val="003B73A3"/>
    <w:rsid w:val="003C026B"/>
    <w:rsid w:val="003C303B"/>
    <w:rsid w:val="003C51F5"/>
    <w:rsid w:val="003C76CE"/>
    <w:rsid w:val="003D24F7"/>
    <w:rsid w:val="003D729F"/>
    <w:rsid w:val="003D7B10"/>
    <w:rsid w:val="003E1BC5"/>
    <w:rsid w:val="003E22EE"/>
    <w:rsid w:val="003E3045"/>
    <w:rsid w:val="003E34D8"/>
    <w:rsid w:val="003E7260"/>
    <w:rsid w:val="003F066E"/>
    <w:rsid w:val="003F500C"/>
    <w:rsid w:val="003F63BA"/>
    <w:rsid w:val="00400E1E"/>
    <w:rsid w:val="00403CAA"/>
    <w:rsid w:val="004041BC"/>
    <w:rsid w:val="00404470"/>
    <w:rsid w:val="00404F09"/>
    <w:rsid w:val="004079B9"/>
    <w:rsid w:val="004104E0"/>
    <w:rsid w:val="00421A93"/>
    <w:rsid w:val="00423104"/>
    <w:rsid w:val="0042550D"/>
    <w:rsid w:val="00425AEC"/>
    <w:rsid w:val="00426776"/>
    <w:rsid w:val="004278F6"/>
    <w:rsid w:val="00430130"/>
    <w:rsid w:val="00431C67"/>
    <w:rsid w:val="00433015"/>
    <w:rsid w:val="00445C27"/>
    <w:rsid w:val="00450204"/>
    <w:rsid w:val="00451DD9"/>
    <w:rsid w:val="00452913"/>
    <w:rsid w:val="00453258"/>
    <w:rsid w:val="00457279"/>
    <w:rsid w:val="00457F74"/>
    <w:rsid w:val="00461275"/>
    <w:rsid w:val="00463937"/>
    <w:rsid w:val="00463B83"/>
    <w:rsid w:val="004642EA"/>
    <w:rsid w:val="0046443F"/>
    <w:rsid w:val="00466349"/>
    <w:rsid w:val="0046699C"/>
    <w:rsid w:val="00466D72"/>
    <w:rsid w:val="00467735"/>
    <w:rsid w:val="00467821"/>
    <w:rsid w:val="00467925"/>
    <w:rsid w:val="004732BF"/>
    <w:rsid w:val="004741DF"/>
    <w:rsid w:val="00474597"/>
    <w:rsid w:val="004747FF"/>
    <w:rsid w:val="00477E2E"/>
    <w:rsid w:val="00482149"/>
    <w:rsid w:val="00482621"/>
    <w:rsid w:val="00482815"/>
    <w:rsid w:val="00483302"/>
    <w:rsid w:val="00484EEA"/>
    <w:rsid w:val="00485EF3"/>
    <w:rsid w:val="004863B7"/>
    <w:rsid w:val="00486418"/>
    <w:rsid w:val="00486594"/>
    <w:rsid w:val="004876B0"/>
    <w:rsid w:val="004903A5"/>
    <w:rsid w:val="00491059"/>
    <w:rsid w:val="004A0E7D"/>
    <w:rsid w:val="004A2D4F"/>
    <w:rsid w:val="004A3645"/>
    <w:rsid w:val="004A3DF4"/>
    <w:rsid w:val="004A7B3E"/>
    <w:rsid w:val="004B4EDA"/>
    <w:rsid w:val="004B77EE"/>
    <w:rsid w:val="004B7C55"/>
    <w:rsid w:val="004C3BAE"/>
    <w:rsid w:val="004C6058"/>
    <w:rsid w:val="004C699F"/>
    <w:rsid w:val="004C70C9"/>
    <w:rsid w:val="004C7C97"/>
    <w:rsid w:val="004D1491"/>
    <w:rsid w:val="004D26F7"/>
    <w:rsid w:val="004E1FE1"/>
    <w:rsid w:val="004E38E1"/>
    <w:rsid w:val="004E4D31"/>
    <w:rsid w:val="004E606D"/>
    <w:rsid w:val="004F384D"/>
    <w:rsid w:val="004F3A97"/>
    <w:rsid w:val="004F3D53"/>
    <w:rsid w:val="004F45D0"/>
    <w:rsid w:val="004F560C"/>
    <w:rsid w:val="004F5E42"/>
    <w:rsid w:val="004F5FB1"/>
    <w:rsid w:val="00502F0C"/>
    <w:rsid w:val="00504789"/>
    <w:rsid w:val="00506ACE"/>
    <w:rsid w:val="00513996"/>
    <w:rsid w:val="00514BD9"/>
    <w:rsid w:val="00523726"/>
    <w:rsid w:val="0052383C"/>
    <w:rsid w:val="005238CB"/>
    <w:rsid w:val="00531067"/>
    <w:rsid w:val="00531F7F"/>
    <w:rsid w:val="005340B6"/>
    <w:rsid w:val="0053615D"/>
    <w:rsid w:val="00542A0D"/>
    <w:rsid w:val="005475ED"/>
    <w:rsid w:val="00557309"/>
    <w:rsid w:val="005647F5"/>
    <w:rsid w:val="005701AC"/>
    <w:rsid w:val="00572016"/>
    <w:rsid w:val="00572B1E"/>
    <w:rsid w:val="0057400F"/>
    <w:rsid w:val="00574616"/>
    <w:rsid w:val="005828FA"/>
    <w:rsid w:val="00585E34"/>
    <w:rsid w:val="005879F6"/>
    <w:rsid w:val="0059183C"/>
    <w:rsid w:val="005931AB"/>
    <w:rsid w:val="00593326"/>
    <w:rsid w:val="0059426A"/>
    <w:rsid w:val="00594981"/>
    <w:rsid w:val="00595566"/>
    <w:rsid w:val="00597F57"/>
    <w:rsid w:val="005A095E"/>
    <w:rsid w:val="005A1BE8"/>
    <w:rsid w:val="005A2286"/>
    <w:rsid w:val="005A2772"/>
    <w:rsid w:val="005A5EB4"/>
    <w:rsid w:val="005B0D2C"/>
    <w:rsid w:val="005B287E"/>
    <w:rsid w:val="005B5E8A"/>
    <w:rsid w:val="005B5EC7"/>
    <w:rsid w:val="005B760E"/>
    <w:rsid w:val="005C1FDD"/>
    <w:rsid w:val="005C305F"/>
    <w:rsid w:val="005C71B9"/>
    <w:rsid w:val="005C778E"/>
    <w:rsid w:val="005C7BAF"/>
    <w:rsid w:val="005D487B"/>
    <w:rsid w:val="005D6FCD"/>
    <w:rsid w:val="005D774F"/>
    <w:rsid w:val="005E0358"/>
    <w:rsid w:val="005E2E9D"/>
    <w:rsid w:val="005E6DC5"/>
    <w:rsid w:val="005E760D"/>
    <w:rsid w:val="005F0153"/>
    <w:rsid w:val="005F0DF3"/>
    <w:rsid w:val="005F4AF2"/>
    <w:rsid w:val="00605AD2"/>
    <w:rsid w:val="00606857"/>
    <w:rsid w:val="00612121"/>
    <w:rsid w:val="006148CD"/>
    <w:rsid w:val="006152E7"/>
    <w:rsid w:val="00616F9B"/>
    <w:rsid w:val="00617F0D"/>
    <w:rsid w:val="00622FEF"/>
    <w:rsid w:val="00623211"/>
    <w:rsid w:val="00625C0E"/>
    <w:rsid w:val="00626977"/>
    <w:rsid w:val="0063052A"/>
    <w:rsid w:val="006311CE"/>
    <w:rsid w:val="00632B5E"/>
    <w:rsid w:val="00634F76"/>
    <w:rsid w:val="00635DE2"/>
    <w:rsid w:val="00637376"/>
    <w:rsid w:val="006412F0"/>
    <w:rsid w:val="00642087"/>
    <w:rsid w:val="006422CB"/>
    <w:rsid w:val="006429D2"/>
    <w:rsid w:val="006458A8"/>
    <w:rsid w:val="00647DCD"/>
    <w:rsid w:val="006545EA"/>
    <w:rsid w:val="006548B1"/>
    <w:rsid w:val="00654AFE"/>
    <w:rsid w:val="00655012"/>
    <w:rsid w:val="0065752B"/>
    <w:rsid w:val="00660FDC"/>
    <w:rsid w:val="006627CE"/>
    <w:rsid w:val="0066295C"/>
    <w:rsid w:val="00664CD3"/>
    <w:rsid w:val="00670FED"/>
    <w:rsid w:val="00672377"/>
    <w:rsid w:val="0068103C"/>
    <w:rsid w:val="00681966"/>
    <w:rsid w:val="00684191"/>
    <w:rsid w:val="006858E3"/>
    <w:rsid w:val="00686FA5"/>
    <w:rsid w:val="006919AF"/>
    <w:rsid w:val="00692324"/>
    <w:rsid w:val="00693BB2"/>
    <w:rsid w:val="00696660"/>
    <w:rsid w:val="006A1043"/>
    <w:rsid w:val="006A462C"/>
    <w:rsid w:val="006A6153"/>
    <w:rsid w:val="006B065A"/>
    <w:rsid w:val="006B1ED7"/>
    <w:rsid w:val="006B3CED"/>
    <w:rsid w:val="006B4786"/>
    <w:rsid w:val="006B6C13"/>
    <w:rsid w:val="006B6F9D"/>
    <w:rsid w:val="006B7E7A"/>
    <w:rsid w:val="006C2673"/>
    <w:rsid w:val="006C5130"/>
    <w:rsid w:val="006C5E02"/>
    <w:rsid w:val="006C65D9"/>
    <w:rsid w:val="006D0CB3"/>
    <w:rsid w:val="006D17E1"/>
    <w:rsid w:val="006D1BDD"/>
    <w:rsid w:val="006D2A5B"/>
    <w:rsid w:val="006D3952"/>
    <w:rsid w:val="006D3C13"/>
    <w:rsid w:val="006D5DEC"/>
    <w:rsid w:val="006D7D4C"/>
    <w:rsid w:val="006F05BD"/>
    <w:rsid w:val="006F0BA7"/>
    <w:rsid w:val="006F0D59"/>
    <w:rsid w:val="006F0F0E"/>
    <w:rsid w:val="006F1445"/>
    <w:rsid w:val="006F3149"/>
    <w:rsid w:val="006F3CDE"/>
    <w:rsid w:val="006F4F45"/>
    <w:rsid w:val="006F5753"/>
    <w:rsid w:val="00700478"/>
    <w:rsid w:val="00700B4F"/>
    <w:rsid w:val="00701EB9"/>
    <w:rsid w:val="007052EA"/>
    <w:rsid w:val="00705405"/>
    <w:rsid w:val="0070702D"/>
    <w:rsid w:val="00713DB1"/>
    <w:rsid w:val="007152EC"/>
    <w:rsid w:val="00717EE4"/>
    <w:rsid w:val="00723F1A"/>
    <w:rsid w:val="0072727E"/>
    <w:rsid w:val="00727BB5"/>
    <w:rsid w:val="0073026A"/>
    <w:rsid w:val="007307A0"/>
    <w:rsid w:val="007314AC"/>
    <w:rsid w:val="00731947"/>
    <w:rsid w:val="007364DF"/>
    <w:rsid w:val="00736943"/>
    <w:rsid w:val="00736AB7"/>
    <w:rsid w:val="00740311"/>
    <w:rsid w:val="00740BB0"/>
    <w:rsid w:val="007429E0"/>
    <w:rsid w:val="00742E7D"/>
    <w:rsid w:val="00743388"/>
    <w:rsid w:val="00743A34"/>
    <w:rsid w:val="00743C18"/>
    <w:rsid w:val="0074499E"/>
    <w:rsid w:val="00744CE7"/>
    <w:rsid w:val="00753CB0"/>
    <w:rsid w:val="00756F35"/>
    <w:rsid w:val="007574AF"/>
    <w:rsid w:val="00760925"/>
    <w:rsid w:val="00762C01"/>
    <w:rsid w:val="00763620"/>
    <w:rsid w:val="007636E5"/>
    <w:rsid w:val="007653B6"/>
    <w:rsid w:val="007663C5"/>
    <w:rsid w:val="00767C83"/>
    <w:rsid w:val="007705E2"/>
    <w:rsid w:val="00771B40"/>
    <w:rsid w:val="00773F35"/>
    <w:rsid w:val="007740D9"/>
    <w:rsid w:val="00775C46"/>
    <w:rsid w:val="007804D4"/>
    <w:rsid w:val="00782C5D"/>
    <w:rsid w:val="007832CA"/>
    <w:rsid w:val="00783799"/>
    <w:rsid w:val="00784B7D"/>
    <w:rsid w:val="00786862"/>
    <w:rsid w:val="00787629"/>
    <w:rsid w:val="007901A1"/>
    <w:rsid w:val="007917BA"/>
    <w:rsid w:val="00792919"/>
    <w:rsid w:val="00794D4A"/>
    <w:rsid w:val="007A1D3D"/>
    <w:rsid w:val="007A2725"/>
    <w:rsid w:val="007A3700"/>
    <w:rsid w:val="007A44EC"/>
    <w:rsid w:val="007A451D"/>
    <w:rsid w:val="007B0848"/>
    <w:rsid w:val="007B40FF"/>
    <w:rsid w:val="007C1D9A"/>
    <w:rsid w:val="007C4EDC"/>
    <w:rsid w:val="007C707D"/>
    <w:rsid w:val="007D0B52"/>
    <w:rsid w:val="007D5357"/>
    <w:rsid w:val="007D54CD"/>
    <w:rsid w:val="007D583A"/>
    <w:rsid w:val="007D78FA"/>
    <w:rsid w:val="007E5077"/>
    <w:rsid w:val="007E58FB"/>
    <w:rsid w:val="007F043F"/>
    <w:rsid w:val="007F10CD"/>
    <w:rsid w:val="007F32D7"/>
    <w:rsid w:val="007F40BF"/>
    <w:rsid w:val="007F457C"/>
    <w:rsid w:val="007F4C8B"/>
    <w:rsid w:val="0080127B"/>
    <w:rsid w:val="00802B30"/>
    <w:rsid w:val="00802CA3"/>
    <w:rsid w:val="008039F2"/>
    <w:rsid w:val="00804D37"/>
    <w:rsid w:val="00805368"/>
    <w:rsid w:val="0080771B"/>
    <w:rsid w:val="0081138F"/>
    <w:rsid w:val="00812C5D"/>
    <w:rsid w:val="008134C7"/>
    <w:rsid w:val="00813B18"/>
    <w:rsid w:val="00814147"/>
    <w:rsid w:val="00815A1B"/>
    <w:rsid w:val="00815D99"/>
    <w:rsid w:val="00821711"/>
    <w:rsid w:val="00821E8F"/>
    <w:rsid w:val="00822815"/>
    <w:rsid w:val="00822E5A"/>
    <w:rsid w:val="00822F57"/>
    <w:rsid w:val="008254D7"/>
    <w:rsid w:val="00826B19"/>
    <w:rsid w:val="00830820"/>
    <w:rsid w:val="008309E1"/>
    <w:rsid w:val="00831551"/>
    <w:rsid w:val="00832C58"/>
    <w:rsid w:val="00833DC4"/>
    <w:rsid w:val="0083472C"/>
    <w:rsid w:val="00835C3C"/>
    <w:rsid w:val="008403EC"/>
    <w:rsid w:val="00845D29"/>
    <w:rsid w:val="00845E81"/>
    <w:rsid w:val="00852875"/>
    <w:rsid w:val="0085650E"/>
    <w:rsid w:val="008571AC"/>
    <w:rsid w:val="00857C9D"/>
    <w:rsid w:val="0086047E"/>
    <w:rsid w:val="008604E7"/>
    <w:rsid w:val="00860D9E"/>
    <w:rsid w:val="008629FA"/>
    <w:rsid w:val="008639A2"/>
    <w:rsid w:val="00864216"/>
    <w:rsid w:val="0086503B"/>
    <w:rsid w:val="00867A20"/>
    <w:rsid w:val="0087392B"/>
    <w:rsid w:val="008743C8"/>
    <w:rsid w:val="008770DF"/>
    <w:rsid w:val="00880087"/>
    <w:rsid w:val="008807C7"/>
    <w:rsid w:val="008819C4"/>
    <w:rsid w:val="008858C5"/>
    <w:rsid w:val="008876AC"/>
    <w:rsid w:val="0089027F"/>
    <w:rsid w:val="008956B7"/>
    <w:rsid w:val="00897235"/>
    <w:rsid w:val="00897C79"/>
    <w:rsid w:val="008A4124"/>
    <w:rsid w:val="008A478C"/>
    <w:rsid w:val="008A483B"/>
    <w:rsid w:val="008A63D9"/>
    <w:rsid w:val="008A7871"/>
    <w:rsid w:val="008B6800"/>
    <w:rsid w:val="008B7830"/>
    <w:rsid w:val="008C01E6"/>
    <w:rsid w:val="008C0475"/>
    <w:rsid w:val="008C2C95"/>
    <w:rsid w:val="008C3683"/>
    <w:rsid w:val="008C406A"/>
    <w:rsid w:val="008C4D2D"/>
    <w:rsid w:val="008C5594"/>
    <w:rsid w:val="008C5E07"/>
    <w:rsid w:val="008C7166"/>
    <w:rsid w:val="008C7B7A"/>
    <w:rsid w:val="008D0ED2"/>
    <w:rsid w:val="008D0F79"/>
    <w:rsid w:val="008D25B6"/>
    <w:rsid w:val="008D2F6A"/>
    <w:rsid w:val="008D5D16"/>
    <w:rsid w:val="008E1E78"/>
    <w:rsid w:val="008E42E4"/>
    <w:rsid w:val="008E5D52"/>
    <w:rsid w:val="008F2407"/>
    <w:rsid w:val="008F2769"/>
    <w:rsid w:val="008F4992"/>
    <w:rsid w:val="008F6773"/>
    <w:rsid w:val="008F67F9"/>
    <w:rsid w:val="00900E40"/>
    <w:rsid w:val="009045F1"/>
    <w:rsid w:val="00905F99"/>
    <w:rsid w:val="00907B9F"/>
    <w:rsid w:val="0091065B"/>
    <w:rsid w:val="00910AE8"/>
    <w:rsid w:val="00916C72"/>
    <w:rsid w:val="00922F34"/>
    <w:rsid w:val="00925301"/>
    <w:rsid w:val="00927799"/>
    <w:rsid w:val="0093091F"/>
    <w:rsid w:val="00931C94"/>
    <w:rsid w:val="00931CB0"/>
    <w:rsid w:val="009331FB"/>
    <w:rsid w:val="0093462E"/>
    <w:rsid w:val="009346F6"/>
    <w:rsid w:val="009368DE"/>
    <w:rsid w:val="00940642"/>
    <w:rsid w:val="009429B6"/>
    <w:rsid w:val="009503C8"/>
    <w:rsid w:val="0095068C"/>
    <w:rsid w:val="00950BF2"/>
    <w:rsid w:val="00955245"/>
    <w:rsid w:val="00957280"/>
    <w:rsid w:val="009574DE"/>
    <w:rsid w:val="00957E95"/>
    <w:rsid w:val="00961812"/>
    <w:rsid w:val="00961F6C"/>
    <w:rsid w:val="0096346D"/>
    <w:rsid w:val="009636B4"/>
    <w:rsid w:val="0096374C"/>
    <w:rsid w:val="009648C3"/>
    <w:rsid w:val="00966094"/>
    <w:rsid w:val="009663F8"/>
    <w:rsid w:val="00970DAF"/>
    <w:rsid w:val="009751EA"/>
    <w:rsid w:val="009768C6"/>
    <w:rsid w:val="0097769F"/>
    <w:rsid w:val="009902E7"/>
    <w:rsid w:val="009910DA"/>
    <w:rsid w:val="009922C8"/>
    <w:rsid w:val="00994FEA"/>
    <w:rsid w:val="00995CFC"/>
    <w:rsid w:val="009960D9"/>
    <w:rsid w:val="009A0E54"/>
    <w:rsid w:val="009A1474"/>
    <w:rsid w:val="009A3C73"/>
    <w:rsid w:val="009A4996"/>
    <w:rsid w:val="009A5C94"/>
    <w:rsid w:val="009B089E"/>
    <w:rsid w:val="009B12F9"/>
    <w:rsid w:val="009B5950"/>
    <w:rsid w:val="009C37EE"/>
    <w:rsid w:val="009C4692"/>
    <w:rsid w:val="009C5FE7"/>
    <w:rsid w:val="009C7D98"/>
    <w:rsid w:val="009D11A1"/>
    <w:rsid w:val="009D14E6"/>
    <w:rsid w:val="009D2FBF"/>
    <w:rsid w:val="009D4D47"/>
    <w:rsid w:val="009D5757"/>
    <w:rsid w:val="009D6306"/>
    <w:rsid w:val="009E108C"/>
    <w:rsid w:val="009E260F"/>
    <w:rsid w:val="009E3894"/>
    <w:rsid w:val="009E4946"/>
    <w:rsid w:val="009E53D9"/>
    <w:rsid w:val="009E648C"/>
    <w:rsid w:val="009E6C63"/>
    <w:rsid w:val="009E722C"/>
    <w:rsid w:val="009F152E"/>
    <w:rsid w:val="009F225E"/>
    <w:rsid w:val="009F38DF"/>
    <w:rsid w:val="009F3ACF"/>
    <w:rsid w:val="009F4B4F"/>
    <w:rsid w:val="009F5F4E"/>
    <w:rsid w:val="009F60F1"/>
    <w:rsid w:val="00A0134D"/>
    <w:rsid w:val="00A0482F"/>
    <w:rsid w:val="00A1111B"/>
    <w:rsid w:val="00A13021"/>
    <w:rsid w:val="00A15209"/>
    <w:rsid w:val="00A1766C"/>
    <w:rsid w:val="00A224E6"/>
    <w:rsid w:val="00A22F8E"/>
    <w:rsid w:val="00A23B24"/>
    <w:rsid w:val="00A248DF"/>
    <w:rsid w:val="00A24FDD"/>
    <w:rsid w:val="00A25CB8"/>
    <w:rsid w:val="00A26894"/>
    <w:rsid w:val="00A26E9E"/>
    <w:rsid w:val="00A27060"/>
    <w:rsid w:val="00A34064"/>
    <w:rsid w:val="00A342F1"/>
    <w:rsid w:val="00A34E8D"/>
    <w:rsid w:val="00A350CB"/>
    <w:rsid w:val="00A3685E"/>
    <w:rsid w:val="00A37356"/>
    <w:rsid w:val="00A37B3C"/>
    <w:rsid w:val="00A40501"/>
    <w:rsid w:val="00A420B6"/>
    <w:rsid w:val="00A477CA"/>
    <w:rsid w:val="00A51437"/>
    <w:rsid w:val="00A51785"/>
    <w:rsid w:val="00A62E96"/>
    <w:rsid w:val="00A64DA6"/>
    <w:rsid w:val="00A6608E"/>
    <w:rsid w:val="00A67648"/>
    <w:rsid w:val="00A70CEA"/>
    <w:rsid w:val="00A7627E"/>
    <w:rsid w:val="00A770AC"/>
    <w:rsid w:val="00A772DC"/>
    <w:rsid w:val="00A77807"/>
    <w:rsid w:val="00A81B0E"/>
    <w:rsid w:val="00A851C4"/>
    <w:rsid w:val="00A90B83"/>
    <w:rsid w:val="00A91707"/>
    <w:rsid w:val="00A93524"/>
    <w:rsid w:val="00A94DCC"/>
    <w:rsid w:val="00A95452"/>
    <w:rsid w:val="00A9600E"/>
    <w:rsid w:val="00AA1BFF"/>
    <w:rsid w:val="00AB02BA"/>
    <w:rsid w:val="00AB089A"/>
    <w:rsid w:val="00AB352F"/>
    <w:rsid w:val="00AB357E"/>
    <w:rsid w:val="00AB3B39"/>
    <w:rsid w:val="00AB51C4"/>
    <w:rsid w:val="00AB6643"/>
    <w:rsid w:val="00AC278F"/>
    <w:rsid w:val="00AC4B5E"/>
    <w:rsid w:val="00AC5AD3"/>
    <w:rsid w:val="00AC7559"/>
    <w:rsid w:val="00AD126B"/>
    <w:rsid w:val="00AD1CD4"/>
    <w:rsid w:val="00AD2AC1"/>
    <w:rsid w:val="00AD3361"/>
    <w:rsid w:val="00AD6617"/>
    <w:rsid w:val="00AD7DF2"/>
    <w:rsid w:val="00AE5A98"/>
    <w:rsid w:val="00AE6BAF"/>
    <w:rsid w:val="00AE7714"/>
    <w:rsid w:val="00AF51E4"/>
    <w:rsid w:val="00AF68FB"/>
    <w:rsid w:val="00AF7EB5"/>
    <w:rsid w:val="00B00843"/>
    <w:rsid w:val="00B032AA"/>
    <w:rsid w:val="00B033C3"/>
    <w:rsid w:val="00B0399C"/>
    <w:rsid w:val="00B055B1"/>
    <w:rsid w:val="00B10BEF"/>
    <w:rsid w:val="00B133B5"/>
    <w:rsid w:val="00B1435A"/>
    <w:rsid w:val="00B14BE8"/>
    <w:rsid w:val="00B23027"/>
    <w:rsid w:val="00B235A5"/>
    <w:rsid w:val="00B24866"/>
    <w:rsid w:val="00B26121"/>
    <w:rsid w:val="00B26B58"/>
    <w:rsid w:val="00B273A9"/>
    <w:rsid w:val="00B36B59"/>
    <w:rsid w:val="00B452DD"/>
    <w:rsid w:val="00B475B0"/>
    <w:rsid w:val="00B47F92"/>
    <w:rsid w:val="00B54CDE"/>
    <w:rsid w:val="00B5698F"/>
    <w:rsid w:val="00B62409"/>
    <w:rsid w:val="00B639D4"/>
    <w:rsid w:val="00B63EF9"/>
    <w:rsid w:val="00B65C25"/>
    <w:rsid w:val="00B66468"/>
    <w:rsid w:val="00B714E8"/>
    <w:rsid w:val="00B7344E"/>
    <w:rsid w:val="00B73D84"/>
    <w:rsid w:val="00B75A54"/>
    <w:rsid w:val="00B76D60"/>
    <w:rsid w:val="00B81E91"/>
    <w:rsid w:val="00B83A26"/>
    <w:rsid w:val="00B900CD"/>
    <w:rsid w:val="00B91630"/>
    <w:rsid w:val="00BA21C1"/>
    <w:rsid w:val="00BA4BB7"/>
    <w:rsid w:val="00BB384F"/>
    <w:rsid w:val="00BB56D6"/>
    <w:rsid w:val="00BB63B9"/>
    <w:rsid w:val="00BB697C"/>
    <w:rsid w:val="00BC3DA2"/>
    <w:rsid w:val="00BC6B97"/>
    <w:rsid w:val="00BC73EA"/>
    <w:rsid w:val="00BD21D4"/>
    <w:rsid w:val="00BD3745"/>
    <w:rsid w:val="00BE1333"/>
    <w:rsid w:val="00BE37B6"/>
    <w:rsid w:val="00BE5D8B"/>
    <w:rsid w:val="00BE607C"/>
    <w:rsid w:val="00BE6721"/>
    <w:rsid w:val="00BE72E3"/>
    <w:rsid w:val="00BE74D5"/>
    <w:rsid w:val="00BE7604"/>
    <w:rsid w:val="00BF04A9"/>
    <w:rsid w:val="00BF1A90"/>
    <w:rsid w:val="00BF1D1E"/>
    <w:rsid w:val="00BF2779"/>
    <w:rsid w:val="00BF2FC4"/>
    <w:rsid w:val="00BF792B"/>
    <w:rsid w:val="00BF7F34"/>
    <w:rsid w:val="00C00531"/>
    <w:rsid w:val="00C0353C"/>
    <w:rsid w:val="00C04DF8"/>
    <w:rsid w:val="00C067EC"/>
    <w:rsid w:val="00C07B61"/>
    <w:rsid w:val="00C10490"/>
    <w:rsid w:val="00C106BA"/>
    <w:rsid w:val="00C12B7D"/>
    <w:rsid w:val="00C12BE9"/>
    <w:rsid w:val="00C1499E"/>
    <w:rsid w:val="00C1568C"/>
    <w:rsid w:val="00C17A02"/>
    <w:rsid w:val="00C2677C"/>
    <w:rsid w:val="00C3182B"/>
    <w:rsid w:val="00C32C8C"/>
    <w:rsid w:val="00C338A2"/>
    <w:rsid w:val="00C37335"/>
    <w:rsid w:val="00C40993"/>
    <w:rsid w:val="00C41C29"/>
    <w:rsid w:val="00C4321D"/>
    <w:rsid w:val="00C50778"/>
    <w:rsid w:val="00C54E73"/>
    <w:rsid w:val="00C54F3F"/>
    <w:rsid w:val="00C67F45"/>
    <w:rsid w:val="00C7006E"/>
    <w:rsid w:val="00C71298"/>
    <w:rsid w:val="00C74338"/>
    <w:rsid w:val="00C759F3"/>
    <w:rsid w:val="00C80A44"/>
    <w:rsid w:val="00C80B1A"/>
    <w:rsid w:val="00C81F6E"/>
    <w:rsid w:val="00C84CDF"/>
    <w:rsid w:val="00C86436"/>
    <w:rsid w:val="00C90DEB"/>
    <w:rsid w:val="00C9289A"/>
    <w:rsid w:val="00C94888"/>
    <w:rsid w:val="00C94CF7"/>
    <w:rsid w:val="00C968FA"/>
    <w:rsid w:val="00CA546B"/>
    <w:rsid w:val="00CA5899"/>
    <w:rsid w:val="00CA695E"/>
    <w:rsid w:val="00CA6DFE"/>
    <w:rsid w:val="00CA6F23"/>
    <w:rsid w:val="00CA7760"/>
    <w:rsid w:val="00CB0025"/>
    <w:rsid w:val="00CB046F"/>
    <w:rsid w:val="00CB2CDD"/>
    <w:rsid w:val="00CB756A"/>
    <w:rsid w:val="00CC0C83"/>
    <w:rsid w:val="00CC0DFA"/>
    <w:rsid w:val="00CC1C59"/>
    <w:rsid w:val="00CC5903"/>
    <w:rsid w:val="00CC69A5"/>
    <w:rsid w:val="00CC7780"/>
    <w:rsid w:val="00CD0103"/>
    <w:rsid w:val="00CD2EEC"/>
    <w:rsid w:val="00CD54BD"/>
    <w:rsid w:val="00CD7252"/>
    <w:rsid w:val="00CD735F"/>
    <w:rsid w:val="00CE2F77"/>
    <w:rsid w:val="00CE46F0"/>
    <w:rsid w:val="00CE47D2"/>
    <w:rsid w:val="00CE49A0"/>
    <w:rsid w:val="00CE707D"/>
    <w:rsid w:val="00CF1D19"/>
    <w:rsid w:val="00CF48C8"/>
    <w:rsid w:val="00CF5E33"/>
    <w:rsid w:val="00CF72C6"/>
    <w:rsid w:val="00D023CD"/>
    <w:rsid w:val="00D02C74"/>
    <w:rsid w:val="00D0477C"/>
    <w:rsid w:val="00D06632"/>
    <w:rsid w:val="00D1152C"/>
    <w:rsid w:val="00D126AB"/>
    <w:rsid w:val="00D13F7C"/>
    <w:rsid w:val="00D1497F"/>
    <w:rsid w:val="00D20066"/>
    <w:rsid w:val="00D32ACF"/>
    <w:rsid w:val="00D33004"/>
    <w:rsid w:val="00D346FB"/>
    <w:rsid w:val="00D349E2"/>
    <w:rsid w:val="00D3729A"/>
    <w:rsid w:val="00D40124"/>
    <w:rsid w:val="00D40146"/>
    <w:rsid w:val="00D44CBE"/>
    <w:rsid w:val="00D466A5"/>
    <w:rsid w:val="00D53343"/>
    <w:rsid w:val="00D61434"/>
    <w:rsid w:val="00D62BD3"/>
    <w:rsid w:val="00D65E9C"/>
    <w:rsid w:val="00D660C5"/>
    <w:rsid w:val="00D677F7"/>
    <w:rsid w:val="00D706E4"/>
    <w:rsid w:val="00D71953"/>
    <w:rsid w:val="00D72DF1"/>
    <w:rsid w:val="00D742D5"/>
    <w:rsid w:val="00D749E9"/>
    <w:rsid w:val="00D80077"/>
    <w:rsid w:val="00D81D37"/>
    <w:rsid w:val="00D83BC9"/>
    <w:rsid w:val="00D85F90"/>
    <w:rsid w:val="00D871E9"/>
    <w:rsid w:val="00D90348"/>
    <w:rsid w:val="00D95D15"/>
    <w:rsid w:val="00D969CC"/>
    <w:rsid w:val="00DA1159"/>
    <w:rsid w:val="00DA16D8"/>
    <w:rsid w:val="00DA3B0E"/>
    <w:rsid w:val="00DA3CE8"/>
    <w:rsid w:val="00DA4D29"/>
    <w:rsid w:val="00DA4D46"/>
    <w:rsid w:val="00DB0CF2"/>
    <w:rsid w:val="00DB2D56"/>
    <w:rsid w:val="00DB39CE"/>
    <w:rsid w:val="00DB3C3A"/>
    <w:rsid w:val="00DB5516"/>
    <w:rsid w:val="00DC09E4"/>
    <w:rsid w:val="00DC0A48"/>
    <w:rsid w:val="00DC7F4E"/>
    <w:rsid w:val="00DD2AF3"/>
    <w:rsid w:val="00DD2F3B"/>
    <w:rsid w:val="00DD33AA"/>
    <w:rsid w:val="00DD3765"/>
    <w:rsid w:val="00DD4B5B"/>
    <w:rsid w:val="00DD4DC4"/>
    <w:rsid w:val="00DD5430"/>
    <w:rsid w:val="00DD67DD"/>
    <w:rsid w:val="00DF32A5"/>
    <w:rsid w:val="00DF4BCF"/>
    <w:rsid w:val="00E0485D"/>
    <w:rsid w:val="00E04E4F"/>
    <w:rsid w:val="00E061B8"/>
    <w:rsid w:val="00E07231"/>
    <w:rsid w:val="00E075F8"/>
    <w:rsid w:val="00E1423C"/>
    <w:rsid w:val="00E14F2F"/>
    <w:rsid w:val="00E15AB3"/>
    <w:rsid w:val="00E22DD7"/>
    <w:rsid w:val="00E22FBA"/>
    <w:rsid w:val="00E23FE0"/>
    <w:rsid w:val="00E24AEC"/>
    <w:rsid w:val="00E24D66"/>
    <w:rsid w:val="00E270A3"/>
    <w:rsid w:val="00E273CF"/>
    <w:rsid w:val="00E30D8F"/>
    <w:rsid w:val="00E31052"/>
    <w:rsid w:val="00E31526"/>
    <w:rsid w:val="00E318B7"/>
    <w:rsid w:val="00E32737"/>
    <w:rsid w:val="00E32E8E"/>
    <w:rsid w:val="00E3331F"/>
    <w:rsid w:val="00E35DB5"/>
    <w:rsid w:val="00E41D43"/>
    <w:rsid w:val="00E469F8"/>
    <w:rsid w:val="00E47C02"/>
    <w:rsid w:val="00E53967"/>
    <w:rsid w:val="00E545C9"/>
    <w:rsid w:val="00E557AF"/>
    <w:rsid w:val="00E55CA8"/>
    <w:rsid w:val="00E57073"/>
    <w:rsid w:val="00E60D23"/>
    <w:rsid w:val="00E63E07"/>
    <w:rsid w:val="00E64703"/>
    <w:rsid w:val="00E66B48"/>
    <w:rsid w:val="00E66C37"/>
    <w:rsid w:val="00E67E5D"/>
    <w:rsid w:val="00E74480"/>
    <w:rsid w:val="00E7707E"/>
    <w:rsid w:val="00E77AAA"/>
    <w:rsid w:val="00E808CD"/>
    <w:rsid w:val="00E81A24"/>
    <w:rsid w:val="00E924EC"/>
    <w:rsid w:val="00E92718"/>
    <w:rsid w:val="00E9536B"/>
    <w:rsid w:val="00E954F3"/>
    <w:rsid w:val="00E965E4"/>
    <w:rsid w:val="00E9661F"/>
    <w:rsid w:val="00EB12B9"/>
    <w:rsid w:val="00EB3AAD"/>
    <w:rsid w:val="00EB3D6A"/>
    <w:rsid w:val="00EB4545"/>
    <w:rsid w:val="00EB507B"/>
    <w:rsid w:val="00EB7971"/>
    <w:rsid w:val="00EC11AF"/>
    <w:rsid w:val="00EC530B"/>
    <w:rsid w:val="00EC5DA6"/>
    <w:rsid w:val="00EC7269"/>
    <w:rsid w:val="00ED55C8"/>
    <w:rsid w:val="00EE0E0B"/>
    <w:rsid w:val="00EE0F74"/>
    <w:rsid w:val="00EE1B23"/>
    <w:rsid w:val="00EE28CC"/>
    <w:rsid w:val="00EE6CFC"/>
    <w:rsid w:val="00EE7BFB"/>
    <w:rsid w:val="00EF0CED"/>
    <w:rsid w:val="00EF0E78"/>
    <w:rsid w:val="00EF1CF8"/>
    <w:rsid w:val="00EF5B8E"/>
    <w:rsid w:val="00EF6226"/>
    <w:rsid w:val="00EF697F"/>
    <w:rsid w:val="00F015FD"/>
    <w:rsid w:val="00F05244"/>
    <w:rsid w:val="00F05E44"/>
    <w:rsid w:val="00F0771B"/>
    <w:rsid w:val="00F103D6"/>
    <w:rsid w:val="00F136CA"/>
    <w:rsid w:val="00F13A9B"/>
    <w:rsid w:val="00F13FBA"/>
    <w:rsid w:val="00F14D12"/>
    <w:rsid w:val="00F1690D"/>
    <w:rsid w:val="00F17D76"/>
    <w:rsid w:val="00F20A5E"/>
    <w:rsid w:val="00F22311"/>
    <w:rsid w:val="00F22DC9"/>
    <w:rsid w:val="00F23995"/>
    <w:rsid w:val="00F26CC1"/>
    <w:rsid w:val="00F26D74"/>
    <w:rsid w:val="00F2790E"/>
    <w:rsid w:val="00F31207"/>
    <w:rsid w:val="00F33053"/>
    <w:rsid w:val="00F34076"/>
    <w:rsid w:val="00F40602"/>
    <w:rsid w:val="00F41A70"/>
    <w:rsid w:val="00F47192"/>
    <w:rsid w:val="00F47C7D"/>
    <w:rsid w:val="00F47D2A"/>
    <w:rsid w:val="00F5185F"/>
    <w:rsid w:val="00F53458"/>
    <w:rsid w:val="00F55073"/>
    <w:rsid w:val="00F57D38"/>
    <w:rsid w:val="00F6168C"/>
    <w:rsid w:val="00F618C4"/>
    <w:rsid w:val="00F62A34"/>
    <w:rsid w:val="00F661C9"/>
    <w:rsid w:val="00F70E09"/>
    <w:rsid w:val="00F71F07"/>
    <w:rsid w:val="00F76213"/>
    <w:rsid w:val="00F8737C"/>
    <w:rsid w:val="00F92D23"/>
    <w:rsid w:val="00F9387E"/>
    <w:rsid w:val="00F94E8D"/>
    <w:rsid w:val="00F9572B"/>
    <w:rsid w:val="00F967C4"/>
    <w:rsid w:val="00FA2724"/>
    <w:rsid w:val="00FA2D73"/>
    <w:rsid w:val="00FA3C22"/>
    <w:rsid w:val="00FA4AB5"/>
    <w:rsid w:val="00FA5B03"/>
    <w:rsid w:val="00FB1220"/>
    <w:rsid w:val="00FB1899"/>
    <w:rsid w:val="00FB1A53"/>
    <w:rsid w:val="00FC789C"/>
    <w:rsid w:val="00FD07A1"/>
    <w:rsid w:val="00FD333F"/>
    <w:rsid w:val="00FD3349"/>
    <w:rsid w:val="00FD592C"/>
    <w:rsid w:val="00FE1928"/>
    <w:rsid w:val="00FE428A"/>
    <w:rsid w:val="00FE4AB9"/>
    <w:rsid w:val="00FE7A15"/>
    <w:rsid w:val="00FE7D87"/>
    <w:rsid w:val="00FE7DC3"/>
    <w:rsid w:val="00FF6123"/>
    <w:rsid w:val="00FF792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E63E4E"/>
  <w15:docId w15:val="{995D30A3-0CBE-CF4C-B36B-2E50D469C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5E07"/>
    <w:pPr>
      <w:spacing w:after="0"/>
    </w:pPr>
    <w:rPr>
      <w:rFonts w:ascii="Times New Roman" w:hAnsi="Times New Roman"/>
      <w:lang w:eastAsia="en-US"/>
    </w:rPr>
  </w:style>
  <w:style w:type="paragraph" w:styleId="Heading1">
    <w:name w:val="heading 1"/>
    <w:basedOn w:val="Normal"/>
    <w:next w:val="Normal"/>
    <w:link w:val="Heading1Char"/>
    <w:uiPriority w:val="9"/>
    <w:qFormat/>
    <w:rsid w:val="004A0E7D"/>
    <w:pPr>
      <w:keepNext/>
      <w:keepLines/>
      <w:spacing w:before="480"/>
      <w:outlineLvl w:val="0"/>
    </w:pPr>
    <w:rPr>
      <w:rFonts w:asciiTheme="majorHAnsi" w:eastAsiaTheme="majorEastAsia" w:hAnsiTheme="majorHAnsi" w:cstheme="majorBidi"/>
      <w:b/>
      <w:bCs/>
      <w:color w:val="345A8A" w:themeColor="accent1" w:themeShade="B5"/>
      <w:sz w:val="32"/>
      <w:szCs w:val="3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Text">
    <w:name w:val="Level 1 Text"/>
    <w:basedOn w:val="Normal"/>
    <w:link w:val="Level1TextChar"/>
    <w:rsid w:val="00E965E4"/>
    <w:pPr>
      <w:spacing w:before="80" w:line="360" w:lineRule="auto"/>
    </w:pPr>
    <w:rPr>
      <w:rFonts w:eastAsia="Times New Roman" w:cs="Times New Roman"/>
    </w:rPr>
  </w:style>
  <w:style w:type="character" w:customStyle="1" w:styleId="Level1TextChar">
    <w:name w:val="Level 1 Text Char"/>
    <w:link w:val="Level1Text"/>
    <w:rsid w:val="00E965E4"/>
    <w:rPr>
      <w:rFonts w:ascii="Times New Roman" w:eastAsia="Times New Roman" w:hAnsi="Times New Roman" w:cs="Times New Roman"/>
      <w:lang w:eastAsia="en-US"/>
    </w:rPr>
  </w:style>
  <w:style w:type="paragraph" w:styleId="BalloonText">
    <w:name w:val="Balloon Text"/>
    <w:basedOn w:val="Normal"/>
    <w:link w:val="BalloonTextChar"/>
    <w:uiPriority w:val="99"/>
    <w:semiHidden/>
    <w:unhideWhenUsed/>
    <w:rsid w:val="00E965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65E4"/>
    <w:rPr>
      <w:rFonts w:ascii="Lucida Grande" w:hAnsi="Lucida Grande" w:cs="Lucida Grande"/>
      <w:sz w:val="18"/>
      <w:szCs w:val="18"/>
      <w:lang w:eastAsia="en-US"/>
    </w:rPr>
  </w:style>
  <w:style w:type="paragraph" w:styleId="NormalWeb">
    <w:name w:val="Normal (Web)"/>
    <w:basedOn w:val="Normal"/>
    <w:uiPriority w:val="99"/>
    <w:unhideWhenUsed/>
    <w:rsid w:val="00E965E4"/>
    <w:pPr>
      <w:spacing w:before="100" w:beforeAutospacing="1" w:after="100" w:afterAutospacing="1"/>
    </w:pPr>
    <w:rPr>
      <w:rFonts w:ascii="Times" w:hAnsi="Times" w:cs="Times New Roman"/>
      <w:sz w:val="20"/>
      <w:szCs w:val="20"/>
    </w:rPr>
  </w:style>
  <w:style w:type="paragraph" w:customStyle="1" w:styleId="pre-textthesis">
    <w:name w:val="pre-text thesis"/>
    <w:basedOn w:val="Normal"/>
    <w:qFormat/>
    <w:rsid w:val="00E965E4"/>
    <w:pPr>
      <w:jc w:val="center"/>
    </w:pPr>
    <w:rPr>
      <w:rFonts w:cs="Times New Roman"/>
    </w:rPr>
  </w:style>
  <w:style w:type="character" w:styleId="CommentReference">
    <w:name w:val="annotation reference"/>
    <w:basedOn w:val="DefaultParagraphFont"/>
    <w:uiPriority w:val="99"/>
    <w:semiHidden/>
    <w:unhideWhenUsed/>
    <w:rsid w:val="008D0F79"/>
    <w:rPr>
      <w:sz w:val="16"/>
      <w:szCs w:val="16"/>
    </w:rPr>
  </w:style>
  <w:style w:type="paragraph" w:styleId="TOC1">
    <w:name w:val="toc 1"/>
    <w:basedOn w:val="Normal"/>
    <w:next w:val="Normal"/>
    <w:autoRedefine/>
    <w:uiPriority w:val="39"/>
    <w:unhideWhenUsed/>
    <w:rsid w:val="00B23027"/>
    <w:pPr>
      <w:tabs>
        <w:tab w:val="right" w:leader="dot" w:pos="9350"/>
      </w:tabs>
    </w:pPr>
  </w:style>
  <w:style w:type="paragraph" w:styleId="TOC2">
    <w:name w:val="toc 2"/>
    <w:basedOn w:val="Normal"/>
    <w:next w:val="Normal"/>
    <w:autoRedefine/>
    <w:uiPriority w:val="39"/>
    <w:unhideWhenUsed/>
    <w:rsid w:val="001627FB"/>
    <w:pPr>
      <w:ind w:left="240"/>
    </w:pPr>
  </w:style>
  <w:style w:type="paragraph" w:styleId="TOC3">
    <w:name w:val="toc 3"/>
    <w:basedOn w:val="Normal"/>
    <w:next w:val="Normal"/>
    <w:autoRedefine/>
    <w:uiPriority w:val="39"/>
    <w:unhideWhenUsed/>
    <w:rsid w:val="009E3894"/>
    <w:pPr>
      <w:tabs>
        <w:tab w:val="right" w:leader="dot" w:pos="9350"/>
      </w:tabs>
      <w:spacing w:line="360" w:lineRule="auto"/>
      <w:ind w:left="480"/>
    </w:pPr>
  </w:style>
  <w:style w:type="paragraph" w:styleId="TOC4">
    <w:name w:val="toc 4"/>
    <w:basedOn w:val="Normal"/>
    <w:next w:val="Normal"/>
    <w:autoRedefine/>
    <w:uiPriority w:val="39"/>
    <w:unhideWhenUsed/>
    <w:rsid w:val="001627FB"/>
    <w:pPr>
      <w:ind w:left="720"/>
    </w:pPr>
  </w:style>
  <w:style w:type="paragraph" w:styleId="TOC5">
    <w:name w:val="toc 5"/>
    <w:basedOn w:val="Normal"/>
    <w:next w:val="Normal"/>
    <w:autoRedefine/>
    <w:uiPriority w:val="39"/>
    <w:unhideWhenUsed/>
    <w:rsid w:val="001627FB"/>
    <w:pPr>
      <w:ind w:left="960"/>
    </w:pPr>
  </w:style>
  <w:style w:type="paragraph" w:styleId="TOC6">
    <w:name w:val="toc 6"/>
    <w:basedOn w:val="Normal"/>
    <w:next w:val="Normal"/>
    <w:autoRedefine/>
    <w:uiPriority w:val="39"/>
    <w:unhideWhenUsed/>
    <w:rsid w:val="001627FB"/>
    <w:pPr>
      <w:ind w:left="1200"/>
    </w:pPr>
  </w:style>
  <w:style w:type="paragraph" w:styleId="TOC7">
    <w:name w:val="toc 7"/>
    <w:basedOn w:val="Normal"/>
    <w:next w:val="Normal"/>
    <w:autoRedefine/>
    <w:uiPriority w:val="39"/>
    <w:unhideWhenUsed/>
    <w:rsid w:val="001627FB"/>
    <w:pPr>
      <w:ind w:left="1440"/>
    </w:pPr>
  </w:style>
  <w:style w:type="paragraph" w:styleId="TOC8">
    <w:name w:val="toc 8"/>
    <w:basedOn w:val="Normal"/>
    <w:next w:val="Normal"/>
    <w:autoRedefine/>
    <w:uiPriority w:val="39"/>
    <w:unhideWhenUsed/>
    <w:rsid w:val="001627FB"/>
    <w:pPr>
      <w:ind w:left="1680"/>
    </w:pPr>
  </w:style>
  <w:style w:type="paragraph" w:styleId="TOC9">
    <w:name w:val="toc 9"/>
    <w:basedOn w:val="Normal"/>
    <w:next w:val="Normal"/>
    <w:autoRedefine/>
    <w:uiPriority w:val="39"/>
    <w:unhideWhenUsed/>
    <w:rsid w:val="001627FB"/>
    <w:pPr>
      <w:ind w:left="1920"/>
    </w:pPr>
  </w:style>
  <w:style w:type="paragraph" w:customStyle="1" w:styleId="ThesisH1">
    <w:name w:val="ThesisH1"/>
    <w:basedOn w:val="pre-textthesis"/>
    <w:next w:val="Normal"/>
    <w:qFormat/>
    <w:rsid w:val="00BB56D6"/>
    <w:pPr>
      <w:jc w:val="left"/>
    </w:pPr>
    <w:rPr>
      <w:rFonts w:eastAsia="Times New Roman"/>
      <w:b/>
      <w:sz w:val="28"/>
    </w:rPr>
  </w:style>
  <w:style w:type="paragraph" w:customStyle="1" w:styleId="Normal1">
    <w:name w:val="Normal1"/>
    <w:rsid w:val="00BB56D6"/>
    <w:pPr>
      <w:pBdr>
        <w:top w:val="nil"/>
        <w:left w:val="nil"/>
        <w:bottom w:val="nil"/>
        <w:right w:val="nil"/>
        <w:between w:val="nil"/>
      </w:pBdr>
      <w:spacing w:after="0" w:line="276" w:lineRule="auto"/>
    </w:pPr>
    <w:rPr>
      <w:rFonts w:ascii="Arial" w:eastAsia="Arial" w:hAnsi="Arial" w:cs="Arial"/>
      <w:color w:val="000000"/>
      <w:sz w:val="22"/>
      <w:szCs w:val="22"/>
      <w:lang w:val="en" w:eastAsia="en-US"/>
    </w:rPr>
  </w:style>
  <w:style w:type="paragraph" w:customStyle="1" w:styleId="ThesisH2">
    <w:name w:val="ThesisH2"/>
    <w:basedOn w:val="Normal1"/>
    <w:qFormat/>
    <w:rsid w:val="00BB56D6"/>
    <w:pPr>
      <w:spacing w:line="480" w:lineRule="auto"/>
    </w:pPr>
    <w:rPr>
      <w:rFonts w:ascii="Times New Roman" w:eastAsia="Times New Roman" w:hAnsi="Times New Roman" w:cs="Times New Roman"/>
      <w:b/>
      <w:bCs/>
      <w:smallCaps/>
      <w:color w:val="auto"/>
      <w:sz w:val="24"/>
      <w:szCs w:val="24"/>
    </w:rPr>
  </w:style>
  <w:style w:type="paragraph" w:customStyle="1" w:styleId="ThesisH3">
    <w:name w:val="ThesisH3"/>
    <w:basedOn w:val="Normal"/>
    <w:qFormat/>
    <w:rsid w:val="004A0E7D"/>
    <w:pPr>
      <w:spacing w:line="480" w:lineRule="auto"/>
    </w:pPr>
    <w:rPr>
      <w:rFonts w:cs="Times New Roman"/>
      <w:i/>
    </w:rPr>
  </w:style>
  <w:style w:type="paragraph" w:styleId="Header">
    <w:name w:val="header"/>
    <w:basedOn w:val="Normal"/>
    <w:link w:val="HeaderChar"/>
    <w:uiPriority w:val="99"/>
    <w:unhideWhenUsed/>
    <w:rsid w:val="009A5C94"/>
    <w:pPr>
      <w:tabs>
        <w:tab w:val="center" w:pos="4320"/>
        <w:tab w:val="right" w:pos="8640"/>
      </w:tabs>
    </w:pPr>
  </w:style>
  <w:style w:type="character" w:customStyle="1" w:styleId="HeaderChar">
    <w:name w:val="Header Char"/>
    <w:basedOn w:val="DefaultParagraphFont"/>
    <w:link w:val="Header"/>
    <w:uiPriority w:val="99"/>
    <w:rsid w:val="009A5C94"/>
    <w:rPr>
      <w:lang w:eastAsia="en-US"/>
    </w:rPr>
  </w:style>
  <w:style w:type="paragraph" w:styleId="Footer">
    <w:name w:val="footer"/>
    <w:basedOn w:val="Normal"/>
    <w:link w:val="FooterChar"/>
    <w:uiPriority w:val="99"/>
    <w:unhideWhenUsed/>
    <w:rsid w:val="009A5C94"/>
    <w:pPr>
      <w:tabs>
        <w:tab w:val="center" w:pos="4320"/>
        <w:tab w:val="right" w:pos="8640"/>
      </w:tabs>
    </w:pPr>
  </w:style>
  <w:style w:type="character" w:customStyle="1" w:styleId="FooterChar">
    <w:name w:val="Footer Char"/>
    <w:basedOn w:val="DefaultParagraphFont"/>
    <w:link w:val="Footer"/>
    <w:uiPriority w:val="99"/>
    <w:rsid w:val="009A5C94"/>
    <w:rPr>
      <w:lang w:eastAsia="en-US"/>
    </w:rPr>
  </w:style>
  <w:style w:type="character" w:styleId="PageNumber">
    <w:name w:val="page number"/>
    <w:basedOn w:val="DefaultParagraphFont"/>
    <w:uiPriority w:val="99"/>
    <w:semiHidden/>
    <w:unhideWhenUsed/>
    <w:rsid w:val="009A5C94"/>
  </w:style>
  <w:style w:type="character" w:customStyle="1" w:styleId="Heading1Char">
    <w:name w:val="Heading 1 Char"/>
    <w:basedOn w:val="DefaultParagraphFont"/>
    <w:link w:val="Heading1"/>
    <w:uiPriority w:val="9"/>
    <w:rsid w:val="004A0E7D"/>
    <w:rPr>
      <w:rFonts w:asciiTheme="majorHAnsi" w:eastAsiaTheme="majorEastAsia" w:hAnsiTheme="majorHAnsi" w:cstheme="majorBidi"/>
      <w:b/>
      <w:bCs/>
      <w:color w:val="345A8A" w:themeColor="accent1" w:themeShade="B5"/>
      <w:sz w:val="32"/>
      <w:szCs w:val="32"/>
    </w:rPr>
  </w:style>
  <w:style w:type="character" w:customStyle="1" w:styleId="CommentTextChar">
    <w:name w:val="Comment Text Char"/>
    <w:basedOn w:val="DefaultParagraphFont"/>
    <w:link w:val="CommentText"/>
    <w:uiPriority w:val="99"/>
    <w:rsid w:val="004A0E7D"/>
    <w:rPr>
      <w:rFonts w:ascii="Perpetua" w:hAnsi="Perpetua"/>
    </w:rPr>
  </w:style>
  <w:style w:type="paragraph" w:styleId="CommentText">
    <w:name w:val="annotation text"/>
    <w:basedOn w:val="Normal"/>
    <w:link w:val="CommentTextChar"/>
    <w:uiPriority w:val="99"/>
    <w:unhideWhenUsed/>
    <w:rsid w:val="004A0E7D"/>
    <w:pPr>
      <w:spacing w:after="200"/>
    </w:pPr>
    <w:rPr>
      <w:rFonts w:ascii="Perpetua" w:hAnsi="Perpetua"/>
      <w:lang w:eastAsia="ja-JP"/>
    </w:rPr>
  </w:style>
  <w:style w:type="character" w:customStyle="1" w:styleId="CommentSubjectChar">
    <w:name w:val="Comment Subject Char"/>
    <w:basedOn w:val="CommentTextChar"/>
    <w:link w:val="CommentSubject"/>
    <w:uiPriority w:val="99"/>
    <w:semiHidden/>
    <w:rsid w:val="004A0E7D"/>
    <w:rPr>
      <w:rFonts w:ascii="Perpetua" w:hAnsi="Perpetua"/>
      <w:b/>
      <w:bCs/>
      <w:sz w:val="20"/>
      <w:szCs w:val="20"/>
    </w:rPr>
  </w:style>
  <w:style w:type="paragraph" w:styleId="CommentSubject">
    <w:name w:val="annotation subject"/>
    <w:basedOn w:val="CommentText"/>
    <w:next w:val="CommentText"/>
    <w:link w:val="CommentSubjectChar"/>
    <w:uiPriority w:val="99"/>
    <w:semiHidden/>
    <w:unhideWhenUsed/>
    <w:rsid w:val="004A0E7D"/>
    <w:rPr>
      <w:b/>
      <w:bCs/>
      <w:sz w:val="20"/>
      <w:szCs w:val="20"/>
    </w:rPr>
  </w:style>
  <w:style w:type="character" w:customStyle="1" w:styleId="DocumentMapChar">
    <w:name w:val="Document Map Char"/>
    <w:basedOn w:val="DefaultParagraphFont"/>
    <w:link w:val="DocumentMap"/>
    <w:uiPriority w:val="99"/>
    <w:semiHidden/>
    <w:rsid w:val="004A0E7D"/>
    <w:rPr>
      <w:rFonts w:ascii="Lucida Grande" w:hAnsi="Lucida Grande" w:cs="Lucida Grande"/>
    </w:rPr>
  </w:style>
  <w:style w:type="paragraph" w:styleId="DocumentMap">
    <w:name w:val="Document Map"/>
    <w:basedOn w:val="Normal"/>
    <w:link w:val="DocumentMapChar"/>
    <w:uiPriority w:val="99"/>
    <w:semiHidden/>
    <w:unhideWhenUsed/>
    <w:rsid w:val="004A0E7D"/>
    <w:rPr>
      <w:rFonts w:ascii="Lucida Grande" w:hAnsi="Lucida Grande" w:cs="Lucida Grande"/>
      <w:lang w:eastAsia="ja-JP"/>
    </w:rPr>
  </w:style>
  <w:style w:type="paragraph" w:styleId="TableofFigures">
    <w:name w:val="table of figures"/>
    <w:basedOn w:val="Normal"/>
    <w:next w:val="Normal"/>
    <w:uiPriority w:val="99"/>
    <w:unhideWhenUsed/>
    <w:rsid w:val="00743A34"/>
    <w:pPr>
      <w:ind w:left="480" w:hanging="480"/>
    </w:pPr>
  </w:style>
  <w:style w:type="paragraph" w:styleId="Caption">
    <w:name w:val="caption"/>
    <w:basedOn w:val="Normal"/>
    <w:next w:val="Normal"/>
    <w:uiPriority w:val="35"/>
    <w:unhideWhenUsed/>
    <w:qFormat/>
    <w:rsid w:val="00743A34"/>
    <w:pPr>
      <w:spacing w:after="200"/>
    </w:pPr>
    <w:rPr>
      <w:b/>
      <w:bCs/>
      <w:color w:val="4F81BD" w:themeColor="accent1"/>
      <w:sz w:val="18"/>
      <w:szCs w:val="18"/>
    </w:rPr>
  </w:style>
  <w:style w:type="paragraph" w:styleId="Revision">
    <w:name w:val="Revision"/>
    <w:hidden/>
    <w:uiPriority w:val="99"/>
    <w:semiHidden/>
    <w:rsid w:val="006A6153"/>
    <w:pPr>
      <w:spacing w:after="0"/>
    </w:pPr>
    <w:rPr>
      <w:rFonts w:ascii="Times New Roman" w:hAnsi="Times New Roman"/>
      <w:lang w:eastAsia="en-US"/>
    </w:rPr>
  </w:style>
  <w:style w:type="paragraph" w:customStyle="1" w:styleId="ThesisFIgure">
    <w:name w:val="Thesis FIgure"/>
    <w:basedOn w:val="Normal"/>
    <w:qFormat/>
    <w:rsid w:val="00C0353C"/>
    <w:rPr>
      <w:rFonts w:cs="Times New Roman"/>
      <w:b/>
    </w:rPr>
  </w:style>
  <w:style w:type="paragraph" w:customStyle="1" w:styleId="ThesisTable">
    <w:name w:val="Thesis Table"/>
    <w:basedOn w:val="ThesisFIgure"/>
    <w:qFormat/>
    <w:rsid w:val="00E22FBA"/>
  </w:style>
  <w:style w:type="paragraph" w:styleId="ListParagraph">
    <w:name w:val="List Paragraph"/>
    <w:basedOn w:val="Normal"/>
    <w:uiPriority w:val="34"/>
    <w:qFormat/>
    <w:rsid w:val="00344549"/>
    <w:pPr>
      <w:ind w:left="720"/>
      <w:contextualSpacing/>
    </w:pPr>
    <w:rPr>
      <w:rFonts w:asciiTheme="minorHAnsi" w:eastAsiaTheme="minorHAnsi" w:hAnsiTheme="minorHAnsi"/>
    </w:rPr>
  </w:style>
  <w:style w:type="paragraph" w:customStyle="1" w:styleId="p1">
    <w:name w:val="p1"/>
    <w:basedOn w:val="Normal"/>
    <w:rsid w:val="00344549"/>
    <w:rPr>
      <w:rFonts w:ascii="Helvetica" w:eastAsiaTheme="minorHAnsi" w:hAnsi="Helvetica" w:cs="Times New Roman"/>
      <w:sz w:val="18"/>
      <w:szCs w:val="18"/>
    </w:rPr>
  </w:style>
  <w:style w:type="table" w:customStyle="1" w:styleId="PlainTable21">
    <w:name w:val="Plain Table 21"/>
    <w:basedOn w:val="TableNormal"/>
    <w:uiPriority w:val="42"/>
    <w:rsid w:val="000A32B4"/>
    <w:pPr>
      <w:spacing w:after="0"/>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9D63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6306"/>
    <w:rPr>
      <w:rFonts w:ascii="Courier New" w:eastAsia="Times New Roman" w:hAnsi="Courier New" w:cs="Courier New"/>
      <w:sz w:val="20"/>
      <w:szCs w:val="20"/>
      <w:lang w:eastAsia="en-US"/>
    </w:rPr>
  </w:style>
  <w:style w:type="character" w:styleId="Hyperlink">
    <w:name w:val="Hyperlink"/>
    <w:basedOn w:val="DefaultParagraphFont"/>
    <w:uiPriority w:val="99"/>
    <w:semiHidden/>
    <w:unhideWhenUsed/>
    <w:rsid w:val="009D6306"/>
    <w:rPr>
      <w:color w:val="0000FF"/>
      <w:u w:val="single"/>
    </w:rPr>
  </w:style>
  <w:style w:type="character" w:styleId="Emphasis">
    <w:name w:val="Emphasis"/>
    <w:basedOn w:val="DefaultParagraphFont"/>
    <w:uiPriority w:val="20"/>
    <w:qFormat/>
    <w:rsid w:val="0063052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525340">
      <w:bodyDiv w:val="1"/>
      <w:marLeft w:val="0"/>
      <w:marRight w:val="0"/>
      <w:marTop w:val="0"/>
      <w:marBottom w:val="0"/>
      <w:divBdr>
        <w:top w:val="none" w:sz="0" w:space="0" w:color="auto"/>
        <w:left w:val="none" w:sz="0" w:space="0" w:color="auto"/>
        <w:bottom w:val="none" w:sz="0" w:space="0" w:color="auto"/>
        <w:right w:val="none" w:sz="0" w:space="0" w:color="auto"/>
      </w:divBdr>
    </w:div>
    <w:div w:id="543686818">
      <w:bodyDiv w:val="1"/>
      <w:marLeft w:val="0"/>
      <w:marRight w:val="0"/>
      <w:marTop w:val="0"/>
      <w:marBottom w:val="0"/>
      <w:divBdr>
        <w:top w:val="none" w:sz="0" w:space="0" w:color="auto"/>
        <w:left w:val="none" w:sz="0" w:space="0" w:color="auto"/>
        <w:bottom w:val="none" w:sz="0" w:space="0" w:color="auto"/>
        <w:right w:val="none" w:sz="0" w:space="0" w:color="auto"/>
      </w:divBdr>
    </w:div>
    <w:div w:id="569121261">
      <w:bodyDiv w:val="1"/>
      <w:marLeft w:val="0"/>
      <w:marRight w:val="0"/>
      <w:marTop w:val="0"/>
      <w:marBottom w:val="0"/>
      <w:divBdr>
        <w:top w:val="none" w:sz="0" w:space="0" w:color="auto"/>
        <w:left w:val="none" w:sz="0" w:space="0" w:color="auto"/>
        <w:bottom w:val="none" w:sz="0" w:space="0" w:color="auto"/>
        <w:right w:val="none" w:sz="0" w:space="0" w:color="auto"/>
      </w:divBdr>
    </w:div>
    <w:div w:id="1090347387">
      <w:bodyDiv w:val="1"/>
      <w:marLeft w:val="0"/>
      <w:marRight w:val="0"/>
      <w:marTop w:val="0"/>
      <w:marBottom w:val="0"/>
      <w:divBdr>
        <w:top w:val="none" w:sz="0" w:space="0" w:color="auto"/>
        <w:left w:val="none" w:sz="0" w:space="0" w:color="auto"/>
        <w:bottom w:val="none" w:sz="0" w:space="0" w:color="auto"/>
        <w:right w:val="none" w:sz="0" w:space="0" w:color="auto"/>
      </w:divBdr>
    </w:div>
    <w:div w:id="2011175475">
      <w:bodyDiv w:val="1"/>
      <w:marLeft w:val="0"/>
      <w:marRight w:val="0"/>
      <w:marTop w:val="0"/>
      <w:marBottom w:val="0"/>
      <w:divBdr>
        <w:top w:val="none" w:sz="0" w:space="0" w:color="auto"/>
        <w:left w:val="none" w:sz="0" w:space="0" w:color="auto"/>
        <w:bottom w:val="none" w:sz="0" w:space="0" w:color="auto"/>
        <w:right w:val="none" w:sz="0" w:space="0" w:color="auto"/>
      </w:divBdr>
    </w:div>
    <w:div w:id="20786723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image" Target="media/image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f"/><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B718F-4294-4141-BE40-ADBB5EE7A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1841</Words>
  <Characters>409494</Characters>
  <Application>Microsoft Office Word</Application>
  <DocSecurity>0</DocSecurity>
  <Lines>3412</Lines>
  <Paragraphs>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 Heffernan</dc:creator>
  <cp:keywords/>
  <dc:description/>
  <cp:lastModifiedBy>Allison Swartz</cp:lastModifiedBy>
  <cp:revision>2</cp:revision>
  <dcterms:created xsi:type="dcterms:W3CDTF">2019-05-27T22:10:00Z</dcterms:created>
  <dcterms:modified xsi:type="dcterms:W3CDTF">2019-05-2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ac1a7-0561-37b7-9402-d1457e6bcd17</vt:lpwstr>
  </property>
  <property fmtid="{D5CDD505-2E9C-101B-9397-08002B2CF9AE}" pid="4" name="Mendeley Citation Style_1">
    <vt:lpwstr>http://www.zotero.org/styles/freshwater-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eshwater-science</vt:lpwstr>
  </property>
  <property fmtid="{D5CDD505-2E9C-101B-9397-08002B2CF9AE}" pid="16" name="Mendeley Recent Style Name 5_1">
    <vt:lpwstr>Freshwater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